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7F0FED4E" w:rsidR="006478E7" w:rsidRDefault="006478E7" w:rsidP="006478E7">
      <w:pPr>
        <w:spacing w:before="120" w:after="120" w:line="312" w:lineRule="auto"/>
        <w:jc w:val="center"/>
      </w:pPr>
    </w:p>
    <w:p w14:paraId="49DE442A" w14:textId="77777777" w:rsidR="007127DC" w:rsidRPr="00490FBB" w:rsidRDefault="007127DC" w:rsidP="006478E7">
      <w:pPr>
        <w:spacing w:before="120" w:after="120" w:line="312" w:lineRule="auto"/>
        <w:jc w:val="center"/>
      </w:pPr>
    </w:p>
    <w:p w14:paraId="50B6D781" w14:textId="0EB83EAA"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A00494">
        <w:rPr>
          <w:sz w:val="48"/>
          <w:szCs w:val="48"/>
        </w:rPr>
        <w:t>1811</w:t>
      </w:r>
    </w:p>
    <w:p w14:paraId="55759E13" w14:textId="256EEDAE" w:rsidR="007E12D3" w:rsidRPr="00DD6CE9" w:rsidRDefault="4812D0C6" w:rsidP="00477EE1">
      <w:pPr>
        <w:pStyle w:val="Heading10"/>
        <w:jc w:val="center"/>
        <w:rPr>
          <w:color w:val="002060"/>
          <w:sz w:val="48"/>
          <w:szCs w:val="48"/>
        </w:rPr>
      </w:pPr>
      <w:r w:rsidRPr="143C5D21">
        <w:rPr>
          <w:color w:val="002060"/>
          <w:sz w:val="48"/>
          <w:szCs w:val="48"/>
          <w:lang w:val="en-AU"/>
        </w:rPr>
        <w:t>Testing for MET overexpression and amplification in patients with locally advanced or metastatic non-small cell lung cancer</w:t>
      </w:r>
      <w:r w:rsidR="169B3851" w:rsidRPr="143C5D21">
        <w:rPr>
          <w:color w:val="002060"/>
          <w:sz w:val="48"/>
          <w:szCs w:val="48"/>
          <w:lang w:val="en-AU"/>
        </w:rPr>
        <w:t xml:space="preserve"> (NSCLC)</w:t>
      </w:r>
      <w:r w:rsidRPr="143C5D21">
        <w:rPr>
          <w:color w:val="002060"/>
          <w:sz w:val="48"/>
          <w:szCs w:val="48"/>
          <w:lang w:val="en-AU"/>
        </w:rPr>
        <w:t xml:space="preserve"> </w:t>
      </w:r>
      <w:r w:rsidRPr="143C5D21">
        <w:rPr>
          <w:rFonts w:asciiTheme="minorHAnsi" w:hAnsiTheme="minorHAnsi" w:cstheme="minorBidi"/>
          <w:color w:val="1F3864" w:themeColor="accent5" w:themeShade="80"/>
          <w:sz w:val="48"/>
          <w:szCs w:val="48"/>
          <w:lang w:val="en-AU"/>
        </w:rPr>
        <w:t xml:space="preserve">to determine eligibility for treatment with </w:t>
      </w:r>
      <w:r w:rsidR="12841510" w:rsidRPr="143C5D21">
        <w:rPr>
          <w:rFonts w:asciiTheme="minorHAnsi" w:eastAsia="Times New Roman" w:hAnsiTheme="minorHAnsi" w:cstheme="minorBidi"/>
          <w:color w:val="1F3864" w:themeColor="accent5" w:themeShade="80"/>
          <w:sz w:val="48"/>
          <w:szCs w:val="48"/>
          <w:lang w:val="en-AU"/>
        </w:rPr>
        <w:t>Pharmaceutical Benefits Scheme</w:t>
      </w:r>
      <w:r w:rsidR="12841510" w:rsidRPr="143C5D21">
        <w:rPr>
          <w:rFonts w:asciiTheme="minorHAnsi" w:hAnsiTheme="minorHAnsi" w:cstheme="minorBidi"/>
          <w:color w:val="1F3864" w:themeColor="accent5" w:themeShade="80"/>
          <w:sz w:val="48"/>
          <w:szCs w:val="48"/>
          <w:lang w:val="en-AU"/>
        </w:rPr>
        <w:t xml:space="preserve"> (</w:t>
      </w:r>
      <w:r w:rsidRPr="143C5D21">
        <w:rPr>
          <w:rFonts w:asciiTheme="minorHAnsi" w:hAnsiTheme="minorHAnsi" w:cstheme="minorBidi"/>
          <w:color w:val="1F3864" w:themeColor="accent5" w:themeShade="80"/>
          <w:sz w:val="48"/>
          <w:szCs w:val="48"/>
          <w:lang w:val="en-AU"/>
        </w:rPr>
        <w:t>PBS</w:t>
      </w:r>
      <w:r w:rsidR="2841C20C" w:rsidRPr="143C5D21">
        <w:rPr>
          <w:color w:val="002060"/>
          <w:sz w:val="48"/>
          <w:szCs w:val="48"/>
          <w:lang w:val="en-AU"/>
        </w:rPr>
        <w:t>)</w:t>
      </w:r>
      <w:r w:rsidRPr="143C5D21">
        <w:rPr>
          <w:color w:val="002060"/>
          <w:sz w:val="48"/>
          <w:szCs w:val="48"/>
          <w:lang w:val="en-AU"/>
        </w:rPr>
        <w:t xml:space="preserve"> subsidised savolitinib in combination with osimertinib</w:t>
      </w:r>
    </w:p>
    <w:p w14:paraId="44FD303D" w14:textId="0B73B602" w:rsidR="00477EE1" w:rsidRPr="003E73D3" w:rsidRDefault="00D47F16" w:rsidP="00477EE1">
      <w:pPr>
        <w:pStyle w:val="Heading10"/>
        <w:jc w:val="center"/>
        <w:rPr>
          <w:color w:val="5B9BD5" w:themeColor="accent1"/>
          <w:sz w:val="40"/>
          <w:szCs w:val="40"/>
        </w:rPr>
      </w:pPr>
      <w:r w:rsidRPr="00DD6CE9">
        <w:rPr>
          <w:color w:val="002060"/>
          <w:sz w:val="40"/>
          <w:szCs w:val="40"/>
        </w:rPr>
        <w:t xml:space="preserve">Applicant: </w:t>
      </w:r>
      <w:r w:rsidR="00C51648" w:rsidRPr="00DD6CE9">
        <w:rPr>
          <w:color w:val="002060"/>
          <w:sz w:val="40"/>
          <w:szCs w:val="40"/>
        </w:rPr>
        <w:t xml:space="preserve">AstraZeneca </w:t>
      </w:r>
    </w:p>
    <w:p w14:paraId="23900CA0" w14:textId="7DAFA31C" w:rsidR="006478E7" w:rsidRPr="00490FBB" w:rsidRDefault="71693F6A" w:rsidP="00BB0FFB">
      <w:pPr>
        <w:pStyle w:val="Heading1"/>
      </w:pPr>
      <w:r>
        <w:t>PICO Confirmation</w:t>
      </w:r>
      <w:r w:rsidR="0DE38021">
        <w:br w:type="page"/>
      </w:r>
    </w:p>
    <w:p w14:paraId="219312C8" w14:textId="77777777" w:rsidR="006478E7" w:rsidRPr="00D52956" w:rsidRDefault="006478E7" w:rsidP="00BB0FFB">
      <w:pPr>
        <w:pStyle w:val="Heading2"/>
      </w:pPr>
      <w:r>
        <w:lastRenderedPageBreak/>
        <w:t>Summary of PI</w:t>
      </w:r>
      <w:r w:rsidR="00235B21">
        <w:t xml:space="preserve">CO/PPICO criteria to define </w:t>
      </w:r>
      <w:r>
        <w:t>question(s) to be addressed in an Assessment Report to the Medical Services Advisory Committee (MSAC)</w:t>
      </w:r>
    </w:p>
    <w:p w14:paraId="224459F3" w14:textId="75D17C77" w:rsidR="00D52956" w:rsidRDefault="00D52956" w:rsidP="00DA61C2">
      <w:pPr>
        <w:pStyle w:val="TableHeading"/>
      </w:pPr>
      <w:bookmarkStart w:id="0" w:name="_Ref69732160"/>
      <w:bookmarkStart w:id="1" w:name="_Ref69732155"/>
      <w:r>
        <w:t>Table</w:t>
      </w:r>
      <w:r w:rsidR="00FD4C65">
        <w:t> </w:t>
      </w:r>
      <w:r>
        <w:fldChar w:fldCharType="begin"/>
      </w:r>
      <w:r>
        <w:instrText>SEQ Table \* ARABIC</w:instrText>
      </w:r>
      <w:r>
        <w:fldChar w:fldCharType="separate"/>
      </w:r>
      <w:r w:rsidR="00F4377E">
        <w:rPr>
          <w:noProof/>
        </w:rPr>
        <w:t>1</w:t>
      </w:r>
      <w:r>
        <w:fldChar w:fldCharType="end"/>
      </w:r>
      <w:bookmarkEnd w:id="0"/>
      <w:r>
        <w:tab/>
        <w:t xml:space="preserve">PICO for </w:t>
      </w:r>
      <w:r w:rsidR="00CE14A4">
        <w:t xml:space="preserve">Testing for </w:t>
      </w:r>
      <w:r w:rsidR="00CE14A4" w:rsidRPr="00CE14A4">
        <w:t>MET overexpression and amplification in patients with locally advanced or metastatic non-small cell lung cancer to determine eligibility for treatment with PBS subsidised savolitinib in combination with osimertinib</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70D74C2C">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C54349">
            <w:pPr>
              <w:spacing w:before="16" w:after="16"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C54349">
            <w:pPr>
              <w:spacing w:before="16" w:after="16" w:line="240" w:lineRule="auto"/>
              <w:rPr>
                <w:b/>
              </w:rPr>
            </w:pPr>
            <w:r w:rsidRPr="00490FBB">
              <w:rPr>
                <w:b/>
              </w:rPr>
              <w:t>Description</w:t>
            </w:r>
          </w:p>
        </w:tc>
      </w:tr>
      <w:bookmarkEnd w:id="2"/>
      <w:tr w:rsidR="006478E7" w:rsidRPr="00490FBB" w14:paraId="78E0BB65" w14:textId="77777777" w:rsidTr="70D74C2C">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E01349">
            <w:pPr>
              <w:spacing w:before="100" w:after="10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12A14A69" w14:textId="3D39E737" w:rsidR="006478E7" w:rsidRDefault="00AD240D" w:rsidP="00C54349">
            <w:pPr>
              <w:pStyle w:val="Instructionaltext"/>
              <w:spacing w:before="100" w:after="134"/>
              <w:rPr>
                <w:color w:val="auto"/>
              </w:rPr>
            </w:pPr>
            <w:r w:rsidRPr="00DD6CE9">
              <w:rPr>
                <w:b/>
                <w:bCs/>
                <w:color w:val="auto"/>
                <w:u w:val="single"/>
              </w:rPr>
              <w:t>Test</w:t>
            </w:r>
            <w:r w:rsidRPr="00DD6CE9">
              <w:rPr>
                <w:b/>
                <w:bCs/>
                <w:color w:val="auto"/>
              </w:rPr>
              <w:t>:</w:t>
            </w:r>
            <w:r w:rsidRPr="00AD240D">
              <w:rPr>
                <w:color w:val="auto"/>
              </w:rPr>
              <w:t xml:space="preserve"> patients with locally advanced (Stage IIIB/C) or metastatic (Stage IV) non-small cell lung cancer (NSCLC), who have progressed on or after treatment with osimertinib</w:t>
            </w:r>
            <w:r w:rsidR="00F3685D" w:rsidRPr="00810D48">
              <w:rPr>
                <w:color w:val="EE0000"/>
              </w:rPr>
              <w:t xml:space="preserve"> </w:t>
            </w:r>
            <w:r w:rsidR="00F3685D" w:rsidRPr="00C55CC1">
              <w:rPr>
                <w:color w:val="auto"/>
              </w:rPr>
              <w:t>and do not demonstrate histological evidence of small cell transformation</w:t>
            </w:r>
            <w:r w:rsidRPr="00C55CC1">
              <w:rPr>
                <w:color w:val="auto"/>
              </w:rPr>
              <w:t>.</w:t>
            </w:r>
          </w:p>
          <w:p w14:paraId="4A4FF7C2" w14:textId="590C4183" w:rsidR="00F33433" w:rsidRPr="00AD240D" w:rsidRDefault="2C8D1B70" w:rsidP="00C54349">
            <w:pPr>
              <w:pStyle w:val="Instructionaltext"/>
              <w:spacing w:before="100" w:after="134"/>
              <w:rPr>
                <w:color w:val="auto"/>
              </w:rPr>
            </w:pPr>
            <w:r w:rsidRPr="3B94F981">
              <w:rPr>
                <w:b/>
                <w:bCs/>
                <w:color w:val="auto"/>
                <w:u w:val="single"/>
              </w:rPr>
              <w:t>Drug:</w:t>
            </w:r>
            <w:r w:rsidRPr="3B94F981">
              <w:rPr>
                <w:color w:val="auto"/>
              </w:rPr>
              <w:t xml:space="preserve"> patients with locally advanced (Stage IIIB/C) or metastatic (Stage IV) non-small cell lung cancer (NSCLC), who have progressed on or after treatment with osimertinib</w:t>
            </w:r>
            <w:r w:rsidR="0D1CD5FA" w:rsidRPr="3B94F981">
              <w:rPr>
                <w:color w:val="auto"/>
              </w:rPr>
              <w:t xml:space="preserve"> </w:t>
            </w:r>
            <w:r w:rsidR="316F6012" w:rsidRPr="3B94F981">
              <w:rPr>
                <w:color w:val="auto"/>
              </w:rPr>
              <w:t xml:space="preserve">and </w:t>
            </w:r>
            <w:r w:rsidR="0D1CD5FA" w:rsidRPr="3B94F981">
              <w:rPr>
                <w:color w:val="auto"/>
              </w:rPr>
              <w:t xml:space="preserve">who </w:t>
            </w:r>
            <w:r w:rsidR="316F6012" w:rsidRPr="3B94F981">
              <w:rPr>
                <w:color w:val="auto"/>
              </w:rPr>
              <w:t xml:space="preserve">are </w:t>
            </w:r>
            <w:r w:rsidR="0D1CD5FA" w:rsidRPr="3B94F981">
              <w:rPr>
                <w:color w:val="auto"/>
              </w:rPr>
              <w:t xml:space="preserve">found </w:t>
            </w:r>
            <w:r w:rsidR="73E47AAD" w:rsidRPr="3B94F981">
              <w:rPr>
                <w:color w:val="auto"/>
              </w:rPr>
              <w:t>to have MET</w:t>
            </w:r>
            <w:r w:rsidR="15724979" w:rsidRPr="3B94F981">
              <w:rPr>
                <w:color w:val="auto"/>
              </w:rPr>
              <w:t xml:space="preserve"> amplification/overexpression</w:t>
            </w:r>
            <w:r w:rsidR="5C3E7117" w:rsidRPr="3B94F981">
              <w:rPr>
                <w:color w:val="auto"/>
              </w:rPr>
              <w:t xml:space="preserve"> </w:t>
            </w:r>
            <w:r w:rsidR="2C26E846" w:rsidRPr="3B94F981">
              <w:rPr>
                <w:color w:val="auto"/>
              </w:rPr>
              <w:t>following testing with</w:t>
            </w:r>
            <w:r w:rsidR="5EAE795A" w:rsidRPr="3B94F981">
              <w:rPr>
                <w:color w:val="auto"/>
              </w:rPr>
              <w:t xml:space="preserve"> IHC </w:t>
            </w:r>
            <w:r w:rsidR="6F9C9E6F" w:rsidRPr="3B94F981">
              <w:rPr>
                <w:color w:val="auto"/>
              </w:rPr>
              <w:t>and/</w:t>
            </w:r>
            <w:r w:rsidR="5EAE795A" w:rsidRPr="3B94F981">
              <w:rPr>
                <w:color w:val="auto"/>
              </w:rPr>
              <w:t>or FISH</w:t>
            </w:r>
            <w:r w:rsidR="0F0CFB87" w:rsidRPr="3B94F981">
              <w:rPr>
                <w:color w:val="auto"/>
              </w:rPr>
              <w:t>.</w:t>
            </w:r>
          </w:p>
        </w:tc>
      </w:tr>
      <w:tr w:rsidR="006478E7" w:rsidRPr="00490FBB" w14:paraId="2A9CC9A6" w14:textId="77777777" w:rsidTr="70D74C2C">
        <w:tc>
          <w:tcPr>
            <w:tcW w:w="1005" w:type="pct"/>
            <w:tcBorders>
              <w:top w:val="single" w:sz="8" w:space="0" w:color="auto"/>
              <w:left w:val="single" w:sz="8" w:space="0" w:color="auto"/>
              <w:bottom w:val="single" w:sz="4" w:space="0" w:color="auto"/>
              <w:right w:val="single" w:sz="4" w:space="0" w:color="auto"/>
            </w:tcBorders>
            <w:hideMark/>
          </w:tcPr>
          <w:p w14:paraId="75E49351" w14:textId="79FB9555" w:rsidR="006478E7" w:rsidRPr="00490FBB" w:rsidRDefault="006478E7" w:rsidP="00E01349">
            <w:pPr>
              <w:spacing w:before="100" w:after="100" w:line="240" w:lineRule="auto"/>
              <w:rPr>
                <w:rFonts w:cs="Arial"/>
              </w:rPr>
            </w:pPr>
            <w:r w:rsidRPr="00490FBB">
              <w:rPr>
                <w:rFonts w:cs="Arial"/>
              </w:rPr>
              <w:t>Prior tests</w:t>
            </w:r>
            <w:r w:rsidR="00C54349">
              <w:rPr>
                <w:rFonts w:cs="Arial"/>
              </w:rPr>
              <w:t xml:space="preserve"> </w:t>
            </w:r>
          </w:p>
        </w:tc>
        <w:tc>
          <w:tcPr>
            <w:tcW w:w="3995" w:type="pct"/>
            <w:tcBorders>
              <w:top w:val="single" w:sz="4" w:space="0" w:color="auto"/>
              <w:left w:val="single" w:sz="4" w:space="0" w:color="auto"/>
              <w:bottom w:val="single" w:sz="4" w:space="0" w:color="auto"/>
              <w:right w:val="single" w:sz="4" w:space="0" w:color="auto"/>
            </w:tcBorders>
            <w:hideMark/>
          </w:tcPr>
          <w:p w14:paraId="5CF47E43" w14:textId="0291860A" w:rsidR="006478E7" w:rsidRPr="00D52956" w:rsidRDefault="00C34B1F" w:rsidP="00C54349">
            <w:pPr>
              <w:pStyle w:val="Instructionaltext"/>
              <w:spacing w:before="100" w:after="134"/>
            </w:pPr>
            <w:r>
              <w:rPr>
                <w:color w:val="auto"/>
              </w:rPr>
              <w:t>Patients are tested for e</w:t>
            </w:r>
            <w:r w:rsidRPr="00C34B1F">
              <w:rPr>
                <w:color w:val="auto"/>
              </w:rPr>
              <w:t>pidermal growth factor receptor (EGFR)-mutat</w:t>
            </w:r>
            <w:r w:rsidR="00CF3363">
              <w:rPr>
                <w:color w:val="auto"/>
              </w:rPr>
              <w:t>ions</w:t>
            </w:r>
            <w:r w:rsidRPr="00C34B1F">
              <w:rPr>
                <w:color w:val="auto"/>
              </w:rPr>
              <w:t xml:space="preserve"> </w:t>
            </w:r>
            <w:r w:rsidR="003B0B6A">
              <w:rPr>
                <w:color w:val="auto"/>
              </w:rPr>
              <w:t xml:space="preserve">as part of their </w:t>
            </w:r>
            <w:r w:rsidR="00881B3B">
              <w:rPr>
                <w:color w:val="auto"/>
              </w:rPr>
              <w:t>NSCLC</w:t>
            </w:r>
            <w:r w:rsidR="007B596B">
              <w:rPr>
                <w:color w:val="auto"/>
              </w:rPr>
              <w:t xml:space="preserve"> </w:t>
            </w:r>
            <w:r w:rsidR="00397C7A">
              <w:rPr>
                <w:color w:val="auto"/>
              </w:rPr>
              <w:t>diagnosis</w:t>
            </w:r>
            <w:r w:rsidR="003B0B6A">
              <w:rPr>
                <w:color w:val="auto"/>
              </w:rPr>
              <w:t xml:space="preserve"> before 1L treatment commences.</w:t>
            </w:r>
          </w:p>
        </w:tc>
      </w:tr>
      <w:tr w:rsidR="006478E7" w:rsidRPr="00490FBB" w14:paraId="654E13A9" w14:textId="77777777" w:rsidTr="70D74C2C">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before="100" w:after="10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00251710" w14:textId="42848D0E" w:rsidR="006478E7" w:rsidRPr="003E5399" w:rsidRDefault="008D37A5" w:rsidP="00C54349">
            <w:pPr>
              <w:pStyle w:val="Instructionaltext"/>
              <w:spacing w:before="100" w:after="134"/>
              <w:rPr>
                <w:color w:val="auto"/>
              </w:rPr>
            </w:pPr>
            <w:r w:rsidRPr="00DD6CE9">
              <w:rPr>
                <w:b/>
                <w:bCs/>
                <w:color w:val="auto"/>
              </w:rPr>
              <w:t>Test:</w:t>
            </w:r>
            <w:r w:rsidRPr="003E5399">
              <w:rPr>
                <w:color w:val="auto"/>
              </w:rPr>
              <w:t xml:space="preserve"> </w:t>
            </w:r>
            <w:r w:rsidR="00F5029B">
              <w:rPr>
                <w:color w:val="auto"/>
              </w:rPr>
              <w:t>I</w:t>
            </w:r>
            <w:r w:rsidR="00EE3385" w:rsidRPr="003E5399">
              <w:rPr>
                <w:color w:val="auto"/>
              </w:rPr>
              <w:t>mmunohistochemistry (IHC)</w:t>
            </w:r>
            <w:r w:rsidR="00EE0FC5">
              <w:rPr>
                <w:color w:val="auto"/>
              </w:rPr>
              <w:t xml:space="preserve"> </w:t>
            </w:r>
            <w:r w:rsidR="00302C39">
              <w:rPr>
                <w:color w:val="auto"/>
              </w:rPr>
              <w:t xml:space="preserve">for </w:t>
            </w:r>
            <w:r w:rsidR="00F5029B">
              <w:rPr>
                <w:color w:val="auto"/>
              </w:rPr>
              <w:t xml:space="preserve">MET </w:t>
            </w:r>
            <w:r w:rsidR="00F5029B" w:rsidRPr="00C55CC1">
              <w:rPr>
                <w:color w:val="auto"/>
              </w:rPr>
              <w:t>overexpression</w:t>
            </w:r>
            <w:r w:rsidR="00EE3385" w:rsidRPr="00C55CC1">
              <w:rPr>
                <w:color w:val="auto"/>
              </w:rPr>
              <w:t xml:space="preserve"> </w:t>
            </w:r>
            <w:r w:rsidR="00655F07" w:rsidRPr="00C55CC1">
              <w:rPr>
                <w:color w:val="auto"/>
              </w:rPr>
              <w:t>+/-</w:t>
            </w:r>
            <w:r w:rsidR="00EE3385" w:rsidRPr="00C55CC1">
              <w:rPr>
                <w:color w:val="auto"/>
              </w:rPr>
              <w:t xml:space="preserve"> </w:t>
            </w:r>
            <w:r w:rsidR="00282136" w:rsidRPr="00C55CC1">
              <w:rPr>
                <w:color w:val="auto"/>
              </w:rPr>
              <w:t xml:space="preserve">MET </w:t>
            </w:r>
            <w:r w:rsidR="00282136" w:rsidRPr="00505818">
              <w:rPr>
                <w:color w:val="auto"/>
              </w:rPr>
              <w:t>fluorescence</w:t>
            </w:r>
            <w:r w:rsidR="00EE3385" w:rsidRPr="003E5399">
              <w:rPr>
                <w:color w:val="auto"/>
              </w:rPr>
              <w:t xml:space="preserve"> in situ hybridisation (FISH)</w:t>
            </w:r>
            <w:r w:rsidR="00F5029B">
              <w:rPr>
                <w:color w:val="auto"/>
              </w:rPr>
              <w:t xml:space="preserve"> for </w:t>
            </w:r>
            <w:r w:rsidR="00F5029B">
              <w:rPr>
                <w:i/>
                <w:iCs/>
                <w:color w:val="auto"/>
              </w:rPr>
              <w:t>MET</w:t>
            </w:r>
            <w:r w:rsidR="00F5029B">
              <w:rPr>
                <w:color w:val="auto"/>
              </w:rPr>
              <w:t xml:space="preserve"> amplification</w:t>
            </w:r>
            <w:r w:rsidR="007E0CF3">
              <w:rPr>
                <w:color w:val="auto"/>
              </w:rPr>
              <w:t xml:space="preserve"> </w:t>
            </w:r>
            <w:r w:rsidR="007E0CF3" w:rsidRPr="007E0CF3">
              <w:rPr>
                <w:color w:val="auto"/>
              </w:rPr>
              <w:t>in IHC-negative or IHC non-assessable cases</w:t>
            </w:r>
            <w:r w:rsidR="00505818">
              <w:rPr>
                <w:color w:val="auto"/>
              </w:rPr>
              <w:t>.</w:t>
            </w:r>
          </w:p>
          <w:p w14:paraId="3E51DB12" w14:textId="3A780C01" w:rsidR="009F45DC" w:rsidRPr="00D52956" w:rsidRDefault="009F45DC" w:rsidP="00C54349">
            <w:pPr>
              <w:pStyle w:val="Instructionaltext"/>
              <w:spacing w:before="100" w:after="134"/>
            </w:pPr>
            <w:r w:rsidRPr="00DD6CE9">
              <w:rPr>
                <w:b/>
                <w:bCs/>
                <w:color w:val="auto"/>
              </w:rPr>
              <w:t>Drug:</w:t>
            </w:r>
            <w:r w:rsidRPr="003E5399">
              <w:rPr>
                <w:color w:val="auto"/>
              </w:rPr>
              <w:t xml:space="preserve"> </w:t>
            </w:r>
            <w:r w:rsidR="003E5399">
              <w:rPr>
                <w:color w:val="auto"/>
              </w:rPr>
              <w:t>S</w:t>
            </w:r>
            <w:r w:rsidR="003E5399" w:rsidRPr="003E5399">
              <w:rPr>
                <w:color w:val="auto"/>
              </w:rPr>
              <w:t xml:space="preserve">avolitinib </w:t>
            </w:r>
            <w:r w:rsidR="00175822">
              <w:rPr>
                <w:color w:val="auto"/>
              </w:rPr>
              <w:t>in combination with</w:t>
            </w:r>
            <w:r w:rsidR="003E5399" w:rsidRPr="003E5399">
              <w:rPr>
                <w:color w:val="auto"/>
              </w:rPr>
              <w:t xml:space="preserve"> osimertinib to treat adult patients with locally advanced or metastatic NSCLC who have progressed on or after osimertinib treatment, with MET overexpression and/or amplification as the mechanism of resistance.</w:t>
            </w:r>
          </w:p>
        </w:tc>
      </w:tr>
      <w:tr w:rsidR="006478E7" w:rsidRPr="00490FBB" w14:paraId="1F5647C3" w14:textId="77777777" w:rsidTr="70D74C2C">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E01349">
            <w:pPr>
              <w:spacing w:before="100" w:after="100" w:line="240" w:lineRule="auto"/>
              <w:rPr>
                <w:rFonts w:cs="Arial"/>
              </w:rPr>
            </w:pPr>
            <w:r w:rsidRPr="00490FBB">
              <w:rPr>
                <w:rFonts w:cs="Arial"/>
              </w:rPr>
              <w:t>Comparator</w:t>
            </w:r>
            <w:r w:rsidR="00D83062">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207FC83E" w14:textId="77777777" w:rsidR="00F65C41" w:rsidRDefault="00F65C41" w:rsidP="00C54349">
            <w:pPr>
              <w:pStyle w:val="Instructionaltext"/>
              <w:spacing w:before="100" w:after="134"/>
              <w:rPr>
                <w:color w:val="000000" w:themeColor="text1"/>
              </w:rPr>
            </w:pPr>
            <w:r w:rsidRPr="00DD6CE9">
              <w:rPr>
                <w:b/>
                <w:bCs/>
                <w:color w:val="000000" w:themeColor="text1"/>
              </w:rPr>
              <w:t>Test:</w:t>
            </w:r>
            <w:r>
              <w:rPr>
                <w:color w:val="000000" w:themeColor="text1"/>
              </w:rPr>
              <w:t xml:space="preserve"> N</w:t>
            </w:r>
            <w:r w:rsidRPr="001A2646">
              <w:rPr>
                <w:color w:val="000000" w:themeColor="text1"/>
              </w:rPr>
              <w:t xml:space="preserve">o testing </w:t>
            </w:r>
          </w:p>
          <w:p w14:paraId="7E690E4B" w14:textId="4D85FACA" w:rsidR="006478E7" w:rsidRPr="00D52956" w:rsidRDefault="00F65C41" w:rsidP="00C54349">
            <w:pPr>
              <w:pStyle w:val="Instructionaltext"/>
              <w:spacing w:before="100" w:after="134"/>
            </w:pPr>
            <w:r w:rsidRPr="00DD6CE9">
              <w:rPr>
                <w:b/>
                <w:bCs/>
                <w:color w:val="000000" w:themeColor="text1"/>
              </w:rPr>
              <w:t>Drug:</w:t>
            </w:r>
            <w:r>
              <w:rPr>
                <w:color w:val="000000" w:themeColor="text1"/>
              </w:rPr>
              <w:t xml:space="preserve"> S</w:t>
            </w:r>
            <w:r w:rsidRPr="001A2646">
              <w:rPr>
                <w:color w:val="000000" w:themeColor="text1"/>
              </w:rPr>
              <w:t>tandard platinum-based doublet chemotherapy</w:t>
            </w:r>
          </w:p>
        </w:tc>
      </w:tr>
      <w:tr w:rsidR="00C64764" w:rsidRPr="00490FBB" w14:paraId="13D8130D" w14:textId="77777777" w:rsidTr="70D74C2C">
        <w:tc>
          <w:tcPr>
            <w:tcW w:w="1005" w:type="pct"/>
            <w:tcBorders>
              <w:top w:val="single" w:sz="4" w:space="0" w:color="auto"/>
              <w:left w:val="single" w:sz="8" w:space="0" w:color="auto"/>
              <w:bottom w:val="single" w:sz="4" w:space="0" w:color="auto"/>
              <w:right w:val="single" w:sz="4" w:space="0" w:color="auto"/>
            </w:tcBorders>
          </w:tcPr>
          <w:p w14:paraId="5A8AC74C" w14:textId="44C612EC" w:rsidR="00C64764" w:rsidRPr="00490FBB" w:rsidRDefault="00C64764" w:rsidP="00E01349">
            <w:pPr>
              <w:spacing w:before="100" w:after="100" w:line="240" w:lineRule="auto"/>
              <w:rPr>
                <w:rFonts w:cs="Arial"/>
              </w:rPr>
            </w:pPr>
            <w:r w:rsidRPr="00490FBB">
              <w:rPr>
                <w:rFonts w:cs="Arial"/>
              </w:rPr>
              <w:t xml:space="preserve">Clinical utility standard </w:t>
            </w:r>
            <w:r w:rsidR="0065205D">
              <w:rPr>
                <w:rFonts w:cs="Arial"/>
              </w:rPr>
              <w:br/>
            </w:r>
          </w:p>
        </w:tc>
        <w:tc>
          <w:tcPr>
            <w:tcW w:w="3995" w:type="pct"/>
            <w:tcBorders>
              <w:top w:val="single" w:sz="4" w:space="0" w:color="auto"/>
              <w:left w:val="single" w:sz="4" w:space="0" w:color="auto"/>
              <w:bottom w:val="single" w:sz="4" w:space="0" w:color="auto"/>
              <w:right w:val="single" w:sz="4" w:space="0" w:color="auto"/>
            </w:tcBorders>
          </w:tcPr>
          <w:p w14:paraId="190C9C62" w14:textId="0EB7597A" w:rsidR="00C64764" w:rsidRPr="00D52956" w:rsidRDefault="00F5029B" w:rsidP="00C54349">
            <w:pPr>
              <w:pStyle w:val="Instructionaltext"/>
              <w:spacing w:before="100" w:after="134"/>
            </w:pPr>
            <w:r>
              <w:rPr>
                <w:color w:val="000000" w:themeColor="text1"/>
              </w:rPr>
              <w:t xml:space="preserve">MET </w:t>
            </w:r>
            <w:r w:rsidR="00A4405A">
              <w:rPr>
                <w:color w:val="000000" w:themeColor="text1"/>
              </w:rPr>
              <w:t xml:space="preserve">overexpression </w:t>
            </w:r>
            <w:r w:rsidR="006C6AC7" w:rsidRPr="006C6AC7">
              <w:rPr>
                <w:color w:val="000000" w:themeColor="text1"/>
              </w:rPr>
              <w:t xml:space="preserve">IHC testing with Roche CONFIRM anti-Total c-MET (SP44) Rabbit Monoclonal Primary Antibody kit and </w:t>
            </w:r>
            <w:r w:rsidR="006C6AC7" w:rsidRPr="002B24B4">
              <w:rPr>
                <w:i/>
                <w:color w:val="000000" w:themeColor="text1"/>
              </w:rPr>
              <w:t>MET</w:t>
            </w:r>
            <w:r w:rsidR="006C6AC7" w:rsidRPr="006C6AC7">
              <w:rPr>
                <w:color w:val="000000" w:themeColor="text1"/>
              </w:rPr>
              <w:t xml:space="preserve"> amplification testing with Abbott Vysis MET Spectrum Red FISH probe kit</w:t>
            </w:r>
            <w:r w:rsidR="006C6AC7">
              <w:rPr>
                <w:color w:val="000000" w:themeColor="text1"/>
              </w:rPr>
              <w:t>.</w:t>
            </w:r>
          </w:p>
        </w:tc>
      </w:tr>
      <w:tr w:rsidR="006478E7" w:rsidRPr="00490FBB" w14:paraId="591B1D2D" w14:textId="77777777" w:rsidTr="70D74C2C">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E01349">
            <w:pPr>
              <w:spacing w:before="100" w:after="10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95D5A5A" w14:textId="18E143E2" w:rsidR="00E01349" w:rsidRPr="004613B7" w:rsidRDefault="00852E34" w:rsidP="004C5940">
            <w:pPr>
              <w:spacing w:before="100" w:after="100" w:line="240" w:lineRule="auto"/>
              <w:rPr>
                <w:b/>
                <w:bCs/>
                <w:color w:val="000000" w:themeColor="text1"/>
              </w:rPr>
            </w:pPr>
            <w:r w:rsidRPr="004613B7">
              <w:rPr>
                <w:b/>
                <w:bCs/>
                <w:color w:val="000000" w:themeColor="text1"/>
              </w:rPr>
              <w:t>Test</w:t>
            </w:r>
            <w:r w:rsidR="004613B7" w:rsidRPr="004613B7">
              <w:rPr>
                <w:b/>
                <w:bCs/>
                <w:color w:val="000000" w:themeColor="text1"/>
              </w:rPr>
              <w:t>-related</w:t>
            </w:r>
            <w:r w:rsidRPr="004613B7">
              <w:rPr>
                <w:b/>
                <w:bCs/>
                <w:color w:val="000000" w:themeColor="text1"/>
              </w:rPr>
              <w:t xml:space="preserve"> Outcomes:</w:t>
            </w:r>
          </w:p>
          <w:p w14:paraId="2E2C016E" w14:textId="77777777" w:rsidR="00852E34" w:rsidRPr="00D771AD" w:rsidRDefault="00852E34" w:rsidP="00852E34">
            <w:pPr>
              <w:keepNext/>
              <w:spacing w:after="168"/>
              <w:rPr>
                <w:rFonts w:eastAsiaTheme="minorHAnsi" w:cstheme="minorBidi"/>
              </w:rPr>
            </w:pPr>
            <w:r w:rsidRPr="00D771AD">
              <w:rPr>
                <w:rFonts w:eastAsiaTheme="minorHAnsi" w:cstheme="minorBidi"/>
              </w:rPr>
              <w:t xml:space="preserve">Safety outcomes: Adverse events associated with </w:t>
            </w:r>
            <w:r>
              <w:rPr>
                <w:rFonts w:eastAsiaTheme="minorHAnsi" w:cstheme="minorBidi"/>
              </w:rPr>
              <w:t xml:space="preserve">biopsy and </w:t>
            </w:r>
            <w:r w:rsidRPr="00D771AD">
              <w:rPr>
                <w:rFonts w:eastAsiaTheme="minorHAnsi" w:cstheme="minorBidi"/>
              </w:rPr>
              <w:t>re-biopsy for patients with inadequate tissue for tumour testing.</w:t>
            </w:r>
          </w:p>
          <w:p w14:paraId="606CEB79" w14:textId="006098B6" w:rsidR="009E790F" w:rsidRDefault="00852E34" w:rsidP="009E790F">
            <w:pPr>
              <w:keepNext/>
              <w:spacing w:after="168"/>
              <w:rPr>
                <w:rFonts w:eastAsiaTheme="minorHAnsi" w:cstheme="minorBidi"/>
              </w:rPr>
            </w:pPr>
            <w:r w:rsidRPr="009E790F">
              <w:rPr>
                <w:rFonts w:eastAsiaTheme="minorHAnsi" w:cstheme="minorBidi"/>
              </w:rPr>
              <w:t xml:space="preserve">Diagnostic performance: Sensitivity and specificity, Test failure rate, </w:t>
            </w:r>
            <w:r w:rsidR="009E790F" w:rsidRPr="009E790F">
              <w:rPr>
                <w:rFonts w:eastAsiaTheme="minorHAnsi" w:cstheme="minorBidi"/>
              </w:rPr>
              <w:t xml:space="preserve">Assessment of extent of and implications of discordances between Australian IHC </w:t>
            </w:r>
            <w:r w:rsidR="00BC15F5">
              <w:rPr>
                <w:rFonts w:eastAsiaTheme="minorHAnsi" w:cstheme="minorBidi"/>
              </w:rPr>
              <w:t xml:space="preserve">and FISH </w:t>
            </w:r>
            <w:r w:rsidR="009E790F" w:rsidRPr="009E790F">
              <w:rPr>
                <w:rFonts w:eastAsiaTheme="minorHAnsi" w:cstheme="minorBidi"/>
              </w:rPr>
              <w:t xml:space="preserve">testing and </w:t>
            </w:r>
            <w:r w:rsidR="00BC15F5">
              <w:rPr>
                <w:rFonts w:eastAsiaTheme="minorHAnsi" w:cstheme="minorBidi"/>
              </w:rPr>
              <w:t xml:space="preserve">the respective </w:t>
            </w:r>
            <w:r w:rsidR="009E790F" w:rsidRPr="009E790F">
              <w:rPr>
                <w:rFonts w:eastAsiaTheme="minorHAnsi" w:cstheme="minorBidi"/>
              </w:rPr>
              <w:t>clinical utility standard</w:t>
            </w:r>
            <w:r w:rsidR="00BC15F5">
              <w:rPr>
                <w:rFonts w:eastAsiaTheme="minorHAnsi" w:cstheme="minorBidi"/>
              </w:rPr>
              <w:t>s</w:t>
            </w:r>
            <w:r w:rsidR="009E790F" w:rsidRPr="009E790F">
              <w:rPr>
                <w:rFonts w:eastAsiaTheme="minorHAnsi" w:cstheme="minorBidi"/>
              </w:rPr>
              <w:t xml:space="preserve">, </w:t>
            </w:r>
            <w:r w:rsidR="009E790F">
              <w:rPr>
                <w:rFonts w:eastAsiaTheme="minorHAnsi" w:cstheme="minorBidi"/>
              </w:rPr>
              <w:t>T</w:t>
            </w:r>
            <w:r w:rsidR="009E790F" w:rsidRPr="009E790F">
              <w:rPr>
                <w:rFonts w:eastAsiaTheme="minorHAnsi" w:cstheme="minorBidi"/>
              </w:rPr>
              <w:t>est-retest reliability</w:t>
            </w:r>
            <w:r w:rsidR="00A35F36">
              <w:rPr>
                <w:rFonts w:eastAsiaTheme="minorHAnsi" w:cstheme="minorBidi"/>
              </w:rPr>
              <w:t xml:space="preserve">, </w:t>
            </w:r>
            <w:r w:rsidR="004876E5">
              <w:rPr>
                <w:rFonts w:eastAsiaTheme="minorHAnsi" w:cstheme="minorBidi"/>
              </w:rPr>
              <w:t xml:space="preserve">inter-rater reliability, </w:t>
            </w:r>
            <w:r w:rsidR="00A35F36">
              <w:rPr>
                <w:rFonts w:eastAsiaTheme="minorHAnsi" w:cstheme="minorBidi"/>
              </w:rPr>
              <w:t>diagnostic accuracy of proposed testing sequence (IHC followed by FISH)</w:t>
            </w:r>
            <w:r w:rsidR="000976EC">
              <w:rPr>
                <w:rFonts w:eastAsiaTheme="minorHAnsi" w:cstheme="minorBidi"/>
              </w:rPr>
              <w:t xml:space="preserve">, </w:t>
            </w:r>
            <w:r w:rsidR="000976EC" w:rsidRPr="000976EC">
              <w:rPr>
                <w:rFonts w:eastAsiaTheme="minorHAnsi" w:cstheme="minorBidi"/>
              </w:rPr>
              <w:t>comparability between IHC assays</w:t>
            </w:r>
            <w:r w:rsidR="000976EC">
              <w:rPr>
                <w:rFonts w:eastAsiaTheme="minorHAnsi" w:cstheme="minorBidi"/>
              </w:rPr>
              <w:t>.</w:t>
            </w:r>
          </w:p>
          <w:p w14:paraId="7F4A5406" w14:textId="14CF271B" w:rsidR="00D152CB" w:rsidRDefault="009E790F" w:rsidP="00D152CB">
            <w:pPr>
              <w:spacing w:after="168"/>
              <w:rPr>
                <w:rFonts w:eastAsiaTheme="minorHAnsi" w:cstheme="minorBidi"/>
              </w:rPr>
            </w:pPr>
            <w:r w:rsidRPr="00D771AD">
              <w:rPr>
                <w:rFonts w:eastAsiaTheme="minorHAnsi" w:cstheme="minorBidi"/>
              </w:rPr>
              <w:t>Clinical validity: Positive and negative predictive values, positive and negative likelihood ratios.</w:t>
            </w:r>
            <w:r w:rsidR="00D152CB">
              <w:rPr>
                <w:rFonts w:eastAsiaTheme="minorHAnsi" w:cstheme="minorBidi"/>
              </w:rPr>
              <w:t xml:space="preserve"> </w:t>
            </w:r>
          </w:p>
          <w:p w14:paraId="5F11AC12" w14:textId="1DB1FA9C" w:rsidR="009E790F" w:rsidRDefault="61639EA8" w:rsidP="12136443">
            <w:pPr>
              <w:keepNext/>
              <w:spacing w:after="168"/>
              <w:rPr>
                <w:rFonts w:eastAsiaTheme="minorEastAsia" w:cstheme="minorBidi"/>
              </w:rPr>
            </w:pPr>
            <w:r w:rsidRPr="12136443">
              <w:rPr>
                <w:rFonts w:eastAsiaTheme="minorEastAsia" w:cstheme="minorBidi"/>
              </w:rPr>
              <w:lastRenderedPageBreak/>
              <w:t>Clinical utility of the test: Determine whether testing for MET overexpression/amplification predicts variation in the treatment effect of savolitinib and osimertinib in terms of health outcomes for patients.</w:t>
            </w:r>
            <w:r w:rsidR="5B6C6EEE" w:rsidRPr="12136443">
              <w:rPr>
                <w:rFonts w:eastAsiaTheme="minorEastAsia" w:cstheme="minorBidi"/>
              </w:rPr>
              <w:t xml:space="preserve"> Relative predictive accuracy of IHC versus FISH assays at proposed cut-off thresholds.</w:t>
            </w:r>
          </w:p>
          <w:p w14:paraId="00A9E594" w14:textId="008A393D" w:rsidR="004613B7" w:rsidRPr="00CA7658" w:rsidRDefault="009E790F" w:rsidP="004613B7">
            <w:pPr>
              <w:keepNext/>
              <w:spacing w:after="168"/>
              <w:rPr>
                <w:rFonts w:eastAsiaTheme="minorHAnsi" w:cstheme="minorBidi"/>
                <w:color w:val="EE0000"/>
              </w:rPr>
            </w:pPr>
            <w:r w:rsidRPr="004613B7">
              <w:rPr>
                <w:rFonts w:eastAsiaTheme="minorHAnsi" w:cstheme="minorBidi"/>
              </w:rPr>
              <w:t xml:space="preserve">Other test-related considerations: </w:t>
            </w:r>
            <w:r w:rsidR="004613B7" w:rsidRPr="004613B7">
              <w:rPr>
                <w:rFonts w:eastAsiaTheme="minorHAnsi" w:cstheme="minorBidi"/>
              </w:rPr>
              <w:t>Re-biopsy rates</w:t>
            </w:r>
            <w:r w:rsidR="004613B7">
              <w:rPr>
                <w:rFonts w:eastAsiaTheme="minorHAnsi" w:cstheme="minorBidi"/>
              </w:rPr>
              <w:t xml:space="preserve">, </w:t>
            </w:r>
            <w:r w:rsidR="004613B7" w:rsidRPr="004613B7">
              <w:rPr>
                <w:rFonts w:eastAsiaTheme="minorHAnsi" w:cstheme="minorBidi"/>
              </w:rPr>
              <w:t>Test turn-around time</w:t>
            </w:r>
            <w:r w:rsidR="002C3A9E">
              <w:rPr>
                <w:rFonts w:eastAsiaTheme="minorHAnsi" w:cstheme="minorBidi"/>
              </w:rPr>
              <w:t xml:space="preserve"> </w:t>
            </w:r>
          </w:p>
          <w:p w14:paraId="31E80C59" w14:textId="77777777" w:rsidR="004613B7" w:rsidRPr="004613B7" w:rsidRDefault="004613B7" w:rsidP="004613B7">
            <w:pPr>
              <w:keepNext/>
              <w:spacing w:after="168"/>
              <w:rPr>
                <w:rFonts w:eastAsiaTheme="minorHAnsi" w:cstheme="minorBidi"/>
                <w:b/>
                <w:bCs/>
              </w:rPr>
            </w:pPr>
            <w:r w:rsidRPr="004613B7">
              <w:rPr>
                <w:rFonts w:eastAsiaTheme="minorHAnsi" w:cstheme="minorBidi"/>
                <w:b/>
                <w:bCs/>
              </w:rPr>
              <w:t xml:space="preserve">Drug-related outcomes: </w:t>
            </w:r>
          </w:p>
          <w:p w14:paraId="44031258" w14:textId="707BF78F" w:rsidR="009E790F" w:rsidRPr="00D771AD" w:rsidRDefault="004613B7" w:rsidP="009E790F">
            <w:pPr>
              <w:keepNext/>
              <w:spacing w:after="168"/>
              <w:rPr>
                <w:rFonts w:eastAsiaTheme="minorHAnsi" w:cstheme="minorBidi"/>
              </w:rPr>
            </w:pPr>
            <w:r w:rsidRPr="00D771AD">
              <w:rPr>
                <w:rFonts w:eastAsiaTheme="minorHAnsi" w:cstheme="minorBidi"/>
              </w:rPr>
              <w:t xml:space="preserve">Safety outcomes: Safety and tolerability of treatment with </w:t>
            </w:r>
            <w:r>
              <w:rPr>
                <w:rFonts w:eastAsiaTheme="minorHAnsi" w:cstheme="minorBidi"/>
              </w:rPr>
              <w:t>s</w:t>
            </w:r>
            <w:r w:rsidRPr="004D22C5">
              <w:rPr>
                <w:rFonts w:eastAsiaTheme="minorHAnsi" w:cstheme="minorBidi"/>
              </w:rPr>
              <w:t xml:space="preserve">avolitinib and osimertinib </w:t>
            </w:r>
            <w:r w:rsidR="006834C6">
              <w:rPr>
                <w:rFonts w:eastAsiaTheme="minorHAnsi" w:cstheme="minorBidi"/>
              </w:rPr>
              <w:t xml:space="preserve">compared to </w:t>
            </w:r>
            <w:r w:rsidRPr="00BB3F31">
              <w:rPr>
                <w:rFonts w:eastAsiaTheme="minorHAnsi" w:cstheme="minorBidi"/>
              </w:rPr>
              <w:t>platinum doublet chemotherapy</w:t>
            </w:r>
            <w:r w:rsidRPr="00D771AD">
              <w:rPr>
                <w:rFonts w:eastAsiaTheme="minorHAnsi" w:cstheme="minorBidi"/>
              </w:rPr>
              <w:t xml:space="preserve"> (adverse events, physical examinations, laboratory findings and vital signs). </w:t>
            </w:r>
          </w:p>
          <w:p w14:paraId="67C4DF99" w14:textId="79C2A1EF" w:rsidR="004613B7" w:rsidRPr="004D53F7" w:rsidRDefault="004613B7" w:rsidP="004D53F7">
            <w:pPr>
              <w:keepNext/>
              <w:spacing w:after="168"/>
              <w:rPr>
                <w:rFonts w:eastAsiaTheme="minorHAnsi" w:cstheme="minorBidi"/>
              </w:rPr>
            </w:pPr>
            <w:r w:rsidRPr="005538A9">
              <w:rPr>
                <w:rFonts w:eastAsiaTheme="minorHAnsi" w:cstheme="minorBidi"/>
              </w:rPr>
              <w:t xml:space="preserve">Clinical effectiveness outcomes: </w:t>
            </w:r>
            <w:r w:rsidRPr="004613B7">
              <w:rPr>
                <w:rFonts w:eastAsiaTheme="minorHAnsi" w:cstheme="minorBidi"/>
              </w:rPr>
              <w:t>Objective response rate (ORR)</w:t>
            </w:r>
            <w:r>
              <w:rPr>
                <w:rFonts w:eastAsiaTheme="minorHAnsi" w:cstheme="minorBidi"/>
              </w:rPr>
              <w:t xml:space="preserve">, </w:t>
            </w:r>
            <w:r w:rsidRPr="004613B7">
              <w:rPr>
                <w:rFonts w:eastAsiaTheme="minorHAnsi" w:cstheme="minorBidi"/>
              </w:rPr>
              <w:t>Overall survival (OS)</w:t>
            </w:r>
            <w:r>
              <w:rPr>
                <w:rFonts w:eastAsiaTheme="minorHAnsi" w:cstheme="minorBidi"/>
              </w:rPr>
              <w:t xml:space="preserve">, </w:t>
            </w:r>
            <w:r w:rsidRPr="004613B7">
              <w:rPr>
                <w:rFonts w:eastAsiaTheme="minorHAnsi" w:cstheme="minorBidi"/>
              </w:rPr>
              <w:t>Progression-free survival (PFS)</w:t>
            </w:r>
            <w:r>
              <w:rPr>
                <w:rFonts w:eastAsiaTheme="minorHAnsi" w:cstheme="minorBidi"/>
              </w:rPr>
              <w:t xml:space="preserve">, </w:t>
            </w:r>
            <w:r w:rsidRPr="004613B7">
              <w:rPr>
                <w:rFonts w:eastAsiaTheme="minorHAnsi" w:cstheme="minorBidi"/>
              </w:rPr>
              <w:t>Partial response (PR)</w:t>
            </w:r>
            <w:r w:rsidR="004D53F7">
              <w:rPr>
                <w:rFonts w:eastAsiaTheme="minorHAnsi" w:cstheme="minorBidi"/>
              </w:rPr>
              <w:t xml:space="preserve">, </w:t>
            </w:r>
            <w:r w:rsidRPr="004613B7">
              <w:rPr>
                <w:rFonts w:eastAsiaTheme="minorHAnsi" w:cstheme="minorBidi"/>
              </w:rPr>
              <w:t>Complete response (CR)</w:t>
            </w:r>
            <w:r w:rsidR="004D53F7">
              <w:rPr>
                <w:rFonts w:eastAsiaTheme="minorHAnsi" w:cstheme="minorBidi"/>
              </w:rPr>
              <w:t xml:space="preserve">, </w:t>
            </w:r>
            <w:r w:rsidR="00773CEA" w:rsidRPr="00C13120">
              <w:rPr>
                <w:rFonts w:eastAsiaTheme="minorHAnsi" w:cstheme="minorBidi"/>
              </w:rPr>
              <w:t>Central nervous system (CNS) efficacy,</w:t>
            </w:r>
            <w:r w:rsidR="00773CEA" w:rsidRPr="00720848">
              <w:rPr>
                <w:rFonts w:eastAsiaTheme="minorHAnsi" w:cstheme="minorBidi"/>
              </w:rPr>
              <w:t xml:space="preserve"> </w:t>
            </w:r>
            <w:r w:rsidRPr="004D53F7">
              <w:rPr>
                <w:rFonts w:eastAsiaTheme="minorHAnsi" w:cstheme="minorBidi"/>
              </w:rPr>
              <w:t>Health-related quality of life (HRQoL)</w:t>
            </w:r>
            <w:r w:rsidR="00136D8A">
              <w:rPr>
                <w:rFonts w:eastAsiaTheme="minorHAnsi" w:cstheme="minorBidi"/>
              </w:rPr>
              <w:t xml:space="preserve"> compared to </w:t>
            </w:r>
            <w:r w:rsidR="00136D8A" w:rsidRPr="00BB3F31">
              <w:rPr>
                <w:rFonts w:eastAsiaTheme="minorHAnsi" w:cstheme="minorBidi"/>
              </w:rPr>
              <w:t>platinum doublet chemotherapy</w:t>
            </w:r>
            <w:r w:rsidR="004D53F7">
              <w:rPr>
                <w:rFonts w:eastAsiaTheme="minorHAnsi" w:cstheme="minorBidi"/>
              </w:rPr>
              <w:t xml:space="preserve">. </w:t>
            </w:r>
          </w:p>
          <w:p w14:paraId="0AE5B188" w14:textId="5A59B81F" w:rsidR="00280862" w:rsidRPr="00DD6CE9" w:rsidRDefault="004D53F7" w:rsidP="1D5662C8">
            <w:pPr>
              <w:keepNext/>
              <w:spacing w:after="168"/>
              <w:rPr>
                <w:rFonts w:eastAsiaTheme="minorEastAsia" w:cstheme="minorBidi"/>
                <w:b/>
                <w:bCs/>
              </w:rPr>
            </w:pPr>
            <w:r w:rsidRPr="1D5662C8">
              <w:rPr>
                <w:rFonts w:eastAsiaTheme="minorEastAsia" w:cstheme="minorBidi"/>
                <w:b/>
                <w:bCs/>
              </w:rPr>
              <w:t xml:space="preserve">Healthcare system outcomes: </w:t>
            </w:r>
          </w:p>
          <w:p w14:paraId="74EF10AF" w14:textId="28CDBC8B" w:rsidR="00A53AA8" w:rsidRDefault="004D53F7" w:rsidP="004D53F7">
            <w:pPr>
              <w:keepNext/>
              <w:spacing w:after="168"/>
              <w:rPr>
                <w:rFonts w:eastAsiaTheme="minorHAnsi" w:cstheme="minorBidi"/>
              </w:rPr>
            </w:pPr>
            <w:r w:rsidRPr="004D53F7">
              <w:rPr>
                <w:rFonts w:eastAsiaTheme="minorHAnsi" w:cstheme="minorBidi"/>
              </w:rPr>
              <w:t>Cost of testing per patient with associated biopsies and re-biopsies</w:t>
            </w:r>
            <w:r>
              <w:rPr>
                <w:rFonts w:eastAsiaTheme="minorHAnsi" w:cstheme="minorBidi"/>
              </w:rPr>
              <w:t xml:space="preserve">, </w:t>
            </w:r>
            <w:r w:rsidRPr="004D53F7">
              <w:rPr>
                <w:rFonts w:eastAsiaTheme="minorHAnsi" w:cstheme="minorBidi"/>
              </w:rPr>
              <w:t>Cost of treatment and cost of treating adverse events</w:t>
            </w:r>
            <w:r>
              <w:rPr>
                <w:rFonts w:eastAsiaTheme="minorHAnsi" w:cstheme="minorBidi"/>
              </w:rPr>
              <w:t xml:space="preserve">, </w:t>
            </w:r>
            <w:r w:rsidR="00BB63BA">
              <w:rPr>
                <w:rFonts w:eastAsiaTheme="minorHAnsi" w:cstheme="minorBidi"/>
              </w:rPr>
              <w:t>Cost effectiveness</w:t>
            </w:r>
          </w:p>
          <w:p w14:paraId="6F9242D7" w14:textId="0315C339" w:rsidR="00852E34" w:rsidRPr="004D53F7" w:rsidRDefault="004D53F7" w:rsidP="004D53F7">
            <w:pPr>
              <w:keepNext/>
              <w:spacing w:after="168"/>
              <w:rPr>
                <w:rFonts w:eastAsiaTheme="minorHAnsi" w:cstheme="minorBidi"/>
              </w:rPr>
            </w:pPr>
            <w:r w:rsidRPr="004D53F7">
              <w:rPr>
                <w:rFonts w:eastAsiaTheme="minorHAnsi" w:cstheme="minorBidi"/>
              </w:rPr>
              <w:t>Financial implications: number of patients tested; number of patients treated.</w:t>
            </w:r>
          </w:p>
        </w:tc>
      </w:tr>
      <w:tr w:rsidR="00BB1698" w:rsidRPr="00490FBB" w14:paraId="4A55FFDB" w14:textId="77777777" w:rsidTr="70D74C2C">
        <w:tc>
          <w:tcPr>
            <w:tcW w:w="1005" w:type="pct"/>
            <w:tcBorders>
              <w:top w:val="single" w:sz="4" w:space="0" w:color="auto"/>
              <w:left w:val="single" w:sz="8" w:space="0" w:color="auto"/>
              <w:bottom w:val="single" w:sz="8" w:space="0" w:color="auto"/>
              <w:right w:val="single" w:sz="4" w:space="0" w:color="auto"/>
            </w:tcBorders>
          </w:tcPr>
          <w:p w14:paraId="003B36EC" w14:textId="33F491BC" w:rsidR="00BB1698" w:rsidRPr="00490FBB" w:rsidRDefault="00BB1698" w:rsidP="00E01349">
            <w:pPr>
              <w:spacing w:before="100" w:after="10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0A13AB97" w14:textId="2BF522D1" w:rsidR="008C6B70" w:rsidRDefault="00BB1698" w:rsidP="00E522B7">
            <w:pPr>
              <w:spacing w:before="100" w:after="100" w:line="240" w:lineRule="auto"/>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A42878">
              <w:rPr>
                <w:color w:val="000000" w:themeColor="text1"/>
              </w:rPr>
              <w:t>MET overexpression/amplification testing</w:t>
            </w:r>
            <w:r w:rsidR="00390F3F">
              <w:rPr>
                <w:color w:val="000000" w:themeColor="text1"/>
              </w:rPr>
              <w:t xml:space="preserve"> </w:t>
            </w:r>
            <w:r w:rsidR="00567006">
              <w:rPr>
                <w:color w:val="000000" w:themeColor="text1"/>
              </w:rPr>
              <w:t>and treatment with</w:t>
            </w:r>
            <w:r w:rsidR="00390F3F" w:rsidRPr="00390F3F">
              <w:rPr>
                <w:color w:val="000000" w:themeColor="text1"/>
              </w:rPr>
              <w:t xml:space="preserve"> </w:t>
            </w:r>
            <w:r w:rsidR="00C56F58">
              <w:rPr>
                <w:color w:val="000000" w:themeColor="text1"/>
              </w:rPr>
              <w:t>savolitinib</w:t>
            </w:r>
            <w:r w:rsidR="00AE2BB4">
              <w:rPr>
                <w:color w:val="000000" w:themeColor="text1"/>
              </w:rPr>
              <w:t xml:space="preserve"> in combination with osimertinib</w:t>
            </w:r>
            <w:r w:rsidRPr="00490FBB">
              <w:rPr>
                <w:color w:val="000000" w:themeColor="text1"/>
              </w:rPr>
              <w:t xml:space="preserve"> versus </w:t>
            </w:r>
            <w:r w:rsidR="002A41A9">
              <w:rPr>
                <w:color w:val="000000" w:themeColor="text1"/>
              </w:rPr>
              <w:t>no testing</w:t>
            </w:r>
            <w:r w:rsidR="00C81CA2">
              <w:rPr>
                <w:color w:val="000000" w:themeColor="text1"/>
              </w:rPr>
              <w:t xml:space="preserve"> and </w:t>
            </w:r>
            <w:r w:rsidR="007E5504">
              <w:rPr>
                <w:color w:val="000000" w:themeColor="text1"/>
              </w:rPr>
              <w:t>platinum-doublet chemotherapy</w:t>
            </w:r>
            <w:r w:rsidRPr="00490FBB">
              <w:rPr>
                <w:color w:val="000000" w:themeColor="text1"/>
              </w:rPr>
              <w:t xml:space="preserve"> in </w:t>
            </w:r>
            <w:r w:rsidR="002D7369">
              <w:rPr>
                <w:color w:val="000000" w:themeColor="text1"/>
              </w:rPr>
              <w:t xml:space="preserve">patients with locally advanced or metastatic NSCLC who have progressed post </w:t>
            </w:r>
            <w:r w:rsidR="00B92031">
              <w:rPr>
                <w:color w:val="000000" w:themeColor="text1"/>
              </w:rPr>
              <w:t>osimertinib</w:t>
            </w:r>
            <w:r w:rsidRPr="00FD4C65">
              <w:rPr>
                <w:color w:val="000000" w:themeColor="text1"/>
              </w:rPr>
              <w:t>?</w:t>
            </w:r>
          </w:p>
          <w:p w14:paraId="7AB69A9A" w14:textId="5F0ABCD9" w:rsidR="00BC52EF" w:rsidRPr="00DD6CE9" w:rsidRDefault="008C6B70" w:rsidP="00E522B7">
            <w:pPr>
              <w:spacing w:before="100" w:after="100" w:line="240" w:lineRule="auto"/>
              <w:rPr>
                <w:color w:val="000000" w:themeColor="text1"/>
              </w:rPr>
            </w:pPr>
            <w:r w:rsidRPr="70D74C2C">
              <w:rPr>
                <w:color w:val="000000" w:themeColor="text1"/>
              </w:rPr>
              <w:t>Is there a treatment effect modification for the therapy based on MET variant status in population?</w:t>
            </w:r>
          </w:p>
        </w:tc>
      </w:tr>
    </w:tbl>
    <w:p w14:paraId="5D5376EF" w14:textId="77777777" w:rsidR="006478E7" w:rsidRPr="00490FBB" w:rsidRDefault="006478E7" w:rsidP="00E01349">
      <w:r w:rsidRPr="00490FBB">
        <w:br w:type="page"/>
      </w:r>
    </w:p>
    <w:p w14:paraId="53297713" w14:textId="03584C06" w:rsidR="00CE4F9F" w:rsidRDefault="00CE4F9F" w:rsidP="00713728">
      <w:pPr>
        <w:pStyle w:val="Heading2"/>
      </w:pPr>
      <w:r>
        <w:lastRenderedPageBreak/>
        <w:t>Purpose of application</w:t>
      </w:r>
    </w:p>
    <w:p w14:paraId="5D7BE914" w14:textId="77777777" w:rsidR="00CE4F9F" w:rsidRPr="009A3778" w:rsidRDefault="00CE4F9F" w:rsidP="00DE762F">
      <w:pPr>
        <w:spacing w:after="0" w:line="259" w:lineRule="auto"/>
        <w:rPr>
          <w:iCs/>
          <w:szCs w:val="24"/>
        </w:rPr>
      </w:pPr>
      <w:r w:rsidRPr="009A3778">
        <w:rPr>
          <w:iCs/>
          <w:szCs w:val="24"/>
        </w:rPr>
        <w:t>The codependent application requested:</w:t>
      </w:r>
    </w:p>
    <w:p w14:paraId="5CBF6375" w14:textId="77777777" w:rsidR="00CE4F9F" w:rsidRPr="009A3778" w:rsidRDefault="00CE4F9F" w:rsidP="00DE762F">
      <w:pPr>
        <w:spacing w:after="0" w:line="259" w:lineRule="auto"/>
        <w:rPr>
          <w:iCs/>
          <w:szCs w:val="24"/>
        </w:rPr>
      </w:pPr>
    </w:p>
    <w:p w14:paraId="75A97C9A" w14:textId="5A832933" w:rsidR="00CE4F9F" w:rsidRPr="009A3778" w:rsidRDefault="00CE4F9F" w:rsidP="004B6097">
      <w:pPr>
        <w:pStyle w:val="ListParagraph"/>
        <w:numPr>
          <w:ilvl w:val="0"/>
          <w:numId w:val="6"/>
        </w:numPr>
        <w:spacing w:after="0" w:line="259" w:lineRule="auto"/>
        <w:ind w:left="714" w:hanging="357"/>
        <w:contextualSpacing w:val="0"/>
        <w:rPr>
          <w:iCs/>
          <w:szCs w:val="24"/>
        </w:rPr>
      </w:pPr>
      <w:r w:rsidRPr="009A3778">
        <w:rPr>
          <w:iCs/>
          <w:szCs w:val="24"/>
        </w:rPr>
        <w:t xml:space="preserve">Medicare Benefits Schedule (MBS) listing of </w:t>
      </w:r>
      <w:r w:rsidRPr="00EA2250">
        <w:t xml:space="preserve">mesenchymal-epithelial transition </w:t>
      </w:r>
      <w:r>
        <w:t>(</w:t>
      </w:r>
      <w:r w:rsidRPr="00AC39B9">
        <w:rPr>
          <w:iCs/>
          <w:szCs w:val="24"/>
        </w:rPr>
        <w:t>MET</w:t>
      </w:r>
      <w:r>
        <w:rPr>
          <w:iCs/>
          <w:szCs w:val="24"/>
        </w:rPr>
        <w:t>)</w:t>
      </w:r>
      <w:r w:rsidRPr="00AC39B9">
        <w:rPr>
          <w:iCs/>
          <w:szCs w:val="24"/>
        </w:rPr>
        <w:t xml:space="preserve"> immunohistochemistry (IHC) and/or </w:t>
      </w:r>
      <w:r w:rsidRPr="0018635F">
        <w:rPr>
          <w:i/>
          <w:szCs w:val="24"/>
        </w:rPr>
        <w:t>MET</w:t>
      </w:r>
      <w:r w:rsidRPr="00AC39B9">
        <w:rPr>
          <w:iCs/>
          <w:szCs w:val="24"/>
        </w:rPr>
        <w:t xml:space="preserve"> fluorescence in situ hybridisation (FISH) for patients </w:t>
      </w:r>
      <w:r>
        <w:rPr>
          <w:iCs/>
          <w:szCs w:val="24"/>
        </w:rPr>
        <w:t>who have progressed on or after</w:t>
      </w:r>
      <w:r w:rsidRPr="00AC39B9">
        <w:rPr>
          <w:iCs/>
          <w:szCs w:val="24"/>
        </w:rPr>
        <w:t xml:space="preserve"> prior osimertinib treatment</w:t>
      </w:r>
      <w:r>
        <w:rPr>
          <w:iCs/>
          <w:szCs w:val="24"/>
        </w:rPr>
        <w:t xml:space="preserve"> </w:t>
      </w:r>
      <w:r w:rsidRPr="00FA1206">
        <w:rPr>
          <w:iCs/>
          <w:szCs w:val="24"/>
        </w:rPr>
        <w:t>to evaluate for MET amplification or overexpression</w:t>
      </w:r>
      <w:r>
        <w:rPr>
          <w:iCs/>
          <w:szCs w:val="24"/>
        </w:rPr>
        <w:t xml:space="preserve">. </w:t>
      </w:r>
      <w:r w:rsidRPr="00777BFC">
        <w:rPr>
          <w:iCs/>
          <w:szCs w:val="24"/>
        </w:rPr>
        <w:t xml:space="preserve">If a MET-driven resistance mechanism is confirmed, patients </w:t>
      </w:r>
      <w:r>
        <w:rPr>
          <w:iCs/>
          <w:szCs w:val="24"/>
        </w:rPr>
        <w:t>may</w:t>
      </w:r>
      <w:r w:rsidRPr="00777BFC">
        <w:rPr>
          <w:iCs/>
          <w:szCs w:val="24"/>
        </w:rPr>
        <w:t xml:space="preserve"> then be considered </w:t>
      </w:r>
      <w:r>
        <w:rPr>
          <w:iCs/>
          <w:szCs w:val="24"/>
        </w:rPr>
        <w:t xml:space="preserve">eligible </w:t>
      </w:r>
      <w:r w:rsidRPr="00777BFC">
        <w:rPr>
          <w:iCs/>
          <w:szCs w:val="24"/>
        </w:rPr>
        <w:t>for treatment with the combination of savolitinib and osimertinib</w:t>
      </w:r>
      <w:r>
        <w:rPr>
          <w:iCs/>
          <w:szCs w:val="24"/>
        </w:rPr>
        <w:t>.</w:t>
      </w:r>
    </w:p>
    <w:p w14:paraId="021E2612" w14:textId="7B8C69CE" w:rsidR="00CE4F9F" w:rsidRDefault="00CE4F9F" w:rsidP="004B6097">
      <w:pPr>
        <w:pStyle w:val="ListParagraph"/>
        <w:numPr>
          <w:ilvl w:val="0"/>
          <w:numId w:val="6"/>
        </w:numPr>
        <w:spacing w:before="120" w:after="240" w:line="259" w:lineRule="auto"/>
        <w:rPr>
          <w:iCs/>
          <w:szCs w:val="24"/>
        </w:rPr>
      </w:pPr>
      <w:r w:rsidRPr="009A3778">
        <w:rPr>
          <w:iCs/>
          <w:szCs w:val="24"/>
        </w:rPr>
        <w:t xml:space="preserve">Pharmaceutical Benefits Scheme (PBS) Authority Required listing of </w:t>
      </w:r>
      <w:r w:rsidRPr="00667F93">
        <w:rPr>
          <w:iCs/>
          <w:szCs w:val="24"/>
        </w:rPr>
        <w:t xml:space="preserve">savolitinib </w:t>
      </w:r>
      <w:r>
        <w:rPr>
          <w:iCs/>
          <w:szCs w:val="24"/>
        </w:rPr>
        <w:t>in combination with</w:t>
      </w:r>
      <w:r w:rsidRPr="00667F93">
        <w:rPr>
          <w:iCs/>
          <w:szCs w:val="24"/>
        </w:rPr>
        <w:t xml:space="preserve"> osimertinib</w:t>
      </w:r>
      <w:r>
        <w:rPr>
          <w:iCs/>
          <w:szCs w:val="24"/>
        </w:rPr>
        <w:t xml:space="preserve"> </w:t>
      </w:r>
      <w:r w:rsidRPr="00BE1B20">
        <w:rPr>
          <w:iCs/>
          <w:szCs w:val="24"/>
        </w:rPr>
        <w:t xml:space="preserve">to treat adult patients with locally advanced or metastatic </w:t>
      </w:r>
      <w:r w:rsidRPr="00416A6E">
        <w:rPr>
          <w:rFonts w:eastAsiaTheme="minorHAnsi" w:cstheme="minorBidi"/>
        </w:rPr>
        <w:t>non-small cell lung cancer (NSCLC)</w:t>
      </w:r>
      <w:r>
        <w:rPr>
          <w:rFonts w:eastAsiaTheme="minorHAnsi" w:cstheme="minorBidi"/>
        </w:rPr>
        <w:t xml:space="preserve"> </w:t>
      </w:r>
      <w:r w:rsidRPr="00BE1B20">
        <w:rPr>
          <w:iCs/>
          <w:szCs w:val="24"/>
        </w:rPr>
        <w:t>who have progressed on or after osimertinib treatment, with MET overexpression and/or amplification as the mechanism of resistance</w:t>
      </w:r>
      <w:r>
        <w:rPr>
          <w:iCs/>
          <w:szCs w:val="24"/>
        </w:rPr>
        <w:t xml:space="preserve">. </w:t>
      </w:r>
      <w:r w:rsidRPr="00DA1A53">
        <w:rPr>
          <w:iCs/>
          <w:szCs w:val="24"/>
        </w:rPr>
        <w:t>Savolitinib is a highly specific inhibitor of the MET tyrosine kinase receptor</w:t>
      </w:r>
      <w:r>
        <w:rPr>
          <w:iCs/>
          <w:szCs w:val="24"/>
        </w:rPr>
        <w:t xml:space="preserve">. </w:t>
      </w:r>
    </w:p>
    <w:p w14:paraId="18E66948" w14:textId="77777777" w:rsidR="00CE4F9F" w:rsidRPr="00FD4C65" w:rsidRDefault="00CE4F9F" w:rsidP="00FD4C65">
      <w:pPr>
        <w:pStyle w:val="Heading2"/>
      </w:pPr>
      <w:r w:rsidRPr="00FD4C65">
        <w:t xml:space="preserve">PICO criteria </w:t>
      </w:r>
    </w:p>
    <w:p w14:paraId="06B30611" w14:textId="77777777" w:rsidR="00CE4F9F" w:rsidRDefault="00CE4F9F" w:rsidP="007D6B83">
      <w:pPr>
        <w:pStyle w:val="Heading3"/>
      </w:pPr>
      <w:r w:rsidRPr="00713728">
        <w:t>Population</w:t>
      </w:r>
    </w:p>
    <w:p w14:paraId="2255856A" w14:textId="57B70A57" w:rsidR="00CE4F9F" w:rsidRDefault="00CE4F9F" w:rsidP="00055675">
      <w:pPr>
        <w:rPr>
          <w:b/>
          <w:bCs/>
        </w:rPr>
      </w:pPr>
      <w:r w:rsidRPr="003F695A">
        <w:rPr>
          <w:b/>
          <w:bCs/>
        </w:rPr>
        <w:t>Background and rationale for testing for MET overexpression / MET amplification</w:t>
      </w:r>
    </w:p>
    <w:p w14:paraId="473BB5EA" w14:textId="593A6D1D" w:rsidR="00CE4F9F" w:rsidRDefault="00CE4F9F" w:rsidP="009E3396">
      <w:r>
        <w:t>Lung cancer is the fifth most commonly diagnosed cancer in Australia and the most common cause of cancer-related death, accounting for 17.0% of cancer-related deaths</w:t>
      </w:r>
      <w:r w:rsidR="00321ACD">
        <w:t xml:space="preserve"> </w:t>
      </w:r>
      <w:r>
        <w:fldChar w:fldCharType="begin"/>
      </w:r>
      <w:r>
        <w:instrText xml:space="preserve"> ADDIN EN.CITE &lt;EndNote&gt;&lt;Cite&gt;&lt;Author&gt;Australian Institute of Health and Welfare&lt;/Author&gt;&lt;Year&gt;2025&lt;/Year&gt;&lt;RecNum&gt;569&lt;/RecNum&gt;&lt;DisplayText&gt;(Australian Institute of Health and Welfare 2025)&lt;/DisplayText&gt;&lt;record&gt;&lt;rec-number&gt;569&lt;/rec-number&gt;&lt;foreign-keys&gt;&lt;key app="EN" db-id="0dx0awzxqvse2met0e5peavcszd2xv5vs5zw" timestamp="1761891551"&gt;569&lt;/key&gt;&lt;/foreign-keys&gt;&lt;ref-type name="Web Page"&gt;12&lt;/ref-type&gt;&lt;contributors&gt;&lt;authors&gt;&lt;author&gt;Australian Institute of Health and Welfare,&lt;/author&gt;&lt;/authors&gt;&lt;/contributors&gt;&lt;titles&gt;&lt;title&gt;Cancer data in Australia&lt;/title&gt;&lt;/titles&gt;&lt;dates&gt;&lt;year&gt;2025&lt;/year&gt;&lt;/dates&gt;&lt;urls&gt;&lt;related-urls&gt;&lt;url&gt;https://www.aihw.gov.au/reports/cancer/cancer-data-in-australia/contents/about&lt;/url&gt;&lt;/related-urls&gt;&lt;/urls&gt;&lt;/record&gt;&lt;/Cite&gt;&lt;/EndNote&gt;</w:instrText>
      </w:r>
      <w:r>
        <w:fldChar w:fldCharType="separate"/>
      </w:r>
      <w:r w:rsidR="0048542B" w:rsidRPr="2183FBB7">
        <w:rPr>
          <w:noProof/>
        </w:rPr>
        <w:t>(</w:t>
      </w:r>
      <w:hyperlink w:anchor="_ENREF_4">
        <w:r w:rsidR="00394A26" w:rsidRPr="2183FBB7">
          <w:rPr>
            <w:noProof/>
          </w:rPr>
          <w:t>Australian Institute of Health and Welfare 2025</w:t>
        </w:r>
      </w:hyperlink>
      <w:r w:rsidR="0048542B" w:rsidRPr="2183FBB7">
        <w:rPr>
          <w:noProof/>
        </w:rPr>
        <w:t>)</w:t>
      </w:r>
      <w:r>
        <w:fldChar w:fldCharType="end"/>
      </w:r>
      <w:r>
        <w:t>. NSCLC is the most common type, representing approximately 85% of all diagnoses</w:t>
      </w:r>
      <w:r w:rsidR="00321ACD">
        <w:t xml:space="preserve"> </w:t>
      </w:r>
      <w:r>
        <w:fldChar w:fldCharType="begin"/>
      </w:r>
      <w:r>
        <w:instrText xml:space="preserve"> ADDIN EN.CITE &lt;EndNote&gt;&lt;Cite&gt;&lt;Author&gt;Cancer Council Australia&lt;/Author&gt;&lt;Year&gt;2022&lt;/Year&gt;&lt;RecNum&gt;570&lt;/RecNum&gt;&lt;DisplayText&gt;(Cancer Council Australia 2022)&lt;/DisplayText&gt;&lt;record&gt;&lt;rec-number&gt;570&lt;/rec-number&gt;&lt;foreign-keys&gt;&lt;key app="EN" db-id="0dx0awzxqvse2met0e5peavcszd2xv5vs5zw" timestamp="1761891578"&gt;570&lt;/key&gt;&lt;/foreign-keys&gt;&lt;ref-type name="Web Page"&gt;12&lt;/ref-type&gt;&lt;contributors&gt;&lt;authors&gt;&lt;author&gt;Cancer Council Australia,&lt;/author&gt;&lt;/authors&gt;&lt;/contributors&gt;&lt;titles&gt;&lt;title&gt;Understanding Lung Cancer&lt;/title&gt;&lt;/titles&gt;&lt;dates&gt;&lt;year&gt;2022&lt;/year&gt;&lt;/dates&gt;&lt;urls&gt;&lt;related-urls&gt;&lt;url&gt;https://www.cancer.org.au/cancer-information/types-of-cancer/lung-cancer&lt;/url&gt;&lt;/related-urls&gt;&lt;/urls&gt;&lt;/record&gt;&lt;/Cite&gt;&lt;/EndNote&gt;</w:instrText>
      </w:r>
      <w:r>
        <w:fldChar w:fldCharType="separate"/>
      </w:r>
      <w:r w:rsidR="0048542B" w:rsidRPr="2183FBB7">
        <w:rPr>
          <w:noProof/>
        </w:rPr>
        <w:t>(</w:t>
      </w:r>
      <w:hyperlink w:anchor="_ENREF_5">
        <w:r w:rsidR="00394A26" w:rsidRPr="2183FBB7">
          <w:rPr>
            <w:noProof/>
          </w:rPr>
          <w:t>Cancer Council Australia 2022</w:t>
        </w:r>
      </w:hyperlink>
      <w:r w:rsidR="0048542B" w:rsidRPr="2183FBB7">
        <w:rPr>
          <w:noProof/>
        </w:rPr>
        <w:t>)</w:t>
      </w:r>
      <w:r>
        <w:fldChar w:fldCharType="end"/>
      </w:r>
      <w:r>
        <w:t xml:space="preserve">. In Australia, </w:t>
      </w:r>
      <w:r w:rsidRPr="2183FBB7">
        <w:rPr>
          <w:rFonts w:eastAsiaTheme="minorEastAsia" w:cstheme="minorBidi"/>
        </w:rPr>
        <w:t xml:space="preserve">epidermal growth factor receptor </w:t>
      </w:r>
      <w:r w:rsidR="00477FCA" w:rsidRPr="2183FBB7">
        <w:rPr>
          <w:rFonts w:eastAsiaTheme="minorEastAsia" w:cstheme="minorBidi"/>
        </w:rPr>
        <w:t xml:space="preserve">mutations </w:t>
      </w:r>
      <w:r w:rsidRPr="2183FBB7">
        <w:rPr>
          <w:rFonts w:eastAsiaTheme="minorEastAsia" w:cstheme="minorBidi"/>
        </w:rPr>
        <w:t>(EGFR</w:t>
      </w:r>
      <w:r w:rsidR="00477FCA" w:rsidRPr="2183FBB7">
        <w:rPr>
          <w:rFonts w:eastAsiaTheme="minorEastAsia" w:cstheme="minorBidi"/>
        </w:rPr>
        <w:t>m</w:t>
      </w:r>
      <w:r w:rsidRPr="2183FBB7">
        <w:rPr>
          <w:rFonts w:eastAsiaTheme="minorEastAsia" w:cstheme="minorBidi"/>
        </w:rPr>
        <w:t xml:space="preserve">) </w:t>
      </w:r>
      <w:r>
        <w:t xml:space="preserve">account for 12% to 36% of NSCLC and confer sensitivity to </w:t>
      </w:r>
      <w:r w:rsidRPr="2183FBB7">
        <w:rPr>
          <w:rFonts w:eastAsiaTheme="minorEastAsia" w:cstheme="minorBidi"/>
        </w:rPr>
        <w:t xml:space="preserve">epidermal growth factor receptor-tyrosine kinase inhibitors (EGFR-TKIs) </w:t>
      </w:r>
      <w:r>
        <w:t>including osimertinib, a third-generation EGFR-TKI</w:t>
      </w:r>
      <w:r w:rsidR="00321ACD">
        <w:t xml:space="preserve"> </w:t>
      </w:r>
      <w:r>
        <w:fldChar w:fldCharType="begin">
          <w:fldData xml:space="preserve">PEVuZE5vdGU+PENpdGU+PEF1dGhvcj5LaW08L0F1dGhvcj48WWVhcj4yMDIwPC9ZZWFyPjxSZWNO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7IEZhY3VsdHkgb2YgTWVk
aWNpbmUgYW5kIEhlYWx0aCBTY2llbmNlcyBNYWNxdWFyaWUgVW5pdmVyc2l0eSwgTm9ydGggUnlk
ZSwgTlNXLCBBdXN0cmFsaWEuJiN4RDtDYW5jZXIgRGlhZ25vc2lzIGFuZCBQYXRob2xvZ3kgR3Jv
dXAsIEtvbGxpbmcgSW5zdGl0dXRlIG9mIE1lZGljYWwgUmVzZWFyY2gsIFJveWFsIE5vcnRoIFNo
b3JlIEhvc3BpdGFsLCBTdCBMZW9uYXJkcywgTlNXLCBBdXN0cmFsaWE7IFN5ZG5leSBNZWRpY2Fs
IFNjaG9vbCwgVW5pdmVyc2l0eSBvZiBTeWRuZXksIE5TVywgQXVzdHJhbGlhOyBOU1cgSGVhbHRo
IFBhdGhvbG9neSwgRGVwYXJ0bWVudCBvZiBBbmF0b21pY2FsIFBhdGhvbG9neSwgUm95YWwgTm9y
dGggU2hvcmUgSG9zcGl0YWwsIFN5ZG5leS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7IFN5ZG5leSBNZWRpY2Fs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</w:fldData>
        </w:fldChar>
      </w:r>
      <w:r>
        <w:instrText xml:space="preserve"> ADDIN EN.CITE </w:instrText>
      </w:r>
      <w:r>
        <w:fldChar w:fldCharType="begin">
          <w:fldData xml:space="preserve">PEVuZE5vdGU+PENpdGU+PEF1dGhvcj5LaW08L0F1dGhvcj48WWVhcj4yMDIwPC9ZZWFyPjxSZWNO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7IEZhY3VsdHkgb2YgTWVk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</w:fldData>
        </w:fldChar>
      </w:r>
      <w:r>
        <w:instrText xml:space="preserve"> ADDIN EN.CITE.DATA </w:instrText>
      </w:r>
      <w:r>
        <w:fldChar w:fldCharType="end"/>
      </w:r>
      <w:r>
        <w:fldChar w:fldCharType="separate"/>
      </w:r>
      <w:r w:rsidR="004E4538" w:rsidRPr="2183FBB7">
        <w:rPr>
          <w:noProof/>
        </w:rPr>
        <w:t>(</w:t>
      </w:r>
      <w:hyperlink w:anchor="_ENREF_19">
        <w:r w:rsidR="00394A26" w:rsidRPr="2183FBB7">
          <w:rPr>
            <w:noProof/>
          </w:rPr>
          <w:t>Kim et al. 2020</w:t>
        </w:r>
      </w:hyperlink>
      <w:r w:rsidR="004E4538" w:rsidRPr="2183FBB7">
        <w:rPr>
          <w:noProof/>
        </w:rPr>
        <w:t xml:space="preserve">; </w:t>
      </w:r>
      <w:hyperlink w:anchor="_ENREF_34">
        <w:r w:rsidR="00394A26" w:rsidRPr="2183FBB7">
          <w:rPr>
            <w:noProof/>
          </w:rPr>
          <w:t>Peters et al. 2014</w:t>
        </w:r>
      </w:hyperlink>
      <w:r w:rsidR="004E4538" w:rsidRPr="2183FBB7">
        <w:rPr>
          <w:noProof/>
        </w:rPr>
        <w:t xml:space="preserve">; </w:t>
      </w:r>
      <w:hyperlink w:anchor="_ENREF_42">
        <w:r w:rsidR="00394A26" w:rsidRPr="2183FBB7">
          <w:rPr>
            <w:noProof/>
          </w:rPr>
          <w:t>Yang et al. 2024</w:t>
        </w:r>
      </w:hyperlink>
      <w:r w:rsidR="004E4538" w:rsidRPr="2183FBB7">
        <w:rPr>
          <w:noProof/>
        </w:rPr>
        <w:t>)</w:t>
      </w:r>
      <w:r>
        <w:fldChar w:fldCharType="end"/>
      </w:r>
      <w:r>
        <w:t>. Prognosis is poor following progression on a prior EGFR-TKI</w:t>
      </w:r>
      <w:r w:rsidR="005C6CB5">
        <w:t xml:space="preserve">. </w:t>
      </w:r>
      <w:r w:rsidR="00C95F17">
        <w:t>A</w:t>
      </w:r>
      <w:r w:rsidR="005C6CB5">
        <w:t xml:space="preserve"> study showed that</w:t>
      </w:r>
      <w:r>
        <w:t xml:space="preserve"> out of 521 patients who progressed on an EGFR-TKI and went on to receive platinum-based chemotherapy, median overall survival (OS) varied between 6 to 11 months, dependent on their response to their first-line (1L) EGFR-TKI</w:t>
      </w:r>
      <w:r w:rsidR="004930B5">
        <w:t xml:space="preserve"> </w:t>
      </w:r>
      <w:r>
        <w:fldChar w:fldCharType="begin">
          <w:fldData xml:space="preserve">PEVuZE5vdGU+PENpdGU+PEF1dGhvcj5Tb25nPC9BdXRob3I+PFllYXI+MjAxNjwvWWVhcj48UmVj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</w:fldData>
        </w:fldChar>
      </w:r>
      <w:r>
        <w:instrText xml:space="preserve"> ADDIN EN.CITE </w:instrText>
      </w:r>
      <w:r>
        <w:fldChar w:fldCharType="begin">
          <w:fldData xml:space="preserve">PEVuZE5vdGU+PENpdGU+PEF1dGhvcj5Tb25nPC9BdXRob3I+PFllYXI+MjAxNjwvWWVhcj48UmVj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</w:fldData>
        </w:fldChar>
      </w:r>
      <w:r>
        <w:instrText xml:space="preserve"> ADDIN EN.CITE.DATA </w:instrText>
      </w:r>
      <w:r>
        <w:fldChar w:fldCharType="end"/>
      </w:r>
      <w:r>
        <w:fldChar w:fldCharType="separate"/>
      </w:r>
      <w:r w:rsidR="004E4538" w:rsidRPr="2183FBB7">
        <w:rPr>
          <w:noProof/>
        </w:rPr>
        <w:t>(</w:t>
      </w:r>
      <w:hyperlink w:anchor="_ENREF_39">
        <w:r w:rsidR="00394A26" w:rsidRPr="2183FBB7">
          <w:rPr>
            <w:noProof/>
          </w:rPr>
          <w:t>Song and Zhang 2016</w:t>
        </w:r>
      </w:hyperlink>
      <w:r w:rsidR="004E4538" w:rsidRPr="2183FBB7">
        <w:rPr>
          <w:noProof/>
        </w:rPr>
        <w:t xml:space="preserve">; </w:t>
      </w:r>
      <w:hyperlink w:anchor="_ENREF_17">
        <w:r w:rsidR="00394A26" w:rsidRPr="2183FBB7">
          <w:rPr>
            <w:noProof/>
          </w:rPr>
          <w:t>Imai et al. 2019</w:t>
        </w:r>
      </w:hyperlink>
      <w:r w:rsidR="004E4538" w:rsidRPr="2183FBB7">
        <w:rPr>
          <w:noProof/>
        </w:rPr>
        <w:t>)</w:t>
      </w:r>
      <w:r>
        <w:fldChar w:fldCharType="end"/>
      </w:r>
      <w:r>
        <w:t xml:space="preserve">. </w:t>
      </w:r>
    </w:p>
    <w:p w14:paraId="61CBBE1E" w14:textId="29CE54E2" w:rsidR="00CE4F9F" w:rsidRDefault="7041BD50" w:rsidP="009E3396">
      <w:r>
        <w:t xml:space="preserve">For patients with locally advanced (Stage IIIB/C) or metastatic (Stage IV) NSCLC who are not amenable to curative surgery or radiotherapy, and whose tumours harbour EGFR mutations, the current 1L standard-of-care (SoC) is osimertinib monotherapy. </w:t>
      </w:r>
      <w:r w:rsidR="7E05802D">
        <w:t>Osimertinib has TGA registration</w:t>
      </w:r>
      <w:r w:rsidR="6B5CC008">
        <w:t xml:space="preserve"> and PBS listing</w:t>
      </w:r>
      <w:r w:rsidR="7E05802D">
        <w:t xml:space="preserve"> </w:t>
      </w:r>
      <w:r w:rsidR="65AB97B6">
        <w:t xml:space="preserve">currently </w:t>
      </w:r>
      <w:r w:rsidR="451DEF55">
        <w:t xml:space="preserve">only </w:t>
      </w:r>
      <w:r w:rsidR="7E05802D">
        <w:t xml:space="preserve">for use in the </w:t>
      </w:r>
      <w:r w:rsidR="6B5CC008">
        <w:t>treatment of patients with NSCLC.</w:t>
      </w:r>
      <w:r>
        <w:t xml:space="preserve"> Disease progression with osimertinib monotherapy still occurs frequently</w:t>
      </w:r>
      <w:r w:rsidR="62A346D9">
        <w:t>,</w:t>
      </w:r>
      <w:r>
        <w:t xml:space="preserve"> typically due to the emergence of resistance pathways, with an approximate median time to progression of 19 months in 1L EGFRm NSCLC (Soria et al., 2018)</w:t>
      </w:r>
      <w:r w:rsidR="009D628D">
        <w:t xml:space="preserve">. </w:t>
      </w:r>
      <w:r>
        <w:t>The proposed population comprises patients with locally advanced (Stage IIIB/C) or metastatic (Stage IV) non-small cell lung cancer (NSCLC), who have progressed on or after treatment with osimertinib</w:t>
      </w:r>
      <w:r w:rsidR="1660F73A">
        <w:t>. Osimertinib</w:t>
      </w:r>
      <w:r>
        <w:t xml:space="preserve"> may be given in either the 1L locally advanced/metastatic setting</w:t>
      </w:r>
      <w:r w:rsidR="28FF8611">
        <w:t xml:space="preserve"> or in</w:t>
      </w:r>
      <w:r w:rsidR="73BC80EF">
        <w:t xml:space="preserve"> second line (2L)</w:t>
      </w:r>
      <w:r w:rsidR="2079C228">
        <w:t xml:space="preserve"> patients </w:t>
      </w:r>
      <w:r w:rsidR="578CB4EA">
        <w:t>who</w:t>
      </w:r>
      <w:r w:rsidR="3802EF2F">
        <w:t xml:space="preserve"> have progressed after a 1L </w:t>
      </w:r>
      <w:r w:rsidR="2BC7BE0C">
        <w:t>EGFR-TKI, and whose</w:t>
      </w:r>
      <w:r w:rsidR="578CB4EA">
        <w:t xml:space="preserve"> tumours are found to harbour the </w:t>
      </w:r>
      <w:r w:rsidR="578CB4EA" w:rsidRPr="7F1EE60D">
        <w:rPr>
          <w:i/>
          <w:iCs/>
        </w:rPr>
        <w:t xml:space="preserve">EGFR </w:t>
      </w:r>
      <w:r w:rsidR="578CB4EA">
        <w:t>T790M mutation</w:t>
      </w:r>
      <w:r w:rsidR="025964D9">
        <w:t xml:space="preserve"> at the point of progression</w:t>
      </w:r>
      <w:r>
        <w:t xml:space="preserve">. </w:t>
      </w:r>
    </w:p>
    <w:p w14:paraId="2A51139F" w14:textId="7A0BD8CF" w:rsidR="00CE4F9F" w:rsidRPr="008F479B" w:rsidRDefault="126E3A4E" w:rsidP="00055675">
      <w:r w:rsidRPr="004616D2">
        <w:t xml:space="preserve">Treatment of NSCLC can </w:t>
      </w:r>
      <w:r>
        <w:t xml:space="preserve">lead to </w:t>
      </w:r>
      <w:r w:rsidRPr="004616D2">
        <w:t xml:space="preserve">selective pressure </w:t>
      </w:r>
      <w:r>
        <w:t xml:space="preserve">being exerted </w:t>
      </w:r>
      <w:r w:rsidRPr="004616D2">
        <w:t xml:space="preserve">on tumour cells, leading to the emergence of resistant clones with new genetic alterations. As a result, the genetic makeup of the disease </w:t>
      </w:r>
      <w:r>
        <w:t>may</w:t>
      </w:r>
      <w:r w:rsidRPr="004616D2">
        <w:t xml:space="preserve"> evolve</w:t>
      </w:r>
      <w:r>
        <w:t xml:space="preserve"> with treatment</w:t>
      </w:r>
      <w:r w:rsidRPr="004616D2">
        <w:t>, making it more difficult to treat effectively.</w:t>
      </w:r>
      <w:r>
        <w:t xml:space="preserve"> Alterations</w:t>
      </w:r>
      <w:r w:rsidRPr="00052CE3">
        <w:t xml:space="preserve"> to the mesenchymal-epithelial transition (</w:t>
      </w:r>
      <w:r w:rsidRPr="71B62303">
        <w:rPr>
          <w:i/>
          <w:iCs/>
        </w:rPr>
        <w:t>MET</w:t>
      </w:r>
      <w:r w:rsidRPr="00052CE3">
        <w:t xml:space="preserve">) gene have been identified as the most frequent resistance mechanism to </w:t>
      </w:r>
      <w:r w:rsidRPr="00052CE3">
        <w:lastRenderedPageBreak/>
        <w:t>osimertinib treatment</w:t>
      </w:r>
      <w:r>
        <w:t xml:space="preserve"> in NSCLC</w:t>
      </w:r>
      <w:r w:rsidR="1D8A00DB">
        <w:t xml:space="preserve"> </w:t>
      </w:r>
      <w:r w:rsidR="00D03C0A">
        <w:fldChar w:fldCharType="begin">
          <w:fldData xml:space="preserve">PEVuZE5vdGU+PENpdGU+PEF1dGhvcj5MZW9uZXR0aTwvQXV0aG9yPjxZZWFyPjIwMTk8L1llYXI+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</w:fldData>
        </w:fldChar>
      </w:r>
      <w:r w:rsidR="00D03C0A">
        <w:instrText xml:space="preserve"> ADDIN EN.CITE </w:instrText>
      </w:r>
      <w:r w:rsidR="00D03C0A">
        <w:fldChar w:fldCharType="begin">
          <w:fldData xml:space="preserve">PEVuZE5vdGU+PENpdGU+PEF1dGhvcj5MZW9uZXR0aTwvQXV0aG9yPjxZZWFyPjIwMTk8L1llYXI+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</w:fldData>
        </w:fldChar>
      </w:r>
      <w:r w:rsidR="00D03C0A">
        <w:instrText xml:space="preserve"> ADDIN EN.CITE.DATA </w:instrText>
      </w:r>
      <w:r w:rsidR="00D03C0A">
        <w:fldChar w:fldCharType="end"/>
      </w:r>
      <w:r w:rsidR="00D03C0A">
        <w:fldChar w:fldCharType="separate"/>
      </w:r>
      <w:r w:rsidR="638E4972">
        <w:rPr>
          <w:noProof/>
        </w:rPr>
        <w:t>(</w:t>
      </w:r>
      <w:hyperlink w:anchor="_ENREF_23" w:history="1">
        <w:r w:rsidR="585CB239" w:rsidRPr="71B62303">
          <w:rPr>
            <w:noProof/>
          </w:rPr>
          <w:t>Leonetti et al. 2019</w:t>
        </w:r>
      </w:hyperlink>
      <w:r w:rsidR="638E4972">
        <w:rPr>
          <w:noProof/>
        </w:rPr>
        <w:t>)</w:t>
      </w:r>
      <w:r w:rsidR="00D03C0A">
        <w:fldChar w:fldCharType="end"/>
      </w:r>
      <w:r>
        <w:t>,</w:t>
      </w:r>
      <w:r w:rsidRPr="00052CE3">
        <w:t xml:space="preserve"> occurring in approximately 34% of patients</w:t>
      </w:r>
      <w:r w:rsidR="1D8A00DB">
        <w:t xml:space="preserve"> </w:t>
      </w:r>
      <w:r w:rsidR="00D03C0A">
        <w:fldChar w:fldCharType="begin">
          <w:fldData xml:space="preserve">PEVuZE5vdGU+PENpdGU+PEF1dGhvcj5BaG48L0F1dGhvcj48WWVhcj4yMDIyPC9ZZWFyPjxSZWNO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==
</w:fldData>
        </w:fldChar>
      </w:r>
      <w:r w:rsidR="001C6CA2">
        <w:instrText xml:space="preserve"> ADDIN EN.CITE </w:instrText>
      </w:r>
      <w:r w:rsidR="001C6CA2">
        <w:fldChar w:fldCharType="begin">
          <w:fldData xml:space="preserve">PEVuZE5vdGU+PENpdGU+PEF1dGhvcj5BaG48L0F1dGhvcj48WWVhcj4yMDIyPC9ZZWFyPjxSZWNO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==
</w:fldData>
        </w:fldChar>
      </w:r>
      <w:r w:rsidR="001C6CA2">
        <w:instrText xml:space="preserve"> ADDIN EN.CITE.DATA </w:instrText>
      </w:r>
      <w:r w:rsidR="001C6CA2">
        <w:fldChar w:fldCharType="end"/>
      </w:r>
      <w:r w:rsidR="00D03C0A">
        <w:fldChar w:fldCharType="separate"/>
      </w:r>
      <w:r w:rsidR="4240D78D">
        <w:rPr>
          <w:noProof/>
        </w:rPr>
        <w:t>(</w:t>
      </w:r>
      <w:hyperlink w:anchor="_ENREF_2" w:history="1">
        <w:r w:rsidR="585CB239" w:rsidRPr="71B62303">
          <w:rPr>
            <w:noProof/>
          </w:rPr>
          <w:t>Ahn, Cho, et al. 2022</w:t>
        </w:r>
      </w:hyperlink>
      <w:r w:rsidR="4240D78D">
        <w:rPr>
          <w:noProof/>
        </w:rPr>
        <w:t>)</w:t>
      </w:r>
      <w:r w:rsidR="00D03C0A">
        <w:fldChar w:fldCharType="end"/>
      </w:r>
      <w:r w:rsidRPr="00052CE3">
        <w:t>.</w:t>
      </w:r>
      <w:r>
        <w:t xml:space="preserve"> </w:t>
      </w:r>
      <w:r w:rsidRPr="00AD2AE7">
        <w:t>In some cases, these pressures also induce histological transformation</w:t>
      </w:r>
      <w:r>
        <w:t xml:space="preserve"> (HT)</w:t>
      </w:r>
      <w:r w:rsidRPr="00AD2AE7">
        <w:t xml:space="preserve"> </w:t>
      </w:r>
      <w:r>
        <w:t>with</w:t>
      </w:r>
      <w:r w:rsidRPr="00AD2AE7">
        <w:t xml:space="preserve"> conversion of NSCLC to small cell lung cancer (SCLC), further limiting available treatment options and worsening prognosis</w:t>
      </w:r>
      <w:r>
        <w:t xml:space="preserve">. </w:t>
      </w:r>
      <w:r w:rsidRPr="00B51D83">
        <w:t>The application reported that approximately 25% of patients with EGFR mutation–positive NSCLC who experience disease progression undergo re-biopsy to assess for potential</w:t>
      </w:r>
      <w:r>
        <w:t xml:space="preserve"> </w:t>
      </w:r>
      <w:r w:rsidRPr="00B51D83">
        <w:t>HT to SCLC</w:t>
      </w:r>
      <w:r>
        <w:t xml:space="preserve">. </w:t>
      </w:r>
      <w:r w:rsidRPr="008F479B">
        <w:t xml:space="preserve">This estimate could not be independently verified by the </w:t>
      </w:r>
      <w:r w:rsidR="3D341BAC">
        <w:t>assessment group</w:t>
      </w:r>
      <w:r w:rsidRPr="008F479B">
        <w:t xml:space="preserve">. Currently available evidence suggests that HT to SCLC may occur in as few as 2.8% of patients following EGFR-TKI resistance, which means that a 25% re-biopsy rate would result in a true-positive </w:t>
      </w:r>
      <w:r w:rsidR="4926C1EB">
        <w:t xml:space="preserve">result </w:t>
      </w:r>
      <w:r w:rsidRPr="008F479B">
        <w:t xml:space="preserve">and </w:t>
      </w:r>
      <w:r w:rsidR="4926C1EB">
        <w:t>subsequent</w:t>
      </w:r>
      <w:r w:rsidRPr="008F479B">
        <w:t xml:space="preserve"> treatment change for approximately 10% of those who are re-biopsied, assuming all true positive patients with HT to SCLC were selected for biopsy</w:t>
      </w:r>
      <w:r w:rsidR="693C225A" w:rsidRPr="008F479B">
        <w:t xml:space="preserve"> </w:t>
      </w:r>
      <w:r w:rsidR="00D03C0A" w:rsidRPr="008F479B">
        <w:fldChar w:fldCharType="begin"/>
      </w:r>
      <w:r w:rsidR="00D03C0A" w:rsidRPr="008F479B">
        <w:instrText xml:space="preserve"> ADDIN EN.CITE &lt;EndNote&gt;&lt;Cite&gt;&lt;Author&gt;Fujimoto&lt;/Author&gt;&lt;Year&gt;2022&lt;/Year&gt;&lt;RecNum&gt;568&lt;/RecNum&gt;&lt;DisplayText&gt;(Fujimoto et al. 2022)&lt;/DisplayText&gt;&lt;record&gt;&lt;rec-number&gt;568&lt;/rec-number&gt;&lt;foreign-keys&gt;&lt;key app="EN" db-id="0dx0awzxqvse2met0e5peavcszd2xv5vs5zw" timestamp="1761891504"&gt;568&lt;/key&gt;&lt;/foreign-keys&gt;&lt;ref-type name="Journal Article"&gt;17&lt;/ref-type&gt;&lt;contributors&gt;&lt;authors&gt;&lt;author&gt;Fujimoto, Daichi&lt;/author&gt;&lt;author&gt;Akamatsu, Hiroaki&lt;/author&gt;&lt;author&gt;Morimoto, Takeshi&lt;/author&gt;&lt;author&gt;Wakuda, Kazushige&lt;/author&gt;&lt;author&gt;Sato, Yuki&lt;/author&gt;&lt;author&gt;Kawa, Yoshitaka&lt;/author&gt;&lt;author&gt;Yokoyama, Toshihide&lt;/author&gt;&lt;author&gt;Tamiya, Motohiro&lt;/author&gt;&lt;author&gt;Hiraoka, Ryota&lt;/author&gt;&lt;author&gt;Shingu, Naoki&lt;/author&gt;&lt;author&gt;Ikeda, Hideki&lt;/author&gt;&lt;author&gt;Tamiya, Akihiro&lt;/author&gt;&lt;author&gt;Kanazu, Masaki&lt;/author&gt;&lt;author&gt;Miyauchi, Eisaku&lt;/author&gt;&lt;author&gt;Miura, Satoru&lt;/author&gt;&lt;author&gt;Yanai, Masaaki&lt;/author&gt;&lt;author&gt;Yomota, Makiko&lt;/author&gt;&lt;author&gt;Morinaga, Ryotaro&lt;/author&gt;&lt;author&gt;Yokoi, Takashi&lt;/author&gt;&lt;author&gt;Hata, Akito&lt;/author&gt;&lt;author&gt;Suzuki, Hidekazu&lt;/author&gt;&lt;author&gt;Matsumoto, Hirotaka&lt;/author&gt;&lt;author&gt;Sakata, Shinya&lt;/author&gt;&lt;author&gt;Furuya, Naoki&lt;/author&gt;&lt;author&gt;Harutani, Yuhei&lt;/author&gt;&lt;author&gt;Nakachi, Ichiro&lt;/author&gt;&lt;author&gt;Otsuki, Ayumu&lt;/author&gt;&lt;author&gt;Uematsu, Shinya&lt;/author&gt;&lt;author&gt;Hara, Satoshi&lt;/author&gt;&lt;author&gt;Yokoo, Keiki&lt;/author&gt;&lt;author&gt;Sugimoto, Takeya&lt;/author&gt;&lt;author&gt;Yamamoto, Nobuyuki&lt;/author&gt;&lt;/authors&gt;&lt;/contributors&gt;&lt;titles&gt;&lt;title&gt;Histologic transformation of epidermal growth factor receptor&amp;amp;#x2013;mutated lung cancer&lt;/title&gt;&lt;secondary-title&gt;European Journal of Cancer&lt;/secondary-title&gt;&lt;/titles&gt;&lt;periodical&gt;&lt;full-title&gt;European Journal of Cancer&lt;/full-title&gt;&lt;/periodical&gt;&lt;pages&gt;41-50&lt;/pages&gt;&lt;volume&gt;166&lt;/volume&gt;&lt;dates&gt;&lt;year&gt;2022&lt;/year&gt;&lt;/dates&gt;&lt;publisher&gt;Elsevier&lt;/publisher&gt;&lt;isbn&gt;0959-8049&lt;/isbn&gt;&lt;urls&gt;&lt;related-urls&gt;&lt;url&gt;https://doi.org/10.1016/j.ejca.2022.02.006&lt;/url&gt;&lt;/related-urls&gt;&lt;/urls&gt;&lt;electronic-resource-num&gt;10.1016/j.ejca.2022.02.006&lt;/electronic-resource-num&gt;&lt;access-date&gt;2025/10/30&lt;/access-date&gt;&lt;/record&gt;&lt;/Cite&gt;&lt;/EndNote&gt;</w:instrText>
      </w:r>
      <w:r w:rsidR="00D03C0A" w:rsidRPr="008F479B">
        <w:fldChar w:fldCharType="separate"/>
      </w:r>
      <w:r w:rsidR="638E4972" w:rsidRPr="008F479B">
        <w:rPr>
          <w:noProof/>
        </w:rPr>
        <w:t>(</w:t>
      </w:r>
      <w:hyperlink w:anchor="_ENREF_10" w:history="1">
        <w:r w:rsidR="585CB239" w:rsidRPr="71B62303">
          <w:rPr>
            <w:noProof/>
          </w:rPr>
          <w:t>Fujimoto et al. 2022</w:t>
        </w:r>
      </w:hyperlink>
      <w:r w:rsidR="638E4972" w:rsidRPr="008F479B">
        <w:rPr>
          <w:noProof/>
        </w:rPr>
        <w:t>)</w:t>
      </w:r>
      <w:r w:rsidR="00D03C0A" w:rsidRPr="008F479B">
        <w:fldChar w:fldCharType="end"/>
      </w:r>
      <w:r w:rsidRPr="008F479B">
        <w:t>.</w:t>
      </w:r>
      <w:r w:rsidRPr="71B62303">
        <w:rPr>
          <w:i/>
          <w:iCs/>
        </w:rPr>
        <w:t xml:space="preserve"> </w:t>
      </w:r>
      <w:r w:rsidR="6B91F2F7" w:rsidRPr="70D74C2C">
        <w:t xml:space="preserve">Unless </w:t>
      </w:r>
      <w:r w:rsidR="38716D4D" w:rsidRPr="70D74C2C">
        <w:t xml:space="preserve">clinicians </w:t>
      </w:r>
      <w:r w:rsidR="46E0C99C" w:rsidRPr="70D74C2C">
        <w:t>can</w:t>
      </w:r>
      <w:r w:rsidR="38716D4D">
        <w:rPr>
          <w:iCs/>
        </w:rPr>
        <w:t xml:space="preserve"> </w:t>
      </w:r>
      <w:r w:rsidR="6E168A01" w:rsidRPr="70D74C2C">
        <w:t xml:space="preserve">select patients for </w:t>
      </w:r>
      <w:r w:rsidR="56F21093" w:rsidRPr="70D74C2C">
        <w:t xml:space="preserve">HT to SCLC </w:t>
      </w:r>
      <w:r w:rsidR="68A8D064" w:rsidRPr="70D74C2C">
        <w:t>testing</w:t>
      </w:r>
      <w:r w:rsidR="6E168A01" w:rsidRPr="70D74C2C">
        <w:t xml:space="preserve"> with 100% </w:t>
      </w:r>
      <w:r w:rsidR="3DC5C1A8" w:rsidRPr="70D74C2C">
        <w:t>accuracy</w:t>
      </w:r>
      <w:r w:rsidR="6E168A01" w:rsidRPr="70D74C2C">
        <w:t>, there may be some patients who harbour HT to SCLC who are not currently identified.</w:t>
      </w:r>
      <w:r w:rsidR="1107F678" w:rsidRPr="70D74C2C">
        <w:t xml:space="preserve"> The selection of</w:t>
      </w:r>
      <w:r w:rsidR="58F45DE3">
        <w:rPr>
          <w:iCs/>
        </w:rPr>
        <w:t xml:space="preserve"> </w:t>
      </w:r>
      <w:r w:rsidR="1107F678" w:rsidRPr="70D74C2C">
        <w:t xml:space="preserve">patients </w:t>
      </w:r>
      <w:r w:rsidR="67DEF4BB" w:rsidRPr="70D74C2C">
        <w:t xml:space="preserve">with an </w:t>
      </w:r>
      <w:r w:rsidR="67DEF4BB" w:rsidRPr="71B62303">
        <w:rPr>
          <w:i/>
          <w:iCs/>
        </w:rPr>
        <w:t>EGFR</w:t>
      </w:r>
      <w:r w:rsidR="67DEF4BB" w:rsidRPr="70D74C2C">
        <w:t xml:space="preserve"> mutation </w:t>
      </w:r>
      <w:r w:rsidR="0EBA5212" w:rsidRPr="70D74C2C">
        <w:t xml:space="preserve">who require </w:t>
      </w:r>
      <w:r w:rsidR="1107F678" w:rsidRPr="70D74C2C">
        <w:t xml:space="preserve">HT to SCLC </w:t>
      </w:r>
      <w:r w:rsidR="22FAAD45" w:rsidRPr="70D74C2C">
        <w:t xml:space="preserve">testing </w:t>
      </w:r>
      <w:r w:rsidR="1107F678" w:rsidRPr="70D74C2C">
        <w:t>is</w:t>
      </w:r>
      <w:r w:rsidR="02D016E9" w:rsidRPr="70D74C2C">
        <w:t xml:space="preserve"> based on risk. This is a</w:t>
      </w:r>
      <w:r w:rsidR="1107F678">
        <w:rPr>
          <w:iCs/>
        </w:rPr>
        <w:t xml:space="preserve"> </w:t>
      </w:r>
      <w:r w:rsidR="09F676DF" w:rsidRPr="70D74C2C">
        <w:t xml:space="preserve">challenging, and </w:t>
      </w:r>
      <w:r w:rsidR="1107F678" w:rsidRPr="70D74C2C">
        <w:t>a complex topic</w:t>
      </w:r>
      <w:r w:rsidR="3D6939E0" w:rsidRPr="70D74C2C">
        <w:t xml:space="preserve">, as </w:t>
      </w:r>
      <w:r w:rsidR="4B68B3AC" w:rsidRPr="70D74C2C">
        <w:t>the likelihood of HT to SCLC occurring</w:t>
      </w:r>
      <w:r w:rsidR="5B13EC37" w:rsidRPr="70D74C2C">
        <w:t xml:space="preserve"> is influenced by a</w:t>
      </w:r>
      <w:r w:rsidR="3D6939E0" w:rsidRPr="70D74C2C">
        <w:t xml:space="preserve"> range of clinical and </w:t>
      </w:r>
      <w:r w:rsidR="7798101B" w:rsidRPr="70D74C2C">
        <w:t>genetic factors.</w:t>
      </w:r>
      <w:r w:rsidR="18E278EF">
        <w:rPr>
          <w:iCs/>
        </w:rPr>
        <w:t xml:space="preserve"> </w:t>
      </w:r>
      <w:r w:rsidR="2E098861" w:rsidRPr="70D74C2C">
        <w:t>Patients with p</w:t>
      </w:r>
      <w:r w:rsidR="18E278EF" w:rsidRPr="70D74C2C">
        <w:t>articularly aggressive disease that develops early resistance to targeted and immune therapies are at higher risk of HT to SCLC</w:t>
      </w:r>
      <w:r w:rsidR="2457FDA3">
        <w:rPr>
          <w:iCs/>
        </w:rPr>
        <w:t xml:space="preserve"> </w:t>
      </w:r>
      <w:r w:rsidR="00217B12">
        <w:rPr>
          <w:iCs/>
        </w:rPr>
        <w:fldChar w:fldCharType="begin"/>
      </w:r>
      <w:r w:rsidR="00217B12">
        <w:rPr>
          <w:iCs/>
        </w:rPr>
        <w:instrText xml:space="preserve"> ADDIN EN.CITE &lt;EndNote&gt;&lt;Cite&gt;&lt;Author&gt;Liu&lt;/Author&gt;&lt;Year&gt;2025&lt;/Year&gt;&lt;RecNum&gt;598&lt;/RecNum&gt;&lt;DisplayText&gt;(Liu et al. 2025)&lt;/DisplayText&gt;&lt;record&gt;&lt;rec-number&gt;598&lt;/rec-number&gt;&lt;foreign-keys&gt;&lt;key app="EN" db-id="0dx0awzxqvse2met0e5peavcszd2xv5vs5zw" timestamp="1763038055"&gt;598&lt;/key&gt;&lt;/foreign-keys&gt;&lt;ref-type name="Journal Article"&gt;17&lt;/ref-type&gt;&lt;contributors&gt;&lt;authors&gt;&lt;author&gt;Liu, Shiyi&lt;/author&gt;&lt;author&gt;Xu, Tao&lt;/author&gt;&lt;author&gt;Cao, Xiaojing&lt;/author&gt;&lt;author&gt;Li, Hecheng&lt;/author&gt;&lt;author&gt;Jin, Runsen&lt;/author&gt;&lt;/authors&gt;&lt;/contributors&gt;&lt;titles&gt;&lt;title&gt;Histological transformation in lung cancer: Mechanisms, clinical characteristics, and therapeutic approaches&lt;/title&gt;&lt;secondary-title&gt;Biochimica et Biophysica Acta (BBA) - Reviews on Cancer&lt;/secondary-title&gt;&lt;/titles&gt;&lt;periodical&gt;&lt;full-title&gt;Biochimica et Biophysica Acta (BBA) - Reviews on Cancer&lt;/full-title&gt;&lt;/periodical&gt;&lt;pages&gt;189413&lt;/pages&gt;&lt;volume&gt;1880&lt;/volume&gt;&lt;number&gt;5&lt;/number&gt;&lt;keywords&gt;&lt;keyword&gt;NSCLC&lt;/keyword&gt;&lt;keyword&gt;SCLC&lt;/keyword&gt;&lt;keyword&gt;Histological transformation&lt;/keyword&gt;&lt;keyword&gt;Lineage plasticity&lt;/keyword&gt;&lt;keyword&gt;Tumor microenvironment&lt;/keyword&gt;&lt;keyword&gt;Targeted therapy&lt;/keyword&gt;&lt;/keywords&gt;&lt;dates&gt;&lt;year&gt;2025&lt;/year&gt;&lt;pub-dates&gt;&lt;date&gt;2025/10/01/&lt;/date&gt;&lt;/pub-dates&gt;&lt;/dates&gt;&lt;isbn&gt;0304-419X&lt;/isbn&gt;&lt;urls&gt;&lt;related-urls&gt;&lt;url&gt;https://www.sciencedirect.com/science/article/pii/S0304419X25001556&lt;/url&gt;&lt;/related-urls&gt;&lt;/urls&gt;&lt;electronic-resource-num&gt;https://doi.org/10.1016/j.bbcan.2025.189413&lt;/electronic-resource-num&gt;&lt;/record&gt;&lt;/Cite&gt;&lt;/EndNote&gt;</w:instrText>
      </w:r>
      <w:r w:rsidR="00217B12">
        <w:rPr>
          <w:iCs/>
        </w:rPr>
        <w:fldChar w:fldCharType="separate"/>
      </w:r>
      <w:r w:rsidR="4B9B12F5" w:rsidRPr="70D74C2C">
        <w:rPr>
          <w:noProof/>
        </w:rPr>
        <w:t>(</w:t>
      </w:r>
      <w:hyperlink w:anchor="_ENREF_25" w:history="1">
        <w:r w:rsidR="585CB239" w:rsidRPr="71B62303">
          <w:rPr>
            <w:noProof/>
          </w:rPr>
          <w:t>Liu et al. 2025</w:t>
        </w:r>
      </w:hyperlink>
      <w:r w:rsidR="4B9B12F5" w:rsidRPr="70D74C2C">
        <w:rPr>
          <w:noProof/>
        </w:rPr>
        <w:t>)</w:t>
      </w:r>
      <w:r w:rsidR="00217B12">
        <w:rPr>
          <w:iCs/>
        </w:rPr>
        <w:fldChar w:fldCharType="end"/>
      </w:r>
      <w:r w:rsidR="18E278EF">
        <w:rPr>
          <w:iCs/>
        </w:rPr>
        <w:t>.</w:t>
      </w:r>
      <w:r w:rsidR="7798101B">
        <w:rPr>
          <w:iCs/>
        </w:rPr>
        <w:t xml:space="preserve"> </w:t>
      </w:r>
      <w:r w:rsidR="5C62687D" w:rsidRPr="70D74C2C">
        <w:t>Patients with NSCLC tumours that harbour m</w:t>
      </w:r>
      <w:r w:rsidR="7798101B" w:rsidRPr="70D74C2C">
        <w:t xml:space="preserve">utations in </w:t>
      </w:r>
      <w:r w:rsidR="45FA5948" w:rsidRPr="71B62303">
        <w:rPr>
          <w:i/>
          <w:iCs/>
        </w:rPr>
        <w:t>RB1</w:t>
      </w:r>
      <w:r w:rsidR="45FA5948" w:rsidRPr="70D74C2C">
        <w:t xml:space="preserve"> and </w:t>
      </w:r>
      <w:r w:rsidR="45FA5948" w:rsidRPr="71B62303">
        <w:rPr>
          <w:i/>
          <w:iCs/>
        </w:rPr>
        <w:t>TP53</w:t>
      </w:r>
      <w:r w:rsidR="45FA5948" w:rsidRPr="70D74C2C">
        <w:t xml:space="preserve"> genes are at unique risk; additionally, patients with </w:t>
      </w:r>
      <w:r w:rsidR="45FA5948" w:rsidRPr="71B62303">
        <w:rPr>
          <w:i/>
          <w:iCs/>
        </w:rPr>
        <w:t>ALK</w:t>
      </w:r>
      <w:r w:rsidR="45FA5948">
        <w:rPr>
          <w:iCs/>
        </w:rPr>
        <w:t xml:space="preserve">, </w:t>
      </w:r>
      <w:r w:rsidR="45FA5948" w:rsidRPr="71B62303">
        <w:rPr>
          <w:i/>
          <w:iCs/>
        </w:rPr>
        <w:t>ROS1</w:t>
      </w:r>
      <w:r w:rsidR="706B2408" w:rsidRPr="71B62303">
        <w:rPr>
          <w:i/>
          <w:iCs/>
        </w:rPr>
        <w:t>, PIK3CA</w:t>
      </w:r>
      <w:r w:rsidR="45FA5948" w:rsidRPr="70D74C2C">
        <w:t xml:space="preserve"> and </w:t>
      </w:r>
      <w:r w:rsidR="45FA5948" w:rsidRPr="71B62303">
        <w:rPr>
          <w:i/>
          <w:iCs/>
        </w:rPr>
        <w:t>KRAS G12C</w:t>
      </w:r>
      <w:r w:rsidR="45FA5948" w:rsidRPr="70D74C2C">
        <w:t xml:space="preserve"> mutations may also be at increased risk of HT to SCLC after treatment with</w:t>
      </w:r>
      <w:r w:rsidR="46BF3A64" w:rsidRPr="70D74C2C">
        <w:t xml:space="preserve"> targeted therapy</w:t>
      </w:r>
      <w:r w:rsidR="6AFDB730" w:rsidRPr="70D74C2C">
        <w:t>, however it is unclear how many patients with HT to SCLC may be currently missed</w:t>
      </w:r>
      <w:r w:rsidR="2457FDA3">
        <w:rPr>
          <w:iCs/>
        </w:rPr>
        <w:t xml:space="preserve"> </w:t>
      </w:r>
      <w:r w:rsidR="00217B12">
        <w:rPr>
          <w:iCs/>
        </w:rPr>
        <w:fldChar w:fldCharType="begin">
          <w:fldData xml:space="preserve">PEVuZE5vdGU+PENpdGU+PEF1dGhvcj5PZmZpbjwvQXV0aG9yPjxZZWFyPjIwMTk8L1llYXI+PFJl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</w:fldData>
        </w:fldChar>
      </w:r>
      <w:r w:rsidR="001C6CA2">
        <w:rPr>
          <w:iCs/>
        </w:rPr>
        <w:instrText xml:space="preserve"> ADDIN EN.CITE </w:instrText>
      </w:r>
      <w:r w:rsidR="001C6CA2">
        <w:rPr>
          <w:iCs/>
        </w:rPr>
        <w:fldChar w:fldCharType="begin">
          <w:fldData xml:space="preserve">PEVuZE5vdGU+PENpdGU+PEF1dGhvcj5PZmZpbjwvQXV0aG9yPjxZZWFyPjIwMTk8L1llYXI+PFJl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</w:fldData>
        </w:fldChar>
      </w:r>
      <w:r w:rsidR="001C6CA2">
        <w:rPr>
          <w:iCs/>
        </w:rPr>
        <w:instrText xml:space="preserve"> ADDIN EN.CITE.DATA </w:instrText>
      </w:r>
      <w:r w:rsidR="001C6CA2">
        <w:rPr>
          <w:iCs/>
        </w:rPr>
      </w:r>
      <w:r w:rsidR="001C6CA2">
        <w:rPr>
          <w:iCs/>
        </w:rPr>
        <w:fldChar w:fldCharType="end"/>
      </w:r>
      <w:r w:rsidR="00217B12">
        <w:rPr>
          <w:iCs/>
        </w:rPr>
      </w:r>
      <w:r w:rsidR="00217B12">
        <w:rPr>
          <w:iCs/>
        </w:rPr>
        <w:fldChar w:fldCharType="separate"/>
      </w:r>
      <w:r w:rsidR="4240D78D" w:rsidRPr="70D74C2C">
        <w:rPr>
          <w:noProof/>
        </w:rPr>
        <w:t>(</w:t>
      </w:r>
      <w:hyperlink w:anchor="_ENREF_30" w:history="1">
        <w:r w:rsidR="585CB239" w:rsidRPr="71B62303">
          <w:rPr>
            <w:noProof/>
          </w:rPr>
          <w:t>Offin et al. 2019, Dorantes-Heredia, 2016 #599</w:t>
        </w:r>
      </w:hyperlink>
      <w:r w:rsidR="4240D78D" w:rsidRPr="70D74C2C">
        <w:rPr>
          <w:noProof/>
        </w:rPr>
        <w:t>)</w:t>
      </w:r>
      <w:r w:rsidR="00217B12">
        <w:rPr>
          <w:iCs/>
        </w:rPr>
        <w:fldChar w:fldCharType="end"/>
      </w:r>
      <w:r w:rsidR="46BF3A64">
        <w:rPr>
          <w:iCs/>
        </w:rPr>
        <w:t>.</w:t>
      </w:r>
    </w:p>
    <w:p w14:paraId="315AF3F6" w14:textId="34ADC679" w:rsidR="00CE4F9F" w:rsidRDefault="6D04E58C" w:rsidP="00055675">
      <w:r>
        <w:t>Currently no targeted treatments are available for MET-driven resistance in post-osimertinib patients in Australia. Patients who progress post</w:t>
      </w:r>
      <w:r w:rsidR="729B083F">
        <w:t>-</w:t>
      </w:r>
      <w:r>
        <w:t>osimertinib are not routinely tested for MET amplification/</w:t>
      </w:r>
      <w:r w:rsidR="14E8187F">
        <w:t xml:space="preserve"> </w:t>
      </w:r>
      <w:r>
        <w:t>overexpression; instead, the treatment of choice is platinum-based doublet chemotherapy</w:t>
      </w:r>
      <w:r w:rsidR="3A5E0801">
        <w:t xml:space="preserve"> </w:t>
      </w:r>
      <w:r>
        <w:fldChar w:fldCharType="begin">
          <w:fldData xml:space="preserve">PEVuZE5vdGU+PENpdGU+PEF1dGhvcj5OZ288L0F1dGhvcj48WWVhcj4yMDIzPC9ZZWFyPjxSZWNO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OZ288L0F1dGhvcj48WWVhcj4yMDIzPC9ZZWFyPjxSZWNO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sidR="4B9B12F5" w:rsidRPr="4228E597">
        <w:rPr>
          <w:noProof/>
        </w:rPr>
        <w:t>(</w:t>
      </w:r>
      <w:hyperlink w:anchor="_ENREF_29" w:history="1">
        <w:r w:rsidR="585CB239" w:rsidRPr="4228E597">
          <w:rPr>
            <w:noProof/>
          </w:rPr>
          <w:t>Ngo et al. 2023</w:t>
        </w:r>
      </w:hyperlink>
      <w:r w:rsidR="4B9B12F5" w:rsidRPr="4228E597">
        <w:rPr>
          <w:noProof/>
        </w:rPr>
        <w:t>)</w:t>
      </w:r>
      <w:r>
        <w:fldChar w:fldCharType="end"/>
      </w:r>
      <w:r>
        <w:t xml:space="preserve">. </w:t>
      </w:r>
      <w:r w:rsidR="126E3A4E">
        <w:t xml:space="preserve">The submission’s algorithm proposed that patients who are tested </w:t>
      </w:r>
      <w:r w:rsidR="42A2BEFF">
        <w:t xml:space="preserve">positive </w:t>
      </w:r>
      <w:r w:rsidR="126E3A4E">
        <w:t>for SCLC do not form part of the target population, however the patients who are negative for SCLC transformation will likely require immunohistochemistry (IHC) / fluorescence in situ hybridisation (FISH) testing if savolitinib in combination with osimertinib is to become the standard of care</w:t>
      </w:r>
      <w:r w:rsidR="7F4D85D7">
        <w:t xml:space="preserve"> for patients with MET overexpression</w:t>
      </w:r>
      <w:r w:rsidR="3627A203">
        <w:t>/overamplification</w:t>
      </w:r>
      <w:r w:rsidR="126E3A4E">
        <w:t>.</w:t>
      </w:r>
    </w:p>
    <w:p w14:paraId="3EFC925F" w14:textId="2F2C87B7" w:rsidR="00397601" w:rsidRDefault="00397601" w:rsidP="00055675">
      <w:r>
        <w:t>The applicant provided the following estimated utilisation for PASC consideration</w:t>
      </w:r>
      <w:r w:rsidR="00EF5A7D">
        <w:t>.</w:t>
      </w:r>
    </w:p>
    <w:p w14:paraId="05924A78" w14:textId="70923FBB" w:rsidR="00EF5A7D" w:rsidRPr="007B6FD0" w:rsidRDefault="00EF5A7D" w:rsidP="00DD6CE9">
      <w:pPr>
        <w:pStyle w:val="TableHeading"/>
      </w:pPr>
      <w:r>
        <w:t xml:space="preserve">Table </w:t>
      </w:r>
      <w:r>
        <w:fldChar w:fldCharType="begin"/>
      </w:r>
      <w:r>
        <w:instrText>SEQ Table \* ARABIC</w:instrText>
      </w:r>
      <w:r>
        <w:fldChar w:fldCharType="separate"/>
      </w:r>
      <w:r w:rsidR="00F4377E">
        <w:rPr>
          <w:noProof/>
        </w:rPr>
        <w:t>2</w:t>
      </w:r>
      <w:r>
        <w:fldChar w:fldCharType="end"/>
      </w:r>
      <w:r>
        <w:t xml:space="preserve"> </w:t>
      </w:r>
      <w:r>
        <w:rPr>
          <w:rFonts w:eastAsia="Calibri" w:cs="Times New Roman"/>
          <w:color w:val="000000"/>
        </w:rPr>
        <w:t>I</w:t>
      </w:r>
      <w:r w:rsidRPr="00AB3F6F">
        <w:rPr>
          <w:rFonts w:eastAsia="Calibri" w:cs="Times New Roman"/>
          <w:color w:val="000000"/>
        </w:rPr>
        <w:t>ncident</w:t>
      </w:r>
      <w:r>
        <w:rPr>
          <w:rFonts w:eastAsia="Calibri" w:cs="Times New Roman"/>
          <w:color w:val="000000"/>
        </w:rPr>
        <w:t xml:space="preserve"> (historic)</w:t>
      </w:r>
      <w:r w:rsidRPr="00AB3F6F">
        <w:rPr>
          <w:rFonts w:eastAsia="Calibri" w:cs="Times New Roman"/>
          <w:color w:val="000000"/>
        </w:rPr>
        <w:t xml:space="preserve"> </w:t>
      </w:r>
      <w:r w:rsidRPr="00AB3F6F">
        <w:rPr>
          <w:rFonts w:eastAsia="Calibri" w:cs="Times New Roman"/>
        </w:rPr>
        <w:t>osimertinib mono</w:t>
      </w:r>
      <w:r w:rsidRPr="00AB3F6F">
        <w:rPr>
          <w:rFonts w:eastAsia="Calibri"/>
        </w:rPr>
        <w:t>therapy</w:t>
      </w:r>
      <w:r w:rsidRPr="00AB3F6F">
        <w:rPr>
          <w:rFonts w:eastAsia="Calibri" w:cs="Times New Roman"/>
        </w:rPr>
        <w:t xml:space="preserve"> 1L </w:t>
      </w:r>
      <w:r w:rsidRPr="00AB3F6F">
        <w:rPr>
          <w:rFonts w:eastAsia="Calibri"/>
        </w:rPr>
        <w:t>patients</w:t>
      </w:r>
      <w:r>
        <w:rPr>
          <w:rFonts w:eastAsia="Calibri"/>
        </w:rPr>
        <w:t xml:space="preserve"> based on 10% PBS d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263"/>
        <w:gridCol w:w="1263"/>
        <w:gridCol w:w="1263"/>
        <w:gridCol w:w="1263"/>
        <w:gridCol w:w="1263"/>
      </w:tblGrid>
      <w:tr w:rsidR="00716FE9" w:rsidRPr="00DC7CC8" w14:paraId="0A60F9B8" w14:textId="77777777" w:rsidTr="003A521B">
        <w:trPr>
          <w:trHeight w:val="289"/>
        </w:trPr>
        <w:tc>
          <w:tcPr>
            <w:tcW w:w="3261" w:type="dxa"/>
            <w:tcBorders>
              <w:top w:val="nil"/>
              <w:left w:val="nil"/>
            </w:tcBorders>
            <w:vAlign w:val="center"/>
          </w:tcPr>
          <w:p w14:paraId="367D3EA9" w14:textId="77777777" w:rsidR="00716FE9" w:rsidRPr="00716FE9" w:rsidRDefault="00716FE9">
            <w:pPr>
              <w:pStyle w:val="TableText0"/>
              <w:keepNext/>
              <w:widowControl w:val="0"/>
              <w:spacing w:before="33" w:after="33"/>
              <w:rPr>
                <w:szCs w:val="20"/>
                <w:lang w:eastAsia="en-AU"/>
              </w:rPr>
            </w:pPr>
          </w:p>
        </w:tc>
        <w:tc>
          <w:tcPr>
            <w:tcW w:w="6315" w:type="dxa"/>
            <w:gridSpan w:val="5"/>
            <w:noWrap/>
            <w:vAlign w:val="center"/>
          </w:tcPr>
          <w:p w14:paraId="3DFF68B7" w14:textId="143D1F4E" w:rsidR="00716FE9" w:rsidRPr="002853A1" w:rsidDel="00435B72" w:rsidRDefault="00716FE9" w:rsidP="001E6E6A">
            <w:pPr>
              <w:pStyle w:val="TableText0"/>
              <w:keepNext/>
              <w:widowControl w:val="0"/>
              <w:spacing w:before="33" w:after="33"/>
              <w:jc w:val="center"/>
              <w:rPr>
                <w:b/>
                <w:bCs/>
                <w:szCs w:val="20"/>
                <w:lang w:eastAsia="en-AU"/>
              </w:rPr>
            </w:pPr>
            <w:r>
              <w:rPr>
                <w:b/>
                <w:bCs/>
                <w:szCs w:val="20"/>
                <w:lang w:eastAsia="en-AU"/>
              </w:rPr>
              <w:t>Year</w:t>
            </w:r>
          </w:p>
        </w:tc>
      </w:tr>
      <w:tr w:rsidR="001E6E6A" w:rsidRPr="00DC7CC8" w14:paraId="2F909E7D" w14:textId="77777777" w:rsidTr="003A521B">
        <w:trPr>
          <w:trHeight w:val="289"/>
        </w:trPr>
        <w:tc>
          <w:tcPr>
            <w:tcW w:w="3261" w:type="dxa"/>
            <w:vAlign w:val="center"/>
            <w:hideMark/>
          </w:tcPr>
          <w:p w14:paraId="583F872E" w14:textId="0A646BF1" w:rsidR="001E6E6A" w:rsidRPr="007B7B04" w:rsidRDefault="001E6E6A">
            <w:pPr>
              <w:pStyle w:val="TableText0"/>
              <w:keepNext/>
              <w:widowControl w:val="0"/>
              <w:spacing w:before="33" w:after="33"/>
              <w:rPr>
                <w:b/>
                <w:bCs/>
                <w:szCs w:val="20"/>
                <w:lang w:eastAsia="en-AU"/>
              </w:rPr>
            </w:pPr>
            <w:r w:rsidRPr="00C13120">
              <w:rPr>
                <w:szCs w:val="20"/>
                <w:lang w:eastAsia="en-AU"/>
              </w:rPr>
              <w:t>Incidence data</w:t>
            </w:r>
          </w:p>
        </w:tc>
        <w:tc>
          <w:tcPr>
            <w:tcW w:w="1263" w:type="dxa"/>
            <w:noWrap/>
            <w:vAlign w:val="center"/>
          </w:tcPr>
          <w:p w14:paraId="1831C249" w14:textId="6CA86F33" w:rsidR="001E6E6A" w:rsidRPr="002853A1" w:rsidRDefault="001E6E6A" w:rsidP="001E6E6A">
            <w:pPr>
              <w:pStyle w:val="TableText0"/>
              <w:keepNext/>
              <w:widowControl w:val="0"/>
              <w:spacing w:before="33" w:after="33"/>
              <w:jc w:val="center"/>
              <w:rPr>
                <w:b/>
                <w:bCs/>
                <w:szCs w:val="20"/>
                <w:lang w:eastAsia="en-AU"/>
              </w:rPr>
            </w:pPr>
            <w:r w:rsidRPr="002853A1">
              <w:rPr>
                <w:b/>
                <w:bCs/>
                <w:szCs w:val="20"/>
                <w:lang w:eastAsia="en-AU"/>
              </w:rPr>
              <w:t>2021</w:t>
            </w:r>
          </w:p>
        </w:tc>
        <w:tc>
          <w:tcPr>
            <w:tcW w:w="1263" w:type="dxa"/>
            <w:noWrap/>
            <w:vAlign w:val="center"/>
          </w:tcPr>
          <w:p w14:paraId="47F72470" w14:textId="4F5302A3" w:rsidR="001E6E6A" w:rsidRPr="002853A1" w:rsidRDefault="001E6E6A" w:rsidP="001E6E6A">
            <w:pPr>
              <w:pStyle w:val="TableText0"/>
              <w:keepNext/>
              <w:widowControl w:val="0"/>
              <w:spacing w:before="33" w:after="33"/>
              <w:jc w:val="center"/>
              <w:rPr>
                <w:b/>
                <w:bCs/>
                <w:szCs w:val="20"/>
                <w:lang w:eastAsia="en-AU"/>
              </w:rPr>
            </w:pPr>
            <w:r w:rsidRPr="002853A1">
              <w:rPr>
                <w:b/>
                <w:bCs/>
                <w:szCs w:val="20"/>
                <w:lang w:eastAsia="en-AU"/>
              </w:rPr>
              <w:t>2022</w:t>
            </w:r>
          </w:p>
        </w:tc>
        <w:tc>
          <w:tcPr>
            <w:tcW w:w="1263" w:type="dxa"/>
            <w:noWrap/>
            <w:vAlign w:val="center"/>
          </w:tcPr>
          <w:p w14:paraId="6F3DC62F" w14:textId="37688730" w:rsidR="001E6E6A" w:rsidRPr="002853A1" w:rsidRDefault="001E6E6A" w:rsidP="001E6E6A">
            <w:pPr>
              <w:pStyle w:val="TableText0"/>
              <w:keepNext/>
              <w:widowControl w:val="0"/>
              <w:spacing w:before="33" w:after="33"/>
              <w:jc w:val="center"/>
              <w:rPr>
                <w:b/>
                <w:bCs/>
                <w:szCs w:val="20"/>
                <w:lang w:eastAsia="en-AU"/>
              </w:rPr>
            </w:pPr>
            <w:r w:rsidRPr="002853A1">
              <w:rPr>
                <w:b/>
                <w:bCs/>
                <w:szCs w:val="20"/>
                <w:lang w:eastAsia="en-AU"/>
              </w:rPr>
              <w:t>2023</w:t>
            </w:r>
          </w:p>
        </w:tc>
        <w:tc>
          <w:tcPr>
            <w:tcW w:w="1263" w:type="dxa"/>
            <w:noWrap/>
            <w:vAlign w:val="center"/>
          </w:tcPr>
          <w:p w14:paraId="2FE8EFB0" w14:textId="0DB1CBA5" w:rsidR="001E6E6A" w:rsidRPr="002853A1" w:rsidRDefault="001E6E6A" w:rsidP="001E6E6A">
            <w:pPr>
              <w:pStyle w:val="TableText0"/>
              <w:keepNext/>
              <w:widowControl w:val="0"/>
              <w:spacing w:before="33" w:after="33"/>
              <w:jc w:val="center"/>
              <w:rPr>
                <w:b/>
                <w:bCs/>
                <w:szCs w:val="20"/>
                <w:lang w:eastAsia="en-AU"/>
              </w:rPr>
            </w:pPr>
            <w:r w:rsidRPr="002853A1">
              <w:rPr>
                <w:b/>
                <w:bCs/>
                <w:szCs w:val="20"/>
                <w:lang w:eastAsia="en-AU"/>
              </w:rPr>
              <w:t>2024</w:t>
            </w:r>
          </w:p>
        </w:tc>
        <w:tc>
          <w:tcPr>
            <w:tcW w:w="1263" w:type="dxa"/>
            <w:vAlign w:val="center"/>
          </w:tcPr>
          <w:p w14:paraId="163FFB19" w14:textId="38F96E9A" w:rsidR="001E6E6A" w:rsidRPr="002853A1" w:rsidRDefault="001E6E6A" w:rsidP="001E6E6A">
            <w:pPr>
              <w:pStyle w:val="TableText0"/>
              <w:keepNext/>
              <w:widowControl w:val="0"/>
              <w:spacing w:before="33" w:after="33"/>
              <w:jc w:val="center"/>
              <w:rPr>
                <w:b/>
                <w:bCs/>
                <w:szCs w:val="20"/>
                <w:lang w:eastAsia="en-AU"/>
              </w:rPr>
            </w:pPr>
            <w:r w:rsidRPr="002853A1">
              <w:rPr>
                <w:b/>
                <w:bCs/>
                <w:szCs w:val="20"/>
                <w:lang w:eastAsia="en-AU"/>
              </w:rPr>
              <w:t>2025</w:t>
            </w:r>
          </w:p>
        </w:tc>
      </w:tr>
      <w:tr w:rsidR="003A521B" w:rsidRPr="00DC7CC8" w14:paraId="01325C11" w14:textId="77777777" w:rsidTr="003A521B">
        <w:trPr>
          <w:trHeight w:val="289"/>
        </w:trPr>
        <w:tc>
          <w:tcPr>
            <w:tcW w:w="3261" w:type="dxa"/>
            <w:vAlign w:val="center"/>
            <w:hideMark/>
          </w:tcPr>
          <w:p w14:paraId="636DA389" w14:textId="77777777" w:rsidR="003A521B" w:rsidRPr="007B7B04" w:rsidRDefault="003A521B" w:rsidP="003A521B">
            <w:pPr>
              <w:pStyle w:val="TableText0"/>
              <w:keepNext/>
              <w:widowControl w:val="0"/>
              <w:spacing w:before="33" w:after="33"/>
              <w:rPr>
                <w:szCs w:val="20"/>
                <w:vertAlign w:val="superscript"/>
                <w:lang w:eastAsia="en-AU"/>
              </w:rPr>
            </w:pPr>
            <w:r w:rsidRPr="007B7B04">
              <w:rPr>
                <w:szCs w:val="20"/>
                <w:lang w:eastAsia="en-AU"/>
              </w:rPr>
              <w:t>10% PBS script data incident osimertinib mono 1L patients</w:t>
            </w:r>
          </w:p>
        </w:tc>
        <w:tc>
          <w:tcPr>
            <w:tcW w:w="1263" w:type="dxa"/>
            <w:noWrap/>
            <w:vAlign w:val="center"/>
            <w:hideMark/>
          </w:tcPr>
          <w:p w14:paraId="0027BBB7" w14:textId="04706285" w:rsidR="003A521B" w:rsidRPr="002853A1" w:rsidRDefault="003A521B" w:rsidP="003A521B">
            <w:pPr>
              <w:pStyle w:val="TableText0"/>
              <w:keepNext/>
              <w:widowControl w:val="0"/>
              <w:spacing w:before="33" w:after="33"/>
              <w:jc w:val="center"/>
              <w:rPr>
                <w:rFonts w:eastAsia="Times New Roman"/>
                <w:color w:val="000000" w:themeColor="text1"/>
                <w:szCs w:val="20"/>
                <w:lang w:eastAsia="en-AU"/>
              </w:rPr>
            </w:pPr>
            <w:r w:rsidRPr="4228E597">
              <w:rPr>
                <w:rFonts w:eastAsia="Times New Roman"/>
                <w:color w:val="000000" w:themeColor="text1"/>
                <w:szCs w:val="20"/>
                <w:lang w:eastAsia="en-AU"/>
              </w:rPr>
              <w:t>R</w:t>
            </w:r>
            <w:r>
              <w:rPr>
                <w:rFonts w:eastAsia="Times New Roman"/>
                <w:color w:val="000000" w:themeColor="text1"/>
                <w:szCs w:val="20"/>
                <w:lang w:eastAsia="en-AU"/>
              </w:rPr>
              <w:t>EDACTED</w:t>
            </w:r>
          </w:p>
        </w:tc>
        <w:tc>
          <w:tcPr>
            <w:tcW w:w="1263" w:type="dxa"/>
            <w:noWrap/>
            <w:vAlign w:val="center"/>
            <w:hideMark/>
          </w:tcPr>
          <w:p w14:paraId="0F591DB8" w14:textId="02E83417" w:rsidR="003A521B" w:rsidRPr="002853A1" w:rsidRDefault="003A521B" w:rsidP="003A521B">
            <w:pPr>
              <w:pStyle w:val="TableText0"/>
              <w:keepNext/>
              <w:widowControl w:val="0"/>
              <w:spacing w:before="33" w:after="33"/>
              <w:jc w:val="center"/>
              <w:rPr>
                <w:rFonts w:eastAsia="Times New Roman"/>
                <w:color w:val="000000" w:themeColor="text1"/>
                <w:szCs w:val="20"/>
                <w:lang w:eastAsia="en-AU"/>
              </w:rPr>
            </w:pPr>
            <w:r w:rsidRPr="008443DD">
              <w:rPr>
                <w:rFonts w:eastAsia="Times New Roman"/>
                <w:color w:val="000000" w:themeColor="text1"/>
                <w:szCs w:val="20"/>
                <w:lang w:eastAsia="en-AU"/>
              </w:rPr>
              <w:t>REDACTED</w:t>
            </w:r>
          </w:p>
        </w:tc>
        <w:tc>
          <w:tcPr>
            <w:tcW w:w="1263" w:type="dxa"/>
            <w:noWrap/>
            <w:vAlign w:val="center"/>
            <w:hideMark/>
          </w:tcPr>
          <w:p w14:paraId="68D5E533" w14:textId="58D55B33" w:rsidR="003A521B" w:rsidRPr="002853A1" w:rsidRDefault="003A521B" w:rsidP="003A521B">
            <w:pPr>
              <w:pStyle w:val="TableText0"/>
              <w:keepNext/>
              <w:widowControl w:val="0"/>
              <w:spacing w:before="33" w:after="33"/>
              <w:jc w:val="center"/>
              <w:rPr>
                <w:rFonts w:eastAsia="Times New Roman"/>
                <w:color w:val="000000" w:themeColor="text1"/>
                <w:szCs w:val="20"/>
                <w:lang w:eastAsia="en-AU"/>
              </w:rPr>
            </w:pPr>
            <w:r w:rsidRPr="008443DD">
              <w:rPr>
                <w:rFonts w:eastAsia="Times New Roman"/>
                <w:color w:val="000000" w:themeColor="text1"/>
                <w:szCs w:val="20"/>
                <w:lang w:eastAsia="en-AU"/>
              </w:rPr>
              <w:t>REDACTED</w:t>
            </w:r>
          </w:p>
        </w:tc>
        <w:tc>
          <w:tcPr>
            <w:tcW w:w="1263" w:type="dxa"/>
            <w:noWrap/>
            <w:vAlign w:val="center"/>
            <w:hideMark/>
          </w:tcPr>
          <w:p w14:paraId="70C6B710" w14:textId="276757D3" w:rsidR="003A521B" w:rsidRPr="002853A1" w:rsidRDefault="003A521B" w:rsidP="003A521B">
            <w:pPr>
              <w:pStyle w:val="TableText0"/>
              <w:keepNext/>
              <w:widowControl w:val="0"/>
              <w:spacing w:before="33" w:after="33"/>
              <w:jc w:val="center"/>
              <w:rPr>
                <w:rFonts w:eastAsia="Times New Roman"/>
                <w:color w:val="000000" w:themeColor="text1"/>
                <w:szCs w:val="20"/>
                <w:lang w:eastAsia="en-AU"/>
              </w:rPr>
            </w:pPr>
            <w:r w:rsidRPr="0092166C">
              <w:rPr>
                <w:rFonts w:eastAsia="Times New Roman"/>
                <w:color w:val="000000" w:themeColor="text1"/>
                <w:szCs w:val="20"/>
                <w:lang w:eastAsia="en-AU"/>
              </w:rPr>
              <w:t>REDACTED</w:t>
            </w:r>
          </w:p>
        </w:tc>
        <w:tc>
          <w:tcPr>
            <w:tcW w:w="1263" w:type="dxa"/>
            <w:vAlign w:val="center"/>
          </w:tcPr>
          <w:p w14:paraId="1269D58E" w14:textId="374AA7E5" w:rsidR="003A521B" w:rsidRPr="002853A1" w:rsidRDefault="003A521B" w:rsidP="003A521B">
            <w:pPr>
              <w:pStyle w:val="TableText0"/>
              <w:keepNext/>
              <w:widowControl w:val="0"/>
              <w:spacing w:before="33" w:after="33"/>
              <w:jc w:val="center"/>
              <w:rPr>
                <w:rFonts w:eastAsia="Times New Roman"/>
                <w:color w:val="000000" w:themeColor="text1"/>
                <w:szCs w:val="20"/>
                <w:lang w:eastAsia="en-AU"/>
              </w:rPr>
            </w:pPr>
            <w:r w:rsidRPr="0092166C">
              <w:rPr>
                <w:rFonts w:eastAsia="Times New Roman"/>
                <w:color w:val="000000" w:themeColor="text1"/>
                <w:szCs w:val="20"/>
                <w:lang w:eastAsia="en-AU"/>
              </w:rPr>
              <w:t>REDACTED</w:t>
            </w:r>
          </w:p>
        </w:tc>
      </w:tr>
    </w:tbl>
    <w:p w14:paraId="0D4F474F" w14:textId="1C936725" w:rsidR="001839ED" w:rsidRDefault="00EF5A7D" w:rsidP="00C13120">
      <w:pPr>
        <w:pStyle w:val="Tablenotes"/>
        <w:rPr>
          <w:lang w:eastAsia="en-AU"/>
        </w:rPr>
      </w:pPr>
      <w:r>
        <w:t>Source:</w:t>
      </w:r>
      <w:r w:rsidR="00435B72">
        <w:t xml:space="preserve"> Adapted from</w:t>
      </w:r>
      <w:r>
        <w:t xml:space="preserve"> </w:t>
      </w:r>
      <w:r w:rsidR="004C121F">
        <w:t>Table 1,</w:t>
      </w:r>
      <w:r w:rsidR="009B6F1B">
        <w:t xml:space="preserve"> p 10,</w:t>
      </w:r>
      <w:r w:rsidR="004C121F">
        <w:t xml:space="preserve"> Estimated Utilisation document provided with the application.</w:t>
      </w:r>
    </w:p>
    <w:p w14:paraId="0A473745" w14:textId="4E45C8AC" w:rsidR="038335E8" w:rsidRDefault="038335E8" w:rsidP="038335E8">
      <w:pPr>
        <w:pStyle w:val="Tablenotes"/>
      </w:pPr>
    </w:p>
    <w:p w14:paraId="52D7A68C" w14:textId="1B04F5CA" w:rsidR="038335E8" w:rsidRDefault="038335E8" w:rsidP="038335E8">
      <w:pPr>
        <w:pStyle w:val="Tablenotes"/>
      </w:pPr>
    </w:p>
    <w:p w14:paraId="3156310B" w14:textId="798416A0" w:rsidR="038335E8" w:rsidRDefault="038335E8" w:rsidP="038335E8">
      <w:pPr>
        <w:pStyle w:val="Tablenotes"/>
      </w:pPr>
    </w:p>
    <w:p w14:paraId="55459369" w14:textId="52727DC1" w:rsidR="00EF5A7D" w:rsidRPr="007B7B04" w:rsidRDefault="00EF5A7D" w:rsidP="00DD6CE9">
      <w:pPr>
        <w:pStyle w:val="TableHeading"/>
        <w:rPr>
          <w:rFonts w:eastAsia="Calibri"/>
          <w:iCs/>
        </w:rPr>
      </w:pPr>
      <w:r w:rsidRPr="007B7B04">
        <w:lastRenderedPageBreak/>
        <w:t xml:space="preserve">Table </w:t>
      </w:r>
      <w:r>
        <w:fldChar w:fldCharType="begin"/>
      </w:r>
      <w:r>
        <w:instrText>SEQ Table \* ARABIC</w:instrText>
      </w:r>
      <w:r>
        <w:fldChar w:fldCharType="separate"/>
      </w:r>
      <w:r w:rsidR="00F4377E">
        <w:rPr>
          <w:noProof/>
        </w:rPr>
        <w:t>3</w:t>
      </w:r>
      <w:r>
        <w:fldChar w:fldCharType="end"/>
      </w:r>
      <w:r w:rsidRPr="007B7B04">
        <w:t xml:space="preserve"> </w:t>
      </w:r>
      <w:r w:rsidRPr="007B7B04">
        <w:rPr>
          <w:rFonts w:eastAsia="Calibri"/>
        </w:rPr>
        <w:t xml:space="preserve">Projected number of patients eligible for osimertinib monotherapy </w:t>
      </w:r>
    </w:p>
    <w:tbl>
      <w:tblPr>
        <w:tblW w:w="5000" w:type="pct"/>
        <w:tblLook w:val="04A0" w:firstRow="1" w:lastRow="0" w:firstColumn="1" w:lastColumn="0" w:noHBand="0" w:noVBand="1"/>
      </w:tblPr>
      <w:tblGrid>
        <w:gridCol w:w="2592"/>
        <w:gridCol w:w="1164"/>
        <w:gridCol w:w="1164"/>
        <w:gridCol w:w="1164"/>
        <w:gridCol w:w="1164"/>
        <w:gridCol w:w="1164"/>
        <w:gridCol w:w="1164"/>
      </w:tblGrid>
      <w:tr w:rsidR="004E07C0" w:rsidRPr="007B7B04" w14:paraId="168F53CC" w14:textId="77777777" w:rsidTr="003A521B">
        <w:trPr>
          <w:cantSplit/>
          <w:trHeight w:val="295"/>
        </w:trPr>
        <w:tc>
          <w:tcPr>
            <w:tcW w:w="1353" w:type="pct"/>
            <w:vMerge w:val="restart"/>
            <w:tcBorders>
              <w:bottom w:val="single" w:sz="4" w:space="0" w:color="auto"/>
              <w:right w:val="single" w:sz="4" w:space="0" w:color="auto"/>
            </w:tcBorders>
            <w:vAlign w:val="center"/>
          </w:tcPr>
          <w:p w14:paraId="6A8D3F46" w14:textId="27965334" w:rsidR="004E07C0" w:rsidRPr="004E07C0" w:rsidRDefault="004E07C0" w:rsidP="00A51B8B">
            <w:pPr>
              <w:keepNext/>
              <w:keepLines/>
              <w:spacing w:after="0" w:line="240" w:lineRule="auto"/>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 </w:t>
            </w:r>
          </w:p>
        </w:tc>
        <w:tc>
          <w:tcPr>
            <w:tcW w:w="3647" w:type="pct"/>
            <w:gridSpan w:val="6"/>
            <w:tcBorders>
              <w:top w:val="single" w:sz="4" w:space="0" w:color="auto"/>
              <w:left w:val="nil"/>
              <w:bottom w:val="single" w:sz="4" w:space="0" w:color="auto"/>
              <w:right w:val="single" w:sz="4" w:space="0" w:color="auto"/>
            </w:tcBorders>
            <w:noWrap/>
            <w:vAlign w:val="center"/>
          </w:tcPr>
          <w:p w14:paraId="1DE5DE56" w14:textId="673780A7" w:rsidR="004E07C0" w:rsidRPr="002853A1" w:rsidDel="003B6CB0" w:rsidRDefault="004E07C0" w:rsidP="00A51B8B">
            <w:pPr>
              <w:keepNext/>
              <w:keepLines/>
              <w:spacing w:after="0" w:line="240" w:lineRule="auto"/>
              <w:jc w:val="center"/>
              <w:rPr>
                <w:rFonts w:ascii="Arial Narrow" w:eastAsia="Times New Roman" w:hAnsi="Arial Narrow"/>
                <w:b/>
                <w:bCs/>
                <w:color w:val="000000"/>
                <w:sz w:val="20"/>
                <w:szCs w:val="20"/>
                <w:lang w:eastAsia="en-AU"/>
              </w:rPr>
            </w:pPr>
            <w:r>
              <w:rPr>
                <w:rFonts w:ascii="Arial Narrow" w:eastAsia="Times New Roman" w:hAnsi="Arial Narrow"/>
                <w:b/>
                <w:bCs/>
                <w:color w:val="000000"/>
                <w:sz w:val="20"/>
                <w:szCs w:val="20"/>
                <w:lang w:eastAsia="en-AU"/>
              </w:rPr>
              <w:t>Year</w:t>
            </w:r>
          </w:p>
        </w:tc>
      </w:tr>
      <w:tr w:rsidR="004E07C0" w:rsidRPr="007B7B04" w14:paraId="1F99334F" w14:textId="77777777" w:rsidTr="003A521B">
        <w:trPr>
          <w:cantSplit/>
          <w:trHeight w:val="295"/>
        </w:trPr>
        <w:tc>
          <w:tcPr>
            <w:tcW w:w="1353" w:type="pct"/>
            <w:vMerge/>
            <w:tcBorders>
              <w:right w:val="single" w:sz="4" w:space="0" w:color="auto"/>
            </w:tcBorders>
            <w:vAlign w:val="center"/>
            <w:hideMark/>
          </w:tcPr>
          <w:p w14:paraId="6934F5F0" w14:textId="3AAA3959" w:rsidR="004E07C0" w:rsidRPr="00C13120" w:rsidRDefault="004E07C0" w:rsidP="00C13120">
            <w:pPr>
              <w:keepNext/>
              <w:keepLines/>
              <w:spacing w:after="0" w:line="240" w:lineRule="auto"/>
              <w:rPr>
                <w:rFonts w:ascii="Arial Narrow" w:eastAsia="Times New Roman" w:hAnsi="Arial Narrow"/>
                <w:b/>
                <w:bCs/>
                <w:color w:val="000000"/>
                <w:sz w:val="20"/>
                <w:szCs w:val="20"/>
                <w:lang w:eastAsia="en-AU"/>
              </w:rPr>
            </w:pPr>
          </w:p>
        </w:tc>
        <w:tc>
          <w:tcPr>
            <w:tcW w:w="608" w:type="pct"/>
            <w:tcBorders>
              <w:top w:val="single" w:sz="4" w:space="0" w:color="auto"/>
              <w:left w:val="single" w:sz="4" w:space="0" w:color="auto"/>
              <w:bottom w:val="single" w:sz="4" w:space="0" w:color="auto"/>
              <w:right w:val="single" w:sz="4" w:space="0" w:color="auto"/>
            </w:tcBorders>
            <w:noWrap/>
            <w:vAlign w:val="center"/>
          </w:tcPr>
          <w:p w14:paraId="2FCBED60" w14:textId="68433705"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6</w:t>
            </w:r>
          </w:p>
        </w:tc>
        <w:tc>
          <w:tcPr>
            <w:tcW w:w="608" w:type="pct"/>
            <w:tcBorders>
              <w:top w:val="single" w:sz="4" w:space="0" w:color="auto"/>
              <w:left w:val="nil"/>
              <w:bottom w:val="single" w:sz="4" w:space="0" w:color="auto"/>
              <w:right w:val="single" w:sz="4" w:space="0" w:color="auto"/>
            </w:tcBorders>
            <w:noWrap/>
            <w:vAlign w:val="center"/>
          </w:tcPr>
          <w:p w14:paraId="3D5E5903" w14:textId="0B10F497"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7</w:t>
            </w:r>
          </w:p>
        </w:tc>
        <w:tc>
          <w:tcPr>
            <w:tcW w:w="608" w:type="pct"/>
            <w:tcBorders>
              <w:top w:val="single" w:sz="4" w:space="0" w:color="auto"/>
              <w:left w:val="nil"/>
              <w:bottom w:val="single" w:sz="4" w:space="0" w:color="auto"/>
              <w:right w:val="single" w:sz="4" w:space="0" w:color="auto"/>
            </w:tcBorders>
            <w:noWrap/>
            <w:vAlign w:val="center"/>
          </w:tcPr>
          <w:p w14:paraId="67899976" w14:textId="12B1AA2B"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8</w:t>
            </w:r>
          </w:p>
        </w:tc>
        <w:tc>
          <w:tcPr>
            <w:tcW w:w="608" w:type="pct"/>
            <w:tcBorders>
              <w:top w:val="single" w:sz="4" w:space="0" w:color="auto"/>
              <w:left w:val="nil"/>
              <w:bottom w:val="single" w:sz="4" w:space="0" w:color="auto"/>
              <w:right w:val="single" w:sz="4" w:space="0" w:color="auto"/>
            </w:tcBorders>
            <w:noWrap/>
            <w:vAlign w:val="center"/>
          </w:tcPr>
          <w:p w14:paraId="24D127C0" w14:textId="7096F128"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9</w:t>
            </w:r>
          </w:p>
        </w:tc>
        <w:tc>
          <w:tcPr>
            <w:tcW w:w="608" w:type="pct"/>
            <w:tcBorders>
              <w:top w:val="single" w:sz="4" w:space="0" w:color="auto"/>
              <w:left w:val="nil"/>
              <w:bottom w:val="single" w:sz="4" w:space="0" w:color="auto"/>
              <w:right w:val="single" w:sz="4" w:space="0" w:color="auto"/>
            </w:tcBorders>
            <w:noWrap/>
            <w:vAlign w:val="center"/>
          </w:tcPr>
          <w:p w14:paraId="06EEA91A" w14:textId="2C69A182"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30</w:t>
            </w:r>
          </w:p>
        </w:tc>
        <w:tc>
          <w:tcPr>
            <w:tcW w:w="608" w:type="pct"/>
            <w:tcBorders>
              <w:top w:val="single" w:sz="4" w:space="0" w:color="auto"/>
              <w:left w:val="nil"/>
              <w:bottom w:val="single" w:sz="4" w:space="0" w:color="auto"/>
              <w:right w:val="single" w:sz="4" w:space="0" w:color="auto"/>
            </w:tcBorders>
            <w:noWrap/>
            <w:vAlign w:val="center"/>
          </w:tcPr>
          <w:p w14:paraId="0CD9EE57" w14:textId="2DDF5B92" w:rsidR="004E07C0" w:rsidRPr="002853A1" w:rsidRDefault="004E07C0" w:rsidP="00C13120">
            <w:pPr>
              <w:keepNext/>
              <w:keepLines/>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31</w:t>
            </w:r>
          </w:p>
        </w:tc>
      </w:tr>
      <w:tr w:rsidR="00EF5A7D" w:rsidRPr="007B7B04" w14:paraId="64D94C51" w14:textId="77777777" w:rsidTr="003A521B">
        <w:trPr>
          <w:cantSplit/>
          <w:trHeight w:val="578"/>
        </w:trPr>
        <w:tc>
          <w:tcPr>
            <w:tcW w:w="1353" w:type="pct"/>
            <w:tcBorders>
              <w:top w:val="single" w:sz="4" w:space="0" w:color="auto"/>
              <w:left w:val="single" w:sz="4" w:space="0" w:color="auto"/>
              <w:bottom w:val="single" w:sz="4" w:space="0" w:color="auto"/>
              <w:right w:val="single" w:sz="4" w:space="0" w:color="auto"/>
            </w:tcBorders>
            <w:vAlign w:val="center"/>
            <w:hideMark/>
          </w:tcPr>
          <w:p w14:paraId="2C7E033B" w14:textId="77777777" w:rsidR="00EF5A7D" w:rsidRPr="002853A1" w:rsidRDefault="00EF5A7D" w:rsidP="00932254">
            <w:pPr>
              <w:keepNext/>
              <w:keepLines/>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Projected incident osimertinib mono 1L patients with application of 3% growth rate</w:t>
            </w:r>
          </w:p>
        </w:tc>
        <w:tc>
          <w:tcPr>
            <w:tcW w:w="608" w:type="pct"/>
            <w:tcBorders>
              <w:top w:val="single" w:sz="4" w:space="0" w:color="auto"/>
              <w:left w:val="nil"/>
              <w:bottom w:val="single" w:sz="4" w:space="0" w:color="auto"/>
              <w:right w:val="single" w:sz="4" w:space="0" w:color="auto"/>
            </w:tcBorders>
            <w:noWrap/>
            <w:vAlign w:val="center"/>
            <w:hideMark/>
          </w:tcPr>
          <w:p w14:paraId="794EADDB" w14:textId="66458F5D" w:rsidR="00EF5A7D" w:rsidRPr="002853A1" w:rsidRDefault="05535F5C" w:rsidP="00932254">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REDACTED</w:t>
            </w:r>
          </w:p>
        </w:tc>
        <w:tc>
          <w:tcPr>
            <w:tcW w:w="608" w:type="pct"/>
            <w:tcBorders>
              <w:top w:val="single" w:sz="4" w:space="0" w:color="auto"/>
              <w:left w:val="nil"/>
              <w:bottom w:val="single" w:sz="4" w:space="0" w:color="auto"/>
              <w:right w:val="single" w:sz="4" w:space="0" w:color="auto"/>
            </w:tcBorders>
            <w:noWrap/>
            <w:vAlign w:val="center"/>
            <w:hideMark/>
          </w:tcPr>
          <w:p w14:paraId="5A70B4B0" w14:textId="1A4B0C16" w:rsidR="00EF5A7D" w:rsidRPr="002853A1" w:rsidRDefault="17DDB6AC"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single" w:sz="4" w:space="0" w:color="auto"/>
              <w:left w:val="nil"/>
              <w:bottom w:val="single" w:sz="4" w:space="0" w:color="auto"/>
              <w:right w:val="single" w:sz="4" w:space="0" w:color="auto"/>
            </w:tcBorders>
            <w:noWrap/>
            <w:vAlign w:val="center"/>
            <w:hideMark/>
          </w:tcPr>
          <w:p w14:paraId="30D0AB6A" w14:textId="0E1668C8" w:rsidR="00EF5A7D" w:rsidRPr="002853A1" w:rsidRDefault="799A7AEF"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single" w:sz="4" w:space="0" w:color="auto"/>
              <w:left w:val="nil"/>
              <w:bottom w:val="single" w:sz="4" w:space="0" w:color="auto"/>
              <w:right w:val="single" w:sz="4" w:space="0" w:color="auto"/>
            </w:tcBorders>
            <w:noWrap/>
            <w:vAlign w:val="center"/>
            <w:hideMark/>
          </w:tcPr>
          <w:p w14:paraId="504CD56D" w14:textId="1F88DA1F" w:rsidR="00EF5A7D" w:rsidRPr="002853A1" w:rsidRDefault="51B5E8E3"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single" w:sz="4" w:space="0" w:color="auto"/>
              <w:left w:val="nil"/>
              <w:bottom w:val="single" w:sz="4" w:space="0" w:color="auto"/>
              <w:right w:val="single" w:sz="4" w:space="0" w:color="auto"/>
            </w:tcBorders>
            <w:noWrap/>
            <w:vAlign w:val="center"/>
            <w:hideMark/>
          </w:tcPr>
          <w:p w14:paraId="2EA4A139" w14:textId="0B31C0EC" w:rsidR="00EF5A7D" w:rsidRPr="002853A1" w:rsidRDefault="662E730B"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single" w:sz="4" w:space="0" w:color="auto"/>
              <w:left w:val="nil"/>
              <w:bottom w:val="single" w:sz="4" w:space="0" w:color="auto"/>
              <w:right w:val="single" w:sz="4" w:space="0" w:color="auto"/>
            </w:tcBorders>
            <w:noWrap/>
            <w:vAlign w:val="center"/>
            <w:hideMark/>
          </w:tcPr>
          <w:p w14:paraId="7CC9CD63" w14:textId="0EC2CA05" w:rsidR="00EF5A7D" w:rsidRPr="002853A1" w:rsidRDefault="6739E392"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r w:rsidR="00EF5A7D" w:rsidRPr="007B7B04" w14:paraId="00E81261" w14:textId="77777777" w:rsidTr="003A521B">
        <w:trPr>
          <w:cantSplit/>
          <w:trHeight w:val="289"/>
        </w:trPr>
        <w:tc>
          <w:tcPr>
            <w:tcW w:w="1353" w:type="pct"/>
            <w:tcBorders>
              <w:top w:val="nil"/>
              <w:left w:val="single" w:sz="4" w:space="0" w:color="auto"/>
              <w:bottom w:val="single" w:sz="4" w:space="0" w:color="auto"/>
              <w:right w:val="single" w:sz="4" w:space="0" w:color="auto"/>
            </w:tcBorders>
            <w:vAlign w:val="center"/>
            <w:hideMark/>
          </w:tcPr>
          <w:p w14:paraId="7F51BB47" w14:textId="77777777" w:rsidR="00EF5A7D" w:rsidRPr="002853A1" w:rsidRDefault="00EF5A7D" w:rsidP="001839ED">
            <w:pPr>
              <w:keepNext/>
              <w:keepLines/>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Project incident osimertinib mono 2L patients</w:t>
            </w:r>
          </w:p>
        </w:tc>
        <w:tc>
          <w:tcPr>
            <w:tcW w:w="608" w:type="pct"/>
            <w:tcBorders>
              <w:top w:val="nil"/>
              <w:left w:val="nil"/>
              <w:bottom w:val="single" w:sz="4" w:space="0" w:color="auto"/>
              <w:right w:val="single" w:sz="4" w:space="0" w:color="auto"/>
            </w:tcBorders>
            <w:noWrap/>
            <w:vAlign w:val="center"/>
            <w:hideMark/>
          </w:tcPr>
          <w:p w14:paraId="7D8A9CA8" w14:textId="5C913F12" w:rsidR="00EF5A7D" w:rsidRPr="002853A1" w:rsidRDefault="6EDACEC1"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49A8E1A0" w14:textId="00ED379C" w:rsidR="00EF5A7D" w:rsidRPr="002853A1" w:rsidRDefault="2DC23B46"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6EE4960E" w14:textId="21B50F54" w:rsidR="00EF5A7D" w:rsidRPr="002853A1" w:rsidRDefault="624DC8C0"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525D9C9B" w14:textId="6AAA8089" w:rsidR="00EF5A7D" w:rsidRPr="002853A1" w:rsidRDefault="6CFD9569"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6C4DDA85" w14:textId="6C69BEB5" w:rsidR="00EF5A7D" w:rsidRPr="002853A1" w:rsidRDefault="17302488"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01C515F5" w14:textId="21A8EDBC" w:rsidR="00EF5A7D" w:rsidRPr="002853A1" w:rsidRDefault="610BA0EE"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r w:rsidR="00EF5A7D" w:rsidRPr="007B7B04" w14:paraId="1D4F545C" w14:textId="77777777" w:rsidTr="003A521B">
        <w:trPr>
          <w:cantSplit/>
          <w:trHeight w:val="289"/>
        </w:trPr>
        <w:tc>
          <w:tcPr>
            <w:tcW w:w="1353" w:type="pct"/>
            <w:tcBorders>
              <w:top w:val="nil"/>
              <w:left w:val="single" w:sz="4" w:space="0" w:color="auto"/>
              <w:bottom w:val="single" w:sz="4" w:space="0" w:color="auto"/>
              <w:right w:val="single" w:sz="4" w:space="0" w:color="auto"/>
            </w:tcBorders>
            <w:vAlign w:val="center"/>
            <w:hideMark/>
          </w:tcPr>
          <w:p w14:paraId="6215B375" w14:textId="77777777" w:rsidR="00EF5A7D" w:rsidRPr="002853A1" w:rsidRDefault="00EF5A7D" w:rsidP="001839ED">
            <w:pPr>
              <w:keepNext/>
              <w:keepLines/>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Total osimertinib patients in the metastatic setting</w:t>
            </w:r>
          </w:p>
        </w:tc>
        <w:tc>
          <w:tcPr>
            <w:tcW w:w="608" w:type="pct"/>
            <w:tcBorders>
              <w:top w:val="nil"/>
              <w:left w:val="nil"/>
              <w:bottom w:val="single" w:sz="4" w:space="0" w:color="auto"/>
              <w:right w:val="single" w:sz="4" w:space="0" w:color="auto"/>
            </w:tcBorders>
            <w:noWrap/>
            <w:vAlign w:val="center"/>
            <w:hideMark/>
          </w:tcPr>
          <w:p w14:paraId="75928462" w14:textId="292FEA43" w:rsidR="00EF5A7D" w:rsidRPr="002853A1" w:rsidRDefault="5DD14B75"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10ED9E7D" w14:textId="4C30182B" w:rsidR="00EF5A7D" w:rsidRPr="002853A1" w:rsidRDefault="37A68CF5"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06E5D0B2" w14:textId="6C1C09E7" w:rsidR="00EF5A7D" w:rsidRPr="002853A1" w:rsidRDefault="283FF177"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3983E161" w14:textId="33F91D0C" w:rsidR="00EF5A7D" w:rsidRPr="002853A1" w:rsidRDefault="19248C89"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136A203B" w14:textId="17F2ED7B" w:rsidR="00EF5A7D" w:rsidRPr="002853A1" w:rsidRDefault="2824CC8E"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608" w:type="pct"/>
            <w:tcBorders>
              <w:top w:val="nil"/>
              <w:left w:val="nil"/>
              <w:bottom w:val="single" w:sz="4" w:space="0" w:color="auto"/>
              <w:right w:val="single" w:sz="4" w:space="0" w:color="auto"/>
            </w:tcBorders>
            <w:noWrap/>
            <w:vAlign w:val="center"/>
            <w:hideMark/>
          </w:tcPr>
          <w:p w14:paraId="696330AD" w14:textId="3384559F" w:rsidR="00EF5A7D" w:rsidRPr="002853A1" w:rsidRDefault="0CB5583B" w:rsidP="4228E597">
            <w:pPr>
              <w:keepNext/>
              <w:keepLines/>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bl>
    <w:p w14:paraId="50AB3A85" w14:textId="2B11224B" w:rsidR="004C121F" w:rsidRDefault="004C121F" w:rsidP="004C121F">
      <w:pPr>
        <w:pStyle w:val="Tablenotes"/>
      </w:pPr>
      <w:r>
        <w:t xml:space="preserve">Source: </w:t>
      </w:r>
      <w:r w:rsidR="00C726C1">
        <w:t xml:space="preserve">Adapted from </w:t>
      </w:r>
      <w:r>
        <w:t xml:space="preserve">Table 2, p </w:t>
      </w:r>
      <w:r w:rsidR="009B6F1B">
        <w:t>10,</w:t>
      </w:r>
      <w:r>
        <w:t xml:space="preserve"> Estimated Utilisation document provided with the application.</w:t>
      </w:r>
    </w:p>
    <w:p w14:paraId="43A717BC" w14:textId="77777777" w:rsidR="00DB46F6" w:rsidRDefault="00DB46F6" w:rsidP="004C121F">
      <w:pPr>
        <w:pStyle w:val="Tablenotes"/>
        <w:rPr>
          <w:sz w:val="22"/>
          <w:szCs w:val="22"/>
        </w:rPr>
      </w:pPr>
    </w:p>
    <w:p w14:paraId="26A239C4" w14:textId="5F079CE2" w:rsidR="00EF5A7D" w:rsidRPr="00861900" w:rsidRDefault="00EF5A7D" w:rsidP="00DD6CE9">
      <w:pPr>
        <w:pStyle w:val="TableHeading"/>
      </w:pPr>
      <w:bookmarkStart w:id="3" w:name="_Ref214325496"/>
      <w:r w:rsidRPr="00861900">
        <w:t xml:space="preserve">Table </w:t>
      </w:r>
      <w:r>
        <w:fldChar w:fldCharType="begin"/>
      </w:r>
      <w:r>
        <w:instrText>SEQ Table \* ARABIC</w:instrText>
      </w:r>
      <w:r>
        <w:fldChar w:fldCharType="separate"/>
      </w:r>
      <w:r w:rsidR="00F4377E">
        <w:rPr>
          <w:noProof/>
        </w:rPr>
        <w:t>4</w:t>
      </w:r>
      <w:r>
        <w:fldChar w:fldCharType="end"/>
      </w:r>
      <w:bookmarkEnd w:id="3"/>
      <w:r w:rsidRPr="00861900">
        <w:t xml:space="preserve"> Adjusted osimertinib patient numbers to estimate MBS services </w:t>
      </w:r>
    </w:p>
    <w:tbl>
      <w:tblPr>
        <w:tblW w:w="0" w:type="auto"/>
        <w:tblLayout w:type="fixed"/>
        <w:tblLook w:val="04A0" w:firstRow="1" w:lastRow="0" w:firstColumn="1" w:lastColumn="0" w:noHBand="0" w:noVBand="1"/>
      </w:tblPr>
      <w:tblGrid>
        <w:gridCol w:w="2415"/>
        <w:gridCol w:w="1193"/>
        <w:gridCol w:w="1194"/>
        <w:gridCol w:w="1193"/>
        <w:gridCol w:w="1194"/>
        <w:gridCol w:w="1193"/>
        <w:gridCol w:w="1194"/>
      </w:tblGrid>
      <w:tr w:rsidR="00716FE9" w:rsidRPr="00861900" w14:paraId="29218BF1" w14:textId="77777777" w:rsidTr="00105EF3">
        <w:trPr>
          <w:trHeight w:val="322"/>
        </w:trPr>
        <w:tc>
          <w:tcPr>
            <w:tcW w:w="2415" w:type="dxa"/>
            <w:tcBorders>
              <w:bottom w:val="single" w:sz="4" w:space="0" w:color="auto"/>
              <w:right w:val="single" w:sz="4" w:space="0" w:color="auto"/>
            </w:tcBorders>
            <w:shd w:val="clear" w:color="auto" w:fill="FFFFFF" w:themeFill="background1"/>
            <w:noWrap/>
            <w:vAlign w:val="center"/>
          </w:tcPr>
          <w:p w14:paraId="792C3CD0" w14:textId="77777777" w:rsidR="00716FE9" w:rsidRPr="002853A1" w:rsidRDefault="00716FE9" w:rsidP="003B6CB0">
            <w:pPr>
              <w:spacing w:after="0" w:line="240" w:lineRule="auto"/>
              <w:rPr>
                <w:rFonts w:ascii="Arial Narrow" w:eastAsia="Times New Roman" w:hAnsi="Arial Narrow"/>
                <w:color w:val="000000"/>
                <w:sz w:val="20"/>
                <w:szCs w:val="20"/>
                <w:lang w:eastAsia="en-AU"/>
              </w:rPr>
            </w:pPr>
          </w:p>
        </w:tc>
        <w:tc>
          <w:tcPr>
            <w:tcW w:w="7161" w:type="dxa"/>
            <w:gridSpan w:val="6"/>
            <w:tcBorders>
              <w:top w:val="single" w:sz="4" w:space="0" w:color="auto"/>
              <w:left w:val="nil"/>
              <w:bottom w:val="single" w:sz="4" w:space="0" w:color="auto"/>
              <w:right w:val="single" w:sz="4" w:space="0" w:color="auto"/>
            </w:tcBorders>
            <w:noWrap/>
            <w:vAlign w:val="center"/>
          </w:tcPr>
          <w:p w14:paraId="717B7AC3" w14:textId="60179681" w:rsidR="00716FE9" w:rsidRPr="00A51B8B" w:rsidDel="006A4095" w:rsidRDefault="00716FE9" w:rsidP="003B6CB0">
            <w:pPr>
              <w:spacing w:after="0" w:line="240" w:lineRule="auto"/>
              <w:jc w:val="center"/>
              <w:rPr>
                <w:rFonts w:ascii="Arial Narrow" w:eastAsia="Times New Roman" w:hAnsi="Arial Narrow"/>
                <w:b/>
                <w:bCs/>
                <w:color w:val="000000"/>
                <w:sz w:val="20"/>
                <w:szCs w:val="20"/>
                <w:lang w:eastAsia="en-AU"/>
              </w:rPr>
            </w:pPr>
            <w:r>
              <w:rPr>
                <w:rFonts w:ascii="Arial Narrow" w:eastAsia="Times New Roman" w:hAnsi="Arial Narrow"/>
                <w:b/>
                <w:bCs/>
                <w:color w:val="000000"/>
                <w:sz w:val="20"/>
                <w:szCs w:val="20"/>
                <w:lang w:eastAsia="en-AU"/>
              </w:rPr>
              <w:t>Year</w:t>
            </w:r>
          </w:p>
        </w:tc>
      </w:tr>
      <w:tr w:rsidR="00352437" w:rsidRPr="00861900" w14:paraId="20EE1EAF" w14:textId="77777777" w:rsidTr="003A521B">
        <w:tc>
          <w:tcPr>
            <w:tcW w:w="24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AE946C" w14:textId="54FB71E8" w:rsidR="006A4095" w:rsidRPr="002853A1" w:rsidRDefault="006A4095" w:rsidP="003B6CB0">
            <w:pPr>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Savolitinib plus osimertinib listing scenario</w:t>
            </w:r>
          </w:p>
        </w:tc>
        <w:tc>
          <w:tcPr>
            <w:tcW w:w="1193" w:type="dxa"/>
            <w:tcBorders>
              <w:top w:val="single" w:sz="4" w:space="0" w:color="auto"/>
              <w:left w:val="nil"/>
              <w:bottom w:val="single" w:sz="4" w:space="0" w:color="auto"/>
              <w:right w:val="single" w:sz="4" w:space="0" w:color="auto"/>
            </w:tcBorders>
            <w:noWrap/>
            <w:vAlign w:val="center"/>
          </w:tcPr>
          <w:p w14:paraId="2280FA08" w14:textId="20355E66"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26</w:t>
            </w:r>
          </w:p>
        </w:tc>
        <w:tc>
          <w:tcPr>
            <w:tcW w:w="1194" w:type="dxa"/>
            <w:tcBorders>
              <w:top w:val="single" w:sz="4" w:space="0" w:color="auto"/>
              <w:left w:val="nil"/>
              <w:bottom w:val="single" w:sz="4" w:space="0" w:color="auto"/>
              <w:right w:val="single" w:sz="4" w:space="0" w:color="auto"/>
            </w:tcBorders>
            <w:noWrap/>
            <w:vAlign w:val="center"/>
          </w:tcPr>
          <w:p w14:paraId="4904D60E" w14:textId="69341650"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27</w:t>
            </w:r>
          </w:p>
        </w:tc>
        <w:tc>
          <w:tcPr>
            <w:tcW w:w="1193" w:type="dxa"/>
            <w:tcBorders>
              <w:top w:val="single" w:sz="4" w:space="0" w:color="auto"/>
              <w:left w:val="nil"/>
              <w:bottom w:val="single" w:sz="4" w:space="0" w:color="auto"/>
              <w:right w:val="single" w:sz="4" w:space="0" w:color="auto"/>
            </w:tcBorders>
            <w:noWrap/>
            <w:vAlign w:val="center"/>
          </w:tcPr>
          <w:p w14:paraId="5994A60F" w14:textId="4F52846E"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28</w:t>
            </w:r>
          </w:p>
        </w:tc>
        <w:tc>
          <w:tcPr>
            <w:tcW w:w="1194" w:type="dxa"/>
            <w:tcBorders>
              <w:top w:val="single" w:sz="4" w:space="0" w:color="auto"/>
              <w:left w:val="nil"/>
              <w:bottom w:val="single" w:sz="4" w:space="0" w:color="auto"/>
              <w:right w:val="single" w:sz="4" w:space="0" w:color="auto"/>
            </w:tcBorders>
            <w:noWrap/>
            <w:vAlign w:val="center"/>
          </w:tcPr>
          <w:p w14:paraId="36B37886" w14:textId="72D626E7"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29</w:t>
            </w:r>
          </w:p>
        </w:tc>
        <w:tc>
          <w:tcPr>
            <w:tcW w:w="1193" w:type="dxa"/>
            <w:tcBorders>
              <w:top w:val="single" w:sz="4" w:space="0" w:color="auto"/>
              <w:left w:val="nil"/>
              <w:bottom w:val="single" w:sz="4" w:space="0" w:color="auto"/>
              <w:right w:val="single" w:sz="4" w:space="0" w:color="auto"/>
            </w:tcBorders>
            <w:noWrap/>
            <w:vAlign w:val="center"/>
          </w:tcPr>
          <w:p w14:paraId="1E2375D0" w14:textId="7B443171"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30</w:t>
            </w:r>
          </w:p>
        </w:tc>
        <w:tc>
          <w:tcPr>
            <w:tcW w:w="1194" w:type="dxa"/>
            <w:tcBorders>
              <w:top w:val="single" w:sz="4" w:space="0" w:color="auto"/>
              <w:left w:val="nil"/>
              <w:bottom w:val="single" w:sz="4" w:space="0" w:color="auto"/>
              <w:right w:val="single" w:sz="4" w:space="0" w:color="auto"/>
            </w:tcBorders>
            <w:noWrap/>
            <w:vAlign w:val="center"/>
          </w:tcPr>
          <w:p w14:paraId="516B6AD4" w14:textId="06A06CE5" w:rsidR="006A4095" w:rsidRPr="00A51B8B" w:rsidRDefault="006A4095" w:rsidP="003B6CB0">
            <w:pPr>
              <w:spacing w:after="0" w:line="240" w:lineRule="auto"/>
              <w:jc w:val="center"/>
              <w:rPr>
                <w:rFonts w:ascii="Arial Narrow" w:eastAsia="Times New Roman" w:hAnsi="Arial Narrow"/>
                <w:b/>
                <w:bCs/>
                <w:color w:val="000000"/>
                <w:sz w:val="20"/>
                <w:szCs w:val="20"/>
                <w:lang w:eastAsia="en-AU"/>
              </w:rPr>
            </w:pPr>
            <w:r w:rsidRPr="00C13120">
              <w:rPr>
                <w:rFonts w:ascii="Arial Narrow" w:eastAsia="Times New Roman" w:hAnsi="Arial Narrow"/>
                <w:b/>
                <w:bCs/>
                <w:color w:val="000000"/>
                <w:sz w:val="20"/>
                <w:szCs w:val="20"/>
                <w:lang w:eastAsia="en-AU"/>
              </w:rPr>
              <w:t>2031</w:t>
            </w:r>
          </w:p>
        </w:tc>
      </w:tr>
      <w:tr w:rsidR="00352437" w:rsidRPr="00861900" w14:paraId="7E14E59D" w14:textId="77777777" w:rsidTr="003A521B">
        <w:tc>
          <w:tcPr>
            <w:tcW w:w="24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077D758" w14:textId="4742820E" w:rsidR="00EF5A7D" w:rsidRPr="002853A1" w:rsidRDefault="00EF5A7D">
            <w:pPr>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Project incident osimertinib mono 1L patients</w:t>
            </w:r>
            <w:r w:rsidR="00615F0D">
              <w:rPr>
                <w:rFonts w:ascii="Arial Narrow" w:eastAsia="Times New Roman" w:hAnsi="Arial Narrow"/>
                <w:color w:val="000000"/>
                <w:sz w:val="20"/>
                <w:szCs w:val="20"/>
                <w:lang w:eastAsia="en-AU"/>
              </w:rPr>
              <w:t>*</w:t>
            </w:r>
          </w:p>
        </w:tc>
        <w:tc>
          <w:tcPr>
            <w:tcW w:w="1193" w:type="dxa"/>
            <w:tcBorders>
              <w:top w:val="single" w:sz="4" w:space="0" w:color="auto"/>
              <w:left w:val="nil"/>
              <w:bottom w:val="single" w:sz="4" w:space="0" w:color="auto"/>
              <w:right w:val="single" w:sz="4" w:space="0" w:color="auto"/>
            </w:tcBorders>
            <w:noWrap/>
            <w:vAlign w:val="center"/>
            <w:hideMark/>
          </w:tcPr>
          <w:p w14:paraId="208D2F00" w14:textId="4E77B1BD" w:rsidR="00EF5A7D" w:rsidRPr="002853A1" w:rsidRDefault="0B5C17F2"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single" w:sz="4" w:space="0" w:color="auto"/>
              <w:left w:val="nil"/>
              <w:bottom w:val="single" w:sz="4" w:space="0" w:color="auto"/>
              <w:right w:val="single" w:sz="4" w:space="0" w:color="auto"/>
            </w:tcBorders>
            <w:noWrap/>
            <w:vAlign w:val="center"/>
            <w:hideMark/>
          </w:tcPr>
          <w:p w14:paraId="6350D948" w14:textId="36C49153" w:rsidR="00EF5A7D" w:rsidRPr="002853A1" w:rsidRDefault="0494FF10"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single" w:sz="4" w:space="0" w:color="auto"/>
              <w:left w:val="nil"/>
              <w:bottom w:val="single" w:sz="4" w:space="0" w:color="auto"/>
              <w:right w:val="single" w:sz="4" w:space="0" w:color="auto"/>
            </w:tcBorders>
            <w:noWrap/>
            <w:vAlign w:val="center"/>
            <w:hideMark/>
          </w:tcPr>
          <w:p w14:paraId="2FAC8788" w14:textId="502565BA" w:rsidR="00EF5A7D" w:rsidRPr="002853A1" w:rsidRDefault="304C44C3"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single" w:sz="4" w:space="0" w:color="auto"/>
              <w:left w:val="nil"/>
              <w:bottom w:val="single" w:sz="4" w:space="0" w:color="auto"/>
              <w:right w:val="single" w:sz="4" w:space="0" w:color="auto"/>
            </w:tcBorders>
            <w:noWrap/>
            <w:vAlign w:val="center"/>
            <w:hideMark/>
          </w:tcPr>
          <w:p w14:paraId="08D84739" w14:textId="0BAC5EB4" w:rsidR="00EF5A7D" w:rsidRPr="002853A1" w:rsidRDefault="788B310B"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single" w:sz="4" w:space="0" w:color="auto"/>
              <w:left w:val="nil"/>
              <w:bottom w:val="single" w:sz="4" w:space="0" w:color="auto"/>
              <w:right w:val="single" w:sz="4" w:space="0" w:color="auto"/>
            </w:tcBorders>
            <w:noWrap/>
            <w:vAlign w:val="center"/>
            <w:hideMark/>
          </w:tcPr>
          <w:p w14:paraId="6C310EE0" w14:textId="70116F51" w:rsidR="00EF5A7D" w:rsidRPr="002853A1" w:rsidRDefault="32406D94"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single" w:sz="4" w:space="0" w:color="auto"/>
              <w:left w:val="nil"/>
              <w:bottom w:val="single" w:sz="4" w:space="0" w:color="auto"/>
              <w:right w:val="single" w:sz="4" w:space="0" w:color="auto"/>
            </w:tcBorders>
            <w:noWrap/>
            <w:vAlign w:val="center"/>
            <w:hideMark/>
          </w:tcPr>
          <w:p w14:paraId="311497EB" w14:textId="2F2B7226" w:rsidR="00EF5A7D" w:rsidRPr="002853A1" w:rsidRDefault="4CEFF229"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r w:rsidR="00352437" w:rsidRPr="00861900" w14:paraId="1263AAC5" w14:textId="77777777" w:rsidTr="003A521B">
        <w:tc>
          <w:tcPr>
            <w:tcW w:w="2415" w:type="dxa"/>
            <w:tcBorders>
              <w:top w:val="nil"/>
              <w:left w:val="single" w:sz="4" w:space="0" w:color="auto"/>
              <w:bottom w:val="single" w:sz="4" w:space="0" w:color="auto"/>
              <w:right w:val="single" w:sz="4" w:space="0" w:color="auto"/>
            </w:tcBorders>
            <w:vAlign w:val="center"/>
            <w:hideMark/>
          </w:tcPr>
          <w:p w14:paraId="02B9B0AC" w14:textId="77777777" w:rsidR="00EF5A7D" w:rsidRPr="002853A1" w:rsidRDefault="00EF5A7D">
            <w:pPr>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Project incident osimertinib mono 2L patients</w:t>
            </w:r>
          </w:p>
        </w:tc>
        <w:tc>
          <w:tcPr>
            <w:tcW w:w="1193" w:type="dxa"/>
            <w:tcBorders>
              <w:top w:val="nil"/>
              <w:left w:val="nil"/>
              <w:bottom w:val="single" w:sz="4" w:space="0" w:color="auto"/>
              <w:right w:val="single" w:sz="4" w:space="0" w:color="auto"/>
            </w:tcBorders>
            <w:noWrap/>
            <w:vAlign w:val="center"/>
            <w:hideMark/>
          </w:tcPr>
          <w:p w14:paraId="28BB7B0C" w14:textId="54F5BDB0" w:rsidR="00EF5A7D" w:rsidRPr="002853A1" w:rsidRDefault="7EEFE4A1"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3B6C368E" w14:textId="17A48C8F" w:rsidR="00EF5A7D" w:rsidRPr="002853A1" w:rsidRDefault="41790943"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nil"/>
              <w:left w:val="nil"/>
              <w:bottom w:val="single" w:sz="4" w:space="0" w:color="auto"/>
              <w:right w:val="single" w:sz="4" w:space="0" w:color="auto"/>
            </w:tcBorders>
            <w:noWrap/>
            <w:vAlign w:val="center"/>
            <w:hideMark/>
          </w:tcPr>
          <w:p w14:paraId="4175C319" w14:textId="53B0816F" w:rsidR="00EF5A7D" w:rsidRPr="002853A1" w:rsidRDefault="23F7890A"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5DCA63EE" w14:textId="3FD9506A" w:rsidR="00EF5A7D" w:rsidRPr="002853A1" w:rsidRDefault="544BE2BF"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nil"/>
              <w:left w:val="nil"/>
              <w:bottom w:val="single" w:sz="4" w:space="0" w:color="auto"/>
              <w:right w:val="single" w:sz="4" w:space="0" w:color="auto"/>
            </w:tcBorders>
            <w:noWrap/>
            <w:vAlign w:val="center"/>
            <w:hideMark/>
          </w:tcPr>
          <w:p w14:paraId="38689719" w14:textId="2C1CBB7F" w:rsidR="00EF5A7D" w:rsidRPr="002853A1" w:rsidRDefault="12E4C0D4"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1F797AAB" w14:textId="063E558B" w:rsidR="00EF5A7D" w:rsidRPr="002853A1" w:rsidRDefault="53086204"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r w:rsidR="00352437" w:rsidRPr="00861900" w14:paraId="3CAFB170" w14:textId="77777777" w:rsidTr="003A521B">
        <w:tc>
          <w:tcPr>
            <w:tcW w:w="2415" w:type="dxa"/>
            <w:tcBorders>
              <w:top w:val="nil"/>
              <w:left w:val="single" w:sz="4" w:space="0" w:color="auto"/>
              <w:bottom w:val="single" w:sz="4" w:space="0" w:color="auto"/>
              <w:right w:val="single" w:sz="4" w:space="0" w:color="auto"/>
            </w:tcBorders>
            <w:vAlign w:val="center"/>
            <w:hideMark/>
          </w:tcPr>
          <w:p w14:paraId="149B0755" w14:textId="77777777" w:rsidR="00EF5A7D" w:rsidRPr="002853A1" w:rsidRDefault="00EF5A7D">
            <w:pPr>
              <w:spacing w:after="0" w:line="240" w:lineRule="auto"/>
              <w:rPr>
                <w:rFonts w:ascii="Arial Narrow" w:eastAsia="Times New Roman" w:hAnsi="Arial Narrow"/>
                <w:color w:val="000000"/>
                <w:sz w:val="20"/>
                <w:szCs w:val="20"/>
                <w:lang w:eastAsia="en-AU"/>
              </w:rPr>
            </w:pPr>
            <w:r w:rsidRPr="002853A1">
              <w:rPr>
                <w:rFonts w:ascii="Arial Narrow" w:eastAsia="Times New Roman" w:hAnsi="Arial Narrow"/>
                <w:color w:val="000000"/>
                <w:sz w:val="20"/>
                <w:szCs w:val="20"/>
                <w:lang w:eastAsia="en-AU"/>
              </w:rPr>
              <w:t>Total osimertinib patients in the metastatic setting</w:t>
            </w:r>
          </w:p>
        </w:tc>
        <w:tc>
          <w:tcPr>
            <w:tcW w:w="1193" w:type="dxa"/>
            <w:tcBorders>
              <w:top w:val="nil"/>
              <w:left w:val="nil"/>
              <w:bottom w:val="single" w:sz="4" w:space="0" w:color="auto"/>
              <w:right w:val="single" w:sz="4" w:space="0" w:color="auto"/>
            </w:tcBorders>
            <w:noWrap/>
            <w:vAlign w:val="center"/>
            <w:hideMark/>
          </w:tcPr>
          <w:p w14:paraId="1A751176" w14:textId="6CFF7FCE" w:rsidR="00EF5A7D" w:rsidRPr="002853A1" w:rsidRDefault="646C2177"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182B9D95" w14:textId="7AE8B873" w:rsidR="00EF5A7D" w:rsidRPr="002853A1" w:rsidRDefault="2E40CC82"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nil"/>
              <w:left w:val="nil"/>
              <w:bottom w:val="single" w:sz="4" w:space="0" w:color="auto"/>
              <w:right w:val="single" w:sz="4" w:space="0" w:color="auto"/>
            </w:tcBorders>
            <w:noWrap/>
            <w:vAlign w:val="center"/>
            <w:hideMark/>
          </w:tcPr>
          <w:p w14:paraId="5C491C11" w14:textId="526DE99B" w:rsidR="00EF5A7D" w:rsidRPr="002853A1" w:rsidRDefault="5F9318F0"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7BC6A831" w14:textId="290B4024" w:rsidR="00EF5A7D" w:rsidRPr="002853A1" w:rsidRDefault="2EFEDB32"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3" w:type="dxa"/>
            <w:tcBorders>
              <w:top w:val="nil"/>
              <w:left w:val="nil"/>
              <w:bottom w:val="single" w:sz="4" w:space="0" w:color="auto"/>
              <w:right w:val="single" w:sz="4" w:space="0" w:color="auto"/>
            </w:tcBorders>
            <w:noWrap/>
            <w:vAlign w:val="center"/>
            <w:hideMark/>
          </w:tcPr>
          <w:p w14:paraId="0F2F4ED9" w14:textId="458B98C5" w:rsidR="00EF5A7D" w:rsidRPr="002853A1" w:rsidRDefault="603D970F"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c>
          <w:tcPr>
            <w:tcW w:w="1194" w:type="dxa"/>
            <w:tcBorders>
              <w:top w:val="nil"/>
              <w:left w:val="nil"/>
              <w:bottom w:val="single" w:sz="4" w:space="0" w:color="auto"/>
              <w:right w:val="single" w:sz="4" w:space="0" w:color="auto"/>
            </w:tcBorders>
            <w:noWrap/>
            <w:vAlign w:val="center"/>
            <w:hideMark/>
          </w:tcPr>
          <w:p w14:paraId="24F095CD" w14:textId="4545322B" w:rsidR="00EF5A7D" w:rsidRPr="002853A1" w:rsidRDefault="7C81F3C0" w:rsidP="4228E597">
            <w:pPr>
              <w:spacing w:after="0" w:line="240" w:lineRule="auto"/>
              <w:jc w:val="center"/>
              <w:rPr>
                <w:rFonts w:ascii="Arial Narrow" w:eastAsia="Times New Roman" w:hAnsi="Arial Narrow"/>
                <w:color w:val="000000"/>
                <w:sz w:val="20"/>
                <w:szCs w:val="20"/>
                <w:lang w:eastAsia="en-AU"/>
              </w:rPr>
            </w:pPr>
            <w:r w:rsidRPr="4228E597">
              <w:rPr>
                <w:rFonts w:ascii="Arial Narrow" w:eastAsia="Times New Roman" w:hAnsi="Arial Narrow"/>
                <w:color w:val="000000" w:themeColor="text1"/>
                <w:sz w:val="20"/>
                <w:szCs w:val="20"/>
                <w:lang w:eastAsia="en-AU"/>
              </w:rPr>
              <w:t xml:space="preserve"> REDACTED</w:t>
            </w:r>
          </w:p>
        </w:tc>
      </w:tr>
    </w:tbl>
    <w:p w14:paraId="3B36F8F8" w14:textId="386F6D16" w:rsidR="00EF5A7D" w:rsidRDefault="009B6F1B" w:rsidP="00DD6CE9">
      <w:pPr>
        <w:pStyle w:val="Tablenotes"/>
        <w:contextualSpacing/>
      </w:pPr>
      <w:r>
        <w:t xml:space="preserve">Source: </w:t>
      </w:r>
      <w:r w:rsidR="00C726C1">
        <w:t xml:space="preserve">Adapted from </w:t>
      </w:r>
      <w:r>
        <w:t>Table 3, p 10, Estimated Utilisation document provided with the application.</w:t>
      </w:r>
    </w:p>
    <w:p w14:paraId="4F29B7CA" w14:textId="1D5111D0" w:rsidR="00DB46F6" w:rsidRPr="00DD6CE9" w:rsidRDefault="42538582" w:rsidP="12136443">
      <w:pPr>
        <w:pStyle w:val="Tablenotes"/>
        <w:contextualSpacing/>
      </w:pPr>
      <w:r>
        <w:t>*</w:t>
      </w:r>
      <w:r w:rsidR="74CC5A57">
        <w:t xml:space="preserve">2026 and 2027 </w:t>
      </w:r>
      <w:r w:rsidR="0BADDC20">
        <w:t xml:space="preserve">Project incident osimertinib mono 1L patients </w:t>
      </w:r>
      <w:r w:rsidR="739F2D3B">
        <w:t xml:space="preserve">based on </w:t>
      </w:r>
      <w:r w:rsidR="396E4168">
        <w:t>T</w:t>
      </w:r>
      <w:r w:rsidR="739F2D3B">
        <w:t>able 2</w:t>
      </w:r>
      <w:r w:rsidR="68E883ED">
        <w:t xml:space="preserve"> and subsequ</w:t>
      </w:r>
      <w:r w:rsidR="396E4168">
        <w:t>ent</w:t>
      </w:r>
      <w:r w:rsidR="68E883ED">
        <w:t xml:space="preserve"> y</w:t>
      </w:r>
      <w:r w:rsidR="396E4168">
        <w:t>ea</w:t>
      </w:r>
      <w:r w:rsidR="68E883ED">
        <w:t>rs extrap</w:t>
      </w:r>
      <w:r w:rsidR="396E4168">
        <w:t>olated</w:t>
      </w:r>
    </w:p>
    <w:p w14:paraId="059820BC" w14:textId="76988F0B" w:rsidR="12136443" w:rsidRDefault="12136443" w:rsidP="12136443">
      <w:pPr>
        <w:pStyle w:val="Tablenotes"/>
        <w:contextualSpacing/>
      </w:pPr>
    </w:p>
    <w:p w14:paraId="46FA0F6B" w14:textId="7602D6F9" w:rsidR="00EF5A7D" w:rsidRPr="00861900" w:rsidRDefault="00EF5A7D" w:rsidP="00DD6CE9">
      <w:pPr>
        <w:pStyle w:val="TableHeading"/>
        <w:rPr>
          <w:rFonts w:eastAsia="Calibri"/>
        </w:rPr>
      </w:pPr>
      <w:r w:rsidRPr="00861900">
        <w:t xml:space="preserve">Table </w:t>
      </w:r>
      <w:r>
        <w:fldChar w:fldCharType="begin"/>
      </w:r>
      <w:r>
        <w:instrText>SEQ Table \* ARABIC</w:instrText>
      </w:r>
      <w:r>
        <w:fldChar w:fldCharType="separate"/>
      </w:r>
      <w:r w:rsidR="00F4377E">
        <w:rPr>
          <w:noProof/>
        </w:rPr>
        <w:t>5</w:t>
      </w:r>
      <w:r>
        <w:fldChar w:fldCharType="end"/>
      </w:r>
      <w:r w:rsidRPr="00861900">
        <w:t xml:space="preserve"> </w:t>
      </w:r>
      <w:r w:rsidRPr="00861900">
        <w:rPr>
          <w:rFonts w:eastAsia="Calibri"/>
        </w:rPr>
        <w:t>Estimated number of MBS services</w:t>
      </w:r>
    </w:p>
    <w:tbl>
      <w:tblPr>
        <w:tblW w:w="9696" w:type="dxa"/>
        <w:tblLayout w:type="fixed"/>
        <w:tblLook w:val="04A0" w:firstRow="1" w:lastRow="0" w:firstColumn="1" w:lastColumn="0" w:noHBand="0" w:noVBand="1"/>
      </w:tblPr>
      <w:tblGrid>
        <w:gridCol w:w="2410"/>
        <w:gridCol w:w="1134"/>
        <w:gridCol w:w="1025"/>
        <w:gridCol w:w="1025"/>
        <w:gridCol w:w="1026"/>
        <w:gridCol w:w="1025"/>
        <w:gridCol w:w="1025"/>
        <w:gridCol w:w="1026"/>
      </w:tblGrid>
      <w:tr w:rsidR="008340D6" w:rsidRPr="00861900" w14:paraId="2298B943" w14:textId="77777777" w:rsidTr="00105EF3">
        <w:tc>
          <w:tcPr>
            <w:tcW w:w="2410" w:type="dxa"/>
            <w:vMerge w:val="restart"/>
            <w:tcBorders>
              <w:bottom w:val="single" w:sz="4" w:space="0" w:color="auto"/>
              <w:right w:val="single" w:sz="4" w:space="0" w:color="auto"/>
            </w:tcBorders>
            <w:noWrap/>
            <w:vAlign w:val="bottom"/>
            <w:hideMark/>
          </w:tcPr>
          <w:p w14:paraId="022E6719" w14:textId="3219F30B" w:rsidR="001B7CD5" w:rsidRPr="002853A1" w:rsidRDefault="001B7CD5">
            <w:pPr>
              <w:spacing w:after="0" w:line="240" w:lineRule="auto"/>
              <w:rPr>
                <w:rFonts w:ascii="Arial Narrow" w:eastAsia="Times New Roman" w:hAnsi="Arial Narrow"/>
                <w:color w:val="000000"/>
                <w:sz w:val="20"/>
                <w:szCs w:val="20"/>
                <w:lang w:eastAsia="en-AU"/>
              </w:rPr>
            </w:pPr>
          </w:p>
        </w:tc>
        <w:tc>
          <w:tcPr>
            <w:tcW w:w="1134" w:type="dxa"/>
            <w:tcBorders>
              <w:top w:val="single" w:sz="4" w:space="0" w:color="auto"/>
              <w:left w:val="nil"/>
              <w:bottom w:val="single" w:sz="4" w:space="0" w:color="auto"/>
              <w:right w:val="single" w:sz="4" w:space="0" w:color="auto"/>
            </w:tcBorders>
            <w:noWrap/>
            <w:vAlign w:val="center"/>
          </w:tcPr>
          <w:p w14:paraId="4935DAC9" w14:textId="4ED9EFFC" w:rsidR="001B7CD5" w:rsidRPr="002853A1" w:rsidRDefault="001B7CD5" w:rsidP="003A521B">
            <w:pPr>
              <w:spacing w:after="0" w:line="240" w:lineRule="auto"/>
              <w:contextualSpacing/>
              <w:jc w:val="center"/>
              <w:rPr>
                <w:rFonts w:ascii="Arial Narrow" w:eastAsia="Times New Roman" w:hAnsi="Arial Narrow"/>
                <w:b/>
                <w:bCs/>
                <w:color w:val="000000"/>
                <w:sz w:val="20"/>
                <w:szCs w:val="20"/>
                <w:lang w:eastAsia="en-AU"/>
              </w:rPr>
            </w:pPr>
            <w:r>
              <w:rPr>
                <w:rFonts w:ascii="Arial Narrow" w:eastAsia="Times New Roman" w:hAnsi="Arial Narrow"/>
                <w:b/>
                <w:bCs/>
                <w:color w:val="000000"/>
                <w:sz w:val="20"/>
                <w:szCs w:val="20"/>
                <w:lang w:eastAsia="en-AU"/>
              </w:rPr>
              <w:t>Proportion</w:t>
            </w:r>
            <w:r w:rsidRPr="002853A1" w:rsidDel="001B7CD5">
              <w:rPr>
                <w:rFonts w:ascii="Arial Narrow" w:eastAsia="Times New Roman" w:hAnsi="Arial Narrow"/>
                <w:b/>
                <w:bCs/>
                <w:color w:val="000000"/>
                <w:sz w:val="20"/>
                <w:szCs w:val="20"/>
                <w:lang w:eastAsia="en-AU"/>
              </w:rPr>
              <w:t xml:space="preserve"> </w:t>
            </w:r>
          </w:p>
        </w:tc>
        <w:tc>
          <w:tcPr>
            <w:tcW w:w="6152" w:type="dxa"/>
            <w:gridSpan w:val="6"/>
            <w:tcBorders>
              <w:top w:val="single" w:sz="4" w:space="0" w:color="auto"/>
              <w:left w:val="nil"/>
              <w:bottom w:val="single" w:sz="4" w:space="0" w:color="auto"/>
              <w:right w:val="single" w:sz="4" w:space="0" w:color="auto"/>
            </w:tcBorders>
            <w:noWrap/>
            <w:vAlign w:val="center"/>
          </w:tcPr>
          <w:p w14:paraId="4E475BC7" w14:textId="1D672C30" w:rsidR="001B7CD5" w:rsidRPr="002853A1" w:rsidRDefault="001B7CD5" w:rsidP="003A521B">
            <w:pPr>
              <w:spacing w:after="0" w:line="240" w:lineRule="auto"/>
              <w:contextualSpacing/>
              <w:jc w:val="center"/>
              <w:rPr>
                <w:rFonts w:ascii="Arial Narrow" w:eastAsia="Times New Roman" w:hAnsi="Arial Narrow"/>
                <w:b/>
                <w:bCs/>
                <w:color w:val="000000"/>
                <w:sz w:val="20"/>
                <w:szCs w:val="20"/>
                <w:lang w:eastAsia="en-AU"/>
              </w:rPr>
            </w:pPr>
            <w:r>
              <w:rPr>
                <w:rFonts w:ascii="Arial Narrow" w:eastAsia="Times New Roman" w:hAnsi="Arial Narrow"/>
                <w:b/>
                <w:bCs/>
                <w:color w:val="000000"/>
                <w:sz w:val="20"/>
                <w:szCs w:val="20"/>
                <w:lang w:eastAsia="en-AU"/>
              </w:rPr>
              <w:t>Year</w:t>
            </w:r>
            <w:r w:rsidRPr="002853A1" w:rsidDel="001B7CD5">
              <w:rPr>
                <w:rFonts w:ascii="Arial Narrow" w:eastAsia="Times New Roman" w:hAnsi="Arial Narrow"/>
                <w:b/>
                <w:bCs/>
                <w:color w:val="000000"/>
                <w:sz w:val="20"/>
                <w:szCs w:val="20"/>
                <w:lang w:eastAsia="en-AU"/>
              </w:rPr>
              <w:t xml:space="preserve"> </w:t>
            </w:r>
          </w:p>
        </w:tc>
      </w:tr>
      <w:tr w:rsidR="00105EF3" w:rsidRPr="00861900" w14:paraId="17B39E21" w14:textId="77777777" w:rsidTr="00105EF3">
        <w:tc>
          <w:tcPr>
            <w:tcW w:w="2410" w:type="dxa"/>
            <w:vMerge/>
            <w:tcBorders>
              <w:bottom w:val="single" w:sz="4" w:space="0" w:color="auto"/>
              <w:right w:val="single" w:sz="4" w:space="0" w:color="auto"/>
            </w:tcBorders>
            <w:noWrap/>
            <w:vAlign w:val="bottom"/>
          </w:tcPr>
          <w:p w14:paraId="794A9E16" w14:textId="77777777" w:rsidR="001B7CD5" w:rsidRPr="002853A1" w:rsidRDefault="001B7CD5" w:rsidP="001B7CD5">
            <w:pPr>
              <w:spacing w:after="0" w:line="240" w:lineRule="auto"/>
              <w:rPr>
                <w:rFonts w:ascii="Arial Narrow" w:eastAsia="Times New Roman" w:hAnsi="Arial Narrow"/>
                <w:color w:val="000000"/>
                <w:sz w:val="20"/>
                <w:szCs w:val="20"/>
                <w:lang w:eastAsia="en-AU"/>
              </w:rPr>
            </w:pPr>
          </w:p>
        </w:tc>
        <w:tc>
          <w:tcPr>
            <w:tcW w:w="1134" w:type="dxa"/>
            <w:tcBorders>
              <w:top w:val="single" w:sz="4" w:space="0" w:color="auto"/>
              <w:left w:val="single" w:sz="4" w:space="0" w:color="auto"/>
              <w:bottom w:val="single" w:sz="4" w:space="0" w:color="auto"/>
              <w:right w:val="single" w:sz="4" w:space="0" w:color="auto"/>
            </w:tcBorders>
            <w:noWrap/>
            <w:vAlign w:val="center"/>
          </w:tcPr>
          <w:p w14:paraId="3E9FBC9C" w14:textId="77777777" w:rsidR="001B7CD5" w:rsidRPr="002853A1" w:rsidDel="001B7CD5" w:rsidRDefault="001B7CD5" w:rsidP="001B7CD5">
            <w:pPr>
              <w:spacing w:after="0" w:line="240" w:lineRule="auto"/>
              <w:jc w:val="center"/>
              <w:rPr>
                <w:rFonts w:ascii="Arial Narrow" w:eastAsia="Times New Roman" w:hAnsi="Arial Narrow"/>
                <w:b/>
                <w:bCs/>
                <w:color w:val="000000"/>
                <w:sz w:val="20"/>
                <w:szCs w:val="20"/>
                <w:lang w:eastAsia="en-AU"/>
              </w:rPr>
            </w:pPr>
          </w:p>
        </w:tc>
        <w:tc>
          <w:tcPr>
            <w:tcW w:w="1025" w:type="dxa"/>
            <w:tcBorders>
              <w:top w:val="single" w:sz="4" w:space="0" w:color="auto"/>
              <w:left w:val="nil"/>
              <w:bottom w:val="single" w:sz="4" w:space="0" w:color="auto"/>
              <w:right w:val="single" w:sz="4" w:space="0" w:color="auto"/>
            </w:tcBorders>
            <w:noWrap/>
            <w:vAlign w:val="center"/>
          </w:tcPr>
          <w:p w14:paraId="11138803" w14:textId="7CE46548"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6</w:t>
            </w:r>
          </w:p>
        </w:tc>
        <w:tc>
          <w:tcPr>
            <w:tcW w:w="1025" w:type="dxa"/>
            <w:tcBorders>
              <w:top w:val="single" w:sz="4" w:space="0" w:color="auto"/>
              <w:left w:val="nil"/>
              <w:bottom w:val="single" w:sz="4" w:space="0" w:color="auto"/>
              <w:right w:val="single" w:sz="4" w:space="0" w:color="auto"/>
            </w:tcBorders>
            <w:noWrap/>
            <w:vAlign w:val="center"/>
          </w:tcPr>
          <w:p w14:paraId="35559EAD" w14:textId="610E88D8"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7</w:t>
            </w:r>
          </w:p>
        </w:tc>
        <w:tc>
          <w:tcPr>
            <w:tcW w:w="1026" w:type="dxa"/>
            <w:tcBorders>
              <w:top w:val="single" w:sz="4" w:space="0" w:color="auto"/>
              <w:left w:val="nil"/>
              <w:bottom w:val="single" w:sz="4" w:space="0" w:color="auto"/>
              <w:right w:val="single" w:sz="4" w:space="0" w:color="auto"/>
            </w:tcBorders>
            <w:noWrap/>
            <w:vAlign w:val="center"/>
          </w:tcPr>
          <w:p w14:paraId="30B5268B" w14:textId="05A4B2E5"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8</w:t>
            </w:r>
          </w:p>
        </w:tc>
        <w:tc>
          <w:tcPr>
            <w:tcW w:w="1025" w:type="dxa"/>
            <w:tcBorders>
              <w:top w:val="single" w:sz="4" w:space="0" w:color="auto"/>
              <w:left w:val="nil"/>
              <w:bottom w:val="single" w:sz="4" w:space="0" w:color="auto"/>
              <w:right w:val="single" w:sz="4" w:space="0" w:color="auto"/>
            </w:tcBorders>
            <w:noWrap/>
            <w:vAlign w:val="center"/>
          </w:tcPr>
          <w:p w14:paraId="30947837" w14:textId="1A6FA84D"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29</w:t>
            </w:r>
          </w:p>
        </w:tc>
        <w:tc>
          <w:tcPr>
            <w:tcW w:w="1025" w:type="dxa"/>
            <w:tcBorders>
              <w:top w:val="single" w:sz="4" w:space="0" w:color="auto"/>
              <w:left w:val="nil"/>
              <w:bottom w:val="single" w:sz="4" w:space="0" w:color="auto"/>
              <w:right w:val="single" w:sz="4" w:space="0" w:color="auto"/>
            </w:tcBorders>
            <w:noWrap/>
            <w:vAlign w:val="center"/>
          </w:tcPr>
          <w:p w14:paraId="4AD4A807" w14:textId="489852C9"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30</w:t>
            </w:r>
          </w:p>
        </w:tc>
        <w:tc>
          <w:tcPr>
            <w:tcW w:w="1026" w:type="dxa"/>
            <w:tcBorders>
              <w:top w:val="single" w:sz="4" w:space="0" w:color="auto"/>
              <w:left w:val="nil"/>
              <w:bottom w:val="single" w:sz="4" w:space="0" w:color="auto"/>
              <w:right w:val="single" w:sz="4" w:space="0" w:color="auto"/>
            </w:tcBorders>
            <w:noWrap/>
            <w:vAlign w:val="center"/>
          </w:tcPr>
          <w:p w14:paraId="5B3EEA69" w14:textId="16ACC76F" w:rsidR="001B7CD5" w:rsidRPr="002853A1" w:rsidRDefault="001B7CD5" w:rsidP="001B7CD5">
            <w:pPr>
              <w:spacing w:after="0" w:line="240" w:lineRule="auto"/>
              <w:jc w:val="center"/>
              <w:rPr>
                <w:rFonts w:ascii="Arial Narrow" w:eastAsia="Times New Roman" w:hAnsi="Arial Narrow"/>
                <w:b/>
                <w:bCs/>
                <w:color w:val="000000"/>
                <w:sz w:val="20"/>
                <w:szCs w:val="20"/>
                <w:lang w:eastAsia="en-AU"/>
              </w:rPr>
            </w:pPr>
            <w:r w:rsidRPr="002853A1">
              <w:rPr>
                <w:rFonts w:ascii="Arial Narrow" w:eastAsia="Times New Roman" w:hAnsi="Arial Narrow"/>
                <w:b/>
                <w:bCs/>
                <w:color w:val="000000"/>
                <w:sz w:val="20"/>
                <w:szCs w:val="20"/>
                <w:lang w:eastAsia="en-AU"/>
              </w:rPr>
              <w:t>2031</w:t>
            </w:r>
          </w:p>
        </w:tc>
      </w:tr>
      <w:tr w:rsidR="00DD006A" w:rsidRPr="00861900" w14:paraId="374FCC44" w14:textId="77777777" w:rsidTr="00105EF3">
        <w:tc>
          <w:tcPr>
            <w:tcW w:w="2410" w:type="dxa"/>
            <w:tcBorders>
              <w:top w:val="single" w:sz="4" w:space="0" w:color="auto"/>
              <w:left w:val="single" w:sz="4" w:space="0" w:color="auto"/>
              <w:bottom w:val="single" w:sz="4" w:space="0" w:color="auto"/>
              <w:right w:val="single" w:sz="4" w:space="0" w:color="auto"/>
            </w:tcBorders>
            <w:noWrap/>
            <w:vAlign w:val="center"/>
            <w:hideMark/>
          </w:tcPr>
          <w:p w14:paraId="5807FC41" w14:textId="2E1A3C92" w:rsidR="00EF5A7D" w:rsidRPr="007C04B8" w:rsidRDefault="00EF5A7D" w:rsidP="00626D5B">
            <w:pPr>
              <w:spacing w:after="0" w:line="240" w:lineRule="auto"/>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Total osimertinib patients in the metastatic setting</w:t>
            </w:r>
            <w:r w:rsidR="000E6DDE" w:rsidRPr="007C04B8">
              <w:rPr>
                <w:rFonts w:ascii="Arial Narrow" w:eastAsia="Times New Roman" w:hAnsi="Arial Narrow"/>
                <w:color w:val="000000"/>
                <w:sz w:val="20"/>
                <w:szCs w:val="20"/>
                <w:lang w:eastAsia="en-AU"/>
              </w:rPr>
              <w:t xml:space="preserve"> (</w:t>
            </w:r>
            <w:r w:rsidR="000E6DDE" w:rsidRPr="007C04B8">
              <w:rPr>
                <w:rFonts w:ascii="Arial Narrow" w:eastAsia="Times New Roman" w:hAnsi="Arial Narrow"/>
                <w:color w:val="000000"/>
                <w:sz w:val="20"/>
                <w:szCs w:val="20"/>
                <w:lang w:eastAsia="en-AU"/>
              </w:rPr>
              <w:fldChar w:fldCharType="begin"/>
            </w:r>
            <w:r w:rsidR="000E6DDE" w:rsidRPr="007C04B8">
              <w:rPr>
                <w:rFonts w:ascii="Arial Narrow" w:eastAsia="Times New Roman" w:hAnsi="Arial Narrow"/>
                <w:color w:val="000000"/>
                <w:sz w:val="20"/>
                <w:szCs w:val="20"/>
                <w:lang w:eastAsia="en-AU"/>
              </w:rPr>
              <w:instrText xml:space="preserve"> REF _Ref214325496 \h </w:instrText>
            </w:r>
            <w:r w:rsidR="007C04B8" w:rsidRPr="007C04B8">
              <w:rPr>
                <w:rFonts w:ascii="Arial Narrow" w:eastAsia="Times New Roman" w:hAnsi="Arial Narrow"/>
                <w:color w:val="000000"/>
                <w:sz w:val="20"/>
                <w:szCs w:val="20"/>
                <w:lang w:eastAsia="en-AU"/>
              </w:rPr>
              <w:instrText xml:space="preserve"> \* MERGEFORMAT </w:instrText>
            </w:r>
            <w:r w:rsidR="000E6DDE" w:rsidRPr="007C04B8">
              <w:rPr>
                <w:rFonts w:ascii="Arial Narrow" w:eastAsia="Times New Roman" w:hAnsi="Arial Narrow"/>
                <w:color w:val="000000"/>
                <w:sz w:val="20"/>
                <w:szCs w:val="20"/>
                <w:lang w:eastAsia="en-AU"/>
              </w:rPr>
            </w:r>
            <w:r w:rsidR="000E6DDE" w:rsidRPr="007C04B8">
              <w:rPr>
                <w:rFonts w:ascii="Arial Narrow" w:eastAsia="Times New Roman" w:hAnsi="Arial Narrow"/>
                <w:color w:val="000000"/>
                <w:sz w:val="20"/>
                <w:szCs w:val="20"/>
                <w:lang w:eastAsia="en-AU"/>
              </w:rPr>
              <w:fldChar w:fldCharType="separate"/>
            </w:r>
            <w:r w:rsidR="00F4377E" w:rsidRPr="004B314E">
              <w:rPr>
                <w:rFonts w:ascii="Arial Narrow" w:hAnsi="Arial Narrow"/>
                <w:sz w:val="20"/>
                <w:szCs w:val="20"/>
              </w:rPr>
              <w:t xml:space="preserve">Table </w:t>
            </w:r>
            <w:r w:rsidR="00F4377E" w:rsidRPr="004B314E">
              <w:rPr>
                <w:rFonts w:ascii="Arial Narrow" w:hAnsi="Arial Narrow"/>
                <w:noProof/>
                <w:sz w:val="20"/>
                <w:szCs w:val="20"/>
              </w:rPr>
              <w:t>4</w:t>
            </w:r>
            <w:r w:rsidR="000E6DDE" w:rsidRPr="007C04B8">
              <w:rPr>
                <w:rFonts w:ascii="Arial Narrow" w:eastAsia="Times New Roman" w:hAnsi="Arial Narrow"/>
                <w:color w:val="000000"/>
                <w:sz w:val="20"/>
                <w:szCs w:val="20"/>
                <w:lang w:eastAsia="en-AU"/>
              </w:rPr>
              <w:fldChar w:fldCharType="end"/>
            </w:r>
            <w:r w:rsidR="000E6DDE" w:rsidRPr="007C04B8">
              <w:rPr>
                <w:rFonts w:ascii="Arial Narrow" w:eastAsia="Times New Roman" w:hAnsi="Arial Narrow"/>
                <w:color w:val="000000"/>
                <w:sz w:val="20"/>
                <w:szCs w:val="20"/>
                <w:lang w:eastAsia="en-AU"/>
              </w:rPr>
              <w:t>)</w:t>
            </w:r>
            <w:r w:rsidRPr="007C04B8">
              <w:rPr>
                <w:rFonts w:ascii="Arial Narrow" w:eastAsia="Times New Roman" w:hAnsi="Arial Narrow"/>
                <w:color w:val="000000"/>
                <w:sz w:val="20"/>
                <w:szCs w:val="20"/>
                <w:lang w:eastAsia="en-AU"/>
              </w:rPr>
              <w:t xml:space="preserve"> </w:t>
            </w:r>
          </w:p>
        </w:tc>
        <w:tc>
          <w:tcPr>
            <w:tcW w:w="1134" w:type="dxa"/>
            <w:tcBorders>
              <w:top w:val="nil"/>
              <w:left w:val="nil"/>
              <w:bottom w:val="single" w:sz="4" w:space="0" w:color="auto"/>
              <w:right w:val="single" w:sz="4" w:space="0" w:color="auto"/>
            </w:tcBorders>
            <w:noWrap/>
            <w:vAlign w:val="center"/>
            <w:hideMark/>
          </w:tcPr>
          <w:p w14:paraId="45653D4D" w14:textId="77777777" w:rsidR="00EF5A7D" w:rsidRPr="007C04B8" w:rsidRDefault="00EF5A7D">
            <w:pPr>
              <w:spacing w:after="0" w:line="240" w:lineRule="auto"/>
              <w:jc w:val="center"/>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 </w:t>
            </w:r>
          </w:p>
        </w:tc>
        <w:tc>
          <w:tcPr>
            <w:tcW w:w="1025" w:type="dxa"/>
            <w:tcBorders>
              <w:top w:val="nil"/>
              <w:left w:val="nil"/>
              <w:bottom w:val="single" w:sz="4" w:space="0" w:color="auto"/>
              <w:right w:val="single" w:sz="4" w:space="0" w:color="auto"/>
            </w:tcBorders>
            <w:noWrap/>
            <w:vAlign w:val="center"/>
            <w:hideMark/>
          </w:tcPr>
          <w:p w14:paraId="57ED9E32" w14:textId="410538F6" w:rsidR="00EF5A7D" w:rsidRPr="00105EF3" w:rsidRDefault="00F9D12B"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51DABB3B" w14:textId="00671894" w:rsidR="00EF5A7D" w:rsidRPr="00105EF3" w:rsidRDefault="35CA688C"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4F4DA2D2" w14:textId="0E2685C3" w:rsidR="00EF5A7D" w:rsidRPr="00105EF3" w:rsidRDefault="2E46D518"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706C2AB4" w14:textId="76E652D2" w:rsidR="00EF5A7D" w:rsidRPr="00105EF3" w:rsidRDefault="7B7DCFF0"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00AF221F" w14:textId="7D042758" w:rsidR="00EF5A7D" w:rsidRPr="00105EF3" w:rsidRDefault="2BEC1B42"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59BCB3EF" w14:textId="23666450" w:rsidR="00EF5A7D" w:rsidRPr="00105EF3" w:rsidRDefault="19AB7819"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r>
      <w:tr w:rsidR="00DD006A" w:rsidRPr="00861900" w14:paraId="0D3D88EE" w14:textId="77777777" w:rsidTr="00105EF3">
        <w:tc>
          <w:tcPr>
            <w:tcW w:w="2410" w:type="dxa"/>
            <w:tcBorders>
              <w:top w:val="nil"/>
              <w:left w:val="single" w:sz="4" w:space="0" w:color="auto"/>
              <w:bottom w:val="single" w:sz="4" w:space="0" w:color="auto"/>
              <w:right w:val="single" w:sz="4" w:space="0" w:color="auto"/>
            </w:tcBorders>
            <w:noWrap/>
            <w:vAlign w:val="center"/>
            <w:hideMark/>
          </w:tcPr>
          <w:p w14:paraId="0B5C15FD" w14:textId="77777777" w:rsidR="00EF5A7D" w:rsidRPr="007C04B8" w:rsidRDefault="00EF5A7D" w:rsidP="00626D5B">
            <w:pPr>
              <w:spacing w:after="0" w:line="240" w:lineRule="auto"/>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Patients undergoing tissue biopsy</w:t>
            </w:r>
          </w:p>
        </w:tc>
        <w:tc>
          <w:tcPr>
            <w:tcW w:w="1134" w:type="dxa"/>
            <w:tcBorders>
              <w:top w:val="nil"/>
              <w:left w:val="nil"/>
              <w:bottom w:val="single" w:sz="4" w:space="0" w:color="auto"/>
              <w:right w:val="single" w:sz="4" w:space="0" w:color="auto"/>
            </w:tcBorders>
            <w:noWrap/>
            <w:vAlign w:val="center"/>
            <w:hideMark/>
          </w:tcPr>
          <w:p w14:paraId="66C430BF" w14:textId="77777777" w:rsidR="00EF5A7D" w:rsidRPr="007C04B8" w:rsidRDefault="00EF5A7D">
            <w:pPr>
              <w:spacing w:after="0" w:line="240" w:lineRule="auto"/>
              <w:jc w:val="center"/>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90%</w:t>
            </w:r>
          </w:p>
        </w:tc>
        <w:tc>
          <w:tcPr>
            <w:tcW w:w="1025" w:type="dxa"/>
            <w:tcBorders>
              <w:top w:val="nil"/>
              <w:left w:val="nil"/>
              <w:bottom w:val="single" w:sz="4" w:space="0" w:color="auto"/>
              <w:right w:val="single" w:sz="4" w:space="0" w:color="auto"/>
            </w:tcBorders>
            <w:noWrap/>
            <w:vAlign w:val="center"/>
            <w:hideMark/>
          </w:tcPr>
          <w:p w14:paraId="0F8F052D" w14:textId="2A2328F4" w:rsidR="00EF5A7D" w:rsidRPr="00105EF3" w:rsidRDefault="7F8490FD"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7CC65780" w14:textId="21E6F4F4" w:rsidR="00EF5A7D" w:rsidRPr="00105EF3" w:rsidRDefault="1BE44819"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6017C6A1" w14:textId="34500617" w:rsidR="00EF5A7D" w:rsidRPr="00105EF3" w:rsidRDefault="742ADFFD"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0B2BF585" w14:textId="7D0664D6" w:rsidR="00EF5A7D" w:rsidRPr="00105EF3" w:rsidRDefault="2A1654FC"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3076996D" w14:textId="795766B1" w:rsidR="00EF5A7D" w:rsidRPr="00105EF3" w:rsidRDefault="7E766C4F"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50E8C795" w14:textId="290B855F" w:rsidR="00EF5A7D" w:rsidRPr="00105EF3" w:rsidRDefault="16E22F5B"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r>
      <w:tr w:rsidR="00105EF3" w:rsidRPr="00861900" w14:paraId="67E509F0" w14:textId="77777777" w:rsidTr="00BC4675">
        <w:tc>
          <w:tcPr>
            <w:tcW w:w="2410" w:type="dxa"/>
            <w:tcBorders>
              <w:top w:val="nil"/>
              <w:left w:val="single" w:sz="4" w:space="0" w:color="auto"/>
              <w:bottom w:val="single" w:sz="4" w:space="0" w:color="auto"/>
              <w:right w:val="single" w:sz="4" w:space="0" w:color="auto"/>
            </w:tcBorders>
            <w:noWrap/>
            <w:vAlign w:val="center"/>
            <w:hideMark/>
          </w:tcPr>
          <w:p w14:paraId="0CBAD839" w14:textId="76D1A4C8" w:rsidR="00DD006A" w:rsidRPr="007C04B8" w:rsidRDefault="00DD006A" w:rsidP="00DD006A">
            <w:pPr>
              <w:spacing w:after="0" w:line="240" w:lineRule="auto"/>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 xml:space="preserve">Patients undergoing MET testing, IHC </w:t>
            </w:r>
          </w:p>
        </w:tc>
        <w:tc>
          <w:tcPr>
            <w:tcW w:w="1134" w:type="dxa"/>
            <w:tcBorders>
              <w:top w:val="nil"/>
              <w:left w:val="nil"/>
              <w:bottom w:val="single" w:sz="4" w:space="0" w:color="auto"/>
              <w:right w:val="single" w:sz="4" w:space="0" w:color="auto"/>
            </w:tcBorders>
            <w:noWrap/>
            <w:vAlign w:val="center"/>
            <w:hideMark/>
          </w:tcPr>
          <w:p w14:paraId="7705BA4D" w14:textId="77777777" w:rsidR="00DD006A" w:rsidRPr="007C04B8" w:rsidRDefault="00DD006A" w:rsidP="00DD006A">
            <w:pPr>
              <w:spacing w:after="0" w:line="240" w:lineRule="auto"/>
              <w:jc w:val="center"/>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100%</w:t>
            </w:r>
          </w:p>
        </w:tc>
        <w:tc>
          <w:tcPr>
            <w:tcW w:w="1025" w:type="dxa"/>
            <w:tcBorders>
              <w:top w:val="nil"/>
              <w:left w:val="nil"/>
              <w:bottom w:val="single" w:sz="4" w:space="0" w:color="auto"/>
              <w:right w:val="single" w:sz="4" w:space="0" w:color="auto"/>
            </w:tcBorders>
            <w:noWrap/>
            <w:vAlign w:val="center"/>
            <w:hideMark/>
          </w:tcPr>
          <w:p w14:paraId="31C913A2" w14:textId="3A0844BC" w:rsidR="00DD006A" w:rsidRPr="00105EF3" w:rsidRDefault="00DD006A"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0A030AD7" w14:textId="6A41B51D" w:rsidR="00DD006A" w:rsidRPr="00105EF3" w:rsidRDefault="00DD006A"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31C39D8B" w14:textId="75CE0B0C" w:rsidR="00DD006A" w:rsidRPr="00105EF3" w:rsidRDefault="00DD006A"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tcPr>
          <w:p w14:paraId="387FA341" w14:textId="278D764F"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tcPr>
          <w:p w14:paraId="13A6D294" w14:textId="79007AE7"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tcPr>
          <w:p w14:paraId="01E922B4" w14:textId="2277F7B1"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r>
      <w:tr w:rsidR="00105EF3" w:rsidRPr="00861900" w14:paraId="6F25E73A" w14:textId="77777777" w:rsidTr="00BC4675">
        <w:trPr>
          <w:trHeight w:val="560"/>
        </w:trPr>
        <w:tc>
          <w:tcPr>
            <w:tcW w:w="2410" w:type="dxa"/>
            <w:tcBorders>
              <w:top w:val="nil"/>
              <w:left w:val="single" w:sz="4" w:space="0" w:color="auto"/>
              <w:bottom w:val="single" w:sz="4" w:space="0" w:color="auto"/>
              <w:right w:val="single" w:sz="4" w:space="0" w:color="auto"/>
            </w:tcBorders>
            <w:noWrap/>
            <w:vAlign w:val="center"/>
            <w:hideMark/>
          </w:tcPr>
          <w:p w14:paraId="58BB1F05" w14:textId="0DFE29A3" w:rsidR="00DD006A" w:rsidRPr="007C04B8" w:rsidRDefault="00DD006A" w:rsidP="00DD006A">
            <w:pPr>
              <w:spacing w:after="0" w:line="240" w:lineRule="auto"/>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Patients undergoing MET testing, FISH followed by IHC</w:t>
            </w:r>
          </w:p>
        </w:tc>
        <w:tc>
          <w:tcPr>
            <w:tcW w:w="1134" w:type="dxa"/>
            <w:tcBorders>
              <w:top w:val="nil"/>
              <w:left w:val="nil"/>
              <w:bottom w:val="single" w:sz="4" w:space="0" w:color="auto"/>
              <w:right w:val="single" w:sz="4" w:space="0" w:color="auto"/>
            </w:tcBorders>
            <w:noWrap/>
            <w:vAlign w:val="center"/>
            <w:hideMark/>
          </w:tcPr>
          <w:p w14:paraId="1DA1E3B3" w14:textId="77777777" w:rsidR="00DD006A" w:rsidRPr="007C04B8" w:rsidRDefault="00DD006A" w:rsidP="00DD006A">
            <w:pPr>
              <w:spacing w:after="0" w:line="240" w:lineRule="auto"/>
              <w:jc w:val="center"/>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71%</w:t>
            </w:r>
          </w:p>
        </w:tc>
        <w:tc>
          <w:tcPr>
            <w:tcW w:w="1025" w:type="dxa"/>
            <w:tcBorders>
              <w:top w:val="nil"/>
              <w:left w:val="nil"/>
              <w:bottom w:val="single" w:sz="4" w:space="0" w:color="auto"/>
              <w:right w:val="single" w:sz="4" w:space="0" w:color="auto"/>
            </w:tcBorders>
            <w:noWrap/>
            <w:vAlign w:val="center"/>
          </w:tcPr>
          <w:p w14:paraId="66A91E8B" w14:textId="233C938F"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tcPr>
          <w:p w14:paraId="0105B682" w14:textId="65F5886C"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tcPr>
          <w:p w14:paraId="53373DF1" w14:textId="177F8F46"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tcPr>
          <w:p w14:paraId="0950208B" w14:textId="13A82375"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tcPr>
          <w:p w14:paraId="61FD3934" w14:textId="34650DBB"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tcPr>
          <w:p w14:paraId="4A886F62" w14:textId="23CC8AB0" w:rsidR="00DD006A" w:rsidRPr="00105EF3" w:rsidRDefault="00DD006A" w:rsidP="00BC4675">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r>
      <w:tr w:rsidR="00DD006A" w:rsidRPr="00861900" w14:paraId="2D7C4587" w14:textId="77777777" w:rsidTr="00105EF3">
        <w:tc>
          <w:tcPr>
            <w:tcW w:w="2410" w:type="dxa"/>
            <w:tcBorders>
              <w:top w:val="single" w:sz="4" w:space="0" w:color="auto"/>
              <w:left w:val="single" w:sz="4" w:space="0" w:color="auto"/>
              <w:bottom w:val="single" w:sz="4" w:space="0" w:color="auto"/>
              <w:right w:val="single" w:sz="4" w:space="0" w:color="auto"/>
            </w:tcBorders>
            <w:noWrap/>
            <w:vAlign w:val="center"/>
            <w:hideMark/>
          </w:tcPr>
          <w:p w14:paraId="1C249A1A" w14:textId="77777777" w:rsidR="00EF5A7D" w:rsidRPr="007C04B8" w:rsidRDefault="00EF5A7D" w:rsidP="00626D5B">
            <w:pPr>
              <w:spacing w:after="0" w:line="240" w:lineRule="auto"/>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Total proposed MBS services for MET overexpression/amplification</w:t>
            </w:r>
          </w:p>
        </w:tc>
        <w:tc>
          <w:tcPr>
            <w:tcW w:w="1134" w:type="dxa"/>
            <w:tcBorders>
              <w:top w:val="nil"/>
              <w:left w:val="nil"/>
              <w:bottom w:val="single" w:sz="4" w:space="0" w:color="auto"/>
              <w:right w:val="single" w:sz="4" w:space="0" w:color="auto"/>
            </w:tcBorders>
            <w:noWrap/>
            <w:vAlign w:val="center"/>
            <w:hideMark/>
          </w:tcPr>
          <w:p w14:paraId="43389F01" w14:textId="77777777" w:rsidR="00EF5A7D" w:rsidRPr="007C04B8" w:rsidRDefault="00EF5A7D">
            <w:pPr>
              <w:spacing w:after="0" w:line="240" w:lineRule="auto"/>
              <w:jc w:val="center"/>
              <w:rPr>
                <w:rFonts w:ascii="Arial Narrow" w:eastAsia="Times New Roman" w:hAnsi="Arial Narrow"/>
                <w:color w:val="000000"/>
                <w:sz w:val="20"/>
                <w:szCs w:val="20"/>
                <w:lang w:eastAsia="en-AU"/>
              </w:rPr>
            </w:pPr>
            <w:r w:rsidRPr="007C04B8">
              <w:rPr>
                <w:rFonts w:ascii="Arial Narrow" w:eastAsia="Times New Roman" w:hAnsi="Arial Narrow"/>
                <w:color w:val="000000"/>
                <w:sz w:val="20"/>
                <w:szCs w:val="20"/>
                <w:lang w:eastAsia="en-AU"/>
              </w:rPr>
              <w:t> </w:t>
            </w:r>
          </w:p>
        </w:tc>
        <w:tc>
          <w:tcPr>
            <w:tcW w:w="1025" w:type="dxa"/>
            <w:tcBorders>
              <w:top w:val="nil"/>
              <w:left w:val="nil"/>
              <w:bottom w:val="single" w:sz="4" w:space="0" w:color="auto"/>
              <w:right w:val="single" w:sz="4" w:space="0" w:color="auto"/>
            </w:tcBorders>
            <w:noWrap/>
            <w:vAlign w:val="center"/>
            <w:hideMark/>
          </w:tcPr>
          <w:p w14:paraId="6E38AEBF" w14:textId="7C8AD2AD" w:rsidR="00EF5A7D" w:rsidRPr="00105EF3" w:rsidRDefault="6D998A0E"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0F94B6DF" w14:textId="74C138D8" w:rsidR="00EF5A7D" w:rsidRPr="00105EF3" w:rsidRDefault="0CDFEFE4"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573848A0" w14:textId="33AEBC5E" w:rsidR="00EF5A7D" w:rsidRPr="00105EF3" w:rsidRDefault="7BBF3EA3"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25470422" w14:textId="517D2C67" w:rsidR="00EF5A7D" w:rsidRPr="00105EF3" w:rsidRDefault="33D48639"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5" w:type="dxa"/>
            <w:tcBorders>
              <w:top w:val="nil"/>
              <w:left w:val="nil"/>
              <w:bottom w:val="single" w:sz="4" w:space="0" w:color="auto"/>
              <w:right w:val="single" w:sz="4" w:space="0" w:color="auto"/>
            </w:tcBorders>
            <w:noWrap/>
            <w:vAlign w:val="center"/>
            <w:hideMark/>
          </w:tcPr>
          <w:p w14:paraId="3076564F" w14:textId="4A1D457B" w:rsidR="00EF5A7D" w:rsidRPr="00105EF3" w:rsidRDefault="5CB6543B"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c>
          <w:tcPr>
            <w:tcW w:w="1026" w:type="dxa"/>
            <w:tcBorders>
              <w:top w:val="nil"/>
              <w:left w:val="nil"/>
              <w:bottom w:val="single" w:sz="4" w:space="0" w:color="auto"/>
              <w:right w:val="single" w:sz="4" w:space="0" w:color="auto"/>
            </w:tcBorders>
            <w:noWrap/>
            <w:vAlign w:val="center"/>
            <w:hideMark/>
          </w:tcPr>
          <w:p w14:paraId="46D9D2E4" w14:textId="5FFF6642" w:rsidR="00EF5A7D" w:rsidRPr="00105EF3" w:rsidRDefault="69E4EA67" w:rsidP="008340D6">
            <w:pPr>
              <w:spacing w:after="0" w:line="240" w:lineRule="auto"/>
              <w:jc w:val="center"/>
              <w:rPr>
                <w:rFonts w:ascii="Arial Narrow" w:eastAsia="Times New Roman" w:hAnsi="Arial Narrow"/>
                <w:color w:val="000000"/>
                <w:sz w:val="17"/>
                <w:szCs w:val="17"/>
                <w:lang w:eastAsia="en-AU"/>
              </w:rPr>
            </w:pPr>
            <w:r w:rsidRPr="00105EF3">
              <w:rPr>
                <w:rFonts w:ascii="Arial Narrow" w:eastAsia="Times New Roman" w:hAnsi="Arial Narrow"/>
                <w:color w:val="000000" w:themeColor="text1"/>
                <w:sz w:val="17"/>
                <w:szCs w:val="17"/>
                <w:lang w:eastAsia="en-AU"/>
              </w:rPr>
              <w:t>REDACTED</w:t>
            </w:r>
          </w:p>
        </w:tc>
      </w:tr>
    </w:tbl>
    <w:p w14:paraId="645A9A27" w14:textId="4CBB253F" w:rsidR="00EF5A7D" w:rsidRPr="00310D7F" w:rsidRDefault="009B6F1B" w:rsidP="00DD6CE9">
      <w:pPr>
        <w:pStyle w:val="Tablenotes"/>
      </w:pPr>
      <w:r>
        <w:t xml:space="preserve">Source: </w:t>
      </w:r>
      <w:r w:rsidR="00960F6C">
        <w:t xml:space="preserve">Adapted from </w:t>
      </w:r>
      <w:r>
        <w:t>Table 4, p 10, Estimated Utilisation document provided with the application.</w:t>
      </w:r>
    </w:p>
    <w:p w14:paraId="146CDD8B" w14:textId="1173C446" w:rsidR="00CE4F9F" w:rsidRDefault="00CE4F9F" w:rsidP="00055675">
      <w:pPr>
        <w:rPr>
          <w:b/>
          <w:bCs/>
        </w:rPr>
      </w:pPr>
      <w:r w:rsidRPr="23A54FEC">
        <w:rPr>
          <w:b/>
          <w:bCs/>
        </w:rPr>
        <w:t>Test population</w:t>
      </w:r>
    </w:p>
    <w:p w14:paraId="369DA129" w14:textId="297FC0D9" w:rsidR="00CE4F9F" w:rsidRDefault="0E161D36" w:rsidP="00055675">
      <w:r>
        <w:t xml:space="preserve">The </w:t>
      </w:r>
      <w:r w:rsidR="3BEE50DD">
        <w:t xml:space="preserve">proposed </w:t>
      </w:r>
      <w:r>
        <w:t xml:space="preserve">population for MET testing to determine eligibility for savolitinib plus osimertinib </w:t>
      </w:r>
      <w:r w:rsidR="79BF25FA">
        <w:t>combination therapy</w:t>
      </w:r>
      <w:r>
        <w:t xml:space="preserve"> in the application includes all patients with locally advanced or metastatic NSCLC with documented disease progression on or after prior osimertinib therapy. </w:t>
      </w:r>
      <w:r w:rsidR="7C39B780">
        <w:t xml:space="preserve">This is consistent with the population selection for </w:t>
      </w:r>
      <w:r w:rsidR="7E2B00BE">
        <w:t>the phase II trial SAVANNAH and ongoing phase III trial SAFFRON</w:t>
      </w:r>
      <w:r w:rsidR="159EF7D7">
        <w:t>, where patients could be enrolled if they had locally advanced or metastatic NSCLC with documented EGFRm (</w:t>
      </w:r>
      <w:r w:rsidR="159EF7D7" w:rsidRPr="2183FBB7">
        <w:rPr>
          <w:i/>
          <w:iCs/>
        </w:rPr>
        <w:t>Ex19</w:t>
      </w:r>
      <w:r w:rsidR="159EF7D7">
        <w:t xml:space="preserve"> del/</w:t>
      </w:r>
      <w:r w:rsidR="12329276">
        <w:t xml:space="preserve"> or point mutation in</w:t>
      </w:r>
      <w:r w:rsidR="159EF7D7">
        <w:t xml:space="preserve"> </w:t>
      </w:r>
      <w:r w:rsidR="159EF7D7" w:rsidRPr="2183FBB7">
        <w:rPr>
          <w:i/>
          <w:iCs/>
        </w:rPr>
        <w:t>L858R</w:t>
      </w:r>
      <w:r w:rsidR="159EF7D7">
        <w:t xml:space="preserve">) and/or </w:t>
      </w:r>
      <w:r w:rsidR="159EF7D7" w:rsidRPr="2183FBB7">
        <w:rPr>
          <w:i/>
          <w:iCs/>
        </w:rPr>
        <w:t>T790M</w:t>
      </w:r>
      <w:r w:rsidR="50BFA6BB">
        <w:t xml:space="preserve"> substitution)</w:t>
      </w:r>
      <w:r w:rsidR="159EF7D7">
        <w:t xml:space="preserve">, and </w:t>
      </w:r>
      <w:r w:rsidR="50BFA6BB">
        <w:t xml:space="preserve">were eligible for treatment if their tumours demonstrated </w:t>
      </w:r>
      <w:r w:rsidR="159EF7D7">
        <w:t xml:space="preserve">MET overexpression and/or amplification as determined by </w:t>
      </w:r>
      <w:r w:rsidR="0CB7E3AB">
        <w:t xml:space="preserve">a </w:t>
      </w:r>
      <w:r w:rsidR="159EF7D7">
        <w:t>central laboratory</w:t>
      </w:r>
      <w:r w:rsidR="7E2B00BE">
        <w:t>.</w:t>
      </w:r>
      <w:r w:rsidR="44261D32">
        <w:t xml:space="preserve"> </w:t>
      </w:r>
    </w:p>
    <w:p w14:paraId="6F18BF37" w14:textId="68FDF753" w:rsidR="004B732E" w:rsidRDefault="004B732E" w:rsidP="004B732E">
      <w:pPr>
        <w:rPr>
          <w:i/>
          <w:iCs/>
        </w:rPr>
      </w:pPr>
      <w:r w:rsidRPr="2ACAFB8D">
        <w:rPr>
          <w:i/>
          <w:iCs/>
        </w:rPr>
        <w:t xml:space="preserve">PASC determined the population definition should include the phrase ‘...and do not demonstrate histological evidence of small cell transformation’. This has been subsequently added to the test description </w:t>
      </w:r>
      <w:r w:rsidRPr="2ACAFB8D">
        <w:rPr>
          <w:i/>
          <w:iCs/>
        </w:rPr>
        <w:lastRenderedPageBreak/>
        <w:t xml:space="preserve">(Table 1 above). PASC considered that this would ensure patients who may go on to receive treatment with osimertinib in combination with savolitinib have NSCLC, as </w:t>
      </w:r>
      <w:r w:rsidR="00460B95">
        <w:rPr>
          <w:i/>
          <w:iCs/>
        </w:rPr>
        <w:t>the proposed</w:t>
      </w:r>
      <w:r w:rsidRPr="2ACAFB8D">
        <w:rPr>
          <w:i/>
          <w:iCs/>
        </w:rPr>
        <w:t xml:space="preserve"> treatment is </w:t>
      </w:r>
      <w:r w:rsidR="00460B95">
        <w:rPr>
          <w:i/>
          <w:iCs/>
        </w:rPr>
        <w:t>neither</w:t>
      </w:r>
      <w:r w:rsidRPr="2ACAFB8D">
        <w:rPr>
          <w:i/>
          <w:iCs/>
        </w:rPr>
        <w:t xml:space="preserve"> TGA approved nor </w:t>
      </w:r>
      <w:r w:rsidR="00EA7376">
        <w:rPr>
          <w:i/>
          <w:iCs/>
        </w:rPr>
        <w:t>proposed to be</w:t>
      </w:r>
      <w:r w:rsidRPr="2ACAFB8D">
        <w:rPr>
          <w:i/>
          <w:iCs/>
        </w:rPr>
        <w:t xml:space="preserve"> PBS listed for treatment of SCLC. </w:t>
      </w:r>
    </w:p>
    <w:p w14:paraId="5C8BD8DF" w14:textId="7A39071A" w:rsidR="00A76AFD" w:rsidRPr="00427A76" w:rsidRDefault="00A76AFD" w:rsidP="7F1EE60D">
      <w:pPr>
        <w:rPr>
          <w:i/>
          <w:iCs/>
        </w:rPr>
      </w:pPr>
      <w:r w:rsidRPr="7F1EE60D">
        <w:rPr>
          <w:i/>
          <w:iCs/>
        </w:rPr>
        <w:t>PASC noted the applicant’s comment stating approximately 25% of the target population is currently biopsied and tested for transformation to SCLC. The applicant considered this estimate was reasonable given clinical advice they had received. The applicant stated key external experts concurred that tissue testing at progression is clinically valuable beyond identifying MET overexpression or amplification, for example to detect SCLC transformation. The applicant further noted that</w:t>
      </w:r>
      <w:r w:rsidR="00251D33" w:rsidRPr="7F1EE60D">
        <w:rPr>
          <w:i/>
          <w:iCs/>
        </w:rPr>
        <w:t xml:space="preserve"> currently</w:t>
      </w:r>
      <w:r w:rsidRPr="7F1EE60D">
        <w:rPr>
          <w:i/>
          <w:iCs/>
        </w:rPr>
        <w:t xml:space="preserve"> rebiopsy has largely been driven by EGFR T790M testing (MBS 73351), and uptake of rebiopsy may </w:t>
      </w:r>
      <w:r w:rsidR="00486F0A" w:rsidRPr="7F1EE60D">
        <w:rPr>
          <w:i/>
          <w:iCs/>
        </w:rPr>
        <w:t>increase</w:t>
      </w:r>
      <w:r w:rsidRPr="7F1EE60D">
        <w:rPr>
          <w:i/>
          <w:iCs/>
        </w:rPr>
        <w:t xml:space="preserve"> if </w:t>
      </w:r>
      <w:r w:rsidR="00486F0A" w:rsidRPr="7F1EE60D">
        <w:rPr>
          <w:i/>
          <w:iCs/>
        </w:rPr>
        <w:t>additional</w:t>
      </w:r>
      <w:r w:rsidRPr="7F1EE60D">
        <w:rPr>
          <w:i/>
          <w:iCs/>
        </w:rPr>
        <w:t xml:space="preserve"> testing </w:t>
      </w:r>
      <w:r w:rsidR="00486F0A" w:rsidRPr="7F1EE60D">
        <w:rPr>
          <w:i/>
          <w:iCs/>
        </w:rPr>
        <w:t xml:space="preserve">is </w:t>
      </w:r>
      <w:r w:rsidR="004F2ED3" w:rsidRPr="7F1EE60D">
        <w:rPr>
          <w:i/>
          <w:iCs/>
        </w:rPr>
        <w:t>publicly funded</w:t>
      </w:r>
      <w:r w:rsidRPr="7F1EE60D">
        <w:rPr>
          <w:i/>
          <w:iCs/>
        </w:rPr>
        <w:t>. PASC considered that it was unclear if the applicant’s 25% estimate is accurate and applicable to the proposed target population for the below reasons:</w:t>
      </w:r>
    </w:p>
    <w:p w14:paraId="7C0BD307" w14:textId="3D6BF44A" w:rsidR="00A76AFD" w:rsidRDefault="00A76AFD" w:rsidP="00A64F46">
      <w:pPr>
        <w:pStyle w:val="ListParagraph"/>
        <w:numPr>
          <w:ilvl w:val="0"/>
          <w:numId w:val="23"/>
        </w:numPr>
        <w:rPr>
          <w:i/>
          <w:iCs/>
        </w:rPr>
      </w:pPr>
      <w:r w:rsidRPr="006337FB">
        <w:rPr>
          <w:i/>
          <w:iCs/>
        </w:rPr>
        <w:t xml:space="preserve">Patients tested for EGFR T790M are not part of the proposed target population (this application is for patients who have progressed on first-line therapy, and are being tested for a </w:t>
      </w:r>
      <w:r w:rsidR="00DC0D43">
        <w:rPr>
          <w:i/>
          <w:iCs/>
        </w:rPr>
        <w:t>genetic variant</w:t>
      </w:r>
      <w:r w:rsidRPr="006337FB">
        <w:rPr>
          <w:i/>
          <w:iCs/>
        </w:rPr>
        <w:t xml:space="preserve"> which is treat</w:t>
      </w:r>
      <w:r w:rsidR="00EE74FA">
        <w:rPr>
          <w:i/>
          <w:iCs/>
        </w:rPr>
        <w:t>ed</w:t>
      </w:r>
      <w:r w:rsidRPr="006337FB">
        <w:rPr>
          <w:i/>
          <w:iCs/>
        </w:rPr>
        <w:t xml:space="preserve"> with osimertinib monotherapy). After these patients demonstrate progression on osimertinib monotherapy, they will become part of the target population and require a new rebiopsy to test for the MET resistance mutation.</w:t>
      </w:r>
    </w:p>
    <w:p w14:paraId="235EAF2A" w14:textId="71878F53" w:rsidR="00A76AFD" w:rsidRPr="006337FB" w:rsidRDefault="00A76AFD" w:rsidP="006337FB">
      <w:pPr>
        <w:pStyle w:val="ListParagraph"/>
        <w:numPr>
          <w:ilvl w:val="0"/>
          <w:numId w:val="23"/>
        </w:numPr>
        <w:rPr>
          <w:i/>
          <w:iCs/>
        </w:rPr>
      </w:pPr>
      <w:r w:rsidRPr="006337FB">
        <w:rPr>
          <w:i/>
          <w:iCs/>
        </w:rPr>
        <w:t xml:space="preserve">During the PASC meeting, the applicant’s clinical expert did not confirm the 25% figure, instead stating that the testing rate is institutionally dependent. They noted testing for transformation to SCLC is not widely recognised and testing is based on clinical trial work. They also added that having the proposed testing </w:t>
      </w:r>
      <w:r w:rsidR="00C34CD2">
        <w:rPr>
          <w:i/>
          <w:iCs/>
        </w:rPr>
        <w:t>publicly funded</w:t>
      </w:r>
      <w:r w:rsidRPr="006337FB">
        <w:rPr>
          <w:i/>
          <w:iCs/>
        </w:rPr>
        <w:t xml:space="preserve"> may prompt more testing for SCLC, and potentially change treatment options for patients.</w:t>
      </w:r>
    </w:p>
    <w:p w14:paraId="25A756C6" w14:textId="77777777" w:rsidR="007C0E8D" w:rsidRPr="006337FB" w:rsidRDefault="007C0E8D" w:rsidP="006337FB">
      <w:pPr>
        <w:rPr>
          <w:i/>
          <w:iCs/>
        </w:rPr>
      </w:pPr>
      <w:r w:rsidRPr="006337FB">
        <w:rPr>
          <w:i/>
          <w:iCs/>
        </w:rPr>
        <w:t>PASC noted that estimates of HT of NSCLC to SCLC within the target population range from 2.8% to 15%. PASC considered it is uncertain how many patients will be found to have SCLC if biopsy rates increase. PASC noted that if a separate population (those with SCLC) is to be proposed in the ADAR, it will require sufficient clinical evidence to support its inclusion.</w:t>
      </w:r>
    </w:p>
    <w:p w14:paraId="61F71511" w14:textId="77777777" w:rsidR="007C0E8D" w:rsidRPr="006337FB" w:rsidRDefault="007C0E8D" w:rsidP="006337FB">
      <w:pPr>
        <w:rPr>
          <w:i/>
          <w:iCs/>
        </w:rPr>
      </w:pPr>
      <w:r w:rsidRPr="006337FB">
        <w:rPr>
          <w:i/>
          <w:iCs/>
        </w:rPr>
        <w:t>The applicant estimated up to 90% of the target population would be eligible for re-biopsy in the progressed setting with the remaining 10% likely experiencing ‘rapid clinical deterioration, refractory disease, severe competing illness or biopsy refusal’. Based on the proposed treatment algorithm and applicant’s estimates, the population size is approximately 800 patients per annum, meaning 720 would have MET IHC testing, of which approximately 29% will demonstrate MET IHC90+ positivity, and an additional 5% will demonstrate FISH10+ positivity. Therefore, PASC noted based on these estimates approximately 245 patients per annum would be tested MET positive and be eligible for treatment with osimertinib in combination with savolitinib. However, PASC considered that the potential uptake rate of the MET rebiopsy pathway is uncertain.</w:t>
      </w:r>
    </w:p>
    <w:p w14:paraId="043E9D94" w14:textId="5C4E16CA" w:rsidR="007C0E8D" w:rsidRPr="006337FB" w:rsidRDefault="007C0E8D" w:rsidP="70D74C2C">
      <w:pPr>
        <w:rPr>
          <w:i/>
          <w:iCs/>
        </w:rPr>
      </w:pPr>
      <w:r w:rsidRPr="70D74C2C">
        <w:rPr>
          <w:i/>
          <w:iCs/>
        </w:rPr>
        <w:t xml:space="preserve">PASC noted that the applicant stated that archival tissue may be used when a new rebiopsy is not available after disease progression in the first line. PASC considered the use of archival tissue (when new rebiopsy is not available) may be inappropriate, as the majority of MET overexpression/amplification mutations develop after treatment with a TKI (i.e. the mutations are not present on archival tissue which precedes TKI treatment). </w:t>
      </w:r>
      <w:r w:rsidR="00142303" w:rsidRPr="70D74C2C">
        <w:rPr>
          <w:i/>
          <w:iCs/>
        </w:rPr>
        <w:t xml:space="preserve">PASC requested information </w:t>
      </w:r>
      <w:r w:rsidR="00EF7DC2" w:rsidRPr="70D74C2C">
        <w:rPr>
          <w:i/>
          <w:iCs/>
        </w:rPr>
        <w:t xml:space="preserve">from the applicant </w:t>
      </w:r>
      <w:r w:rsidR="00142303" w:rsidRPr="70D74C2C">
        <w:rPr>
          <w:i/>
          <w:iCs/>
        </w:rPr>
        <w:t>on</w:t>
      </w:r>
      <w:r w:rsidRPr="70D74C2C">
        <w:rPr>
          <w:i/>
          <w:iCs/>
        </w:rPr>
        <w:t xml:space="preserve"> how many participants were enrolled in the SAVANNAH study </w:t>
      </w:r>
      <w:r w:rsidR="00DD442D" w:rsidRPr="70D74C2C">
        <w:rPr>
          <w:i/>
          <w:iCs/>
        </w:rPr>
        <w:t>based on archival tissue results</w:t>
      </w:r>
      <w:r w:rsidRPr="70D74C2C">
        <w:rPr>
          <w:i/>
          <w:iCs/>
        </w:rPr>
        <w:t xml:space="preserve">, and whether their outcomes were analysed separately. </w:t>
      </w:r>
    </w:p>
    <w:p w14:paraId="75F57013" w14:textId="31E299A8" w:rsidR="007C0E8D" w:rsidRPr="006337FB" w:rsidRDefault="007C0E8D" w:rsidP="2183FBB7">
      <w:pPr>
        <w:rPr>
          <w:i/>
          <w:iCs/>
        </w:rPr>
      </w:pPr>
      <w:r w:rsidRPr="2183FBB7">
        <w:rPr>
          <w:i/>
          <w:iCs/>
        </w:rPr>
        <w:lastRenderedPageBreak/>
        <w:t xml:space="preserve">PASC noted feedback from The Thoracic Oncology Group of Australasia (TOGA) to consider testing in patients with other actionable genomic alterations (e.g. rare cases of patients with </w:t>
      </w:r>
      <w:r w:rsidR="5122145F" w:rsidRPr="2183FBB7">
        <w:rPr>
          <w:i/>
          <w:iCs/>
        </w:rPr>
        <w:t>ALK</w:t>
      </w:r>
      <w:r w:rsidRPr="2183FBB7">
        <w:rPr>
          <w:i/>
          <w:iCs/>
        </w:rPr>
        <w:t xml:space="preserve"> fusions who have MET amplifications as part of resistance). However, PASC considered that these patients should not be included in the population for this application because they are not included in the key trial. </w:t>
      </w:r>
    </w:p>
    <w:p w14:paraId="1EEF9933" w14:textId="3BDECF2A" w:rsidR="004B732E" w:rsidRPr="006337FB" w:rsidRDefault="007C0E8D" w:rsidP="00055675">
      <w:pPr>
        <w:rPr>
          <w:i/>
          <w:iCs/>
        </w:rPr>
      </w:pPr>
      <w:r w:rsidRPr="006337FB">
        <w:rPr>
          <w:i/>
          <w:iCs/>
        </w:rPr>
        <w:t>PASC noted NSCLC may rarely demonstrate MET amplification at primary diagnosis (0.17%), and MET amplification may also be found in non-EGFR mutant cancers as a resistance mechanism (e.g. ALK rearranged tumours). However, PASC considered that these patients should not be included in the population for this application because they are not included in the key trial</w:t>
      </w:r>
      <w:r w:rsidR="009D628D" w:rsidRPr="006337FB">
        <w:rPr>
          <w:i/>
          <w:iCs/>
        </w:rPr>
        <w:t xml:space="preserve">. </w:t>
      </w:r>
    </w:p>
    <w:p w14:paraId="4E902CC1" w14:textId="55A291B8" w:rsidR="00CE4F9F" w:rsidRDefault="00CE4F9F" w:rsidP="00055675">
      <w:pPr>
        <w:rPr>
          <w:b/>
          <w:bCs/>
        </w:rPr>
      </w:pPr>
      <w:r>
        <w:rPr>
          <w:b/>
          <w:bCs/>
        </w:rPr>
        <w:t xml:space="preserve">Drug population </w:t>
      </w:r>
    </w:p>
    <w:p w14:paraId="5B2BAD28" w14:textId="0ABE02A0" w:rsidR="00CE4F9F" w:rsidRDefault="0E161D36" w:rsidP="00055675">
      <w:r>
        <w:t xml:space="preserve">Eligibility for savolitinib in combination with osimertinib requires a diagnosis of locally advanced or metastatic NSCLC with documented disease progression on or after prior osimertinib therapy, where MET overexpression and/or amplification </w:t>
      </w:r>
      <w:r w:rsidR="2E599290">
        <w:t>(IHC threshold</w:t>
      </w:r>
      <w:r w:rsidR="263DA786">
        <w:t xml:space="preserve"> for eligibility</w:t>
      </w:r>
      <w:r w:rsidR="2E599290">
        <w:t xml:space="preserve">: staining intensity 3+ </w:t>
      </w:r>
      <w:r w:rsidR="2E599290" w:rsidRPr="143C5D21">
        <w:rPr>
          <w:rFonts w:cs="Calibri"/>
        </w:rPr>
        <w:t>in ≥90% of tumour cells</w:t>
      </w:r>
      <w:r w:rsidR="15EA77FA" w:rsidRPr="143C5D21">
        <w:rPr>
          <w:rFonts w:cs="Calibri"/>
        </w:rPr>
        <w:t xml:space="preserve"> or </w:t>
      </w:r>
      <w:r w:rsidR="2E599290" w:rsidRPr="143C5D21">
        <w:rPr>
          <w:rFonts w:cs="Calibri"/>
        </w:rPr>
        <w:t>F</w:t>
      </w:r>
      <w:r w:rsidR="4DC319CB" w:rsidRPr="143C5D21">
        <w:rPr>
          <w:rFonts w:cs="Calibri"/>
        </w:rPr>
        <w:t>ISH threshold:</w:t>
      </w:r>
      <w:r w:rsidRPr="143C5D21">
        <w:rPr>
          <w:rFonts w:cs="Calibri"/>
        </w:rPr>
        <w:t xml:space="preserve"> </w:t>
      </w:r>
      <w:r w:rsidR="4DC319CB" w:rsidRPr="143C5D21">
        <w:rPr>
          <w:rFonts w:cs="Calibri"/>
        </w:rPr>
        <w:t xml:space="preserve">≥10 </w:t>
      </w:r>
      <w:r w:rsidR="4DC319CB" w:rsidRPr="143C5D21">
        <w:rPr>
          <w:rFonts w:cs="Calibri"/>
          <w:i/>
          <w:iCs/>
        </w:rPr>
        <w:t>MET</w:t>
      </w:r>
      <w:r w:rsidR="4DC319CB" w:rsidRPr="143C5D21">
        <w:rPr>
          <w:rFonts w:cs="Calibri"/>
        </w:rPr>
        <w:t xml:space="preserve"> gene copies per cell)</w:t>
      </w:r>
      <w:r>
        <w:t xml:space="preserve"> is identified as the resistance mechanism. This population is consistent with the population from protocol 7 of the SAVANNAH trial and the treatment population from the currently ongoing SAFFRON trial.</w:t>
      </w:r>
      <w:r w:rsidR="3FE02449">
        <w:t xml:space="preserve"> Note that the evaluation of the use of savolitinib in combination with osimertinib </w:t>
      </w:r>
      <w:r w:rsidR="6DC73B94">
        <w:t xml:space="preserve">therapy for </w:t>
      </w:r>
      <w:r w:rsidR="3FE02449">
        <w:t xml:space="preserve">the proposed PICO population </w:t>
      </w:r>
      <w:r w:rsidR="4CAC2D8E">
        <w:t xml:space="preserve">is the remit of the Pharmaceutical Benefits Advisory Committee (PBAC). </w:t>
      </w:r>
    </w:p>
    <w:p w14:paraId="3D324546" w14:textId="03CF14F5" w:rsidR="00CE4F9F" w:rsidRDefault="00CE4F9F" w:rsidP="00055675">
      <w:pPr>
        <w:rPr>
          <w:b/>
          <w:bCs/>
        </w:rPr>
      </w:pPr>
      <w:r w:rsidRPr="00EA0997">
        <w:rPr>
          <w:b/>
          <w:bCs/>
        </w:rPr>
        <w:t>Prior tests</w:t>
      </w:r>
    </w:p>
    <w:p w14:paraId="2717CF5A" w14:textId="4DAF46E0" w:rsidR="00CE4F9F" w:rsidRDefault="0E161D36" w:rsidP="00BA5825">
      <w:pPr>
        <w:spacing w:before="120" w:after="160" w:line="257" w:lineRule="auto"/>
        <w:ind w:left="-20" w:right="-20"/>
        <w:rPr>
          <w:rFonts w:cs="Calibri"/>
          <w:color w:val="000000" w:themeColor="text1"/>
        </w:rPr>
      </w:pPr>
      <w:r>
        <w:rPr>
          <w:rFonts w:cs="Calibri"/>
          <w:color w:val="000000" w:themeColor="text1"/>
        </w:rPr>
        <w:t xml:space="preserve">All </w:t>
      </w:r>
      <w:r w:rsidRPr="005B1458">
        <w:rPr>
          <w:rFonts w:cs="Calibri"/>
          <w:color w:val="000000" w:themeColor="text1"/>
        </w:rPr>
        <w:t>patients</w:t>
      </w:r>
      <w:r>
        <w:rPr>
          <w:rFonts w:cs="Calibri"/>
          <w:color w:val="000000" w:themeColor="text1"/>
        </w:rPr>
        <w:t xml:space="preserve"> will be referred for NSCLC gene </w:t>
      </w:r>
      <w:r w:rsidR="0AE08187" w:rsidRPr="23A54FEC">
        <w:rPr>
          <w:rFonts w:cs="Calibri"/>
          <w:color w:val="000000" w:themeColor="text1"/>
        </w:rPr>
        <w:t>test</w:t>
      </w:r>
      <w:r w:rsidR="13CB7ECA" w:rsidRPr="23A54FEC">
        <w:rPr>
          <w:rFonts w:cs="Calibri"/>
          <w:color w:val="000000" w:themeColor="text1"/>
        </w:rPr>
        <w:t>ing</w:t>
      </w:r>
      <w:r w:rsidR="0AE08187" w:rsidRPr="23A54FEC">
        <w:rPr>
          <w:rFonts w:cs="Calibri"/>
          <w:color w:val="000000" w:themeColor="text1"/>
        </w:rPr>
        <w:t xml:space="preserve"> </w:t>
      </w:r>
      <w:r>
        <w:rPr>
          <w:rFonts w:cs="Calibri"/>
          <w:color w:val="000000" w:themeColor="text1"/>
        </w:rPr>
        <w:t xml:space="preserve">at the time of initial diagnosis to detect disease variants and to subsequently determine access to targeted therapies. </w:t>
      </w:r>
      <w:r w:rsidRPr="00EC51F8">
        <w:rPr>
          <w:rFonts w:cs="Calibri"/>
          <w:color w:val="000000" w:themeColor="text1"/>
        </w:rPr>
        <w:t xml:space="preserve">These tests assess for DNA variants in genes </w:t>
      </w:r>
      <w:r>
        <w:rPr>
          <w:rFonts w:cs="Calibri"/>
          <w:color w:val="000000" w:themeColor="text1"/>
        </w:rPr>
        <w:t>including</w:t>
      </w:r>
      <w:r w:rsidRPr="00EC51F8">
        <w:rPr>
          <w:rFonts w:cs="Calibri"/>
          <w:color w:val="000000" w:themeColor="text1"/>
        </w:rPr>
        <w:t xml:space="preserve"> </w:t>
      </w:r>
      <w:r w:rsidRPr="23A54FEC">
        <w:rPr>
          <w:rFonts w:cs="Calibri"/>
          <w:i/>
          <w:iCs/>
          <w:color w:val="000000" w:themeColor="text1"/>
        </w:rPr>
        <w:t>BRAF</w:t>
      </w:r>
      <w:r w:rsidRPr="00EC51F8">
        <w:rPr>
          <w:rFonts w:cs="Calibri"/>
          <w:color w:val="000000" w:themeColor="text1"/>
        </w:rPr>
        <w:t xml:space="preserve">, </w:t>
      </w:r>
      <w:r w:rsidRPr="23A54FEC">
        <w:rPr>
          <w:rFonts w:cs="Calibri"/>
          <w:i/>
          <w:iCs/>
          <w:color w:val="000000" w:themeColor="text1"/>
        </w:rPr>
        <w:t>EGFR</w:t>
      </w:r>
      <w:r w:rsidRPr="00EC51F8">
        <w:rPr>
          <w:rFonts w:cs="Calibri"/>
          <w:color w:val="000000" w:themeColor="text1"/>
        </w:rPr>
        <w:t xml:space="preserve">, </w:t>
      </w:r>
      <w:r w:rsidRPr="23A54FEC">
        <w:rPr>
          <w:rFonts w:cs="Calibri"/>
          <w:i/>
          <w:iCs/>
          <w:color w:val="000000" w:themeColor="text1"/>
        </w:rPr>
        <w:t>ERBB2</w:t>
      </w:r>
      <w:r w:rsidRPr="00EC51F8">
        <w:rPr>
          <w:rFonts w:cs="Calibri"/>
          <w:color w:val="000000" w:themeColor="text1"/>
        </w:rPr>
        <w:t xml:space="preserve">, </w:t>
      </w:r>
      <w:r w:rsidRPr="23A54FEC">
        <w:rPr>
          <w:rFonts w:cs="Calibri"/>
          <w:i/>
          <w:iCs/>
          <w:color w:val="000000" w:themeColor="text1"/>
        </w:rPr>
        <w:t>KRAS</w:t>
      </w:r>
      <w:r w:rsidRPr="00EC51F8">
        <w:rPr>
          <w:rFonts w:cs="Calibri"/>
          <w:color w:val="000000" w:themeColor="text1"/>
        </w:rPr>
        <w:t xml:space="preserve">, </w:t>
      </w:r>
      <w:r w:rsidRPr="23A54FEC">
        <w:rPr>
          <w:rFonts w:cs="Calibri"/>
          <w:i/>
          <w:iCs/>
          <w:color w:val="000000" w:themeColor="text1"/>
        </w:rPr>
        <w:t>MET</w:t>
      </w:r>
      <w:r w:rsidR="3142D084" w:rsidRPr="23A54FEC">
        <w:rPr>
          <w:rFonts w:cs="Calibri"/>
          <w:i/>
          <w:iCs/>
          <w:color w:val="000000" w:themeColor="text1"/>
        </w:rPr>
        <w:t xml:space="preserve"> </w:t>
      </w:r>
      <w:r w:rsidR="1C3C5085" w:rsidRPr="23A54FEC">
        <w:rPr>
          <w:rFonts w:cs="Calibri"/>
          <w:i/>
          <w:iCs/>
          <w:color w:val="000000" w:themeColor="text1"/>
        </w:rPr>
        <w:t>e</w:t>
      </w:r>
      <w:r w:rsidR="7A9DD029" w:rsidRPr="23A54FEC">
        <w:rPr>
          <w:rFonts w:cs="Calibri"/>
          <w:i/>
          <w:iCs/>
          <w:color w:val="000000" w:themeColor="text1"/>
        </w:rPr>
        <w:t>xon skipping mutations</w:t>
      </w:r>
      <w:r w:rsidR="3314B6B7" w:rsidRPr="23A54FEC">
        <w:rPr>
          <w:rFonts w:cs="Calibri"/>
          <w:i/>
          <w:iCs/>
          <w:color w:val="000000" w:themeColor="text1"/>
        </w:rPr>
        <w:t xml:space="preserve"> </w:t>
      </w:r>
      <w:r w:rsidR="3314B6B7">
        <w:rPr>
          <w:rFonts w:cs="Calibri"/>
          <w:color w:val="000000" w:themeColor="text1"/>
        </w:rPr>
        <w:t xml:space="preserve">(note this is </w:t>
      </w:r>
      <w:r w:rsidR="3EC43BE0">
        <w:rPr>
          <w:rFonts w:cs="Calibri"/>
          <w:color w:val="000000" w:themeColor="text1"/>
        </w:rPr>
        <w:t xml:space="preserve">a </w:t>
      </w:r>
      <w:r w:rsidR="7B240441">
        <w:rPr>
          <w:rFonts w:cs="Calibri"/>
          <w:color w:val="000000" w:themeColor="text1"/>
        </w:rPr>
        <w:t xml:space="preserve">different </w:t>
      </w:r>
      <w:r w:rsidR="3EC43BE0">
        <w:rPr>
          <w:rFonts w:cs="Calibri"/>
          <w:color w:val="000000" w:themeColor="text1"/>
        </w:rPr>
        <w:t xml:space="preserve">mutation </w:t>
      </w:r>
      <w:r w:rsidR="7B240441">
        <w:rPr>
          <w:rFonts w:cs="Calibri"/>
          <w:color w:val="000000" w:themeColor="text1"/>
        </w:rPr>
        <w:t xml:space="preserve">to the MET overexpression/amplification which the </w:t>
      </w:r>
      <w:r w:rsidR="3EC43BE0">
        <w:rPr>
          <w:rFonts w:cs="Calibri"/>
          <w:color w:val="000000" w:themeColor="text1"/>
        </w:rPr>
        <w:t>applicant is proposing)</w:t>
      </w:r>
      <w:r w:rsidRPr="00EC51F8">
        <w:rPr>
          <w:rFonts w:cs="Calibri"/>
          <w:color w:val="000000" w:themeColor="text1"/>
        </w:rPr>
        <w:t xml:space="preserve">, and </w:t>
      </w:r>
      <w:r w:rsidRPr="23A54FEC">
        <w:rPr>
          <w:rFonts w:cs="Calibri"/>
          <w:i/>
          <w:iCs/>
          <w:color w:val="000000" w:themeColor="text1"/>
        </w:rPr>
        <w:t>PIK3CA</w:t>
      </w:r>
      <w:r w:rsidRPr="00EC51F8">
        <w:rPr>
          <w:rFonts w:cs="Calibri"/>
          <w:color w:val="000000" w:themeColor="text1"/>
        </w:rPr>
        <w:t xml:space="preserve">, as well as RNA fusions involving </w:t>
      </w:r>
      <w:r w:rsidRPr="23A54FEC">
        <w:rPr>
          <w:rFonts w:cs="Calibri"/>
          <w:i/>
          <w:iCs/>
          <w:color w:val="000000" w:themeColor="text1"/>
        </w:rPr>
        <w:t>ALK</w:t>
      </w:r>
      <w:r w:rsidRPr="00EC51F8">
        <w:rPr>
          <w:rFonts w:cs="Calibri"/>
          <w:color w:val="000000" w:themeColor="text1"/>
        </w:rPr>
        <w:t xml:space="preserve">, </w:t>
      </w:r>
      <w:r w:rsidRPr="23A54FEC">
        <w:rPr>
          <w:rFonts w:cs="Calibri"/>
          <w:i/>
          <w:iCs/>
          <w:color w:val="000000" w:themeColor="text1"/>
        </w:rPr>
        <w:t>MET</w:t>
      </w:r>
      <w:r w:rsidRPr="00EC51F8">
        <w:rPr>
          <w:rFonts w:cs="Calibri"/>
          <w:color w:val="000000" w:themeColor="text1"/>
        </w:rPr>
        <w:t xml:space="preserve"> (exon 14 skipping), </w:t>
      </w:r>
      <w:r w:rsidRPr="23A54FEC">
        <w:rPr>
          <w:rFonts w:cs="Calibri"/>
          <w:i/>
          <w:iCs/>
          <w:color w:val="000000" w:themeColor="text1"/>
        </w:rPr>
        <w:t>NTRK1</w:t>
      </w:r>
      <w:r w:rsidRPr="00EC51F8">
        <w:rPr>
          <w:rFonts w:cs="Calibri"/>
          <w:color w:val="000000" w:themeColor="text1"/>
        </w:rPr>
        <w:t xml:space="preserve">, </w:t>
      </w:r>
      <w:r w:rsidRPr="23A54FEC">
        <w:rPr>
          <w:rFonts w:cs="Calibri"/>
          <w:i/>
          <w:iCs/>
          <w:color w:val="000000" w:themeColor="text1"/>
        </w:rPr>
        <w:t>NTRK2</w:t>
      </w:r>
      <w:r w:rsidRPr="00EC51F8">
        <w:rPr>
          <w:rFonts w:cs="Calibri"/>
          <w:color w:val="000000" w:themeColor="text1"/>
        </w:rPr>
        <w:t xml:space="preserve">, </w:t>
      </w:r>
      <w:r w:rsidRPr="23A54FEC">
        <w:rPr>
          <w:rFonts w:cs="Calibri"/>
          <w:i/>
          <w:iCs/>
          <w:color w:val="000000" w:themeColor="text1"/>
        </w:rPr>
        <w:t>NTRK3</w:t>
      </w:r>
      <w:r w:rsidRPr="00EC51F8">
        <w:rPr>
          <w:rFonts w:cs="Calibri"/>
          <w:color w:val="000000" w:themeColor="text1"/>
        </w:rPr>
        <w:t xml:space="preserve">, </w:t>
      </w:r>
      <w:r w:rsidRPr="23A54FEC">
        <w:rPr>
          <w:rFonts w:cs="Calibri"/>
          <w:i/>
          <w:iCs/>
          <w:color w:val="000000" w:themeColor="text1"/>
        </w:rPr>
        <w:t>RET</w:t>
      </w:r>
      <w:r w:rsidRPr="00EC51F8">
        <w:rPr>
          <w:rFonts w:cs="Calibri"/>
          <w:color w:val="000000" w:themeColor="text1"/>
        </w:rPr>
        <w:t xml:space="preserve">, and </w:t>
      </w:r>
      <w:r w:rsidRPr="23A54FEC">
        <w:rPr>
          <w:rFonts w:cs="Calibri"/>
          <w:i/>
          <w:iCs/>
          <w:color w:val="000000" w:themeColor="text1"/>
        </w:rPr>
        <w:t>ROS1</w:t>
      </w:r>
      <w:r w:rsidRPr="00EC51F8">
        <w:rPr>
          <w:rFonts w:cs="Calibri"/>
          <w:color w:val="000000" w:themeColor="text1"/>
        </w:rPr>
        <w:t>.</w:t>
      </w:r>
      <w:r>
        <w:rPr>
          <w:rFonts w:cs="Calibri"/>
          <w:color w:val="000000" w:themeColor="text1"/>
        </w:rPr>
        <w:t xml:space="preserve"> Additionally, testing for the </w:t>
      </w:r>
      <w:r w:rsidRPr="23A54FEC">
        <w:rPr>
          <w:rFonts w:cs="Calibri"/>
          <w:i/>
          <w:iCs/>
          <w:color w:val="000000" w:themeColor="text1"/>
        </w:rPr>
        <w:t>p.T790M EGFR</w:t>
      </w:r>
      <w:r w:rsidRPr="00415865">
        <w:rPr>
          <w:rFonts w:cs="Calibri"/>
          <w:color w:val="000000" w:themeColor="text1"/>
        </w:rPr>
        <w:t xml:space="preserve"> mutation</w:t>
      </w:r>
      <w:r>
        <w:rPr>
          <w:rFonts w:cs="Calibri"/>
          <w:color w:val="000000" w:themeColor="text1"/>
        </w:rPr>
        <w:t xml:space="preserve"> may be performed on patients who initially responded to gefitinib and erlotinib; patients who harbour this mutation are eligible for 2L osimertinib</w:t>
      </w:r>
      <w:r w:rsidR="12D2FFC0">
        <w:rPr>
          <w:rFonts w:cs="Calibri"/>
          <w:color w:val="000000" w:themeColor="text1"/>
        </w:rPr>
        <w:t>; patients who</w:t>
      </w:r>
      <w:r w:rsidR="57A2A725">
        <w:rPr>
          <w:rFonts w:cs="Calibri"/>
          <w:color w:val="000000" w:themeColor="text1"/>
        </w:rPr>
        <w:t xml:space="preserve"> progress </w:t>
      </w:r>
      <w:r w:rsidR="2CCE0D02">
        <w:rPr>
          <w:rFonts w:cs="Calibri"/>
          <w:color w:val="000000" w:themeColor="text1"/>
        </w:rPr>
        <w:t>from this 2L osimertinib form part of the target population for MET amplification/overexpression testing</w:t>
      </w:r>
      <w:r>
        <w:rPr>
          <w:rFonts w:cs="Calibri"/>
          <w:color w:val="000000" w:themeColor="text1"/>
        </w:rPr>
        <w:t xml:space="preserve">. </w:t>
      </w:r>
      <w:r w:rsidRPr="005B1458">
        <w:rPr>
          <w:rFonts w:cs="Calibri"/>
          <w:color w:val="000000" w:themeColor="text1"/>
        </w:rPr>
        <w:t xml:space="preserve">The relevant tests on the MBS for determining </w:t>
      </w:r>
      <w:r>
        <w:rPr>
          <w:rFonts w:cs="Calibri"/>
          <w:color w:val="000000" w:themeColor="text1"/>
        </w:rPr>
        <w:t>EGFR mutation (EGFRm)</w:t>
      </w:r>
      <w:r w:rsidRPr="005B1458">
        <w:rPr>
          <w:rFonts w:cs="Calibri"/>
          <w:color w:val="000000" w:themeColor="text1"/>
        </w:rPr>
        <w:t xml:space="preserve"> status </w:t>
      </w:r>
      <w:r w:rsidR="4F9C696C">
        <w:rPr>
          <w:rFonts w:cs="Calibri"/>
          <w:color w:val="000000" w:themeColor="text1"/>
        </w:rPr>
        <w:t xml:space="preserve">and other </w:t>
      </w:r>
      <w:r w:rsidR="24E3118D">
        <w:rPr>
          <w:rFonts w:cs="Calibri"/>
          <w:color w:val="000000" w:themeColor="text1"/>
        </w:rPr>
        <w:t xml:space="preserve">genetic alterations that are relevant to </w:t>
      </w:r>
      <w:r w:rsidR="0635BC9F">
        <w:rPr>
          <w:rFonts w:cs="Calibri"/>
          <w:color w:val="000000" w:themeColor="text1"/>
        </w:rPr>
        <w:t>treatment and/or prognos</w:t>
      </w:r>
      <w:r w:rsidR="24E3118D">
        <w:rPr>
          <w:rFonts w:cs="Calibri"/>
          <w:color w:val="000000" w:themeColor="text1"/>
        </w:rPr>
        <w:t xml:space="preserve">is </w:t>
      </w:r>
      <w:r w:rsidR="6DC807DB">
        <w:rPr>
          <w:rFonts w:cs="Calibri"/>
          <w:color w:val="000000" w:themeColor="text1"/>
        </w:rPr>
        <w:t>in the NSCLC setting</w:t>
      </w:r>
      <w:r w:rsidRPr="005B1458">
        <w:rPr>
          <w:rFonts w:cs="Calibri"/>
          <w:color w:val="000000" w:themeColor="text1"/>
        </w:rPr>
        <w:t xml:space="preserve"> are</w:t>
      </w:r>
      <w:r>
        <w:rPr>
          <w:rFonts w:cs="Calibri"/>
          <w:color w:val="000000" w:themeColor="text1"/>
        </w:rPr>
        <w:t xml:space="preserve"> listed in </w:t>
      </w:r>
      <w:r w:rsidR="00CE4F9F">
        <w:rPr>
          <w:rFonts w:cs="Calibri"/>
          <w:color w:val="000000" w:themeColor="text1"/>
        </w:rPr>
        <w:fldChar w:fldCharType="begin"/>
      </w:r>
      <w:r w:rsidR="00CE4F9F">
        <w:rPr>
          <w:rFonts w:cs="Calibri"/>
          <w:color w:val="000000" w:themeColor="text1"/>
        </w:rPr>
        <w:instrText xml:space="preserve"> REF _Ref210996877 \h </w:instrText>
      </w:r>
      <w:r w:rsidR="00CE4F9F">
        <w:rPr>
          <w:rFonts w:cs="Calibri"/>
          <w:color w:val="000000" w:themeColor="text1"/>
        </w:rPr>
      </w:r>
      <w:r w:rsidR="00CE4F9F">
        <w:rPr>
          <w:rFonts w:cs="Calibri"/>
          <w:color w:val="000000" w:themeColor="text1"/>
        </w:rPr>
        <w:fldChar w:fldCharType="separate"/>
      </w:r>
      <w:r w:rsidR="6E9C0905">
        <w:t xml:space="preserve">Table </w:t>
      </w:r>
      <w:r w:rsidR="6E9C0905">
        <w:rPr>
          <w:noProof/>
        </w:rPr>
        <w:t>6</w:t>
      </w:r>
      <w:r w:rsidR="00CE4F9F">
        <w:rPr>
          <w:rFonts w:cs="Calibri"/>
          <w:color w:val="000000" w:themeColor="text1"/>
        </w:rPr>
        <w:fldChar w:fldCharType="end"/>
      </w:r>
      <w:r>
        <w:rPr>
          <w:rFonts w:cs="Calibri"/>
          <w:color w:val="000000" w:themeColor="text1"/>
        </w:rPr>
        <w:t>.</w:t>
      </w:r>
      <w:r w:rsidR="17EAB3DA">
        <w:rPr>
          <w:rFonts w:cs="Calibri"/>
          <w:color w:val="000000" w:themeColor="text1"/>
        </w:rPr>
        <w:t xml:space="preserve"> </w:t>
      </w:r>
      <w:r w:rsidR="346421EB" w:rsidRPr="53FEFD7E">
        <w:rPr>
          <w:rFonts w:cs="Calibri"/>
          <w:color w:val="000000" w:themeColor="text1"/>
        </w:rPr>
        <w:t>The</w:t>
      </w:r>
      <w:r w:rsidR="1AD92887" w:rsidRPr="5600EB9B">
        <w:rPr>
          <w:rFonts w:cs="Calibri"/>
          <w:color w:val="000000" w:themeColor="text1"/>
        </w:rPr>
        <w:t xml:space="preserve"> MBS</w:t>
      </w:r>
      <w:r w:rsidR="669CF943" w:rsidRPr="20941E0D">
        <w:rPr>
          <w:rFonts w:cs="Calibri"/>
          <w:color w:val="000000" w:themeColor="text1"/>
        </w:rPr>
        <w:t xml:space="preserve"> </w:t>
      </w:r>
      <w:r w:rsidR="39F048A8" w:rsidRPr="23A54FEC">
        <w:rPr>
          <w:rFonts w:cs="Calibri"/>
          <w:color w:val="000000" w:themeColor="text1"/>
        </w:rPr>
        <w:t>currently lists</w:t>
      </w:r>
      <w:r w:rsidR="669CF943" w:rsidRPr="23A54FEC">
        <w:rPr>
          <w:rFonts w:cs="Calibri"/>
          <w:color w:val="000000" w:themeColor="text1"/>
        </w:rPr>
        <w:t xml:space="preserve"> </w:t>
      </w:r>
      <w:r w:rsidR="17EAB3DA" w:rsidRPr="5211910D">
        <w:rPr>
          <w:rFonts w:cs="Calibri"/>
          <w:color w:val="000000" w:themeColor="text1"/>
        </w:rPr>
        <w:t xml:space="preserve">generic </w:t>
      </w:r>
      <w:r w:rsidR="17EAB3DA" w:rsidRPr="150EC079">
        <w:rPr>
          <w:rFonts w:cs="Calibri"/>
          <w:color w:val="000000" w:themeColor="text1"/>
        </w:rPr>
        <w:t>histopathol</w:t>
      </w:r>
      <w:r w:rsidR="161ABC22" w:rsidRPr="150EC079">
        <w:rPr>
          <w:rFonts w:cs="Calibri"/>
          <w:color w:val="000000" w:themeColor="text1"/>
        </w:rPr>
        <w:t>ogy items</w:t>
      </w:r>
      <w:r w:rsidR="3E388EDA" w:rsidRPr="23A54FEC">
        <w:rPr>
          <w:rFonts w:cs="Calibri"/>
          <w:color w:val="000000" w:themeColor="text1"/>
        </w:rPr>
        <w:t>,</w:t>
      </w:r>
      <w:r w:rsidR="161ABC22" w:rsidRPr="0B0ED998">
        <w:rPr>
          <w:rFonts w:cs="Calibri"/>
          <w:color w:val="000000" w:themeColor="text1"/>
        </w:rPr>
        <w:t xml:space="preserve"> in the range</w:t>
      </w:r>
      <w:r w:rsidR="161ABC22" w:rsidRPr="150EC079">
        <w:rPr>
          <w:rFonts w:cs="Calibri"/>
          <w:color w:val="000000" w:themeColor="text1"/>
        </w:rPr>
        <w:t xml:space="preserve"> </w:t>
      </w:r>
      <w:r w:rsidR="6A23D515" w:rsidRPr="23A54FEC">
        <w:rPr>
          <w:rFonts w:cs="Calibri"/>
          <w:color w:val="000000" w:themeColor="text1"/>
        </w:rPr>
        <w:t xml:space="preserve">items </w:t>
      </w:r>
      <w:r w:rsidR="161ABC22" w:rsidRPr="36BD3A7D">
        <w:rPr>
          <w:rFonts w:cs="Calibri"/>
          <w:color w:val="000000" w:themeColor="text1"/>
        </w:rPr>
        <w:t>72823 through to 72838</w:t>
      </w:r>
      <w:r w:rsidR="72A67F03" w:rsidRPr="23A54FEC">
        <w:rPr>
          <w:rFonts w:cs="Calibri"/>
          <w:color w:val="000000" w:themeColor="text1"/>
        </w:rPr>
        <w:t>,</w:t>
      </w:r>
      <w:r w:rsidR="17EAB3DA" w:rsidRPr="5211910D">
        <w:rPr>
          <w:rFonts w:cs="Calibri"/>
          <w:color w:val="000000" w:themeColor="text1"/>
        </w:rPr>
        <w:t xml:space="preserve"> </w:t>
      </w:r>
      <w:r w:rsidR="0A9071CC" w:rsidRPr="5600EB9B">
        <w:rPr>
          <w:rFonts w:cs="Calibri"/>
          <w:color w:val="000000" w:themeColor="text1"/>
        </w:rPr>
        <w:t>that</w:t>
      </w:r>
      <w:r w:rsidR="17EAB3DA" w:rsidRPr="5211910D">
        <w:rPr>
          <w:rFonts w:cs="Calibri"/>
          <w:color w:val="000000" w:themeColor="text1"/>
        </w:rPr>
        <w:t xml:space="preserve"> support testing for transformation from NSCLC to SCLC</w:t>
      </w:r>
      <w:r w:rsidR="17EAB3DA" w:rsidRPr="3FA5F065">
        <w:rPr>
          <w:rFonts w:cs="Calibri"/>
          <w:color w:val="000000" w:themeColor="text1"/>
        </w:rPr>
        <w:t xml:space="preserve"> at </w:t>
      </w:r>
      <w:r w:rsidR="17EAB3DA" w:rsidRPr="24D2A1C8">
        <w:rPr>
          <w:rFonts w:cs="Calibri"/>
          <w:color w:val="000000" w:themeColor="text1"/>
        </w:rPr>
        <w:t>the</w:t>
      </w:r>
      <w:r w:rsidR="5C2C0900" w:rsidRPr="24D2A1C8">
        <w:rPr>
          <w:rFonts w:cs="Calibri"/>
          <w:color w:val="000000" w:themeColor="text1"/>
        </w:rPr>
        <w:t xml:space="preserve"> </w:t>
      </w:r>
      <w:r w:rsidR="17EAB3DA" w:rsidRPr="24D2A1C8">
        <w:rPr>
          <w:rFonts w:cs="Calibri"/>
          <w:color w:val="000000" w:themeColor="text1"/>
        </w:rPr>
        <w:t>rebiopsy</w:t>
      </w:r>
      <w:r w:rsidR="17EAB3DA" w:rsidRPr="3EFF75B5">
        <w:rPr>
          <w:rFonts w:cs="Calibri"/>
          <w:color w:val="000000" w:themeColor="text1"/>
        </w:rPr>
        <w:t xml:space="preserve"> </w:t>
      </w:r>
      <w:r w:rsidR="17EAB3DA" w:rsidRPr="5C0BE0DC">
        <w:rPr>
          <w:rFonts w:cs="Calibri"/>
          <w:color w:val="000000" w:themeColor="text1"/>
        </w:rPr>
        <w:t xml:space="preserve">stage. </w:t>
      </w:r>
      <w:r w:rsidR="17EAB3DA" w:rsidRPr="4FBAF045">
        <w:rPr>
          <w:rFonts w:cs="Calibri"/>
          <w:color w:val="000000" w:themeColor="text1"/>
        </w:rPr>
        <w:t>The</w:t>
      </w:r>
      <w:r w:rsidR="129B342F" w:rsidRPr="5600EB9B">
        <w:rPr>
          <w:rFonts w:cs="Calibri"/>
          <w:color w:val="000000" w:themeColor="text1"/>
        </w:rPr>
        <w:t xml:space="preserve"> item </w:t>
      </w:r>
      <w:r w:rsidR="155D9F09" w:rsidRPr="4FBAF045">
        <w:rPr>
          <w:rFonts w:cs="Calibri"/>
          <w:color w:val="000000" w:themeColor="text1"/>
        </w:rPr>
        <w:t>used is</w:t>
      </w:r>
      <w:r w:rsidR="129B342F" w:rsidRPr="5600EB9B">
        <w:rPr>
          <w:rFonts w:cs="Calibri"/>
          <w:color w:val="000000" w:themeColor="text1"/>
        </w:rPr>
        <w:t xml:space="preserve"> dependent upon the specimen </w:t>
      </w:r>
      <w:r w:rsidR="129B342F" w:rsidRPr="2D15377C">
        <w:rPr>
          <w:rFonts w:cs="Calibri"/>
          <w:color w:val="000000" w:themeColor="text1"/>
        </w:rPr>
        <w:t xml:space="preserve">type, </w:t>
      </w:r>
      <w:r w:rsidR="155D9F09" w:rsidRPr="4FBAF045">
        <w:rPr>
          <w:rFonts w:cs="Calibri"/>
          <w:color w:val="000000" w:themeColor="text1"/>
        </w:rPr>
        <w:t xml:space="preserve">complexity and </w:t>
      </w:r>
      <w:r w:rsidR="129B342F" w:rsidRPr="2D15377C">
        <w:rPr>
          <w:rFonts w:cs="Calibri"/>
          <w:color w:val="000000" w:themeColor="text1"/>
        </w:rPr>
        <w:t xml:space="preserve">number </w:t>
      </w:r>
      <w:r w:rsidR="129B342F" w:rsidRPr="7C20D57E">
        <w:rPr>
          <w:rFonts w:cs="Calibri"/>
          <w:color w:val="000000" w:themeColor="text1"/>
        </w:rPr>
        <w:t xml:space="preserve">of </w:t>
      </w:r>
      <w:r w:rsidR="155D9F09" w:rsidRPr="4FBAF045">
        <w:rPr>
          <w:rFonts w:cs="Calibri"/>
          <w:color w:val="000000" w:themeColor="text1"/>
        </w:rPr>
        <w:t>specimens.</w:t>
      </w:r>
    </w:p>
    <w:p w14:paraId="6A1F1C77" w14:textId="778FB139" w:rsidR="00CE4F9F" w:rsidRDefault="00CE4F9F" w:rsidP="00AB5AF3">
      <w:pPr>
        <w:pStyle w:val="TableHeading"/>
      </w:pPr>
      <w:bookmarkStart w:id="4" w:name="_Ref210996877"/>
      <w:r>
        <w:t xml:space="preserve">Table </w:t>
      </w:r>
      <w:r w:rsidRPr="30995FCB">
        <w:fldChar w:fldCharType="begin"/>
      </w:r>
      <w:r>
        <w:instrText xml:space="preserve"> SEQ Table \* ARABIC </w:instrText>
      </w:r>
      <w:r w:rsidRPr="30995FCB">
        <w:fldChar w:fldCharType="separate"/>
      </w:r>
      <w:r w:rsidR="00F4377E">
        <w:rPr>
          <w:noProof/>
        </w:rPr>
        <w:t>6</w:t>
      </w:r>
      <w:r w:rsidRPr="30995FCB">
        <w:rPr>
          <w:noProof/>
        </w:rPr>
        <w:fldChar w:fldCharType="end"/>
      </w:r>
      <w:bookmarkEnd w:id="4"/>
      <w:r>
        <w:t xml:space="preserve"> MBS items available for EGFRm </w:t>
      </w:r>
      <w:r w:rsidR="009C5AAD">
        <w:t>and NSCLC work-up</w:t>
      </w:r>
      <w:r>
        <w:t xml:space="preserve"> test</w:t>
      </w:r>
      <w:r w:rsidR="0035148A">
        <w:t>s</w:t>
      </w:r>
    </w:p>
    <w:tbl>
      <w:tblPr>
        <w:tblStyle w:val="TableGrid"/>
        <w:tblW w:w="0" w:type="auto"/>
        <w:tblInd w:w="-20" w:type="dxa"/>
        <w:tblLook w:val="04A0" w:firstRow="1" w:lastRow="0" w:firstColumn="1" w:lastColumn="0" w:noHBand="0" w:noVBand="1"/>
      </w:tblPr>
      <w:tblGrid>
        <w:gridCol w:w="1575"/>
        <w:gridCol w:w="6662"/>
        <w:gridCol w:w="1334"/>
      </w:tblGrid>
      <w:tr w:rsidR="00CE4F9F" w:rsidRPr="007B313F" w14:paraId="02B4E8D8" w14:textId="77777777" w:rsidTr="006A3834">
        <w:trPr>
          <w:tblHeader/>
        </w:trPr>
        <w:tc>
          <w:tcPr>
            <w:tcW w:w="1575" w:type="dxa"/>
          </w:tcPr>
          <w:p w14:paraId="655A3327" w14:textId="17D81278" w:rsidR="00CE4F9F" w:rsidRPr="002853A1" w:rsidRDefault="00CE4F9F" w:rsidP="007352F3">
            <w:pPr>
              <w:pStyle w:val="TableText0"/>
              <w:spacing w:before="33" w:after="33"/>
              <w:rPr>
                <w:b/>
                <w:bCs/>
              </w:rPr>
            </w:pPr>
            <w:r w:rsidRPr="002853A1">
              <w:rPr>
                <w:b/>
                <w:bCs/>
              </w:rPr>
              <w:t>MBS Item number</w:t>
            </w:r>
          </w:p>
        </w:tc>
        <w:tc>
          <w:tcPr>
            <w:tcW w:w="6662" w:type="dxa"/>
          </w:tcPr>
          <w:p w14:paraId="50694046" w14:textId="77777777" w:rsidR="00CE4F9F" w:rsidRPr="002853A1" w:rsidRDefault="00CE4F9F" w:rsidP="007352F3">
            <w:pPr>
              <w:pStyle w:val="TableText0"/>
              <w:spacing w:before="33" w:after="33"/>
              <w:rPr>
                <w:b/>
                <w:bCs/>
              </w:rPr>
            </w:pPr>
            <w:r w:rsidRPr="002853A1">
              <w:rPr>
                <w:b/>
                <w:bCs/>
              </w:rPr>
              <w:t>Item description</w:t>
            </w:r>
          </w:p>
        </w:tc>
        <w:tc>
          <w:tcPr>
            <w:tcW w:w="1334" w:type="dxa"/>
          </w:tcPr>
          <w:p w14:paraId="70D3A6DA" w14:textId="77777777" w:rsidR="00CE4F9F" w:rsidRPr="002853A1" w:rsidRDefault="00CE4F9F" w:rsidP="007352F3">
            <w:pPr>
              <w:pStyle w:val="TableText0"/>
              <w:spacing w:before="33" w:after="33"/>
              <w:rPr>
                <w:b/>
                <w:bCs/>
              </w:rPr>
            </w:pPr>
            <w:r w:rsidRPr="002853A1">
              <w:rPr>
                <w:b/>
                <w:bCs/>
              </w:rPr>
              <w:t>Fee</w:t>
            </w:r>
          </w:p>
        </w:tc>
      </w:tr>
      <w:tr w:rsidR="409C699D" w14:paraId="6D8883C6" w14:textId="77777777" w:rsidTr="30995FCB">
        <w:trPr>
          <w:trHeight w:val="300"/>
        </w:trPr>
        <w:tc>
          <w:tcPr>
            <w:tcW w:w="1575" w:type="dxa"/>
          </w:tcPr>
          <w:p w14:paraId="3A7F674A" w14:textId="359CC9BC" w:rsidR="15652FBC" w:rsidRDefault="15652FBC" w:rsidP="002853A1">
            <w:pPr>
              <w:pStyle w:val="TableText0"/>
              <w:spacing w:before="33" w:after="33"/>
            </w:pPr>
            <w:r>
              <w:t>72846</w:t>
            </w:r>
          </w:p>
        </w:tc>
        <w:tc>
          <w:tcPr>
            <w:tcW w:w="6662" w:type="dxa"/>
          </w:tcPr>
          <w:p w14:paraId="308722FD" w14:textId="3AAB58B1" w:rsidR="15652FBC" w:rsidRPr="002853A1" w:rsidRDefault="15652FBC" w:rsidP="002853A1">
            <w:pPr>
              <w:pStyle w:val="TableText0"/>
              <w:spacing w:before="33" w:after="33"/>
            </w:pPr>
            <w:r w:rsidRPr="002853A1">
              <w:t>Immunohistochemical examination of biopsy material by immunofluorescence, immunoperoxidase or other labelled antibody techniques with multiple antigenic specificities per specimen - 1 to 3 antibodies except those listed in 72848</w:t>
            </w:r>
          </w:p>
          <w:p w14:paraId="321ABC92" w14:textId="62E2AEB1" w:rsidR="409C699D" w:rsidRPr="009056B9" w:rsidRDefault="15652FBC" w:rsidP="009056B9">
            <w:pPr>
              <w:pStyle w:val="TableText0"/>
              <w:spacing w:before="33" w:after="33"/>
            </w:pPr>
            <w:r w:rsidRPr="002853A1">
              <w:t>(Item is subject to rule 13)</w:t>
            </w:r>
          </w:p>
        </w:tc>
        <w:tc>
          <w:tcPr>
            <w:tcW w:w="1334" w:type="dxa"/>
          </w:tcPr>
          <w:p w14:paraId="02DB3A5D" w14:textId="05BE07DB" w:rsidR="409C699D" w:rsidRPr="00367DF2" w:rsidRDefault="15652FBC" w:rsidP="002853A1">
            <w:pPr>
              <w:pStyle w:val="TableText0"/>
              <w:spacing w:before="33" w:after="33"/>
            </w:pPr>
            <w:r w:rsidRPr="002853A1">
              <w:t>Fee: $61.05 Benefit: 75% = $45.80 85% = $51.90</w:t>
            </w:r>
          </w:p>
        </w:tc>
      </w:tr>
      <w:tr w:rsidR="409C699D" w14:paraId="1427FB54" w14:textId="77777777" w:rsidTr="30995FCB">
        <w:trPr>
          <w:trHeight w:val="300"/>
        </w:trPr>
        <w:tc>
          <w:tcPr>
            <w:tcW w:w="1575" w:type="dxa"/>
          </w:tcPr>
          <w:p w14:paraId="25785C02" w14:textId="5CB5BFE1" w:rsidR="15652FBC" w:rsidRDefault="15652FBC" w:rsidP="002853A1">
            <w:pPr>
              <w:pStyle w:val="TableText0"/>
              <w:spacing w:before="33" w:after="33"/>
            </w:pPr>
            <w:r>
              <w:t>72847</w:t>
            </w:r>
          </w:p>
        </w:tc>
        <w:tc>
          <w:tcPr>
            <w:tcW w:w="6662" w:type="dxa"/>
          </w:tcPr>
          <w:p w14:paraId="182579D7" w14:textId="493DCF2C" w:rsidR="15652FBC" w:rsidRPr="002853A1" w:rsidRDefault="15652FBC" w:rsidP="002853A1">
            <w:pPr>
              <w:pStyle w:val="TableText0"/>
              <w:spacing w:before="33" w:after="33"/>
            </w:pPr>
            <w:r w:rsidRPr="002853A1">
              <w:t>Immunohistochemical examination of biopsy material by immunofluorescence, immunoperoxidase or other labelled antibody techniques with multiple antigenic specificities per specimen - 4-6 antibodies</w:t>
            </w:r>
          </w:p>
          <w:p w14:paraId="5845872B" w14:textId="446B263E" w:rsidR="409C699D" w:rsidRPr="002853A1" w:rsidRDefault="15652FBC" w:rsidP="002853A1">
            <w:pPr>
              <w:pStyle w:val="TableText0"/>
              <w:spacing w:before="33" w:after="33"/>
            </w:pPr>
            <w:r w:rsidRPr="002853A1">
              <w:t>(Item is subject to rule 13)</w:t>
            </w:r>
          </w:p>
        </w:tc>
        <w:tc>
          <w:tcPr>
            <w:tcW w:w="1334" w:type="dxa"/>
          </w:tcPr>
          <w:p w14:paraId="7A48C193" w14:textId="468AE3EE" w:rsidR="409C699D" w:rsidRPr="00367DF2" w:rsidRDefault="15652FBC" w:rsidP="002853A1">
            <w:pPr>
              <w:pStyle w:val="TableText0"/>
              <w:spacing w:before="33" w:after="33"/>
            </w:pPr>
            <w:r w:rsidRPr="002853A1">
              <w:t>Fee: $91.55 Benefit: 75% = $68.70 85% = $77.85</w:t>
            </w:r>
          </w:p>
        </w:tc>
      </w:tr>
      <w:tr w:rsidR="409C699D" w14:paraId="2195DF5E" w14:textId="77777777" w:rsidTr="006A3834">
        <w:trPr>
          <w:cantSplit/>
          <w:trHeight w:val="300"/>
        </w:trPr>
        <w:tc>
          <w:tcPr>
            <w:tcW w:w="1575" w:type="dxa"/>
          </w:tcPr>
          <w:p w14:paraId="78C8E34B" w14:textId="3E268FC1" w:rsidR="15652FBC" w:rsidRDefault="15652FBC" w:rsidP="002853A1">
            <w:pPr>
              <w:pStyle w:val="TableText0"/>
              <w:spacing w:before="33" w:after="33"/>
            </w:pPr>
            <w:r>
              <w:lastRenderedPageBreak/>
              <w:t>72849</w:t>
            </w:r>
          </w:p>
        </w:tc>
        <w:tc>
          <w:tcPr>
            <w:tcW w:w="6662" w:type="dxa"/>
          </w:tcPr>
          <w:p w14:paraId="0CADE290" w14:textId="0B62D4EF" w:rsidR="15652FBC" w:rsidRPr="002853A1" w:rsidRDefault="15652FBC" w:rsidP="002853A1">
            <w:pPr>
              <w:pStyle w:val="TableText0"/>
              <w:spacing w:before="33" w:after="33"/>
            </w:pPr>
            <w:r w:rsidRPr="002853A1">
              <w:t>Immunohistochemical examination of biopsy material by immunofluorescence, immunoperoxidase or other labelled antibody techniques with multiple antigenic specificities per specimen - 7-10 antibodies</w:t>
            </w:r>
          </w:p>
          <w:p w14:paraId="51F2090D" w14:textId="007F47E9" w:rsidR="409C699D" w:rsidRPr="002853A1" w:rsidRDefault="15652FBC" w:rsidP="002853A1">
            <w:pPr>
              <w:pStyle w:val="TableText0"/>
              <w:spacing w:before="33" w:after="33"/>
            </w:pPr>
            <w:r w:rsidRPr="002853A1">
              <w:t>(Item is subject to rule 13)</w:t>
            </w:r>
          </w:p>
        </w:tc>
        <w:tc>
          <w:tcPr>
            <w:tcW w:w="1334" w:type="dxa"/>
          </w:tcPr>
          <w:p w14:paraId="0A1FCAF7" w14:textId="3CE0C717" w:rsidR="409C699D" w:rsidRPr="00367DF2" w:rsidRDefault="15652FBC" w:rsidP="002853A1">
            <w:pPr>
              <w:pStyle w:val="TableText0"/>
              <w:spacing w:before="33" w:after="33"/>
            </w:pPr>
            <w:r w:rsidRPr="002853A1">
              <w:t>Fee: $106.80 Benefit: 75% = $80.10 85% = $90.80</w:t>
            </w:r>
          </w:p>
        </w:tc>
      </w:tr>
      <w:tr w:rsidR="409C699D" w14:paraId="28379E8D" w14:textId="77777777" w:rsidTr="30995FCB">
        <w:trPr>
          <w:trHeight w:val="300"/>
        </w:trPr>
        <w:tc>
          <w:tcPr>
            <w:tcW w:w="1575" w:type="dxa"/>
          </w:tcPr>
          <w:p w14:paraId="2BA74BF9" w14:textId="4A472F7B" w:rsidR="15652FBC" w:rsidRDefault="15652FBC" w:rsidP="002853A1">
            <w:pPr>
              <w:pStyle w:val="TableText0"/>
              <w:spacing w:before="33" w:after="33"/>
            </w:pPr>
            <w:r>
              <w:t>72850</w:t>
            </w:r>
          </w:p>
        </w:tc>
        <w:tc>
          <w:tcPr>
            <w:tcW w:w="6662" w:type="dxa"/>
          </w:tcPr>
          <w:p w14:paraId="0EEED565" w14:textId="3C2363C6" w:rsidR="15652FBC" w:rsidRPr="002853A1" w:rsidRDefault="15652FBC" w:rsidP="002853A1">
            <w:pPr>
              <w:pStyle w:val="TableText0"/>
              <w:spacing w:before="33" w:after="33"/>
            </w:pPr>
            <w:r w:rsidRPr="002853A1">
              <w:t>Immunohistochemical examination of biopsy material by immunofluorescence, immunoperoxidase or other labelled antibody techniques with multiple antigenic specificities per specimen - 11 or more antibodies</w:t>
            </w:r>
          </w:p>
          <w:p w14:paraId="4A9EC1CD" w14:textId="5B9392BC" w:rsidR="409C699D" w:rsidRPr="002853A1" w:rsidRDefault="15652FBC" w:rsidP="002853A1">
            <w:pPr>
              <w:pStyle w:val="TableText0"/>
              <w:spacing w:before="33" w:after="33"/>
            </w:pPr>
            <w:r w:rsidRPr="002853A1">
              <w:t>(Item is subject to rule 13)</w:t>
            </w:r>
          </w:p>
        </w:tc>
        <w:tc>
          <w:tcPr>
            <w:tcW w:w="1334" w:type="dxa"/>
          </w:tcPr>
          <w:p w14:paraId="771C28EE" w14:textId="7172B344" w:rsidR="409C699D" w:rsidRPr="00367DF2" w:rsidRDefault="15652FBC" w:rsidP="002853A1">
            <w:pPr>
              <w:pStyle w:val="TableText0"/>
              <w:spacing w:before="33" w:after="33"/>
            </w:pPr>
            <w:r w:rsidRPr="002853A1">
              <w:t>Fee: $122.05 Benefit: 75% = $91.55 85% = $103.75</w:t>
            </w:r>
          </w:p>
        </w:tc>
      </w:tr>
      <w:tr w:rsidR="409C699D" w14:paraId="438FF6B5" w14:textId="77777777" w:rsidTr="30995FCB">
        <w:trPr>
          <w:trHeight w:val="300"/>
        </w:trPr>
        <w:tc>
          <w:tcPr>
            <w:tcW w:w="1575" w:type="dxa"/>
          </w:tcPr>
          <w:p w14:paraId="1392B7E3" w14:textId="1228A6B9" w:rsidR="15652FBC" w:rsidRDefault="15652FBC" w:rsidP="002853A1">
            <w:pPr>
              <w:pStyle w:val="TableText0"/>
              <w:spacing w:before="33" w:after="33"/>
            </w:pPr>
            <w:r>
              <w:t>72814</w:t>
            </w:r>
          </w:p>
        </w:tc>
        <w:tc>
          <w:tcPr>
            <w:tcW w:w="6662" w:type="dxa"/>
          </w:tcPr>
          <w:p w14:paraId="0A5D74B5" w14:textId="201B65E2" w:rsidR="409C699D" w:rsidRPr="002853A1" w:rsidRDefault="15652FBC" w:rsidP="002853A1">
            <w:pPr>
              <w:pStyle w:val="TableText0"/>
              <w:spacing w:before="33" w:after="33"/>
            </w:pPr>
            <w:r w:rsidRPr="002853A1">
              <w:t>Immunohistochemical examination by immunoperoxidase or other labelled antibody techniques using the programmed cell death ligand 1 (PD</w:t>
            </w:r>
            <w:r w:rsidRPr="002853A1">
              <w:rPr>
                <w:rFonts w:ascii="Cambria Math" w:hAnsi="Cambria Math" w:cs="Cambria Math"/>
              </w:rPr>
              <w:t>‑</w:t>
            </w:r>
            <w:r w:rsidRPr="002853A1">
              <w:t>L1) antibody of tumour material from a patient diagnosed with:</w:t>
            </w:r>
          </w:p>
          <w:p w14:paraId="04E5274E" w14:textId="4F066A6D" w:rsidR="409C699D" w:rsidRPr="002853A1" w:rsidRDefault="15652FBC" w:rsidP="002853A1">
            <w:pPr>
              <w:pStyle w:val="TableText0"/>
              <w:spacing w:before="33" w:after="33"/>
            </w:pPr>
            <w:r w:rsidRPr="002853A1">
              <w:t>(a)   non</w:t>
            </w:r>
            <w:r w:rsidRPr="002853A1">
              <w:rPr>
                <w:rFonts w:ascii="Cambria Math" w:hAnsi="Cambria Math" w:cs="Cambria Math"/>
              </w:rPr>
              <w:t>‑</w:t>
            </w:r>
            <w:r w:rsidRPr="002853A1">
              <w:t>small cell lung cancer; or</w:t>
            </w:r>
          </w:p>
          <w:p w14:paraId="6AFE5976" w14:textId="3BA0769F" w:rsidR="409C699D" w:rsidRPr="002853A1" w:rsidRDefault="15652FBC" w:rsidP="002853A1">
            <w:pPr>
              <w:pStyle w:val="TableText0"/>
              <w:spacing w:before="33" w:after="33"/>
            </w:pPr>
            <w:r w:rsidRPr="002853A1">
              <w:t>(b)   recurrent or metastatic squamous cell carcinoma of the oral cavity, pharynx or larynx; or</w:t>
            </w:r>
          </w:p>
          <w:p w14:paraId="016CCD72" w14:textId="5413230A" w:rsidR="409C699D" w:rsidRPr="009056B9" w:rsidRDefault="15652FBC" w:rsidP="009056B9">
            <w:pPr>
              <w:pStyle w:val="TableText0"/>
              <w:spacing w:before="33" w:after="33"/>
            </w:pPr>
            <w:r w:rsidRPr="002853A1">
              <w:t>(c)   locally recurrent unresectable or metastatic triple-negative breast cancer.</w:t>
            </w:r>
          </w:p>
        </w:tc>
        <w:tc>
          <w:tcPr>
            <w:tcW w:w="1334" w:type="dxa"/>
          </w:tcPr>
          <w:p w14:paraId="50DFE24F" w14:textId="5A80F45F" w:rsidR="409C699D" w:rsidRPr="00367DF2" w:rsidRDefault="15652FBC" w:rsidP="002853A1">
            <w:pPr>
              <w:pStyle w:val="TableText0"/>
              <w:spacing w:before="33" w:after="33"/>
            </w:pPr>
            <w:r w:rsidRPr="002853A1">
              <w:t>Fee: $76.30 Benefit: 75% = $57.25 85% = $64.90</w:t>
            </w:r>
          </w:p>
        </w:tc>
      </w:tr>
      <w:tr w:rsidR="00CE4F9F" w:rsidRPr="007B313F" w14:paraId="1255FCA8" w14:textId="77777777" w:rsidTr="30995FCB">
        <w:tc>
          <w:tcPr>
            <w:tcW w:w="1575" w:type="dxa"/>
          </w:tcPr>
          <w:p w14:paraId="6915F30B" w14:textId="6800A726" w:rsidR="00CE4F9F" w:rsidRPr="007B313F" w:rsidRDefault="00CE4F9F" w:rsidP="007352F3">
            <w:pPr>
              <w:pStyle w:val="TableText0"/>
              <w:spacing w:before="33" w:after="33"/>
            </w:pPr>
            <w:r>
              <w:t>73337</w:t>
            </w:r>
          </w:p>
        </w:tc>
        <w:tc>
          <w:tcPr>
            <w:tcW w:w="6662" w:type="dxa"/>
          </w:tcPr>
          <w:p w14:paraId="078A42C5" w14:textId="56C4B675" w:rsidR="00CE4F9F" w:rsidRPr="0016185F" w:rsidRDefault="00CE4F9F" w:rsidP="007352F3">
            <w:pPr>
              <w:pStyle w:val="TableText0"/>
              <w:spacing w:before="33" w:after="33"/>
            </w:pPr>
            <w:r w:rsidRPr="0016185F">
              <w:t>A test of tumour tissue from a patient with a new diagnosis of non</w:t>
            </w:r>
            <w:r w:rsidRPr="0016185F">
              <w:rPr>
                <w:rFonts w:ascii="Cambria Math" w:hAnsi="Cambria Math" w:cs="Cambria Math"/>
              </w:rPr>
              <w:t>‑</w:t>
            </w:r>
            <w:r w:rsidRPr="0016185F">
              <w:t>small cell lung cancer, shown to have non-squamous histology or histology not otherwise specified, requested by, or on behalf of, a specialist or consultant physician, if the test is:</w:t>
            </w:r>
          </w:p>
          <w:p w14:paraId="7C4AE5D6" w14:textId="62CADEEF" w:rsidR="00CE4F9F" w:rsidRPr="0016185F" w:rsidRDefault="00CE4F9F" w:rsidP="002853A1">
            <w:pPr>
              <w:pStyle w:val="TableText0"/>
              <w:spacing w:before="33" w:after="33"/>
            </w:pPr>
            <w:r w:rsidRPr="0016185F">
              <w:t>to determine if requirements relating to epidermal growth factor receptor (EGFR) gene status for access to an immunotherapy listed under the Pharmaceutical Benefits Scheme (PBS) are fulfilled; and</w:t>
            </w:r>
          </w:p>
          <w:p w14:paraId="0A19CF3B" w14:textId="30FB39B3" w:rsidR="00CE4F9F" w:rsidRPr="007B313F" w:rsidRDefault="00CE4F9F" w:rsidP="002853A1">
            <w:pPr>
              <w:pStyle w:val="TableText0"/>
              <w:spacing w:before="33" w:after="33"/>
            </w:pPr>
            <w:r w:rsidRPr="0016185F">
              <w:t>not associated with a service to which item 73437 or 73438 applies</w:t>
            </w:r>
          </w:p>
        </w:tc>
        <w:tc>
          <w:tcPr>
            <w:tcW w:w="1334" w:type="dxa"/>
          </w:tcPr>
          <w:p w14:paraId="1B2FC2EF" w14:textId="2A84B157" w:rsidR="00CE4F9F" w:rsidRPr="007B313F" w:rsidRDefault="00CE4F9F" w:rsidP="007352F3">
            <w:pPr>
              <w:pStyle w:val="TableText0"/>
              <w:spacing w:before="33" w:after="33"/>
            </w:pPr>
            <w:r w:rsidRPr="0016185F">
              <w:t>Fee: $397.35 Benefit: 75% = $298.05 85% = $337.75</w:t>
            </w:r>
          </w:p>
        </w:tc>
      </w:tr>
      <w:tr w:rsidR="00CE4F9F" w:rsidRPr="007B313F" w14:paraId="48276498" w14:textId="77777777" w:rsidTr="00544111">
        <w:trPr>
          <w:cantSplit/>
        </w:trPr>
        <w:tc>
          <w:tcPr>
            <w:tcW w:w="1575" w:type="dxa"/>
          </w:tcPr>
          <w:p w14:paraId="07CA647E" w14:textId="5F380408" w:rsidR="00CE4F9F" w:rsidRPr="007B313F" w:rsidRDefault="00CE4F9F" w:rsidP="007352F3">
            <w:pPr>
              <w:pStyle w:val="TableText0"/>
              <w:spacing w:before="33" w:after="33"/>
            </w:pPr>
            <w:r>
              <w:t>73437</w:t>
            </w:r>
          </w:p>
        </w:tc>
        <w:tc>
          <w:tcPr>
            <w:tcW w:w="6662" w:type="dxa"/>
          </w:tcPr>
          <w:p w14:paraId="0FC8FA72" w14:textId="77777777" w:rsidR="00CE4F9F" w:rsidRDefault="00CE4F9F" w:rsidP="007352F3">
            <w:pPr>
              <w:pStyle w:val="TableText0"/>
              <w:spacing w:before="33" w:after="33"/>
            </w:pPr>
            <w:r>
              <w:t xml:space="preserve">A nucleic acid-based multi-gene panel test of tumour tissue from a patient with a new diagnosis of non-small cell lung cancer requested by, or on behalf of, a specialist or consultant physician, if the test is: </w:t>
            </w:r>
          </w:p>
          <w:p w14:paraId="2C3CB3EB" w14:textId="690E212C" w:rsidR="00CE4F9F" w:rsidRDefault="00CE4F9F" w:rsidP="002853A1">
            <w:pPr>
              <w:pStyle w:val="TableText0"/>
              <w:spacing w:before="33" w:after="33"/>
            </w:pPr>
            <w:r>
              <w:t xml:space="preserve">to detect variants in at least </w:t>
            </w:r>
            <w:r w:rsidRPr="00732EF1">
              <w:rPr>
                <w:i/>
                <w:iCs/>
              </w:rPr>
              <w:t>EGFR</w:t>
            </w:r>
            <w:r>
              <w:t xml:space="preserve">, </w:t>
            </w:r>
            <w:r w:rsidRPr="00732EF1">
              <w:rPr>
                <w:i/>
                <w:iCs/>
              </w:rPr>
              <w:t>BRAF</w:t>
            </w:r>
            <w:r>
              <w:t xml:space="preserve">, </w:t>
            </w:r>
            <w:r w:rsidRPr="00732EF1">
              <w:rPr>
                <w:i/>
                <w:iCs/>
              </w:rPr>
              <w:t>KRAS</w:t>
            </w:r>
            <w:r>
              <w:t xml:space="preserve"> and </w:t>
            </w:r>
            <w:r w:rsidRPr="00732EF1">
              <w:rPr>
                <w:i/>
                <w:iCs/>
              </w:rPr>
              <w:t>MET</w:t>
            </w:r>
            <w:r>
              <w:t xml:space="preserve"> exon 14 to determine access to specific therapies relevant to these variants listed on the Pharmaceutical Benefits Scheme (PBS); and</w:t>
            </w:r>
          </w:p>
          <w:p w14:paraId="2FCF034E" w14:textId="2D607FF7" w:rsidR="00CE4F9F" w:rsidRDefault="00CE4F9F" w:rsidP="002853A1">
            <w:pPr>
              <w:pStyle w:val="TableText0"/>
              <w:spacing w:before="33" w:after="33"/>
            </w:pPr>
            <w:r>
              <w:t xml:space="preserve">to detect the fusion status of at least </w:t>
            </w:r>
            <w:r w:rsidRPr="006777B7">
              <w:rPr>
                <w:i/>
                <w:iCs/>
              </w:rPr>
              <w:t>ALK</w:t>
            </w:r>
            <w:r>
              <w:t xml:space="preserve">, </w:t>
            </w:r>
            <w:r w:rsidRPr="006777B7">
              <w:rPr>
                <w:i/>
                <w:iCs/>
              </w:rPr>
              <w:t>ROS1</w:t>
            </w:r>
            <w:r>
              <w:t xml:space="preserve">, </w:t>
            </w:r>
            <w:r w:rsidRPr="006777B7">
              <w:rPr>
                <w:i/>
                <w:iCs/>
              </w:rPr>
              <w:t>RET</w:t>
            </w:r>
            <w:r>
              <w:t xml:space="preserve">, </w:t>
            </w:r>
            <w:r w:rsidRPr="006777B7">
              <w:rPr>
                <w:i/>
                <w:iCs/>
              </w:rPr>
              <w:t>NTRK1</w:t>
            </w:r>
            <w:r>
              <w:t xml:space="preserve">, </w:t>
            </w:r>
            <w:r w:rsidRPr="006777B7">
              <w:rPr>
                <w:i/>
                <w:iCs/>
              </w:rPr>
              <w:t>NTRK2</w:t>
            </w:r>
            <w:r>
              <w:t xml:space="preserve"> and </w:t>
            </w:r>
            <w:r w:rsidRPr="006777B7">
              <w:rPr>
                <w:i/>
                <w:iCs/>
              </w:rPr>
              <w:t>NTRK3</w:t>
            </w:r>
            <w:r>
              <w:t xml:space="preserve">; and </w:t>
            </w:r>
          </w:p>
          <w:p w14:paraId="33BEA55F" w14:textId="6A19FC39" w:rsidR="00CE4F9F" w:rsidRDefault="00CE4F9F" w:rsidP="002853A1">
            <w:pPr>
              <w:pStyle w:val="TableText0"/>
              <w:spacing w:before="33" w:after="33"/>
            </w:pPr>
            <w:r>
              <w:t xml:space="preserve">to determine access to specific therapies relevant to these variants listed on the PBS; or </w:t>
            </w:r>
          </w:p>
          <w:p w14:paraId="33DB05C7" w14:textId="3230F8A1" w:rsidR="00CE4F9F" w:rsidRDefault="00CE4F9F" w:rsidP="002853A1">
            <w:pPr>
              <w:pStyle w:val="TableText0"/>
              <w:spacing w:before="33" w:after="33"/>
            </w:pPr>
            <w:r>
              <w:t xml:space="preserve">determine if the requirements relating to </w:t>
            </w:r>
            <w:r w:rsidRPr="006777B7">
              <w:rPr>
                <w:i/>
                <w:iCs/>
              </w:rPr>
              <w:t>EGFR</w:t>
            </w:r>
            <w:r>
              <w:t xml:space="preserve">, </w:t>
            </w:r>
            <w:r w:rsidRPr="006777B7">
              <w:rPr>
                <w:i/>
                <w:iCs/>
              </w:rPr>
              <w:t>ALK</w:t>
            </w:r>
            <w:r>
              <w:t xml:space="preserve"> and </w:t>
            </w:r>
            <w:r w:rsidRPr="006777B7">
              <w:rPr>
                <w:i/>
                <w:iCs/>
              </w:rPr>
              <w:t>ROS1</w:t>
            </w:r>
            <w:r>
              <w:t xml:space="preserve"> status for access immunotherapies listed on the PBS are fulfilled; and </w:t>
            </w:r>
          </w:p>
          <w:p w14:paraId="7A7DF6BC" w14:textId="5230E974" w:rsidR="00CE4F9F" w:rsidRPr="007B313F" w:rsidRDefault="00CE4F9F" w:rsidP="002853A1">
            <w:pPr>
              <w:pStyle w:val="TableText0"/>
              <w:spacing w:before="33" w:after="33"/>
            </w:pPr>
            <w:r>
              <w:t>not associated with a service to which item 73438, 73439, 73337, 73341, 73344, 73436 or 73351 applies</w:t>
            </w:r>
          </w:p>
        </w:tc>
        <w:tc>
          <w:tcPr>
            <w:tcW w:w="1334" w:type="dxa"/>
          </w:tcPr>
          <w:p w14:paraId="239A5BE6" w14:textId="77777777" w:rsidR="00CE4F9F" w:rsidRDefault="00CE4F9F" w:rsidP="007352F3">
            <w:pPr>
              <w:pStyle w:val="TableText0"/>
              <w:spacing w:before="33" w:after="33"/>
            </w:pPr>
            <w:r>
              <w:t>MBS Fee: $1,247.00</w:t>
            </w:r>
          </w:p>
          <w:p w14:paraId="4D6F76A5" w14:textId="73C4597F" w:rsidR="00CE4F9F" w:rsidRPr="007B313F" w:rsidRDefault="00CE4F9F" w:rsidP="007352F3">
            <w:pPr>
              <w:pStyle w:val="TableText0"/>
              <w:spacing w:before="33" w:after="33"/>
            </w:pPr>
            <w:r>
              <w:t>Benefit: 75% = $935.25      85% = $1,148.30 (Greatest Permissible Gap (GPG) will apply)</w:t>
            </w:r>
          </w:p>
        </w:tc>
      </w:tr>
      <w:tr w:rsidR="00CE4F9F" w:rsidRPr="007B313F" w14:paraId="24ACB4A7" w14:textId="77777777" w:rsidTr="30995FCB">
        <w:tc>
          <w:tcPr>
            <w:tcW w:w="1575" w:type="dxa"/>
          </w:tcPr>
          <w:p w14:paraId="6C5F6E65" w14:textId="64E4C380" w:rsidR="00CE4F9F" w:rsidRPr="00AC544D" w:rsidRDefault="00CE4F9F" w:rsidP="007352F3">
            <w:pPr>
              <w:pStyle w:val="TableText0"/>
              <w:spacing w:before="33" w:after="33"/>
              <w:rPr>
                <w:rFonts w:ascii="Arial" w:hAnsi="Arial" w:cs="Arial"/>
              </w:rPr>
            </w:pPr>
            <w:r>
              <w:rPr>
                <w:rStyle w:val="cf01"/>
              </w:rPr>
              <w:t>73438</w:t>
            </w:r>
          </w:p>
        </w:tc>
        <w:tc>
          <w:tcPr>
            <w:tcW w:w="6662" w:type="dxa"/>
          </w:tcPr>
          <w:p w14:paraId="28664BF0" w14:textId="77777777" w:rsidR="00CE4F9F" w:rsidRDefault="00CE4F9F" w:rsidP="007352F3">
            <w:pPr>
              <w:pStyle w:val="TableText0"/>
              <w:spacing w:before="33" w:after="33"/>
            </w:pPr>
            <w:r>
              <w:t>A DNA-based multi-gene panel test of tumour tissue from a patient with a new diagnosis of non-small cell lung cancer requested by, or on behalf of, a specialist or consultant physician, if the test is:</w:t>
            </w:r>
          </w:p>
          <w:p w14:paraId="777C01F0" w14:textId="18E69680" w:rsidR="00CE4F9F" w:rsidRDefault="00CE4F9F" w:rsidP="002853A1">
            <w:pPr>
              <w:pStyle w:val="TableText0"/>
              <w:spacing w:before="33" w:after="33"/>
            </w:pPr>
            <w:r>
              <w:t xml:space="preserve">to detect variants in at least </w:t>
            </w:r>
            <w:r w:rsidRPr="006777B7">
              <w:rPr>
                <w:i/>
                <w:iCs/>
              </w:rPr>
              <w:t>EGFR</w:t>
            </w:r>
            <w:r>
              <w:t xml:space="preserve">, </w:t>
            </w:r>
            <w:r w:rsidRPr="006777B7">
              <w:rPr>
                <w:i/>
                <w:iCs/>
              </w:rPr>
              <w:t>BRAF</w:t>
            </w:r>
            <w:r>
              <w:t xml:space="preserve">, </w:t>
            </w:r>
            <w:r w:rsidRPr="006777B7">
              <w:rPr>
                <w:i/>
                <w:iCs/>
              </w:rPr>
              <w:t>KRAS</w:t>
            </w:r>
            <w:r>
              <w:t xml:space="preserve"> and </w:t>
            </w:r>
            <w:r w:rsidRPr="006777B7">
              <w:rPr>
                <w:i/>
                <w:iCs/>
              </w:rPr>
              <w:t>MET</w:t>
            </w:r>
            <w:r>
              <w:t xml:space="preserve"> exon 14; and </w:t>
            </w:r>
          </w:p>
          <w:p w14:paraId="6B634687" w14:textId="3C4BB03F" w:rsidR="00CE4F9F" w:rsidRDefault="00CE4F9F" w:rsidP="002853A1">
            <w:pPr>
              <w:pStyle w:val="TableText0"/>
              <w:spacing w:before="33" w:after="33"/>
            </w:pPr>
            <w:r>
              <w:t>to determine access to specific therapies relevant to these variants listed on the Pharmaceutical Benefits Scheme (PBS); or</w:t>
            </w:r>
          </w:p>
          <w:p w14:paraId="5A958A13" w14:textId="3EB5381B" w:rsidR="00CE4F9F" w:rsidRDefault="00CE4F9F" w:rsidP="002853A1">
            <w:pPr>
              <w:pStyle w:val="TableText0"/>
              <w:spacing w:before="33" w:after="33"/>
            </w:pPr>
            <w:r>
              <w:t>to determine if the requirements relating to EGFR status for access to immunotherapies listed on the PBS are fulfilled; and</w:t>
            </w:r>
          </w:p>
          <w:p w14:paraId="241B069E" w14:textId="792CA4A2" w:rsidR="00CE4F9F" w:rsidRPr="007B313F" w:rsidRDefault="00CE4F9F" w:rsidP="002853A1">
            <w:pPr>
              <w:pStyle w:val="TableText0"/>
              <w:spacing w:before="33" w:after="33"/>
            </w:pPr>
            <w:r>
              <w:t>not associated with a service to which item 73437, 73337, 73436 or 73351 applies</w:t>
            </w:r>
          </w:p>
        </w:tc>
        <w:tc>
          <w:tcPr>
            <w:tcW w:w="1334" w:type="dxa"/>
          </w:tcPr>
          <w:p w14:paraId="4D7FEED2" w14:textId="77777777" w:rsidR="00CE4F9F" w:rsidRDefault="00CE4F9F" w:rsidP="007352F3">
            <w:pPr>
              <w:pStyle w:val="TableText0"/>
              <w:spacing w:before="33" w:after="33"/>
            </w:pPr>
            <w:r>
              <w:t>MBS Fee: $682.35</w:t>
            </w:r>
          </w:p>
          <w:p w14:paraId="22481CED" w14:textId="3FF9E008" w:rsidR="00CE4F9F" w:rsidRDefault="00CE4F9F" w:rsidP="007352F3">
            <w:pPr>
              <w:pStyle w:val="TableText0"/>
              <w:spacing w:before="33" w:after="33"/>
            </w:pPr>
            <w:r>
              <w:t>Benefit: 75% = $511.80     85% = $583.65 (Greatest Permissible Gap (GPG) will apply)</w:t>
            </w:r>
          </w:p>
          <w:p w14:paraId="3BD9916C" w14:textId="77777777" w:rsidR="00CE4F9F" w:rsidRPr="00CE6F70" w:rsidRDefault="00CE4F9F" w:rsidP="007352F3">
            <w:pPr>
              <w:pStyle w:val="TableText0"/>
              <w:spacing w:before="33" w:after="33"/>
            </w:pPr>
          </w:p>
        </w:tc>
      </w:tr>
      <w:tr w:rsidR="00CE4F9F" w:rsidRPr="007B313F" w14:paraId="1957AB13" w14:textId="77777777" w:rsidTr="006A3834">
        <w:trPr>
          <w:cantSplit/>
        </w:trPr>
        <w:tc>
          <w:tcPr>
            <w:tcW w:w="1575" w:type="dxa"/>
          </w:tcPr>
          <w:p w14:paraId="02FF4038" w14:textId="1BD7A9F7" w:rsidR="00CE4F9F" w:rsidRPr="007B313F" w:rsidRDefault="00CE4F9F" w:rsidP="007352F3">
            <w:pPr>
              <w:pStyle w:val="TableText0"/>
              <w:spacing w:before="33" w:after="33"/>
            </w:pPr>
            <w:r>
              <w:rPr>
                <w:rStyle w:val="cf01"/>
              </w:rPr>
              <w:lastRenderedPageBreak/>
              <w:t>73439</w:t>
            </w:r>
          </w:p>
        </w:tc>
        <w:tc>
          <w:tcPr>
            <w:tcW w:w="6662" w:type="dxa"/>
          </w:tcPr>
          <w:p w14:paraId="7297F625" w14:textId="77777777" w:rsidR="00CE4F9F" w:rsidRDefault="00CE4F9F" w:rsidP="007352F3">
            <w:pPr>
              <w:pStyle w:val="TableText0"/>
              <w:spacing w:before="33" w:after="33"/>
            </w:pPr>
            <w:r>
              <w:t xml:space="preserve">A nucleic acid-based multi-gene panel test of tumour tissue from a patient with a new diagnosis of non-small cell lung cancer and with documented absence of activating variants of the </w:t>
            </w:r>
            <w:r w:rsidRPr="006777B7">
              <w:rPr>
                <w:i/>
                <w:iCs/>
              </w:rPr>
              <w:t>EGFR</w:t>
            </w:r>
            <w:r>
              <w:t xml:space="preserve"> gene, </w:t>
            </w:r>
            <w:r w:rsidRPr="006777B7">
              <w:rPr>
                <w:i/>
                <w:iCs/>
              </w:rPr>
              <w:t>KRAS</w:t>
            </w:r>
            <w:r>
              <w:t xml:space="preserve">, </w:t>
            </w:r>
            <w:r w:rsidRPr="006777B7">
              <w:rPr>
                <w:i/>
                <w:iCs/>
              </w:rPr>
              <w:t>BRAF</w:t>
            </w:r>
            <w:r>
              <w:t xml:space="preserve"> and </w:t>
            </w:r>
            <w:r w:rsidRPr="006777B7">
              <w:rPr>
                <w:i/>
                <w:iCs/>
              </w:rPr>
              <w:t>MET</w:t>
            </w:r>
            <w:r>
              <w:t xml:space="preserve"> exon14, requested by, or on behalf of, a specialist or consultant physician, if the test is:</w:t>
            </w:r>
          </w:p>
          <w:p w14:paraId="4ACACEE5" w14:textId="14F37309" w:rsidR="00CE4F9F" w:rsidRDefault="00CE4F9F" w:rsidP="002853A1">
            <w:pPr>
              <w:pStyle w:val="TableText0"/>
              <w:spacing w:before="33" w:after="33"/>
            </w:pPr>
            <w:r>
              <w:t xml:space="preserve">to determine the fusion status of at least </w:t>
            </w:r>
            <w:r w:rsidRPr="006777B7">
              <w:rPr>
                <w:i/>
                <w:iCs/>
              </w:rPr>
              <w:t>ALK</w:t>
            </w:r>
            <w:r>
              <w:t xml:space="preserve">, </w:t>
            </w:r>
            <w:r w:rsidRPr="006777B7">
              <w:rPr>
                <w:i/>
                <w:iCs/>
              </w:rPr>
              <w:t>ROS1</w:t>
            </w:r>
            <w:r>
              <w:t xml:space="preserve">, </w:t>
            </w:r>
            <w:r w:rsidRPr="006777B7">
              <w:rPr>
                <w:i/>
                <w:iCs/>
              </w:rPr>
              <w:t>RET</w:t>
            </w:r>
            <w:r>
              <w:t xml:space="preserve">, </w:t>
            </w:r>
            <w:r w:rsidRPr="006777B7">
              <w:rPr>
                <w:i/>
                <w:iCs/>
              </w:rPr>
              <w:t>NTRK1</w:t>
            </w:r>
            <w:r>
              <w:t xml:space="preserve">, </w:t>
            </w:r>
            <w:r w:rsidRPr="006777B7">
              <w:rPr>
                <w:i/>
                <w:iCs/>
              </w:rPr>
              <w:t>NTRK2</w:t>
            </w:r>
            <w:r>
              <w:t xml:space="preserve">, and </w:t>
            </w:r>
            <w:r w:rsidRPr="006777B7">
              <w:rPr>
                <w:i/>
                <w:iCs/>
              </w:rPr>
              <w:t>NTRK3</w:t>
            </w:r>
            <w:r>
              <w:t xml:space="preserve"> to determine access to specific therapies relevant to these variants listed on the Pharmaceutical Benefits Scheme (PBS) are fulfilled; or</w:t>
            </w:r>
          </w:p>
          <w:p w14:paraId="616FFEEE" w14:textId="18003015" w:rsidR="00CE4F9F" w:rsidRDefault="00CE4F9F" w:rsidP="002853A1">
            <w:pPr>
              <w:pStyle w:val="TableText0"/>
              <w:spacing w:before="33" w:after="33"/>
            </w:pPr>
            <w:r>
              <w:t xml:space="preserve">to determine if the requirements relating to </w:t>
            </w:r>
            <w:r w:rsidRPr="006777B7">
              <w:rPr>
                <w:i/>
                <w:iCs/>
              </w:rPr>
              <w:t>ALK</w:t>
            </w:r>
            <w:r>
              <w:t xml:space="preserve"> and </w:t>
            </w:r>
            <w:r w:rsidRPr="006777B7">
              <w:rPr>
                <w:i/>
                <w:iCs/>
              </w:rPr>
              <w:t>ROS1</w:t>
            </w:r>
            <w:r>
              <w:t xml:space="preserve"> status for access to immunotherapies listed on the PBS are fulfilled; and</w:t>
            </w:r>
          </w:p>
          <w:p w14:paraId="154F56EC" w14:textId="42D7875D" w:rsidR="00CE4F9F" w:rsidRPr="007B313F" w:rsidRDefault="00CE4F9F" w:rsidP="002853A1">
            <w:pPr>
              <w:pStyle w:val="TableText0"/>
              <w:spacing w:before="33" w:after="33"/>
            </w:pPr>
            <w:r>
              <w:t>not associated with a service to which item 73437, 73341, 73344 or 73351 applies</w:t>
            </w:r>
          </w:p>
        </w:tc>
        <w:tc>
          <w:tcPr>
            <w:tcW w:w="1334" w:type="dxa"/>
          </w:tcPr>
          <w:p w14:paraId="421A6331" w14:textId="77777777" w:rsidR="00CE4F9F" w:rsidRDefault="00CE4F9F" w:rsidP="007352F3">
            <w:pPr>
              <w:pStyle w:val="TableText0"/>
              <w:spacing w:before="33" w:after="33"/>
            </w:pPr>
            <w:r>
              <w:t>MBS Fee: $682.35</w:t>
            </w:r>
          </w:p>
          <w:p w14:paraId="1FC66684" w14:textId="095C25B9" w:rsidR="00CE4F9F" w:rsidRPr="007B313F" w:rsidRDefault="00CE4F9F" w:rsidP="007352F3">
            <w:pPr>
              <w:pStyle w:val="TableText0"/>
              <w:spacing w:before="33" w:after="33"/>
            </w:pPr>
            <w:r>
              <w:t>Benefit: 75% = $511.80    85% = 583.65 (Greatest Permissible Gap (GPG) will apply)</w:t>
            </w:r>
          </w:p>
        </w:tc>
      </w:tr>
      <w:tr w:rsidR="00CE4F9F" w:rsidRPr="007B313F" w14:paraId="18273567" w14:textId="77777777" w:rsidTr="002A0866">
        <w:trPr>
          <w:cantSplit/>
        </w:trPr>
        <w:tc>
          <w:tcPr>
            <w:tcW w:w="1575" w:type="dxa"/>
          </w:tcPr>
          <w:p w14:paraId="6E7530C7" w14:textId="4F6639F6" w:rsidR="00CE4F9F" w:rsidRPr="007B313F" w:rsidRDefault="00CE4F9F" w:rsidP="007352F3">
            <w:pPr>
              <w:pStyle w:val="TableText0"/>
              <w:spacing w:before="33" w:after="33"/>
            </w:pPr>
            <w:r>
              <w:rPr>
                <w:rStyle w:val="cf01"/>
              </w:rPr>
              <w:t>73341</w:t>
            </w:r>
          </w:p>
        </w:tc>
        <w:tc>
          <w:tcPr>
            <w:tcW w:w="6662" w:type="dxa"/>
          </w:tcPr>
          <w:p w14:paraId="76B0B750" w14:textId="77777777" w:rsidR="00CE4F9F" w:rsidRDefault="00CE4F9F" w:rsidP="007352F3">
            <w:pPr>
              <w:pStyle w:val="TableText0"/>
              <w:spacing w:before="33" w:after="33"/>
            </w:pPr>
            <w:r>
              <w:t xml:space="preserve">Fluorescence in situ hybridisation (FISH) test of tumour tissue from a patient with a new diagnosis of locally advanced or metastatic non-small cell lung cancer, which is of non-squamous histology or histology not otherwise specified, with documented evidence of anaplastic lymphoma kinase (ALK) immunoreactivity by immunohistochemical (IHC) examination giving a staining intensity score &gt; 0, and with documented absence of activating mutations of the epidermal growth factor receptor (EGFR) gene, requested by a specialist or consultant physician, if the test is: </w:t>
            </w:r>
          </w:p>
          <w:p w14:paraId="747560F6" w14:textId="41AF9F96" w:rsidR="00CE4F9F" w:rsidRDefault="00CE4F9F" w:rsidP="002853A1">
            <w:pPr>
              <w:pStyle w:val="TableText0"/>
              <w:spacing w:before="33" w:after="33"/>
            </w:pPr>
            <w:r>
              <w:t xml:space="preserve">to determine if requirements relating to </w:t>
            </w:r>
            <w:r w:rsidRPr="006777B7">
              <w:rPr>
                <w:i/>
                <w:iCs/>
              </w:rPr>
              <w:t>ALK</w:t>
            </w:r>
            <w:r>
              <w:t xml:space="preserve"> gene rearrangement status for access to an immunotherapy listed under the Pharmaceutical Benefits Scheme (PBS) are fulfilled; and </w:t>
            </w:r>
          </w:p>
          <w:p w14:paraId="20DD231A" w14:textId="74D8F0A0" w:rsidR="00CE4F9F" w:rsidRPr="007B313F" w:rsidRDefault="00CE4F9F" w:rsidP="002853A1">
            <w:pPr>
              <w:pStyle w:val="TableText0"/>
              <w:spacing w:before="33" w:after="33"/>
            </w:pPr>
            <w:r>
              <w:t>not associated with a service to which item 73437 or 73439 applies</w:t>
            </w:r>
          </w:p>
        </w:tc>
        <w:tc>
          <w:tcPr>
            <w:tcW w:w="1334" w:type="dxa"/>
          </w:tcPr>
          <w:p w14:paraId="27CD459B" w14:textId="77777777" w:rsidR="00CE4F9F" w:rsidRDefault="00CE4F9F" w:rsidP="007352F3">
            <w:pPr>
              <w:pStyle w:val="TableText0"/>
              <w:spacing w:before="33" w:after="33"/>
            </w:pPr>
            <w:r>
              <w:t>MBS Fee: $400.00</w:t>
            </w:r>
          </w:p>
          <w:p w14:paraId="6990B858" w14:textId="08F41C76" w:rsidR="00CE4F9F" w:rsidRDefault="00CE4F9F" w:rsidP="007352F3">
            <w:pPr>
              <w:pStyle w:val="TableText0"/>
              <w:spacing w:before="33" w:after="33"/>
            </w:pPr>
            <w:r>
              <w:t>Benefit: 75% = $300.00    85% = $340.00</w:t>
            </w:r>
          </w:p>
          <w:p w14:paraId="5E9869FF" w14:textId="77777777" w:rsidR="00CE4F9F" w:rsidRPr="001439DE" w:rsidRDefault="00CE4F9F" w:rsidP="007352F3">
            <w:pPr>
              <w:pStyle w:val="TableText0"/>
              <w:spacing w:before="33" w:after="33"/>
            </w:pPr>
          </w:p>
        </w:tc>
      </w:tr>
      <w:tr w:rsidR="00CE4F9F" w:rsidRPr="007B313F" w14:paraId="24869D33" w14:textId="77777777" w:rsidTr="00544111">
        <w:trPr>
          <w:cantSplit/>
        </w:trPr>
        <w:tc>
          <w:tcPr>
            <w:tcW w:w="1575" w:type="dxa"/>
          </w:tcPr>
          <w:p w14:paraId="109B2B09" w14:textId="3BB2C092" w:rsidR="00CE4F9F" w:rsidRPr="007B313F" w:rsidRDefault="00CE4F9F" w:rsidP="007352F3">
            <w:pPr>
              <w:pStyle w:val="TableText0"/>
              <w:spacing w:before="33" w:after="33"/>
            </w:pPr>
            <w:r>
              <w:rPr>
                <w:rStyle w:val="cf01"/>
              </w:rPr>
              <w:t>73344</w:t>
            </w:r>
          </w:p>
        </w:tc>
        <w:tc>
          <w:tcPr>
            <w:tcW w:w="6662" w:type="dxa"/>
          </w:tcPr>
          <w:p w14:paraId="43C1C648" w14:textId="77777777" w:rsidR="00CE4F9F" w:rsidRDefault="00CE4F9F" w:rsidP="007352F3">
            <w:pPr>
              <w:pStyle w:val="TableText0"/>
              <w:spacing w:before="33" w:after="33"/>
            </w:pPr>
            <w:r>
              <w:t>Fluorescence in situ hybridization (FISH) test of tumour tissue from a patient with a new diagnosis of locally advanced or metastatic non-small cell lung cancer, which is of non-squamous histology or histology not otherwise specified, with documented evidence of ROS proto-oncogene 1 (</w:t>
            </w:r>
            <w:r w:rsidRPr="006777B7">
              <w:rPr>
                <w:i/>
                <w:iCs/>
              </w:rPr>
              <w:t>ROS1</w:t>
            </w:r>
            <w:r>
              <w:t>) immunoreactivity by immunohistochemical (IHC) examination giving a staining intensity score of 2+ or 3+; and with documented absence of both activating mutations of the epidermal growth factor receptor (</w:t>
            </w:r>
            <w:r w:rsidRPr="006777B7">
              <w:rPr>
                <w:i/>
                <w:iCs/>
              </w:rPr>
              <w:t>EGFR</w:t>
            </w:r>
            <w:r>
              <w:t>) gene and anaplastic lymphoma kinase (</w:t>
            </w:r>
            <w:r w:rsidRPr="006777B7">
              <w:rPr>
                <w:i/>
                <w:iCs/>
              </w:rPr>
              <w:t>ALK</w:t>
            </w:r>
            <w:r>
              <w:t xml:space="preserve">) immunoreactivity by IHC, requested by a specialist or consultant physician, if the test is: </w:t>
            </w:r>
          </w:p>
          <w:p w14:paraId="7BE07FB6" w14:textId="437B907F" w:rsidR="00CE4F9F" w:rsidRDefault="00CE4F9F" w:rsidP="002853A1">
            <w:pPr>
              <w:pStyle w:val="TableText0"/>
              <w:spacing w:before="33" w:after="33"/>
            </w:pPr>
            <w:r>
              <w:t xml:space="preserve">to determine if requirements relating to ROS1 gene arrangement status for access to an immunotherapy listed under the Pharmaceutical Benefits Scheme (PBS) are fulfilled: and </w:t>
            </w:r>
          </w:p>
          <w:p w14:paraId="2BCEACDF" w14:textId="74B6C49F" w:rsidR="00CE4F9F" w:rsidRPr="007B313F" w:rsidRDefault="00CE4F9F" w:rsidP="002853A1">
            <w:pPr>
              <w:pStyle w:val="TableText0"/>
              <w:spacing w:before="33" w:after="33"/>
            </w:pPr>
            <w:r>
              <w:t>not associated with a service to which item 73437 or 73439 applies</w:t>
            </w:r>
          </w:p>
        </w:tc>
        <w:tc>
          <w:tcPr>
            <w:tcW w:w="1334" w:type="dxa"/>
          </w:tcPr>
          <w:p w14:paraId="78ED7C00" w14:textId="77777777" w:rsidR="00CE4F9F" w:rsidRDefault="00CE4F9F" w:rsidP="007352F3">
            <w:pPr>
              <w:pStyle w:val="TableText0"/>
              <w:spacing w:before="33" w:after="33"/>
            </w:pPr>
            <w:r>
              <w:t>MBS Fee: $400.00</w:t>
            </w:r>
          </w:p>
          <w:p w14:paraId="79A72C67" w14:textId="49BAFC78" w:rsidR="00CE4F9F" w:rsidRDefault="00CE4F9F" w:rsidP="007352F3">
            <w:pPr>
              <w:pStyle w:val="TableText0"/>
              <w:spacing w:before="33" w:after="33"/>
            </w:pPr>
            <w:r>
              <w:t>Benefit: 75% = $300.00    85% = $340.00</w:t>
            </w:r>
          </w:p>
          <w:p w14:paraId="32CAAE1F" w14:textId="77777777" w:rsidR="00CE4F9F" w:rsidRPr="001F7733" w:rsidRDefault="00CE4F9F" w:rsidP="007352F3">
            <w:pPr>
              <w:pStyle w:val="TableText0"/>
              <w:spacing w:before="33" w:after="33"/>
            </w:pPr>
          </w:p>
        </w:tc>
      </w:tr>
      <w:tr w:rsidR="00CE4F9F" w:rsidRPr="007B313F" w14:paraId="23C06B10" w14:textId="77777777" w:rsidTr="30995FCB">
        <w:tc>
          <w:tcPr>
            <w:tcW w:w="1575" w:type="dxa"/>
          </w:tcPr>
          <w:p w14:paraId="4DDAA2BB" w14:textId="27D8198F" w:rsidR="00CE4F9F" w:rsidRDefault="00CE4F9F" w:rsidP="007352F3">
            <w:pPr>
              <w:pStyle w:val="TableText0"/>
              <w:spacing w:before="33" w:after="33"/>
              <w:rPr>
                <w:rStyle w:val="cf01"/>
              </w:rPr>
            </w:pPr>
            <w:r>
              <w:rPr>
                <w:rStyle w:val="cf01"/>
              </w:rPr>
              <w:t>73436</w:t>
            </w:r>
          </w:p>
        </w:tc>
        <w:tc>
          <w:tcPr>
            <w:tcW w:w="6662" w:type="dxa"/>
          </w:tcPr>
          <w:p w14:paraId="2D244688" w14:textId="77777777" w:rsidR="00CE4F9F" w:rsidRDefault="00CE4F9F" w:rsidP="007352F3">
            <w:pPr>
              <w:pStyle w:val="TableText0"/>
              <w:spacing w:before="33" w:after="33"/>
            </w:pPr>
            <w:r>
              <w:t xml:space="preserve">A test of tumour tissue from a patient with a new diagnosis of locally advanced or metastatic non-small cell lung cancer requested by, or on behalf of, a specialist or consultant physician, if the test is: </w:t>
            </w:r>
          </w:p>
          <w:p w14:paraId="63B291DE" w14:textId="64E46F3B" w:rsidR="00CE4F9F" w:rsidRDefault="00CE4F9F" w:rsidP="002853A1">
            <w:pPr>
              <w:pStyle w:val="TableText0"/>
              <w:spacing w:before="33" w:after="33"/>
            </w:pPr>
            <w:r>
              <w:t>to determine if the requirements relating to MET proto-oncogene, receptor tyrosine kinase (MET) exon 14 skipping alterations (METex14sk) status for access to an immunotherapy listed under the Pharmaceutical Benefits Scheme (PBS) are fulfilled: and</w:t>
            </w:r>
          </w:p>
          <w:p w14:paraId="57A1CA68" w14:textId="12271B57" w:rsidR="00CE4F9F" w:rsidRPr="007B313F" w:rsidRDefault="00CE4F9F" w:rsidP="002853A1">
            <w:pPr>
              <w:pStyle w:val="TableText0"/>
              <w:spacing w:before="33" w:after="33"/>
            </w:pPr>
            <w:r>
              <w:t>not associated with a service to which item 73437 or 73438 applies</w:t>
            </w:r>
          </w:p>
        </w:tc>
        <w:tc>
          <w:tcPr>
            <w:tcW w:w="1334" w:type="dxa"/>
          </w:tcPr>
          <w:p w14:paraId="25B50851" w14:textId="77777777" w:rsidR="00CE4F9F" w:rsidRDefault="00CE4F9F" w:rsidP="007352F3">
            <w:pPr>
              <w:pStyle w:val="TableText0"/>
              <w:spacing w:before="33" w:after="33"/>
            </w:pPr>
            <w:r>
              <w:t>MBS Fee: $397.35</w:t>
            </w:r>
          </w:p>
          <w:p w14:paraId="74DED5E3" w14:textId="2D0CC20D" w:rsidR="00CE4F9F" w:rsidRPr="007B313F" w:rsidRDefault="00CE4F9F" w:rsidP="007352F3">
            <w:pPr>
              <w:pStyle w:val="TableText0"/>
              <w:spacing w:before="33" w:after="33"/>
            </w:pPr>
            <w:r>
              <w:t>Benefit: 75% = $298.05    85% = $337.75</w:t>
            </w:r>
          </w:p>
        </w:tc>
      </w:tr>
      <w:tr w:rsidR="00CE4F9F" w:rsidRPr="007B313F" w14:paraId="5F53C05C" w14:textId="77777777" w:rsidTr="30995FCB">
        <w:tc>
          <w:tcPr>
            <w:tcW w:w="1575" w:type="dxa"/>
          </w:tcPr>
          <w:p w14:paraId="75AB23FF" w14:textId="46DB6D94" w:rsidR="00CE4F9F" w:rsidRDefault="00CE4F9F" w:rsidP="007352F3">
            <w:pPr>
              <w:pStyle w:val="TableText0"/>
              <w:spacing w:before="33" w:after="33"/>
              <w:rPr>
                <w:rStyle w:val="cf01"/>
              </w:rPr>
            </w:pPr>
            <w:r w:rsidRPr="005971B0">
              <w:rPr>
                <w:rFonts w:ascii="Segoe UI" w:hAnsi="Segoe UI" w:cs="Segoe UI"/>
                <w:sz w:val="18"/>
                <w:szCs w:val="18"/>
              </w:rPr>
              <w:t>73351</w:t>
            </w:r>
          </w:p>
        </w:tc>
        <w:tc>
          <w:tcPr>
            <w:tcW w:w="6662" w:type="dxa"/>
          </w:tcPr>
          <w:p w14:paraId="4190E0F4" w14:textId="4AE2B583" w:rsidR="00CE4F9F" w:rsidRDefault="00CE4F9F" w:rsidP="007352F3">
            <w:pPr>
              <w:pStyle w:val="TableText0"/>
              <w:spacing w:before="33" w:after="33"/>
            </w:pPr>
            <w:r w:rsidRPr="000306DF">
              <w:t xml:space="preserve">A test of tumour tissue that is derived from a new sample from a patient with locally advanced (Stage IIIb) or metastatic (Stage IV) non-small cell lung cancer (NSCLC), who has progressed on or after treatment with an epidermal growth factor receptor tyrosine kinase inhibitor (EGFR TKI). The test is to be requested by a specialist or consultant physician, to determine if the requirements relating to </w:t>
            </w:r>
            <w:r w:rsidRPr="00EA4DCB">
              <w:rPr>
                <w:i/>
                <w:iCs/>
              </w:rPr>
              <w:t>EGFR</w:t>
            </w:r>
            <w:r w:rsidRPr="000306DF">
              <w:t xml:space="preserve"> </w:t>
            </w:r>
            <w:r w:rsidRPr="00EA4DCB">
              <w:rPr>
                <w:i/>
                <w:iCs/>
              </w:rPr>
              <w:t>T790M</w:t>
            </w:r>
            <w:r w:rsidRPr="000306DF">
              <w:t xml:space="preserve"> gene status for access to osimertinib under the Pharmaceutical Benefits Scheme are fulfilled.</w:t>
            </w:r>
          </w:p>
        </w:tc>
        <w:tc>
          <w:tcPr>
            <w:tcW w:w="1334" w:type="dxa"/>
          </w:tcPr>
          <w:p w14:paraId="6E12B918" w14:textId="0F01844F" w:rsidR="00CE4F9F" w:rsidRDefault="00CE4F9F" w:rsidP="007352F3">
            <w:pPr>
              <w:pStyle w:val="TableText0"/>
              <w:spacing w:before="33" w:after="33"/>
            </w:pPr>
            <w:r>
              <w:t xml:space="preserve">MBS </w:t>
            </w:r>
            <w:r w:rsidRPr="000306DF">
              <w:t>Fee: $397.35 Benefit: 75% = $298.05 85% = $337.75</w:t>
            </w:r>
          </w:p>
        </w:tc>
      </w:tr>
    </w:tbl>
    <w:p w14:paraId="5EC6971F" w14:textId="19D6DFDB" w:rsidR="462E6605" w:rsidRDefault="00CE4F9F" w:rsidP="00D003E6">
      <w:pPr>
        <w:pStyle w:val="Tablenotes"/>
        <w:jc w:val="left"/>
      </w:pPr>
      <w:r>
        <w:t xml:space="preserve">Source: </w:t>
      </w:r>
      <w:r w:rsidRPr="002915FE">
        <w:t>Small Gene Panel Testing for Non-Small Cell Lung Carcinoma</w:t>
      </w:r>
      <w:r>
        <w:t xml:space="preserve"> </w:t>
      </w:r>
      <w:r w:rsidRPr="002915FE">
        <w:t>(NSCLC)</w:t>
      </w:r>
      <w:r>
        <w:t>, Department of Health and Aged Care 2023</w:t>
      </w:r>
      <w:r w:rsidR="006C0F39">
        <w:rPr>
          <w:rStyle w:val="FootnoteReference"/>
        </w:rPr>
        <w:footnoteReference w:id="2"/>
      </w:r>
      <w:r>
        <w:t xml:space="preserve"> </w:t>
      </w:r>
      <w:bookmarkStart w:id="5" w:name="_Ref213877247"/>
    </w:p>
    <w:p w14:paraId="0E38780D" w14:textId="60A18B96" w:rsidR="00CE4F9F" w:rsidRDefault="00CE4F9F" w:rsidP="00713728">
      <w:pPr>
        <w:pStyle w:val="Heading3"/>
      </w:pPr>
      <w:r w:rsidRPr="008F1532">
        <w:t>Intervention</w:t>
      </w:r>
      <w:bookmarkEnd w:id="5"/>
    </w:p>
    <w:p w14:paraId="41709B11" w14:textId="0B124638" w:rsidR="009B5645" w:rsidRDefault="00323D03" w:rsidP="143C5D21">
      <w:r>
        <w:t xml:space="preserve">The application sought </w:t>
      </w:r>
      <w:r w:rsidR="00917E16">
        <w:t xml:space="preserve">MBS listing for MET IHC and/or </w:t>
      </w:r>
      <w:r w:rsidR="00917E16" w:rsidRPr="143C5D21">
        <w:rPr>
          <w:i/>
          <w:iCs/>
        </w:rPr>
        <w:t>MET</w:t>
      </w:r>
      <w:r w:rsidR="00917E16">
        <w:t xml:space="preserve"> FISH </w:t>
      </w:r>
      <w:r w:rsidR="007123DF">
        <w:t xml:space="preserve">testing </w:t>
      </w:r>
      <w:r w:rsidR="00917E16">
        <w:t xml:space="preserve">for patients with </w:t>
      </w:r>
      <w:r w:rsidR="006727B7">
        <w:t>NSCLC</w:t>
      </w:r>
      <w:r w:rsidR="00F50844">
        <w:t xml:space="preserve"> </w:t>
      </w:r>
      <w:r w:rsidR="006727B7">
        <w:t xml:space="preserve">who have progressed on or after treatment with </w:t>
      </w:r>
      <w:r w:rsidR="00F50844">
        <w:t>osimertinib,</w:t>
      </w:r>
      <w:r w:rsidR="00917E16">
        <w:t xml:space="preserve"> </w:t>
      </w:r>
      <w:r w:rsidR="006D5CFB">
        <w:t xml:space="preserve">to </w:t>
      </w:r>
      <w:r w:rsidR="00AA425B">
        <w:t xml:space="preserve">detect MET overexpression/amplification </w:t>
      </w:r>
      <w:r w:rsidR="007D0A6C">
        <w:t xml:space="preserve">and </w:t>
      </w:r>
      <w:r w:rsidR="006D5CFB">
        <w:lastRenderedPageBreak/>
        <w:t xml:space="preserve">determine eligibility for </w:t>
      </w:r>
      <w:r w:rsidR="00BC77EC">
        <w:t xml:space="preserve">savolitinib in combination with osimertinib </w:t>
      </w:r>
      <w:r w:rsidR="009F08F2">
        <w:t>(</w:t>
      </w:r>
      <w:r w:rsidR="00B80115">
        <w:t xml:space="preserve">pending </w:t>
      </w:r>
      <w:r w:rsidR="009F08F2">
        <w:t>PBS consideration and listing</w:t>
      </w:r>
      <w:r w:rsidR="00005C75">
        <w:t xml:space="preserve"> of the proposed treatment</w:t>
      </w:r>
      <w:r w:rsidR="009F08F2">
        <w:t>)</w:t>
      </w:r>
      <w:r w:rsidR="00917E16">
        <w:t>.</w:t>
      </w:r>
      <w:r w:rsidR="00B077FE">
        <w:t xml:space="preserve"> The application proposed that in clinical settings, MET alterations can be assessed using IHC to dete</w:t>
      </w:r>
      <w:r w:rsidR="007D0A6C">
        <w:t>ct</w:t>
      </w:r>
      <w:r w:rsidR="00B077FE">
        <w:t xml:space="preserve"> </w:t>
      </w:r>
      <w:r w:rsidR="0A7BB78D">
        <w:t xml:space="preserve">protein </w:t>
      </w:r>
      <w:r w:rsidR="00B077FE">
        <w:t>overexpression, or by FISH to dete</w:t>
      </w:r>
      <w:r w:rsidR="007D0A6C">
        <w:t>ct</w:t>
      </w:r>
      <w:r w:rsidR="00B077FE">
        <w:t xml:space="preserve"> amplification of the </w:t>
      </w:r>
      <w:r w:rsidR="00B077FE" w:rsidRPr="143C5D21">
        <w:rPr>
          <w:i/>
          <w:iCs/>
        </w:rPr>
        <w:t>MET</w:t>
      </w:r>
      <w:r w:rsidR="00B077FE">
        <w:t xml:space="preserve"> gene. FISH dete</w:t>
      </w:r>
      <w:r w:rsidR="005C5C7E">
        <w:t>cts</w:t>
      </w:r>
      <w:r w:rsidR="00B077FE">
        <w:t xml:space="preserve"> amplification by the ratio of </w:t>
      </w:r>
      <w:r w:rsidR="00B077FE" w:rsidRPr="143C5D21">
        <w:rPr>
          <w:i/>
          <w:iCs/>
        </w:rPr>
        <w:t>MET</w:t>
      </w:r>
      <w:r w:rsidR="00B077FE">
        <w:t xml:space="preserve"> to chromosome 7 centromere (CEP7) copies to distinguish between polysomy and true amplification. In the key trial SAFFRON, patients were selected </w:t>
      </w:r>
      <w:r w:rsidR="00FC4102">
        <w:t xml:space="preserve">for savolitinib </w:t>
      </w:r>
      <w:r w:rsidR="00E065FD">
        <w:t xml:space="preserve">treatment </w:t>
      </w:r>
      <w:r w:rsidR="00FC4102">
        <w:t xml:space="preserve">in combination with </w:t>
      </w:r>
      <w:r w:rsidR="00E065FD">
        <w:t>osimertinib,</w:t>
      </w:r>
      <w:r w:rsidR="00B077FE">
        <w:t xml:space="preserve"> based on IHC overexpression (≥90% of tumour cells</w:t>
      </w:r>
      <w:r w:rsidR="00333C8D">
        <w:t xml:space="preserve"> staining at 3+ intensity</w:t>
      </w:r>
      <w:r w:rsidR="00B077FE">
        <w:t xml:space="preserve">) using the Roche CONFIRM anti-Total c-MET (SP44) Rabbit Monoclonal Primary Antibody or FISH amplification (≥10 MET gene copies per cell) using the Abbott Vysis MET Spectrum Red FISH probe kit. </w:t>
      </w:r>
      <w:r w:rsidR="003E41EB">
        <w:t>Thes</w:t>
      </w:r>
      <w:r w:rsidR="001F5242">
        <w:t>e</w:t>
      </w:r>
      <w:r w:rsidR="003E41EB">
        <w:t xml:space="preserve"> tests require a trained pathologist to interpret </w:t>
      </w:r>
      <w:r w:rsidR="00130396">
        <w:t>IHC staining intensity and</w:t>
      </w:r>
      <w:r w:rsidR="001D3642">
        <w:t xml:space="preserve"> </w:t>
      </w:r>
      <w:r w:rsidR="001913E0">
        <w:t xml:space="preserve">assess </w:t>
      </w:r>
      <w:r w:rsidR="001D3642">
        <w:t xml:space="preserve">the </w:t>
      </w:r>
      <w:r w:rsidR="001913E0">
        <w:t>proportion</w:t>
      </w:r>
      <w:r w:rsidR="001D3642">
        <w:t xml:space="preserve"> of cells with </w:t>
      </w:r>
      <w:r w:rsidR="001D3642">
        <w:rPr>
          <w:rFonts w:cs="Calibri"/>
        </w:rPr>
        <w:t>3+ intensity</w:t>
      </w:r>
      <w:r w:rsidR="00BB7AEF">
        <w:t xml:space="preserve"> on slides</w:t>
      </w:r>
      <w:r w:rsidR="00DB15CA">
        <w:t>; to</w:t>
      </w:r>
      <w:r w:rsidR="002B0958">
        <w:t xml:space="preserve"> interpret FISH results, a trained pathologist must </w:t>
      </w:r>
      <w:r w:rsidR="004866E0">
        <w:t xml:space="preserve">count and compare the number </w:t>
      </w:r>
      <w:r w:rsidR="00515674">
        <w:t xml:space="preserve">of target </w:t>
      </w:r>
      <w:r w:rsidR="00E43AE9" w:rsidRPr="143C5D21">
        <w:rPr>
          <w:i/>
          <w:iCs/>
        </w:rPr>
        <w:t xml:space="preserve">MET </w:t>
      </w:r>
      <w:r w:rsidR="00515674">
        <w:t>gene signals (</w:t>
      </w:r>
      <w:r w:rsidR="00DF6BC4">
        <w:t>usually labelled red) with the number of</w:t>
      </w:r>
      <w:r w:rsidR="00E43AE9">
        <w:t xml:space="preserve"> </w:t>
      </w:r>
      <w:r w:rsidR="00E43AE9" w:rsidRPr="143C5D21">
        <w:rPr>
          <w:i/>
          <w:iCs/>
        </w:rPr>
        <w:t>CEP7</w:t>
      </w:r>
      <w:r w:rsidR="00DF6BC4">
        <w:t xml:space="preserve"> control signals (usually labelled green).</w:t>
      </w:r>
      <w:r w:rsidR="002A1D3D">
        <w:t xml:space="preserve"> There </w:t>
      </w:r>
      <w:r w:rsidR="005F06FE">
        <w:t xml:space="preserve">is limited subjectivity </w:t>
      </w:r>
      <w:r w:rsidR="007D6180">
        <w:t>regarding</w:t>
      </w:r>
      <w:r w:rsidR="005F06FE">
        <w:t xml:space="preserve"> interpretation of results, assuming the tests are prepared appropriately and interpreted by a trained pathologist. </w:t>
      </w:r>
    </w:p>
    <w:p w14:paraId="138F3F37" w14:textId="250204EB" w:rsidR="00101C8B" w:rsidRDefault="00101C8B" w:rsidP="00917E16">
      <w:pPr>
        <w:rPr>
          <w:i/>
          <w:iCs/>
        </w:rPr>
      </w:pPr>
      <w:r w:rsidRPr="7DCE83A2">
        <w:rPr>
          <w:i/>
          <w:iCs/>
        </w:rPr>
        <w:t xml:space="preserve">PASC noted that the key trials used variable cutoff </w:t>
      </w:r>
      <w:r w:rsidR="00E43AC4">
        <w:rPr>
          <w:i/>
          <w:iCs/>
        </w:rPr>
        <w:t>thresholds</w:t>
      </w:r>
      <w:r w:rsidRPr="7DCE83A2">
        <w:rPr>
          <w:i/>
          <w:iCs/>
        </w:rPr>
        <w:t xml:space="preserve"> in its selection of patients (in both IHC and FISH tests). The applicant stated high cut-off </w:t>
      </w:r>
      <w:r w:rsidR="00E43AC4">
        <w:rPr>
          <w:i/>
          <w:iCs/>
        </w:rPr>
        <w:t>thresholds</w:t>
      </w:r>
      <w:r w:rsidRPr="7DCE83A2">
        <w:rPr>
          <w:i/>
          <w:iCs/>
        </w:rPr>
        <w:t xml:space="preserve"> were justified, as it ensured maximal efficacy of treatment. PASC noted that the IHC/FISH cut-off </w:t>
      </w:r>
      <w:r w:rsidR="00E43AC4">
        <w:rPr>
          <w:i/>
          <w:iCs/>
        </w:rPr>
        <w:t>thresholds</w:t>
      </w:r>
      <w:r w:rsidRPr="7DCE83A2">
        <w:rPr>
          <w:i/>
          <w:iCs/>
        </w:rPr>
        <w:t xml:space="preserve"> were increased during the SAVANNAH trial. PASC queried the high cut-off thresholds for MET overexpression/amplification (3+ </w:t>
      </w:r>
      <w:r w:rsidR="005C438F">
        <w:rPr>
          <w:i/>
          <w:iCs/>
        </w:rPr>
        <w:t xml:space="preserve">in </w:t>
      </w:r>
      <w:r w:rsidR="00D30FBE">
        <w:rPr>
          <w:rFonts w:cs="Calibri"/>
          <w:i/>
          <w:iCs/>
        </w:rPr>
        <w:t>≥</w:t>
      </w:r>
      <w:r w:rsidR="00D30FBE">
        <w:rPr>
          <w:i/>
          <w:iCs/>
        </w:rPr>
        <w:t xml:space="preserve"> </w:t>
      </w:r>
      <w:r w:rsidRPr="7DCE83A2">
        <w:rPr>
          <w:i/>
          <w:iCs/>
        </w:rPr>
        <w:t>90%</w:t>
      </w:r>
      <w:r w:rsidR="00D30FBE">
        <w:rPr>
          <w:i/>
          <w:iCs/>
        </w:rPr>
        <w:t xml:space="preserve"> cells</w:t>
      </w:r>
      <w:r w:rsidRPr="7DCE83A2">
        <w:rPr>
          <w:i/>
          <w:iCs/>
        </w:rPr>
        <w:t xml:space="preserve"> in IHC testing and </w:t>
      </w:r>
      <w:r w:rsidR="005C438F">
        <w:rPr>
          <w:rFonts w:cs="Calibri"/>
          <w:i/>
          <w:iCs/>
        </w:rPr>
        <w:t>≥</w:t>
      </w:r>
      <w:r w:rsidRPr="7DCE83A2">
        <w:rPr>
          <w:i/>
          <w:iCs/>
        </w:rPr>
        <w:t>10 in FISH) as limited evidence was presented to support the cut off</w:t>
      </w:r>
      <w:r w:rsidR="00E43AC4">
        <w:rPr>
          <w:i/>
          <w:iCs/>
        </w:rPr>
        <w:t xml:space="preserve"> thresholds</w:t>
      </w:r>
      <w:r w:rsidRPr="7DCE83A2">
        <w:rPr>
          <w:i/>
          <w:iCs/>
        </w:rPr>
        <w:t xml:space="preserve">, and PASC had concerns that they may exclude potential responders from treatment. The applicant noted that in the SAVANNAH study, secondary analysis will include comparison of outcomes in the FISH and IHC positive subgroups; this comparison may be more robust in the key SAFFRON trial, which has a chemotherapy control arm. PASC considered that further evidence justifying the chosen cut-off </w:t>
      </w:r>
      <w:r w:rsidR="00E25D4C">
        <w:rPr>
          <w:i/>
          <w:iCs/>
        </w:rPr>
        <w:t>thresholds</w:t>
      </w:r>
      <w:r w:rsidRPr="7DCE83A2">
        <w:rPr>
          <w:i/>
          <w:iCs/>
        </w:rPr>
        <w:t xml:space="preserve"> will be informative for decision-making. </w:t>
      </w:r>
    </w:p>
    <w:p w14:paraId="30A134F3" w14:textId="3AA2849E" w:rsidR="008664B5" w:rsidRDefault="4A3A36FC" w:rsidP="71B62303">
      <w:pPr>
        <w:rPr>
          <w:i/>
          <w:iCs/>
        </w:rPr>
      </w:pPr>
      <w:r w:rsidRPr="71B62303">
        <w:rPr>
          <w:i/>
          <w:iCs/>
        </w:rPr>
        <w:t xml:space="preserve">In the </w:t>
      </w:r>
      <w:r w:rsidR="39940AEF" w:rsidRPr="71B62303">
        <w:rPr>
          <w:i/>
          <w:iCs/>
        </w:rPr>
        <w:t>p</w:t>
      </w:r>
      <w:r w:rsidRPr="71B62303">
        <w:rPr>
          <w:i/>
          <w:iCs/>
        </w:rPr>
        <w:t xml:space="preserve">ost-PASC period, PASC considered that </w:t>
      </w:r>
      <w:r w:rsidR="2EB9B44D" w:rsidRPr="71B62303">
        <w:rPr>
          <w:i/>
          <w:iCs/>
        </w:rPr>
        <w:t xml:space="preserve">more clarity was required regarding the threshold for identifying MET amplification </w:t>
      </w:r>
      <w:r w:rsidR="06FADB58" w:rsidRPr="71B62303">
        <w:rPr>
          <w:i/>
          <w:iCs/>
        </w:rPr>
        <w:t>for</w:t>
      </w:r>
      <w:r w:rsidR="6AF57B9D" w:rsidRPr="71B62303">
        <w:rPr>
          <w:i/>
          <w:iCs/>
        </w:rPr>
        <w:t xml:space="preserve"> the FISH test. PASC noted the applicant’s </w:t>
      </w:r>
      <w:r w:rsidR="205D715B" w:rsidRPr="71B62303">
        <w:rPr>
          <w:i/>
          <w:iCs/>
        </w:rPr>
        <w:t xml:space="preserve">proposed </w:t>
      </w:r>
      <w:r w:rsidR="6AF57B9D" w:rsidRPr="71B62303">
        <w:rPr>
          <w:i/>
          <w:iCs/>
        </w:rPr>
        <w:t xml:space="preserve">threshold </w:t>
      </w:r>
      <w:r w:rsidR="205D715B" w:rsidRPr="71B62303">
        <w:rPr>
          <w:i/>
          <w:iCs/>
        </w:rPr>
        <w:t>of</w:t>
      </w:r>
      <w:r w:rsidR="6AF57B9D" w:rsidRPr="71B62303">
        <w:rPr>
          <w:i/>
          <w:iCs/>
        </w:rPr>
        <w:t xml:space="preserve"> </w:t>
      </w:r>
      <w:r w:rsidR="6AF57B9D" w:rsidRPr="71B62303">
        <w:rPr>
          <w:rFonts w:cs="Calibri"/>
          <w:i/>
          <w:iCs/>
        </w:rPr>
        <w:t>≥</w:t>
      </w:r>
      <w:r w:rsidR="6AF57B9D" w:rsidRPr="71B62303">
        <w:rPr>
          <w:i/>
          <w:iCs/>
        </w:rPr>
        <w:t>10 MET gene copies per cell</w:t>
      </w:r>
      <w:r w:rsidR="153167CB" w:rsidRPr="71B62303">
        <w:rPr>
          <w:i/>
          <w:iCs/>
        </w:rPr>
        <w:t>.</w:t>
      </w:r>
      <w:r w:rsidR="6AF57B9D" w:rsidRPr="71B62303">
        <w:rPr>
          <w:i/>
          <w:iCs/>
        </w:rPr>
        <w:t xml:space="preserve"> </w:t>
      </w:r>
      <w:r w:rsidR="153167CB" w:rsidRPr="71B62303">
        <w:rPr>
          <w:i/>
          <w:iCs/>
        </w:rPr>
        <w:t>H</w:t>
      </w:r>
      <w:r w:rsidR="0AA3ABF7" w:rsidRPr="71B62303">
        <w:rPr>
          <w:i/>
          <w:iCs/>
        </w:rPr>
        <w:t>owever</w:t>
      </w:r>
      <w:r w:rsidR="153167CB" w:rsidRPr="71B62303">
        <w:rPr>
          <w:i/>
          <w:iCs/>
        </w:rPr>
        <w:t>,</w:t>
      </w:r>
      <w:r w:rsidR="6AF57B9D" w:rsidRPr="71B62303">
        <w:rPr>
          <w:i/>
          <w:iCs/>
        </w:rPr>
        <w:t xml:space="preserve"> </w:t>
      </w:r>
      <w:r w:rsidR="205D715B" w:rsidRPr="71B62303">
        <w:rPr>
          <w:i/>
          <w:iCs/>
        </w:rPr>
        <w:t xml:space="preserve">PASC considered that the applicant had not defined the </w:t>
      </w:r>
      <w:r w:rsidR="302C506F" w:rsidRPr="71B62303">
        <w:rPr>
          <w:i/>
          <w:iCs/>
        </w:rPr>
        <w:t xml:space="preserve">threshold for the number of cells </w:t>
      </w:r>
      <w:r w:rsidR="2720F4E6" w:rsidRPr="71B62303">
        <w:rPr>
          <w:i/>
          <w:iCs/>
        </w:rPr>
        <w:t xml:space="preserve">in which </w:t>
      </w:r>
      <w:r w:rsidR="1E707072" w:rsidRPr="71B62303">
        <w:rPr>
          <w:i/>
          <w:iCs/>
        </w:rPr>
        <w:t>the MET variant needed to be found</w:t>
      </w:r>
      <w:r w:rsidR="153167CB" w:rsidRPr="71B62303">
        <w:rPr>
          <w:i/>
          <w:iCs/>
        </w:rPr>
        <w:t xml:space="preserve"> and requested this information from the applicant</w:t>
      </w:r>
      <w:r w:rsidR="009D628D" w:rsidRPr="71B62303">
        <w:rPr>
          <w:i/>
          <w:iCs/>
        </w:rPr>
        <w:t xml:space="preserve">. </w:t>
      </w:r>
    </w:p>
    <w:p w14:paraId="345B1BB0" w14:textId="744804E3" w:rsidR="00514A49" w:rsidRDefault="0016029E" w:rsidP="00CF354C">
      <w:r>
        <w:t xml:space="preserve">FISH is regarded as the gold standard for identifying </w:t>
      </w:r>
      <w:r w:rsidR="000933CC">
        <w:t>MET amplification</w:t>
      </w:r>
      <w:r w:rsidR="001B3A81">
        <w:t xml:space="preserve"> </w:t>
      </w:r>
      <w:r w:rsidR="00085DEC">
        <w:fldChar w:fldCharType="begin">
          <w:fldData xml:space="preserve">PEVuZE5vdGU+PENpdGU+PEF1dGhvcj5QZW5nPC9BdXRob3I+PFllYXI+MjAyMTwvWWVhcj48UmVj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</w:fldData>
        </w:fldChar>
      </w:r>
      <w:r w:rsidR="00085DEC">
        <w:instrText xml:space="preserve"> ADDIN EN.CITE </w:instrText>
      </w:r>
      <w:r w:rsidR="00085DEC">
        <w:fldChar w:fldCharType="begin">
          <w:fldData xml:space="preserve">PEVuZE5vdGU+PENpdGU+PEF1dGhvcj5QZW5nPC9BdXRob3I+PFllYXI+MjAyMTwvWWVhcj48UmVj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</w:fldData>
        </w:fldChar>
      </w:r>
      <w:r w:rsidR="00085DEC">
        <w:instrText xml:space="preserve"> ADDIN EN.CITE.DATA </w:instrText>
      </w:r>
      <w:r w:rsidR="00085DEC">
        <w:fldChar w:fldCharType="end"/>
      </w:r>
      <w:r w:rsidR="00085DEC">
        <w:fldChar w:fldCharType="separate"/>
      </w:r>
      <w:r w:rsidR="00085DEC">
        <w:rPr>
          <w:noProof/>
        </w:rPr>
        <w:t>(</w:t>
      </w:r>
      <w:hyperlink w:anchor="_ENREF_33" w:tooltip="Peng, 2021 #594" w:history="1">
        <w:r w:rsidR="00394A26">
          <w:rPr>
            <w:noProof/>
          </w:rPr>
          <w:t>Peng, Jie, et al. 2021</w:t>
        </w:r>
      </w:hyperlink>
      <w:r w:rsidR="00085DEC">
        <w:rPr>
          <w:noProof/>
        </w:rPr>
        <w:t xml:space="preserve">; </w:t>
      </w:r>
      <w:hyperlink w:anchor="_ENREF_21" w:tooltip="Kumaki, 2023 #611" w:history="1">
        <w:r w:rsidR="00394A26">
          <w:rPr>
            <w:noProof/>
          </w:rPr>
          <w:t>Kumaki, Oda, and Ikeda 2023</w:t>
        </w:r>
      </w:hyperlink>
      <w:r w:rsidR="00085DEC">
        <w:rPr>
          <w:noProof/>
        </w:rPr>
        <w:t>)</w:t>
      </w:r>
      <w:r w:rsidR="00085DEC">
        <w:fldChar w:fldCharType="end"/>
      </w:r>
      <w:r w:rsidR="00D46C85">
        <w:t xml:space="preserve">, however </w:t>
      </w:r>
      <w:r w:rsidR="00D93376">
        <w:t xml:space="preserve">there is </w:t>
      </w:r>
      <w:r w:rsidR="00D46C85">
        <w:t xml:space="preserve">no </w:t>
      </w:r>
      <w:r w:rsidR="001F6421">
        <w:t>‘</w:t>
      </w:r>
      <w:r w:rsidR="00D46C85">
        <w:t>gold standard</w:t>
      </w:r>
      <w:r w:rsidR="001F6421">
        <w:t>’ test</w:t>
      </w:r>
      <w:r w:rsidR="00D93376">
        <w:t xml:space="preserve"> for </w:t>
      </w:r>
      <w:r w:rsidR="00770564">
        <w:t xml:space="preserve">detecting </w:t>
      </w:r>
      <w:r w:rsidR="00D93376">
        <w:t xml:space="preserve">the population of patients whose tumours </w:t>
      </w:r>
      <w:r w:rsidR="00313554">
        <w:t xml:space="preserve">are </w:t>
      </w:r>
      <w:r w:rsidR="00D93376">
        <w:t>likely to benefit from savolitinib in combination with osimertinib</w:t>
      </w:r>
      <w:r w:rsidR="00D46C85">
        <w:t>, apart from the proposed sequential IHC</w:t>
      </w:r>
      <w:r w:rsidR="00DA7D49">
        <w:t>90+</w:t>
      </w:r>
      <w:r w:rsidR="00D46C85">
        <w:t xml:space="preserve"> </w:t>
      </w:r>
      <w:r w:rsidR="00F45AB7">
        <w:t>and</w:t>
      </w:r>
      <w:r w:rsidR="00D46C85">
        <w:t xml:space="preserve"> FISH</w:t>
      </w:r>
      <w:r w:rsidR="00F83436">
        <w:t>10+</w:t>
      </w:r>
      <w:r w:rsidR="00D46C85">
        <w:t xml:space="preserve"> test</w:t>
      </w:r>
      <w:r w:rsidR="00F45AB7">
        <w:t>s</w:t>
      </w:r>
      <w:r w:rsidR="00CE3131">
        <w:t>.</w:t>
      </w:r>
      <w:r w:rsidR="00D96241">
        <w:t xml:space="preserve"> </w:t>
      </w:r>
      <w:r w:rsidR="00317CAF">
        <w:t xml:space="preserve">In lieu of a </w:t>
      </w:r>
      <w:r w:rsidR="00C91107">
        <w:t>gold standard</w:t>
      </w:r>
      <w:r w:rsidR="002975C1">
        <w:t xml:space="preserve"> or reference standard</w:t>
      </w:r>
      <w:r w:rsidR="00C91107">
        <w:t xml:space="preserve"> for this population</w:t>
      </w:r>
      <w:r w:rsidR="00CC254C">
        <w:t>,</w:t>
      </w:r>
      <w:r w:rsidR="006F133F">
        <w:t xml:space="preserve"> </w:t>
      </w:r>
      <w:r w:rsidR="008169FC">
        <w:t xml:space="preserve">the MSAC guidelines (TG </w:t>
      </w:r>
      <w:r w:rsidR="005D7452">
        <w:t xml:space="preserve">2.4) </w:t>
      </w:r>
      <w:r w:rsidR="00382CDA">
        <w:t>state</w:t>
      </w:r>
      <w:r w:rsidR="004B3FFF">
        <w:t xml:space="preserve"> </w:t>
      </w:r>
      <w:r w:rsidR="008D36FE">
        <w:t>t</w:t>
      </w:r>
      <w:r w:rsidR="00087844">
        <w:t xml:space="preserve">hat </w:t>
      </w:r>
      <w:r w:rsidR="007D1BBC">
        <w:t xml:space="preserve">test accuracy will need to be demonstrated by direct from test to health outcomes evidence showing a health benefit from use of the </w:t>
      </w:r>
      <w:r w:rsidR="00AF79CA">
        <w:t>test</w:t>
      </w:r>
      <w:r w:rsidR="006138EB">
        <w:t>, or by comparison against a suitable clinical utility standard.</w:t>
      </w:r>
      <w:r w:rsidR="00382CDA">
        <w:t xml:space="preserve"> </w:t>
      </w:r>
    </w:p>
    <w:p w14:paraId="68762423" w14:textId="045B0F00" w:rsidR="00F5630C" w:rsidRDefault="00F5630C" w:rsidP="00917E16">
      <w:r>
        <w:t xml:space="preserve">The </w:t>
      </w:r>
      <w:r w:rsidRPr="00F5630C">
        <w:t>Human Genetics Society of Australasia</w:t>
      </w:r>
      <w:r>
        <w:t xml:space="preserve"> provided some references examining the test accuracy of IHC</w:t>
      </w:r>
      <w:r w:rsidR="00E45DD2">
        <w:t xml:space="preserve"> and FISH looking for MET alterations, briefly evaluated as follow:</w:t>
      </w:r>
    </w:p>
    <w:p w14:paraId="6E4F583E" w14:textId="511A2352" w:rsidR="00E45DD2" w:rsidRDefault="001C6CA2" w:rsidP="004B6097">
      <w:pPr>
        <w:pStyle w:val="ListParagraph"/>
        <w:numPr>
          <w:ilvl w:val="0"/>
          <w:numId w:val="15"/>
        </w:numPr>
      </w:pPr>
      <w:r>
        <w:fldChar w:fldCharType="begin">
          <w:fldData xml:space="preserve">PEVuZE5vdGU+PENpdGU+PEF1dGhvcj5HdW88L0F1dGhvcj48WWVhcj4yMDE5PC9ZZWFyPjxSZWNO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HdW88L0F1dGhvcj48WWVhcj4yMDE5PC9ZZWFyPjxSZWNO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sidRPr="143C5D21">
        <w:rPr>
          <w:noProof/>
        </w:rPr>
        <w:t>(</w:t>
      </w:r>
      <w:hyperlink w:anchor="_ENREF_14" w:history="1">
        <w:r w:rsidR="00394A26" w:rsidRPr="143C5D21">
          <w:rPr>
            <w:noProof/>
          </w:rPr>
          <w:t>Guo et al. 2019</w:t>
        </w:r>
      </w:hyperlink>
      <w:r w:rsidRPr="143C5D21">
        <w:rPr>
          <w:noProof/>
        </w:rPr>
        <w:t>)</w:t>
      </w:r>
      <w:r>
        <w:fldChar w:fldCharType="end"/>
      </w:r>
      <w:r w:rsidR="00CC12EC">
        <w:t xml:space="preserve">: This paper found IHC was a poor detector of MET amplification, </w:t>
      </w:r>
      <w:r w:rsidR="004971FD">
        <w:t xml:space="preserve">concluding “IHC appears to be an inefficient screen for [MET amplification]”. A key feature of this study is they evaluated the role of IHC in detecting MET amplifications; this is </w:t>
      </w:r>
      <w:r w:rsidR="001E3A49">
        <w:t xml:space="preserve">a task </w:t>
      </w:r>
      <w:r w:rsidR="00036999">
        <w:t>best suited</w:t>
      </w:r>
      <w:r w:rsidR="001E3A49">
        <w:t xml:space="preserve"> to FISH, and the applicant has not proposed IHC is used to detect MET amplification. Instead, the proposed role of </w:t>
      </w:r>
      <w:r w:rsidR="001E3A49">
        <w:lastRenderedPageBreak/>
        <w:t xml:space="preserve">MET is in the detection of MET </w:t>
      </w:r>
      <w:r w:rsidR="00F8EFDF">
        <w:t xml:space="preserve">protein </w:t>
      </w:r>
      <w:r w:rsidR="001E3A49">
        <w:t>overexpression, defined as ≥90% of tumour cells staining at 3+ intensity.</w:t>
      </w:r>
    </w:p>
    <w:p w14:paraId="17A10250" w14:textId="138FA653" w:rsidR="008D1CCC" w:rsidRDefault="001C6CA2" w:rsidP="004B6097">
      <w:pPr>
        <w:pStyle w:val="ListParagraph"/>
        <w:numPr>
          <w:ilvl w:val="0"/>
          <w:numId w:val="15"/>
        </w:numPr>
      </w:pPr>
      <w:r>
        <w:fldChar w:fldCharType="begin">
          <w:fldData xml:space="preserve">PEVuZE5vdGU+PENpdGU+PEF1dGhvcj5YaWFuZzwvQXV0aG9yPjxZZWFyPjIwMjQ8L1llYXI+PFJl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YaWFuZzwvQXV0aG9yPjxZZWFyPjIwMjQ8L1llYXI+PFJl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w:t>
      </w:r>
      <w:hyperlink w:anchor="_ENREF_41" w:tooltip="Xiang, 2024 #601" w:history="1">
        <w:r w:rsidR="00394A26">
          <w:rPr>
            <w:noProof/>
          </w:rPr>
          <w:t>Xiang et al. 2024</w:t>
        </w:r>
      </w:hyperlink>
      <w:r>
        <w:rPr>
          <w:noProof/>
        </w:rPr>
        <w:t>)</w:t>
      </w:r>
      <w:r>
        <w:fldChar w:fldCharType="end"/>
      </w:r>
      <w:r w:rsidR="006D50BC">
        <w:t xml:space="preserve">: </w:t>
      </w:r>
      <w:r w:rsidR="00892833">
        <w:t xml:space="preserve">This paper evaluated the </w:t>
      </w:r>
      <w:r w:rsidR="00141E28">
        <w:t xml:space="preserve">roles of IHC detecting MET overexpression, FISH detecting </w:t>
      </w:r>
      <w:r w:rsidR="00141E28" w:rsidRPr="00BA074F">
        <w:rPr>
          <w:i/>
          <w:iCs/>
        </w:rPr>
        <w:t>MET</w:t>
      </w:r>
      <w:r w:rsidR="00141E28">
        <w:t xml:space="preserve"> amplification</w:t>
      </w:r>
      <w:r w:rsidR="00B9463B">
        <w:t xml:space="preserve"> (</w:t>
      </w:r>
      <w:r w:rsidR="00B9463B" w:rsidRPr="00BA074F">
        <w:rPr>
          <w:i/>
          <w:iCs/>
        </w:rPr>
        <w:t>MET</w:t>
      </w:r>
      <w:r w:rsidR="00B9463B">
        <w:t>amp)</w:t>
      </w:r>
      <w:r w:rsidR="0071517A">
        <w:t xml:space="preserve">, and </w:t>
      </w:r>
      <w:r w:rsidR="00B9463B">
        <w:t xml:space="preserve">using NGS to examine the biological characteristics of different </w:t>
      </w:r>
      <w:r w:rsidR="00B9463B" w:rsidRPr="00BA074F">
        <w:rPr>
          <w:i/>
          <w:iCs/>
        </w:rPr>
        <w:t>MET</w:t>
      </w:r>
      <w:r w:rsidR="00B9463B">
        <w:t>amp subtypes.</w:t>
      </w:r>
      <w:r w:rsidR="00190E5C">
        <w:t xml:space="preserve"> This </w:t>
      </w:r>
      <w:r w:rsidR="00A139CC">
        <w:t xml:space="preserve">study utilised lower cut-off thresholds than proposed by the application, defining </w:t>
      </w:r>
      <w:r w:rsidR="00A139CC" w:rsidRPr="00BA074F">
        <w:rPr>
          <w:i/>
          <w:iCs/>
        </w:rPr>
        <w:t>MET</w:t>
      </w:r>
      <w:r w:rsidR="00A139CC">
        <w:t xml:space="preserve">amp as </w:t>
      </w:r>
      <w:r w:rsidR="00F93291">
        <w:t xml:space="preserve">a </w:t>
      </w:r>
      <w:r w:rsidR="00F93291" w:rsidRPr="00BA074F">
        <w:rPr>
          <w:i/>
          <w:iCs/>
        </w:rPr>
        <w:t>MET/CEP7</w:t>
      </w:r>
      <w:r w:rsidR="00F93291">
        <w:t xml:space="preserve"> ratio ≥2</w:t>
      </w:r>
      <w:r w:rsidR="00174868">
        <w:t xml:space="preserve"> and/or gene copy number (GCN)</w:t>
      </w:r>
      <w:r w:rsidR="00B32A7F">
        <w:t xml:space="preserve"> ≥5</w:t>
      </w:r>
      <w:r w:rsidR="00114BF6">
        <w:t>. This cohort did not demonstrate a treatment effect in the phase II SAVANNAH study</w:t>
      </w:r>
      <w:r w:rsidR="00174868">
        <w:t>; only patients who demonstrated a GCN ≥10 demonstrated a treatment effect.</w:t>
      </w:r>
      <w:r w:rsidR="008D1CCC">
        <w:t xml:space="preserve"> As such, the test performance </w:t>
      </w:r>
      <w:r w:rsidR="00703309">
        <w:t xml:space="preserve">in this study </w:t>
      </w:r>
      <w:r w:rsidR="008D1CCC">
        <w:t xml:space="preserve">is not applicable </w:t>
      </w:r>
      <w:r w:rsidR="00703309">
        <w:t>to the proposed</w:t>
      </w:r>
      <w:r w:rsidR="006C4A16">
        <w:t xml:space="preserve"> </w:t>
      </w:r>
      <w:r w:rsidR="00EE1638">
        <w:t xml:space="preserve">test </w:t>
      </w:r>
      <w:r w:rsidR="006C4A16">
        <w:t>population</w:t>
      </w:r>
      <w:r w:rsidR="008D1CCC">
        <w:t>.</w:t>
      </w:r>
    </w:p>
    <w:p w14:paraId="0DD4B4BF" w14:textId="480F376C" w:rsidR="001E3A49" w:rsidRDefault="001C6CA2" w:rsidP="004B6097">
      <w:pPr>
        <w:pStyle w:val="ListParagraph"/>
        <w:numPr>
          <w:ilvl w:val="0"/>
          <w:numId w:val="15"/>
        </w:numPr>
      </w:pPr>
      <w:r>
        <w:fldChar w:fldCharType="begin">
          <w:fldData xml:space="preserve">PEVuZE5vdGU+PENpdGU+PEF1dGhvcj5IYW48L0F1dGhvcj48WWVhcj4yMDI0PC9ZZWFyPjxSZWNO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IYW48L0F1dGhvcj48WWVhcj4yMDI0PC9ZZWFyPjxSZWNO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w:t>
      </w:r>
      <w:hyperlink w:anchor="_ENREF_15" w:tooltip="Han, 2024 #602" w:history="1">
        <w:r w:rsidR="00394A26">
          <w:rPr>
            <w:noProof/>
          </w:rPr>
          <w:t>Han et al. 2024</w:t>
        </w:r>
      </w:hyperlink>
      <w:r>
        <w:rPr>
          <w:noProof/>
        </w:rPr>
        <w:t>)</w:t>
      </w:r>
      <w:r>
        <w:fldChar w:fldCharType="end"/>
      </w:r>
      <w:r w:rsidR="000B7060">
        <w:t xml:space="preserve">: </w:t>
      </w:r>
      <w:r w:rsidR="00B970EB">
        <w:t xml:space="preserve">This is a review article which summarises </w:t>
      </w:r>
      <w:r w:rsidR="006C634E">
        <w:t xml:space="preserve">evidence from clinical trials, and discusses the variations in </w:t>
      </w:r>
      <w:r w:rsidR="00782A03">
        <w:t xml:space="preserve">definitions of </w:t>
      </w:r>
      <w:r w:rsidR="006C634E" w:rsidRPr="00DD6CE9">
        <w:t>MET</w:t>
      </w:r>
      <w:r w:rsidR="006C634E" w:rsidRPr="00DD6CE9">
        <w:rPr>
          <w:i/>
          <w:iCs/>
        </w:rPr>
        <w:t>amp</w:t>
      </w:r>
      <w:r w:rsidR="006C634E">
        <w:t xml:space="preserve"> and/or alteration </w:t>
      </w:r>
      <w:r w:rsidR="006C634E" w:rsidRPr="006C634E">
        <w:t>utilised</w:t>
      </w:r>
      <w:r w:rsidR="006C634E">
        <w:t xml:space="preserve"> by different trials and treatments. It does not di</w:t>
      </w:r>
      <w:r w:rsidR="00782A03">
        <w:t xml:space="preserve">scuss test accuracy, but highlights the importance of </w:t>
      </w:r>
      <w:r w:rsidR="005B266F">
        <w:t xml:space="preserve">pairing the </w:t>
      </w:r>
      <w:r w:rsidR="00782A03">
        <w:t>correct test cut-off values</w:t>
      </w:r>
      <w:r w:rsidR="005B266F">
        <w:t xml:space="preserve"> with the appropriate corresponding treatment option</w:t>
      </w:r>
      <w:r w:rsidR="00782A03">
        <w:t>.</w:t>
      </w:r>
    </w:p>
    <w:p w14:paraId="3A22DF24" w14:textId="1DC3A9FA" w:rsidR="0044321D" w:rsidRDefault="001C6CA2" w:rsidP="004B6097">
      <w:pPr>
        <w:pStyle w:val="ListParagraph"/>
        <w:numPr>
          <w:ilvl w:val="0"/>
          <w:numId w:val="15"/>
        </w:numPr>
      </w:pPr>
      <w:r>
        <w:fldChar w:fldCharType="begin"/>
      </w:r>
      <w:r>
        <w:instrText xml:space="preserve"> ADDIN EN.CITE &lt;EndNote&gt;&lt;Cite&gt;&lt;Author&gt;Arriola&lt;/Author&gt;&lt;Year&gt;2014&lt;/Year&gt;&lt;RecNum&gt;603&lt;/RecNum&gt;&lt;DisplayText&gt;(Arriola et al. 2014)&lt;/DisplayText&gt;&lt;record&gt;&lt;rec-number&gt;603&lt;/rec-number&gt;&lt;foreign-keys&gt;&lt;key app="EN" db-id="0dx0awzxqvse2met0e5peavcszd2xv5vs5zw" timestamp="1763040005"&gt;603&lt;/key&gt;&lt;/foreign-keys&gt;&lt;ref-type name="Journal Article"&gt;17&lt;/ref-type&gt;&lt;contributors&gt;&lt;authors&gt;&lt;author&gt;Edurne Arriola&lt;/author&gt;&lt;author&gt;David Casadevall&lt;/author&gt;&lt;author&gt;Javier Gimeno&lt;/author&gt;&lt;author&gt;Sergi Clave&lt;/author&gt;&lt;author&gt;Alvaro Taus&lt;/author&gt;&lt;author&gt;Marta Lorenzo&lt;/author&gt;&lt;author&gt;Silvia Menendez&lt;/author&gt;&lt;author&gt;Joan Albanell&lt;/author&gt;&lt;author&gt;Blanca Espinet&lt;/author&gt;&lt;author&gt;Marta Salido&lt;/author&gt;&lt;/authors&gt;&lt;/contributors&gt;&lt;titles&gt;&lt;title&gt;Met heterogeneity evaluation by immunohistochemistry (IHC) and fluorescence in situ hybridization (FISH) in nonsquamous non-small cell lung cancer (nsNSCLC)&lt;/title&gt;&lt;secondary-title&gt;Journal of Clinical Oncology&lt;/secondary-title&gt;&lt;/titles&gt;&lt;periodical&gt;&lt;full-title&gt;Journal of Clinical Oncology&lt;/full-title&gt;&lt;/periodical&gt;&lt;pages&gt;11005-11005&lt;/pages&gt;&lt;volume&gt;32&lt;/volume&gt;&lt;number&gt;15_suppl&lt;/number&gt;&lt;dates&gt;&lt;year&gt;2014&lt;/year&gt;&lt;/dates&gt;&lt;urls&gt;&lt;related-urls&gt;&lt;url&gt;https://ascopubs.org/doi/abs/10.1200/jco.2014.32.15_suppl.11005&lt;/url&gt;&lt;/related-urls&gt;&lt;/urls&gt;&lt;electronic-resource-num&gt;10.1200/jco.2014.32.15_suppl.11005&lt;/electronic-resource-num&gt;&lt;/record&gt;&lt;/Cite&gt;&lt;/EndNote&gt;</w:instrText>
      </w:r>
      <w:r>
        <w:fldChar w:fldCharType="separate"/>
      </w:r>
      <w:r>
        <w:rPr>
          <w:noProof/>
        </w:rPr>
        <w:t>(</w:t>
      </w:r>
      <w:hyperlink w:anchor="_ENREF_3" w:tooltip="Arriola, 2014 #603" w:history="1">
        <w:r w:rsidR="00394A26">
          <w:rPr>
            <w:noProof/>
          </w:rPr>
          <w:t>Arriola et al. 2014</w:t>
        </w:r>
      </w:hyperlink>
      <w:r>
        <w:rPr>
          <w:noProof/>
        </w:rPr>
        <w:t>)</w:t>
      </w:r>
      <w:r>
        <w:fldChar w:fldCharType="end"/>
      </w:r>
      <w:r w:rsidR="00B97F3F">
        <w:t xml:space="preserve">: </w:t>
      </w:r>
      <w:r w:rsidR="00E97E6C">
        <w:t xml:space="preserve">This is a meeting abstract from the 2014 </w:t>
      </w:r>
      <w:r w:rsidR="00E97E6C" w:rsidRPr="00E97E6C">
        <w:t>American Society of Clinical Oncology</w:t>
      </w:r>
      <w:r w:rsidR="00E97E6C">
        <w:t xml:space="preserve"> (ASCO) conference. </w:t>
      </w:r>
      <w:r w:rsidR="00AE20D0">
        <w:t xml:space="preserve">This paper evaluated a range of </w:t>
      </w:r>
      <w:r w:rsidR="00E97F7E">
        <w:t xml:space="preserve">127 </w:t>
      </w:r>
      <w:r w:rsidR="00AE20D0">
        <w:t xml:space="preserve">NSCLC </w:t>
      </w:r>
      <w:r w:rsidR="00E97F7E">
        <w:t>tissue samples</w:t>
      </w:r>
      <w:r w:rsidR="00AE20D0">
        <w:t>, of which only 11%</w:t>
      </w:r>
      <w:r w:rsidR="00E97E6C">
        <w:t xml:space="preserve"> </w:t>
      </w:r>
      <w:r w:rsidR="00E97F7E">
        <w:t xml:space="preserve">were </w:t>
      </w:r>
      <w:r w:rsidR="00E97F7E">
        <w:rPr>
          <w:i/>
          <w:iCs/>
        </w:rPr>
        <w:t xml:space="preserve">EGFR </w:t>
      </w:r>
      <w:r w:rsidR="00E97F7E">
        <w:t xml:space="preserve">mutated. They </w:t>
      </w:r>
      <w:r w:rsidR="00DF0890">
        <w:t xml:space="preserve">used H-Scores on the IHC test, and defined </w:t>
      </w:r>
      <w:r w:rsidR="00DF0890">
        <w:rPr>
          <w:i/>
          <w:iCs/>
        </w:rPr>
        <w:t>MET</w:t>
      </w:r>
      <w:r w:rsidR="00DF0890">
        <w:t xml:space="preserve">amp as a </w:t>
      </w:r>
      <w:r w:rsidR="00DF0890" w:rsidRPr="00DD6CE9">
        <w:rPr>
          <w:i/>
          <w:iCs/>
        </w:rPr>
        <w:t>MET/CEP7</w:t>
      </w:r>
      <w:r w:rsidR="00DF0890">
        <w:t xml:space="preserve"> ratio &gt;2 or GCN &gt;5, which are thresholds not applicable to the proposed </w:t>
      </w:r>
      <w:r w:rsidR="008C250D">
        <w:t>target population. The results were discussed in relation to the clinical characteristics of the cancers, as targeted therapies had not been devel</w:t>
      </w:r>
      <w:r w:rsidR="00B77725">
        <w:t>oped in 2014.</w:t>
      </w:r>
    </w:p>
    <w:p w14:paraId="7749B477" w14:textId="0305349F" w:rsidR="00710569" w:rsidRPr="00D5199A" w:rsidRDefault="00710569" w:rsidP="00710569">
      <w:pPr>
        <w:rPr>
          <w:i/>
          <w:iCs/>
        </w:rPr>
      </w:pPr>
      <w:r w:rsidRPr="2ACAFB8D">
        <w:rPr>
          <w:i/>
          <w:iCs/>
        </w:rPr>
        <w:t>PASC noted that there w</w:t>
      </w:r>
      <w:r w:rsidR="00DD29D7">
        <w:rPr>
          <w:i/>
          <w:iCs/>
        </w:rPr>
        <w:t>ere</w:t>
      </w:r>
      <w:r w:rsidRPr="2ACAFB8D">
        <w:rPr>
          <w:i/>
          <w:iCs/>
        </w:rPr>
        <w:t xml:space="preserve"> a number of outstanding issues with the proposed IHC testing which will need to be addressed as part of the ADAR. These included:</w:t>
      </w:r>
    </w:p>
    <w:p w14:paraId="619D310A" w14:textId="18425317" w:rsidR="00710569" w:rsidRPr="00D5199A" w:rsidRDefault="00710569" w:rsidP="00710569">
      <w:pPr>
        <w:numPr>
          <w:ilvl w:val="1"/>
          <w:numId w:val="17"/>
        </w:numPr>
        <w:spacing w:after="160"/>
        <w:ind w:left="720" w:hanging="357"/>
        <w:contextualSpacing/>
        <w:rPr>
          <w:i/>
          <w:iCs/>
        </w:rPr>
      </w:pPr>
      <w:r w:rsidRPr="2ACAFB8D">
        <w:rPr>
          <w:i/>
          <w:iCs/>
        </w:rPr>
        <w:t>Possible false positive IHC test results (</w:t>
      </w:r>
      <w:r w:rsidR="00DD29D7">
        <w:rPr>
          <w:i/>
          <w:iCs/>
        </w:rPr>
        <w:t xml:space="preserve">due to </w:t>
      </w:r>
      <w:r w:rsidRPr="2ACAFB8D">
        <w:rPr>
          <w:i/>
          <w:iCs/>
        </w:rPr>
        <w:t>variability with tissue fixation/processing/assays)</w:t>
      </w:r>
    </w:p>
    <w:p w14:paraId="666F378E" w14:textId="7A77FEE9" w:rsidR="00710569" w:rsidRPr="00D5199A" w:rsidRDefault="00710569" w:rsidP="00710569">
      <w:pPr>
        <w:numPr>
          <w:ilvl w:val="1"/>
          <w:numId w:val="17"/>
        </w:numPr>
        <w:spacing w:after="160"/>
        <w:ind w:left="720" w:hanging="357"/>
        <w:contextualSpacing/>
        <w:rPr>
          <w:i/>
          <w:iCs/>
        </w:rPr>
      </w:pPr>
      <w:r w:rsidRPr="2ACAFB8D">
        <w:rPr>
          <w:i/>
          <w:iCs/>
        </w:rPr>
        <w:t xml:space="preserve">How a true positive </w:t>
      </w:r>
      <w:r w:rsidR="00DD29D7">
        <w:rPr>
          <w:i/>
          <w:iCs/>
        </w:rPr>
        <w:t>result</w:t>
      </w:r>
      <w:r w:rsidRPr="2ACAFB8D">
        <w:rPr>
          <w:i/>
          <w:iCs/>
        </w:rPr>
        <w:t xml:space="preserve"> is defined, noting that there is no reference standard</w:t>
      </w:r>
      <w:r w:rsidR="003C3C8D">
        <w:rPr>
          <w:i/>
          <w:iCs/>
        </w:rPr>
        <w:t xml:space="preserve"> for IHC</w:t>
      </w:r>
    </w:p>
    <w:p w14:paraId="53B32424" w14:textId="77777777" w:rsidR="00710569" w:rsidRPr="00D5199A" w:rsidRDefault="00710569" w:rsidP="00710569">
      <w:pPr>
        <w:numPr>
          <w:ilvl w:val="1"/>
          <w:numId w:val="17"/>
        </w:numPr>
        <w:spacing w:after="160"/>
        <w:ind w:left="720" w:hanging="357"/>
        <w:contextualSpacing/>
        <w:rPr>
          <w:i/>
          <w:iCs/>
        </w:rPr>
      </w:pPr>
      <w:r w:rsidRPr="2ACAFB8D">
        <w:rPr>
          <w:i/>
          <w:iCs/>
        </w:rPr>
        <w:t>Comparability between different IHC assays</w:t>
      </w:r>
    </w:p>
    <w:p w14:paraId="1A7E65F4" w14:textId="77777777" w:rsidR="00710569" w:rsidRDefault="5E1A9768" w:rsidP="71B62303">
      <w:pPr>
        <w:numPr>
          <w:ilvl w:val="1"/>
          <w:numId w:val="17"/>
        </w:numPr>
        <w:ind w:left="720" w:hanging="357"/>
        <w:rPr>
          <w:i/>
          <w:iCs/>
        </w:rPr>
      </w:pPr>
      <w:r w:rsidRPr="71B62303">
        <w:rPr>
          <w:i/>
          <w:iCs/>
        </w:rPr>
        <w:t>Tissue heterogeneity in IHC testing</w:t>
      </w:r>
    </w:p>
    <w:p w14:paraId="7076D3BD" w14:textId="3E431CC6" w:rsidR="003B1A7B" w:rsidRPr="0007050F" w:rsidRDefault="003B1A7B" w:rsidP="0007050F">
      <w:pPr>
        <w:rPr>
          <w:i/>
          <w:iCs/>
        </w:rPr>
      </w:pPr>
      <w:r w:rsidRPr="0007050F">
        <w:rPr>
          <w:i/>
          <w:iCs/>
        </w:rPr>
        <w:t>PASC noted that focal high-copy amplification of the MET gene is an oncogenic driver event for cancer whereas polysomy (increased numbers of the whole chromosome) is typically not.</w:t>
      </w:r>
      <w:r w:rsidRPr="00D5199A">
        <w:t xml:space="preserve"> </w:t>
      </w:r>
      <w:r w:rsidRPr="0007050F">
        <w:rPr>
          <w:i/>
          <w:iCs/>
        </w:rPr>
        <w:t>In FISH testing the ratio of the mean MET gene copy per cell relative to chromosome 7 centromere (CEP7) can be used to distinguish between polysomy and true amplification. However, PASC noted that under the proposed threshold of ≥10 MET gene copies per tumour cell, polysomy was unlikely (although the risk of misclassifying polysomy as amplification was still possible with a threshold of 5 gene copies per tumour cell), therefore PASC considered it was not recommended to undertake</w:t>
      </w:r>
      <w:r w:rsidRPr="00D5199A">
        <w:t xml:space="preserve"> </w:t>
      </w:r>
      <w:r w:rsidRPr="0007050F">
        <w:rPr>
          <w:i/>
          <w:iCs/>
        </w:rPr>
        <w:t xml:space="preserve">dual </w:t>
      </w:r>
      <w:r w:rsidR="009A4457">
        <w:rPr>
          <w:i/>
          <w:iCs/>
        </w:rPr>
        <w:t>CEP</w:t>
      </w:r>
      <w:r w:rsidRPr="0007050F">
        <w:rPr>
          <w:i/>
          <w:iCs/>
        </w:rPr>
        <w:t>7 probe in FISH testing (i.e. using the MET/</w:t>
      </w:r>
      <w:r w:rsidR="009A4457">
        <w:rPr>
          <w:i/>
          <w:iCs/>
        </w:rPr>
        <w:t>CEP</w:t>
      </w:r>
      <w:r w:rsidRPr="0007050F">
        <w:rPr>
          <w:i/>
          <w:iCs/>
        </w:rPr>
        <w:t xml:space="preserve">7 ratio as a scoring criteria). PASC noted that not all histopathology labs are accredited to do FISH, and chromogenic ISH may become more widely available on automated platforms. PASC noted that there was </w:t>
      </w:r>
      <w:r w:rsidR="00A235F5">
        <w:rPr>
          <w:i/>
          <w:iCs/>
        </w:rPr>
        <w:t>no</w:t>
      </w:r>
      <w:r>
        <w:rPr>
          <w:i/>
        </w:rPr>
        <w:t xml:space="preserve"> </w:t>
      </w:r>
      <w:r w:rsidRPr="0007050F">
        <w:rPr>
          <w:i/>
          <w:iCs/>
        </w:rPr>
        <w:t>discussion of tissue heterogeneity for MET amplification in the application although this is recognised as a significant issue in the literature.</w:t>
      </w:r>
    </w:p>
    <w:p w14:paraId="78C91881" w14:textId="77777777" w:rsidR="003B1A7B" w:rsidRPr="00D5199A" w:rsidRDefault="003B1A7B" w:rsidP="0007050F">
      <w:pPr>
        <w:rPr>
          <w:i/>
          <w:iCs/>
        </w:rPr>
      </w:pPr>
    </w:p>
    <w:p w14:paraId="0AC58E17" w14:textId="1DE601AA" w:rsidR="00A97B92" w:rsidRDefault="00A97B92" w:rsidP="038335E8">
      <w:pPr>
        <w:sectPr w:rsidR="00A97B92" w:rsidSect="00F4377E">
          <w:headerReference w:type="even" r:id="rId7"/>
          <w:headerReference w:type="default" r:id="rId8"/>
          <w:footerReference w:type="even" r:id="rId9"/>
          <w:footerReference w:type="default" r:id="rId10"/>
          <w:headerReference w:type="first" r:id="rId11"/>
          <w:footerReference w:type="first" r:id="rId12"/>
          <w:endnotePr>
            <w:numFmt w:val="upperRoman"/>
          </w:endnotePr>
          <w:pgSz w:w="11906" w:h="16838"/>
          <w:pgMar w:top="1135" w:right="1134" w:bottom="1021" w:left="1191" w:header="709" w:footer="567" w:gutter="0"/>
          <w:cols w:space="708"/>
          <w:docGrid w:linePitch="360"/>
        </w:sectPr>
      </w:pPr>
    </w:p>
    <w:p w14:paraId="0C4B7905" w14:textId="2D60AD2B" w:rsidR="00291362" w:rsidRDefault="00291362" w:rsidP="002853A1">
      <w:pPr>
        <w:pStyle w:val="Caption"/>
      </w:pPr>
      <w:r>
        <w:lastRenderedPageBreak/>
        <w:t xml:space="preserve">Table </w:t>
      </w:r>
      <w:r>
        <w:fldChar w:fldCharType="begin"/>
      </w:r>
      <w:r>
        <w:instrText xml:space="preserve"> SEQ Table \* ARABIC </w:instrText>
      </w:r>
      <w:r>
        <w:fldChar w:fldCharType="separate"/>
      </w:r>
      <w:r w:rsidR="00F4377E">
        <w:rPr>
          <w:noProof/>
        </w:rPr>
        <w:t>7</w:t>
      </w:r>
      <w:r>
        <w:fldChar w:fldCharType="end"/>
      </w:r>
      <w:r>
        <w:t xml:space="preserve"> </w:t>
      </w:r>
      <w:r w:rsidR="00FB1CCA">
        <w:t>Summary</w:t>
      </w:r>
      <w:r>
        <w:t xml:space="preserve"> and comparison of potential tests for MET overexpression/amplification</w:t>
      </w:r>
    </w:p>
    <w:tbl>
      <w:tblPr>
        <w:tblStyle w:val="TableGrid"/>
        <w:tblW w:w="0" w:type="auto"/>
        <w:tblInd w:w="0" w:type="dxa"/>
        <w:tblLook w:val="04A0" w:firstRow="1" w:lastRow="0" w:firstColumn="1" w:lastColumn="0" w:noHBand="0" w:noVBand="1"/>
      </w:tblPr>
      <w:tblGrid>
        <w:gridCol w:w="1413"/>
        <w:gridCol w:w="2835"/>
        <w:gridCol w:w="2835"/>
        <w:gridCol w:w="7371"/>
      </w:tblGrid>
      <w:tr w:rsidR="00596E04" w14:paraId="0AA40662" w14:textId="77777777" w:rsidTr="002853A1">
        <w:tc>
          <w:tcPr>
            <w:tcW w:w="1413" w:type="dxa"/>
          </w:tcPr>
          <w:p w14:paraId="4B6E4392" w14:textId="28534215" w:rsidR="00954641" w:rsidRPr="002853A1" w:rsidRDefault="00954641" w:rsidP="002853A1">
            <w:pPr>
              <w:pStyle w:val="TableText0"/>
              <w:spacing w:before="23" w:after="23"/>
              <w:rPr>
                <w:b/>
                <w:bCs/>
              </w:rPr>
            </w:pPr>
            <w:r w:rsidRPr="002853A1">
              <w:rPr>
                <w:b/>
                <w:bCs/>
              </w:rPr>
              <w:t xml:space="preserve">Test </w:t>
            </w:r>
            <w:r w:rsidR="00100777" w:rsidRPr="002853A1">
              <w:rPr>
                <w:b/>
                <w:bCs/>
              </w:rPr>
              <w:t>/ laboratory technique</w:t>
            </w:r>
          </w:p>
        </w:tc>
        <w:tc>
          <w:tcPr>
            <w:tcW w:w="2835" w:type="dxa"/>
          </w:tcPr>
          <w:p w14:paraId="60232715" w14:textId="418C8AD2" w:rsidR="00954641" w:rsidRPr="002853A1" w:rsidRDefault="00100777" w:rsidP="002853A1">
            <w:pPr>
              <w:pStyle w:val="TableText0"/>
              <w:spacing w:before="23" w:after="23"/>
              <w:rPr>
                <w:b/>
                <w:bCs/>
              </w:rPr>
            </w:pPr>
            <w:r w:rsidRPr="002853A1">
              <w:rPr>
                <w:b/>
                <w:bCs/>
              </w:rPr>
              <w:t>Immunohistochemistry</w:t>
            </w:r>
          </w:p>
        </w:tc>
        <w:tc>
          <w:tcPr>
            <w:tcW w:w="2835" w:type="dxa"/>
          </w:tcPr>
          <w:p w14:paraId="3F9F31D0" w14:textId="60FA3E7B" w:rsidR="00954641" w:rsidRPr="002853A1" w:rsidRDefault="002767E7" w:rsidP="002853A1">
            <w:pPr>
              <w:pStyle w:val="TableText0"/>
              <w:spacing w:before="23" w:after="23"/>
              <w:rPr>
                <w:b/>
                <w:bCs/>
              </w:rPr>
            </w:pPr>
            <w:r w:rsidRPr="002853A1">
              <w:rPr>
                <w:b/>
                <w:bCs/>
              </w:rPr>
              <w:t>Fluorescence in situ hybridization</w:t>
            </w:r>
          </w:p>
        </w:tc>
        <w:tc>
          <w:tcPr>
            <w:tcW w:w="7371" w:type="dxa"/>
          </w:tcPr>
          <w:p w14:paraId="5946C297" w14:textId="2E9189EA" w:rsidR="00954641" w:rsidRPr="002853A1" w:rsidRDefault="002767E7" w:rsidP="002853A1">
            <w:pPr>
              <w:pStyle w:val="TableText0"/>
              <w:spacing w:before="23" w:after="23"/>
              <w:rPr>
                <w:b/>
                <w:bCs/>
              </w:rPr>
            </w:pPr>
            <w:r w:rsidRPr="002853A1">
              <w:rPr>
                <w:b/>
                <w:bCs/>
              </w:rPr>
              <w:t>Next-generation sequencing</w:t>
            </w:r>
          </w:p>
        </w:tc>
      </w:tr>
      <w:tr w:rsidR="00596E04" w14:paraId="6FFEF979" w14:textId="77777777" w:rsidTr="002853A1">
        <w:tc>
          <w:tcPr>
            <w:tcW w:w="1413" w:type="dxa"/>
          </w:tcPr>
          <w:p w14:paraId="502CFAE3" w14:textId="7F7A6BA4" w:rsidR="00C81491" w:rsidRPr="002853A1" w:rsidRDefault="00C81491" w:rsidP="002853A1">
            <w:pPr>
              <w:pStyle w:val="TableText0"/>
              <w:spacing w:before="23" w:after="23"/>
              <w:rPr>
                <w:b/>
                <w:bCs/>
              </w:rPr>
            </w:pPr>
            <w:r w:rsidRPr="002853A1">
              <w:rPr>
                <w:b/>
                <w:bCs/>
              </w:rPr>
              <w:t>Tissue used</w:t>
            </w:r>
          </w:p>
        </w:tc>
        <w:tc>
          <w:tcPr>
            <w:tcW w:w="2835" w:type="dxa"/>
          </w:tcPr>
          <w:p w14:paraId="68A1AEF4" w14:textId="54228869" w:rsidR="00C81491" w:rsidRDefault="002614B7" w:rsidP="002853A1">
            <w:pPr>
              <w:pStyle w:val="TableText0"/>
              <w:spacing w:before="23" w:after="23"/>
            </w:pPr>
            <w:r>
              <w:t>Core needle</w:t>
            </w:r>
            <w:r>
              <w:br/>
              <w:t>Tissue sample</w:t>
            </w:r>
          </w:p>
        </w:tc>
        <w:tc>
          <w:tcPr>
            <w:tcW w:w="2835" w:type="dxa"/>
          </w:tcPr>
          <w:p w14:paraId="1DC1B457" w14:textId="1531560F" w:rsidR="00C81491" w:rsidRPr="002767E7" w:rsidRDefault="00C81491" w:rsidP="002853A1">
            <w:pPr>
              <w:pStyle w:val="TableText0"/>
              <w:spacing w:before="23" w:after="23"/>
            </w:pPr>
            <w:r>
              <w:t>Fine</w:t>
            </w:r>
            <w:r w:rsidR="007F525C">
              <w:t>/core needle</w:t>
            </w:r>
            <w:r w:rsidR="007F525C">
              <w:br/>
              <w:t xml:space="preserve">Tissue sample </w:t>
            </w:r>
          </w:p>
        </w:tc>
        <w:tc>
          <w:tcPr>
            <w:tcW w:w="7371" w:type="dxa"/>
          </w:tcPr>
          <w:p w14:paraId="2B301E16" w14:textId="1AAF4A62" w:rsidR="00303C68" w:rsidRPr="00E86861" w:rsidRDefault="00965C6E" w:rsidP="002853A1">
            <w:pPr>
              <w:pStyle w:val="TableText0"/>
              <w:spacing w:before="23" w:after="23"/>
            </w:pPr>
            <w:r>
              <w:t>Fine/core n</w:t>
            </w:r>
            <w:r w:rsidR="002614B7">
              <w:t>eedle biopsy</w:t>
            </w:r>
            <w:r w:rsidR="002614B7">
              <w:br/>
              <w:t>Tissue sample</w:t>
            </w:r>
            <w:r w:rsidR="00FB1CCA" w:rsidRPr="00E02AEF">
              <w:rPr>
                <w:vertAlign w:val="superscript"/>
              </w:rPr>
              <w:t>†</w:t>
            </w:r>
          </w:p>
        </w:tc>
      </w:tr>
      <w:tr w:rsidR="00596E04" w14:paraId="6DAAFBA8" w14:textId="77777777" w:rsidTr="002853A1">
        <w:tc>
          <w:tcPr>
            <w:tcW w:w="1413" w:type="dxa"/>
          </w:tcPr>
          <w:p w14:paraId="23ED43C6" w14:textId="2413F826" w:rsidR="009A1BF6" w:rsidRPr="002853A1" w:rsidRDefault="00193EA1" w:rsidP="002853A1">
            <w:pPr>
              <w:pStyle w:val="TableText0"/>
              <w:spacing w:before="23" w:after="23"/>
              <w:rPr>
                <w:b/>
                <w:bCs/>
              </w:rPr>
            </w:pPr>
            <w:r>
              <w:rPr>
                <w:b/>
                <w:bCs/>
              </w:rPr>
              <w:t>T</w:t>
            </w:r>
            <w:r w:rsidR="009A1BF6" w:rsidRPr="002853A1">
              <w:rPr>
                <w:b/>
                <w:bCs/>
              </w:rPr>
              <w:t>est target</w:t>
            </w:r>
          </w:p>
        </w:tc>
        <w:tc>
          <w:tcPr>
            <w:tcW w:w="2835" w:type="dxa"/>
          </w:tcPr>
          <w:p w14:paraId="604DBBA6" w14:textId="77777777" w:rsidR="009A1BF6" w:rsidRDefault="009A1BF6" w:rsidP="002853A1">
            <w:pPr>
              <w:pStyle w:val="TableText0"/>
              <w:spacing w:before="23" w:after="23"/>
            </w:pPr>
            <w:r>
              <w:t>MET protein overexpression</w:t>
            </w:r>
          </w:p>
        </w:tc>
        <w:tc>
          <w:tcPr>
            <w:tcW w:w="2835" w:type="dxa"/>
          </w:tcPr>
          <w:p w14:paraId="2124BC67" w14:textId="77777777" w:rsidR="009A1BF6" w:rsidRPr="004D32F9" w:rsidRDefault="009A1BF6" w:rsidP="002853A1">
            <w:pPr>
              <w:pStyle w:val="TableText0"/>
              <w:spacing w:before="23" w:after="23"/>
            </w:pPr>
            <w:r>
              <w:rPr>
                <w:i/>
                <w:iCs/>
              </w:rPr>
              <w:t>MET</w:t>
            </w:r>
            <w:r>
              <w:t xml:space="preserve"> gene amplification</w:t>
            </w:r>
          </w:p>
        </w:tc>
        <w:tc>
          <w:tcPr>
            <w:tcW w:w="7371" w:type="dxa"/>
          </w:tcPr>
          <w:p w14:paraId="195C80E1" w14:textId="5088C42B" w:rsidR="009A1BF6" w:rsidRDefault="000F05BF" w:rsidP="002853A1">
            <w:pPr>
              <w:pStyle w:val="TableText0"/>
              <w:spacing w:before="23" w:after="23"/>
            </w:pPr>
            <w:r w:rsidRPr="002853A1">
              <w:rPr>
                <w:i/>
                <w:iCs/>
              </w:rPr>
              <w:t>MET</w:t>
            </w:r>
            <w:r>
              <w:t xml:space="preserve"> g</w:t>
            </w:r>
            <w:r w:rsidR="009A1BF6">
              <w:t>ene copy number</w:t>
            </w:r>
            <w:r w:rsidR="003720BC">
              <w:t xml:space="preserve"> as a proxy for amplification</w:t>
            </w:r>
          </w:p>
        </w:tc>
      </w:tr>
      <w:tr w:rsidR="00596E04" w14:paraId="75F3F1DD" w14:textId="77777777" w:rsidTr="002853A1">
        <w:tc>
          <w:tcPr>
            <w:tcW w:w="1413" w:type="dxa"/>
          </w:tcPr>
          <w:p w14:paraId="4A761CDB" w14:textId="09B7EDF2" w:rsidR="002614B7" w:rsidRPr="002853A1" w:rsidRDefault="002614B7" w:rsidP="002853A1">
            <w:pPr>
              <w:pStyle w:val="TableText0"/>
              <w:spacing w:before="23" w:after="23"/>
              <w:rPr>
                <w:b/>
                <w:bCs/>
              </w:rPr>
            </w:pPr>
            <w:r w:rsidRPr="002853A1">
              <w:rPr>
                <w:b/>
                <w:bCs/>
              </w:rPr>
              <w:t>Testing process</w:t>
            </w:r>
          </w:p>
        </w:tc>
        <w:tc>
          <w:tcPr>
            <w:tcW w:w="2835" w:type="dxa"/>
          </w:tcPr>
          <w:p w14:paraId="303DE94F" w14:textId="1802B480" w:rsidR="002614B7" w:rsidRDefault="000E5801" w:rsidP="002853A1">
            <w:pPr>
              <w:pStyle w:val="TableText0"/>
              <w:spacing w:before="23" w:after="23"/>
            </w:pPr>
            <w:r>
              <w:t>Prepare and s</w:t>
            </w:r>
            <w:r w:rsidR="002614B7">
              <w:t xml:space="preserve">tain a slide </w:t>
            </w:r>
            <w:r w:rsidR="00DD18B0">
              <w:t xml:space="preserve">with antibodies which specifically </w:t>
            </w:r>
            <w:r>
              <w:t>bind to the MET protein</w:t>
            </w:r>
            <w:r w:rsidR="008D06B5">
              <w:t>. The intensity and quantity of staining is then read by a trained pathologist.</w:t>
            </w:r>
          </w:p>
        </w:tc>
        <w:tc>
          <w:tcPr>
            <w:tcW w:w="2835" w:type="dxa"/>
          </w:tcPr>
          <w:p w14:paraId="522C36D1" w14:textId="4C613C4D" w:rsidR="002614B7" w:rsidRPr="00E97DD2" w:rsidRDefault="00AB264C" w:rsidP="002853A1">
            <w:pPr>
              <w:pStyle w:val="TableText0"/>
              <w:spacing w:before="23" w:after="23"/>
            </w:pPr>
            <w:r>
              <w:t xml:space="preserve">Prepare a slide, and </w:t>
            </w:r>
            <w:r w:rsidR="009A4E3A">
              <w:rPr>
                <w:i/>
                <w:iCs/>
              </w:rPr>
              <w:t xml:space="preserve">MET </w:t>
            </w:r>
            <w:r w:rsidR="009A4E3A">
              <w:t xml:space="preserve">DNA is labelled with a fluorescent </w:t>
            </w:r>
            <w:r>
              <w:t>probe</w:t>
            </w:r>
            <w:r w:rsidR="00D030EE">
              <w:t xml:space="preserve"> (usually red) and compared to the control </w:t>
            </w:r>
            <w:r w:rsidR="009A1BF6">
              <w:t>signals from</w:t>
            </w:r>
            <w:r w:rsidR="00D030EE">
              <w:t xml:space="preserve"> </w:t>
            </w:r>
            <w:r w:rsidR="00D030EE">
              <w:rPr>
                <w:i/>
                <w:iCs/>
              </w:rPr>
              <w:t>CEP7</w:t>
            </w:r>
            <w:r w:rsidR="00D030EE">
              <w:t xml:space="preserve"> (usually green).</w:t>
            </w:r>
            <w:r w:rsidR="008D06B5">
              <w:t xml:space="preserve"> The ratio of </w:t>
            </w:r>
            <w:r w:rsidR="008D06B5">
              <w:rPr>
                <w:i/>
                <w:iCs/>
              </w:rPr>
              <w:t xml:space="preserve">MET </w:t>
            </w:r>
            <w:r w:rsidR="008D06B5">
              <w:t xml:space="preserve">genes per </w:t>
            </w:r>
            <w:r w:rsidR="00E97DD2">
              <w:rPr>
                <w:i/>
                <w:iCs/>
              </w:rPr>
              <w:t>CEP7</w:t>
            </w:r>
            <w:r w:rsidR="00E97DD2">
              <w:t xml:space="preserve"> </w:t>
            </w:r>
            <w:r w:rsidR="003D466F">
              <w:t>copies is then read by a trained pathologist.</w:t>
            </w:r>
          </w:p>
        </w:tc>
        <w:tc>
          <w:tcPr>
            <w:tcW w:w="7371" w:type="dxa"/>
          </w:tcPr>
          <w:p w14:paraId="053FD5D5" w14:textId="1A9B4B35" w:rsidR="002614B7" w:rsidRPr="00881FB0" w:rsidRDefault="00AD47AA" w:rsidP="002853A1">
            <w:pPr>
              <w:pStyle w:val="TableText0"/>
              <w:spacing w:before="23" w:after="23"/>
            </w:pPr>
            <w:r>
              <w:t xml:space="preserve">A glass flow cell </w:t>
            </w:r>
            <w:r w:rsidR="00675224">
              <w:t>with</w:t>
            </w:r>
            <w:r w:rsidR="00675835">
              <w:t xml:space="preserve"> oligonucleotides bound to its surface</w:t>
            </w:r>
            <w:r w:rsidR="00675224">
              <w:t xml:space="preserve"> has d</w:t>
            </w:r>
            <w:r w:rsidR="00675835">
              <w:t xml:space="preserve">enatured DNA strands </w:t>
            </w:r>
            <w:r w:rsidR="00EC5627">
              <w:t>attached</w:t>
            </w:r>
            <w:r w:rsidR="00675835">
              <w:t xml:space="preserve">. </w:t>
            </w:r>
            <w:r w:rsidR="00CE377A">
              <w:t xml:space="preserve">A </w:t>
            </w:r>
            <w:r w:rsidR="00077E32">
              <w:t>repeat process</w:t>
            </w:r>
            <w:r w:rsidR="00CE377A">
              <w:t xml:space="preserve"> of copying and denaturing </w:t>
            </w:r>
            <w:r w:rsidR="00077E32">
              <w:t xml:space="preserve">is performed </w:t>
            </w:r>
            <w:r w:rsidR="00661313">
              <w:t>until a cluster of DNA strands</w:t>
            </w:r>
            <w:r w:rsidR="00B6518E">
              <w:t xml:space="preserve"> are attached to the oligonucleotides and are</w:t>
            </w:r>
            <w:r w:rsidR="00661313">
              <w:t xml:space="preserve"> ready to be bound by fluorescent DNA tags which are read by a camera. </w:t>
            </w:r>
            <w:r w:rsidR="00881FB0">
              <w:t xml:space="preserve">Results are compared to a pooled baseline, and a high coverage or fold change in the </w:t>
            </w:r>
            <w:r w:rsidR="00881FB0">
              <w:rPr>
                <w:i/>
                <w:iCs/>
              </w:rPr>
              <w:t xml:space="preserve">MET </w:t>
            </w:r>
            <w:r w:rsidR="00881FB0">
              <w:t xml:space="preserve">gene region indicates amplification (too many copies). </w:t>
            </w:r>
            <w:r w:rsidR="000C171E">
              <w:t xml:space="preserve">A specific threshold, usually </w:t>
            </w:r>
            <w:r w:rsidR="003F1E6A">
              <w:t xml:space="preserve">gene copy number ≥5, is the threshold to define </w:t>
            </w:r>
            <w:r w:rsidR="003F1E6A">
              <w:rPr>
                <w:i/>
                <w:iCs/>
              </w:rPr>
              <w:t xml:space="preserve">MET </w:t>
            </w:r>
            <w:r w:rsidR="003F1E6A">
              <w:t xml:space="preserve">amplification. </w:t>
            </w:r>
            <w:r w:rsidR="000C171E">
              <w:t>Additional analysis can be performed to distinguish between focal (</w:t>
            </w:r>
            <w:r w:rsidR="00C72862">
              <w:t xml:space="preserve">only </w:t>
            </w:r>
            <w:r w:rsidR="00C72862">
              <w:rPr>
                <w:i/>
                <w:iCs/>
              </w:rPr>
              <w:t>MET</w:t>
            </w:r>
            <w:r w:rsidR="00C72862">
              <w:t xml:space="preserve"> gene is amplified</w:t>
            </w:r>
            <w:r w:rsidR="000C171E">
              <w:t>) and non-focal amplification</w:t>
            </w:r>
            <w:r w:rsidR="00274F72">
              <w:t xml:space="preserve"> (</w:t>
            </w:r>
            <w:r w:rsidR="00274F72">
              <w:rPr>
                <w:i/>
                <w:iCs/>
              </w:rPr>
              <w:t xml:space="preserve">MET </w:t>
            </w:r>
            <w:r w:rsidR="00274F72">
              <w:t xml:space="preserve">amplification amplified with additional duplication of neighbouring regions on the chromosome, such as </w:t>
            </w:r>
            <w:r w:rsidR="00274F72">
              <w:rPr>
                <w:i/>
                <w:iCs/>
              </w:rPr>
              <w:t xml:space="preserve">CDK6 </w:t>
            </w:r>
            <w:r w:rsidR="00274F72">
              <w:t xml:space="preserve">and </w:t>
            </w:r>
            <w:r w:rsidR="00274F72">
              <w:rPr>
                <w:i/>
                <w:iCs/>
              </w:rPr>
              <w:t>BRAF</w:t>
            </w:r>
            <w:r w:rsidR="00274F72">
              <w:t>)</w:t>
            </w:r>
            <w:r w:rsidR="000C171E">
              <w:t>.</w:t>
            </w:r>
          </w:p>
        </w:tc>
      </w:tr>
      <w:tr w:rsidR="00596E04" w14:paraId="543F9E3C" w14:textId="77777777" w:rsidTr="002853A1">
        <w:tc>
          <w:tcPr>
            <w:tcW w:w="1413" w:type="dxa"/>
          </w:tcPr>
          <w:p w14:paraId="78E67595" w14:textId="4728191B" w:rsidR="001E25D5" w:rsidRPr="002853A1" w:rsidRDefault="002767E7" w:rsidP="002853A1">
            <w:pPr>
              <w:pStyle w:val="TableText0"/>
              <w:spacing w:before="23" w:after="23"/>
              <w:rPr>
                <w:b/>
                <w:bCs/>
              </w:rPr>
            </w:pPr>
            <w:r w:rsidRPr="002853A1">
              <w:rPr>
                <w:b/>
                <w:bCs/>
              </w:rPr>
              <w:t>Proposed</w:t>
            </w:r>
            <w:r w:rsidR="00596E04" w:rsidRPr="002853A1">
              <w:rPr>
                <w:b/>
                <w:bCs/>
              </w:rPr>
              <w:t xml:space="preserve"> test</w:t>
            </w:r>
            <w:r w:rsidRPr="002853A1">
              <w:rPr>
                <w:b/>
                <w:bCs/>
              </w:rPr>
              <w:t xml:space="preserve"> threshold</w:t>
            </w:r>
            <w:r w:rsidR="00F624E1" w:rsidRPr="002853A1">
              <w:rPr>
                <w:b/>
                <w:bCs/>
              </w:rPr>
              <w:t xml:space="preserve"> </w:t>
            </w:r>
          </w:p>
        </w:tc>
        <w:tc>
          <w:tcPr>
            <w:tcW w:w="2835" w:type="dxa"/>
          </w:tcPr>
          <w:p w14:paraId="3C39D794" w14:textId="740C37F1" w:rsidR="001E25D5" w:rsidRDefault="00CE254D" w:rsidP="002853A1">
            <w:pPr>
              <w:pStyle w:val="TableText0"/>
              <w:spacing w:before="23" w:after="23"/>
            </w:pPr>
            <w:r>
              <w:t xml:space="preserve">Staining intensity </w:t>
            </w:r>
            <w:r w:rsidRPr="00275D2F">
              <w:t>3+ in ≥90% of tumour cells</w:t>
            </w:r>
          </w:p>
        </w:tc>
        <w:tc>
          <w:tcPr>
            <w:tcW w:w="2835" w:type="dxa"/>
          </w:tcPr>
          <w:p w14:paraId="12102BC0" w14:textId="289D91EA" w:rsidR="001E25D5" w:rsidRDefault="0013719B" w:rsidP="002853A1">
            <w:pPr>
              <w:pStyle w:val="TableText0"/>
              <w:spacing w:before="23" w:after="23"/>
            </w:pPr>
            <w:r w:rsidRPr="00275D2F">
              <w:t xml:space="preserve">≥10 </w:t>
            </w:r>
            <w:r w:rsidRPr="002853A1">
              <w:rPr>
                <w:i/>
                <w:iCs/>
              </w:rPr>
              <w:t>MET</w:t>
            </w:r>
            <w:r w:rsidRPr="00275D2F">
              <w:t xml:space="preserve"> gene copies</w:t>
            </w:r>
            <w:r>
              <w:t xml:space="preserve"> per cell</w:t>
            </w:r>
          </w:p>
        </w:tc>
        <w:tc>
          <w:tcPr>
            <w:tcW w:w="7371" w:type="dxa"/>
          </w:tcPr>
          <w:p w14:paraId="116B1635" w14:textId="49937982" w:rsidR="001E25D5" w:rsidRDefault="006C251F" w:rsidP="002853A1">
            <w:pPr>
              <w:pStyle w:val="TableText0"/>
              <w:spacing w:before="23" w:after="23"/>
            </w:pPr>
            <w:r>
              <w:rPr>
                <w:i/>
                <w:iCs/>
              </w:rPr>
              <w:t xml:space="preserve">MET </w:t>
            </w:r>
            <w:r w:rsidRPr="002853A1">
              <w:t>g</w:t>
            </w:r>
            <w:r w:rsidR="00D26083">
              <w:t>ene copy number ≥10</w:t>
            </w:r>
            <w:r w:rsidR="00F624E1">
              <w:t xml:space="preserve"> appears to be the optimal approximation of a FISH threshold </w:t>
            </w:r>
            <w:r w:rsidR="00FB1CCA">
              <w:t>of ≥</w:t>
            </w:r>
            <w:r w:rsidR="00F624E1" w:rsidRPr="00275D2F">
              <w:t xml:space="preserve">10 </w:t>
            </w:r>
            <w:r w:rsidR="00F624E1" w:rsidRPr="00E02AEF">
              <w:rPr>
                <w:i/>
                <w:iCs/>
              </w:rPr>
              <w:t>MET</w:t>
            </w:r>
            <w:r w:rsidR="00F624E1" w:rsidRPr="00275D2F">
              <w:t xml:space="preserve"> gene copies</w:t>
            </w:r>
            <w:r w:rsidR="00F624E1">
              <w:t xml:space="preserve"> per cell</w:t>
            </w:r>
            <w:r w:rsidR="005E1369">
              <w:t xml:space="preserve">, however uncertainties around </w:t>
            </w:r>
            <w:r w:rsidR="00F26EA1">
              <w:t xml:space="preserve">the </w:t>
            </w:r>
            <w:r w:rsidR="005E1369">
              <w:t>sensitivity</w:t>
            </w:r>
            <w:r w:rsidR="000808E8">
              <w:t xml:space="preserve"> </w:t>
            </w:r>
            <w:r w:rsidR="00F26EA1">
              <w:t xml:space="preserve">of this threshold </w:t>
            </w:r>
            <w:r w:rsidR="005E1369">
              <w:t>remain</w:t>
            </w:r>
            <w:r w:rsidR="00BB158E">
              <w:t>.</w:t>
            </w:r>
          </w:p>
        </w:tc>
      </w:tr>
      <w:tr w:rsidR="00596E04" w14:paraId="040E9410" w14:textId="77777777" w:rsidTr="002853A1">
        <w:tc>
          <w:tcPr>
            <w:tcW w:w="1413" w:type="dxa"/>
          </w:tcPr>
          <w:p w14:paraId="6E7A53D1" w14:textId="6B9EF355" w:rsidR="002D6F09" w:rsidRPr="002853A1" w:rsidRDefault="002D6F09" w:rsidP="002853A1">
            <w:pPr>
              <w:pStyle w:val="TableText0"/>
              <w:spacing w:before="23" w:after="23"/>
              <w:rPr>
                <w:b/>
                <w:bCs/>
              </w:rPr>
            </w:pPr>
            <w:r w:rsidRPr="002853A1">
              <w:rPr>
                <w:b/>
                <w:bCs/>
              </w:rPr>
              <w:t>Strengths</w:t>
            </w:r>
          </w:p>
        </w:tc>
        <w:tc>
          <w:tcPr>
            <w:tcW w:w="2835" w:type="dxa"/>
          </w:tcPr>
          <w:p w14:paraId="52075E40" w14:textId="6B1CDD41" w:rsidR="004A472B" w:rsidRDefault="007127B8" w:rsidP="002853A1">
            <w:pPr>
              <w:pStyle w:val="TableText0"/>
              <w:spacing w:before="23" w:after="23"/>
            </w:pPr>
            <w:r>
              <w:t xml:space="preserve">Typically a </w:t>
            </w:r>
            <w:r w:rsidR="007C2BD0">
              <w:t xml:space="preserve">relatively </w:t>
            </w:r>
            <w:r>
              <w:t>cheap test</w:t>
            </w:r>
            <w:r w:rsidR="00385D8F">
              <w:t>.</w:t>
            </w:r>
            <w:r>
              <w:t xml:space="preserve"> </w:t>
            </w:r>
          </w:p>
          <w:p w14:paraId="65EE7C6C" w14:textId="74B45476" w:rsidR="007127B8" w:rsidRDefault="007127B8" w:rsidP="002853A1">
            <w:pPr>
              <w:pStyle w:val="TableText0"/>
              <w:spacing w:before="23" w:after="23"/>
            </w:pPr>
            <w:r>
              <w:t xml:space="preserve">Can be a strong test option when </w:t>
            </w:r>
            <w:r w:rsidR="00D05198">
              <w:t>used in conjunction with</w:t>
            </w:r>
            <w:r w:rsidR="007C2BD0">
              <w:t xml:space="preserve"> follow-up testing, such as</w:t>
            </w:r>
            <w:r w:rsidR="00D05198">
              <w:t xml:space="preserve"> FISH</w:t>
            </w:r>
            <w:r w:rsidR="00385D8F">
              <w:t>.</w:t>
            </w:r>
          </w:p>
        </w:tc>
        <w:tc>
          <w:tcPr>
            <w:tcW w:w="2835" w:type="dxa"/>
          </w:tcPr>
          <w:p w14:paraId="22FE6FC7" w14:textId="779F8258" w:rsidR="002D6F09" w:rsidRPr="002D6F09" w:rsidRDefault="002D6F09" w:rsidP="002853A1">
            <w:pPr>
              <w:pStyle w:val="TableText0"/>
              <w:spacing w:before="23" w:after="23"/>
            </w:pPr>
            <w:r>
              <w:t xml:space="preserve">Gold standard for detection of </w:t>
            </w:r>
            <w:r>
              <w:rPr>
                <w:i/>
                <w:iCs/>
              </w:rPr>
              <w:t>MET</w:t>
            </w:r>
            <w:r>
              <w:t xml:space="preserve"> amplification</w:t>
            </w:r>
          </w:p>
          <w:p w14:paraId="75A8DFB2" w14:textId="66D20B0A" w:rsidR="002D6F09" w:rsidRDefault="002D6F09" w:rsidP="002853A1">
            <w:pPr>
              <w:pStyle w:val="TableText0"/>
              <w:spacing w:before="23" w:after="23"/>
            </w:pPr>
            <w:r>
              <w:t>High accuracy: low false-negative and false-positive rate</w:t>
            </w:r>
          </w:p>
          <w:p w14:paraId="0928330C" w14:textId="159DDBBB" w:rsidR="002D6F09" w:rsidRPr="00275D2F" w:rsidRDefault="002D6F09" w:rsidP="002853A1">
            <w:pPr>
              <w:pStyle w:val="TableText0"/>
              <w:spacing w:before="23" w:after="23"/>
            </w:pPr>
            <w:r>
              <w:t>High interlaboratory reproducibility</w:t>
            </w:r>
          </w:p>
        </w:tc>
        <w:tc>
          <w:tcPr>
            <w:tcW w:w="7371" w:type="dxa"/>
          </w:tcPr>
          <w:p w14:paraId="732DCE2D" w14:textId="77777777" w:rsidR="002D6F09" w:rsidRDefault="00E40C27" w:rsidP="002853A1">
            <w:pPr>
              <w:pStyle w:val="TableText0"/>
              <w:spacing w:before="23" w:after="23"/>
            </w:pPr>
            <w:r>
              <w:t>High throughput; ability to sequence millions of DNA strands in parallel</w:t>
            </w:r>
          </w:p>
          <w:p w14:paraId="2D9AC575" w14:textId="77777777" w:rsidR="00081D04" w:rsidRDefault="00081D04" w:rsidP="002853A1">
            <w:pPr>
              <w:pStyle w:val="TableText0"/>
              <w:spacing w:before="23" w:after="23"/>
            </w:pPr>
            <w:r>
              <w:t>High resolution and sensitivity</w:t>
            </w:r>
          </w:p>
          <w:p w14:paraId="663B17D8" w14:textId="1C5BC709" w:rsidR="00081D04" w:rsidRPr="002853A1" w:rsidRDefault="00081D04" w:rsidP="002853A1">
            <w:pPr>
              <w:pStyle w:val="TableText0"/>
              <w:spacing w:before="23" w:after="23"/>
            </w:pPr>
            <w:r>
              <w:t>Versatile applications, rapid results</w:t>
            </w:r>
          </w:p>
        </w:tc>
      </w:tr>
      <w:tr w:rsidR="00596E04" w14:paraId="35E941BD" w14:textId="77777777" w:rsidTr="002853A1">
        <w:tc>
          <w:tcPr>
            <w:tcW w:w="1413" w:type="dxa"/>
          </w:tcPr>
          <w:p w14:paraId="27A6395E" w14:textId="5EAACDCB" w:rsidR="001E25D5" w:rsidRPr="002853A1" w:rsidRDefault="0026558D" w:rsidP="002853A1">
            <w:pPr>
              <w:pStyle w:val="TableText0"/>
              <w:spacing w:before="23" w:after="23"/>
              <w:rPr>
                <w:b/>
                <w:bCs/>
              </w:rPr>
            </w:pPr>
            <w:r w:rsidRPr="002853A1">
              <w:rPr>
                <w:b/>
                <w:bCs/>
              </w:rPr>
              <w:t>Limitations</w:t>
            </w:r>
          </w:p>
        </w:tc>
        <w:tc>
          <w:tcPr>
            <w:tcW w:w="2835" w:type="dxa"/>
          </w:tcPr>
          <w:p w14:paraId="6375DFAB" w14:textId="0CA8EB26" w:rsidR="004A472B" w:rsidRDefault="002C2E98" w:rsidP="002853A1">
            <w:pPr>
              <w:pStyle w:val="TableText0"/>
              <w:spacing w:before="23" w:after="23"/>
            </w:pPr>
            <w:r>
              <w:t>Lower accuracy than FISH: high false-negative and false-positive rate</w:t>
            </w:r>
            <w:r w:rsidR="00215BF1">
              <w:t>.</w:t>
            </w:r>
          </w:p>
          <w:p w14:paraId="6463BB0F" w14:textId="6A2587D7" w:rsidR="004A472B" w:rsidRDefault="004A472B" w:rsidP="002853A1">
            <w:pPr>
              <w:pStyle w:val="TableText0"/>
              <w:spacing w:before="23" w:after="23"/>
            </w:pPr>
            <w:r w:rsidRPr="004A472B">
              <w:t>Lower interlaboratory reproducibility</w:t>
            </w:r>
          </w:p>
          <w:p w14:paraId="2EF38F42" w14:textId="32276329" w:rsidR="001E25D5" w:rsidRDefault="004A472B" w:rsidP="002853A1">
            <w:pPr>
              <w:pStyle w:val="TableText0"/>
              <w:spacing w:before="23" w:after="23"/>
            </w:pPr>
            <w:r>
              <w:t xml:space="preserve">(these limitations </w:t>
            </w:r>
            <w:r w:rsidR="0007333A">
              <w:t>may be</w:t>
            </w:r>
            <w:r>
              <w:t xml:space="preserve"> </w:t>
            </w:r>
            <w:r w:rsidR="007C5BE0">
              <w:t xml:space="preserve">partially </w:t>
            </w:r>
            <w:r w:rsidR="002C2E98">
              <w:t xml:space="preserve">mitigated by </w:t>
            </w:r>
            <w:r w:rsidR="00683930">
              <w:t>requirements of</w:t>
            </w:r>
            <w:r w:rsidR="002C2E98">
              <w:t xml:space="preserve"> high</w:t>
            </w:r>
            <w:r w:rsidR="00683930">
              <w:t xml:space="preserve"> </w:t>
            </w:r>
            <w:r w:rsidR="002C2E98">
              <w:t xml:space="preserve">staining intensity </w:t>
            </w:r>
            <w:r>
              <w:t>and follow-up FISH test in negative cases)</w:t>
            </w:r>
            <w:r w:rsidR="00215BF1">
              <w:t>.</w:t>
            </w:r>
            <w:r w:rsidR="002C2E98">
              <w:t xml:space="preserve"> </w:t>
            </w:r>
          </w:p>
        </w:tc>
        <w:tc>
          <w:tcPr>
            <w:tcW w:w="2835" w:type="dxa"/>
          </w:tcPr>
          <w:p w14:paraId="50CBB516" w14:textId="09F0790C" w:rsidR="001E25D5" w:rsidRDefault="00105DE3" w:rsidP="002853A1">
            <w:pPr>
              <w:pStyle w:val="TableText0"/>
              <w:spacing w:before="23" w:after="23"/>
            </w:pPr>
            <w:r>
              <w:t>A targeted test which can only detect abnormalities in the specific region where probes are applied to the genome. The test has l</w:t>
            </w:r>
            <w:r w:rsidR="0026558D">
              <w:t xml:space="preserve">ow resolution, limited probe capacity, </w:t>
            </w:r>
            <w:r>
              <w:t xml:space="preserve">and cannot detect all types of genetic changes </w:t>
            </w:r>
            <w:r w:rsidR="0092692B">
              <w:t xml:space="preserve">such as </w:t>
            </w:r>
            <w:r>
              <w:t>point mutations or uniparental disomy.</w:t>
            </w:r>
          </w:p>
        </w:tc>
        <w:tc>
          <w:tcPr>
            <w:tcW w:w="7371" w:type="dxa"/>
          </w:tcPr>
          <w:p w14:paraId="48931D0C" w14:textId="2BFE003A" w:rsidR="001E25D5" w:rsidRDefault="00081D04" w:rsidP="002853A1">
            <w:pPr>
              <w:pStyle w:val="TableText0"/>
              <w:spacing w:before="23" w:after="23"/>
            </w:pPr>
            <w:r>
              <w:t xml:space="preserve">Cannot discern the </w:t>
            </w:r>
            <w:r>
              <w:rPr>
                <w:i/>
                <w:iCs/>
              </w:rPr>
              <w:t xml:space="preserve">MET </w:t>
            </w:r>
            <w:r>
              <w:t xml:space="preserve">to </w:t>
            </w:r>
            <w:r w:rsidR="001525B3" w:rsidRPr="002853A1">
              <w:rPr>
                <w:i/>
                <w:iCs/>
              </w:rPr>
              <w:t>CEP7</w:t>
            </w:r>
            <w:r>
              <w:t xml:space="preserve"> ratio</w:t>
            </w:r>
            <w:r w:rsidR="00CE0CEF">
              <w:t xml:space="preserve"> and therefore focal amplification from polysomy</w:t>
            </w:r>
            <w:r w:rsidR="00215BF1">
              <w:t>.</w:t>
            </w:r>
          </w:p>
          <w:p w14:paraId="3B304044" w14:textId="26284098" w:rsidR="009278C2" w:rsidRDefault="00B061A6" w:rsidP="002853A1">
            <w:pPr>
              <w:pStyle w:val="TableText0"/>
              <w:spacing w:before="23" w:after="23"/>
            </w:pPr>
            <w:r>
              <w:t>While accuracy is very high, challenges remain; low sequencing depth</w:t>
            </w:r>
            <w:r w:rsidR="00D80429">
              <w:t xml:space="preserve"> (number of times a particular nucleotide is read during the sequencing </w:t>
            </w:r>
            <w:r w:rsidR="00D102EF">
              <w:t>process)</w:t>
            </w:r>
            <w:r>
              <w:t xml:space="preserve"> can lead to false negatives, and the sheer number of potential variants can lead to false positives</w:t>
            </w:r>
            <w:r w:rsidR="00215BF1">
              <w:t>.</w:t>
            </w:r>
          </w:p>
          <w:p w14:paraId="15BFBF78" w14:textId="73FBFA0C" w:rsidR="009278C2" w:rsidRDefault="009278C2" w:rsidP="002853A1">
            <w:pPr>
              <w:pStyle w:val="TableText0"/>
              <w:spacing w:before="23" w:after="23"/>
            </w:pPr>
            <w:r>
              <w:t xml:space="preserve">Ongoing uncertainty of the clinical significance for many </w:t>
            </w:r>
            <w:r w:rsidR="001E6882">
              <w:t xml:space="preserve">identified </w:t>
            </w:r>
            <w:r>
              <w:t>genetic variations</w:t>
            </w:r>
            <w:r w:rsidR="00215BF1">
              <w:t>.</w:t>
            </w:r>
          </w:p>
          <w:p w14:paraId="396B6807" w14:textId="77777777" w:rsidR="007F27DB" w:rsidRDefault="007F27DB">
            <w:pPr>
              <w:pStyle w:val="TableText0"/>
              <w:spacing w:before="23" w:after="23"/>
            </w:pPr>
            <w:r>
              <w:t xml:space="preserve">NGS </w:t>
            </w:r>
            <w:r w:rsidR="00A22ADD">
              <w:t>generates an ‘average’ picture of a given population of cells</w:t>
            </w:r>
            <w:r w:rsidR="00F33ED7">
              <w:t xml:space="preserve">; this can become </w:t>
            </w:r>
            <w:r w:rsidR="00914A8C">
              <w:t>more unreliable</w:t>
            </w:r>
            <w:r w:rsidR="00F33ED7">
              <w:t xml:space="preserve"> in the presence of multiple mutations and </w:t>
            </w:r>
            <w:r w:rsidR="00914A8C">
              <w:t>increased cellular heterogeneity.</w:t>
            </w:r>
          </w:p>
          <w:p w14:paraId="31EEEC3A" w14:textId="32AE9B97" w:rsidR="0022423D" w:rsidRPr="00081D04" w:rsidRDefault="0022423D" w:rsidP="002853A1">
            <w:pPr>
              <w:pStyle w:val="TableText0"/>
              <w:spacing w:before="23" w:after="23"/>
            </w:pPr>
            <w:r>
              <w:t xml:space="preserve">Expensive, however prices are </w:t>
            </w:r>
            <w:r w:rsidR="0041056C">
              <w:t>decreasing over time</w:t>
            </w:r>
            <w:r w:rsidR="00084685">
              <w:t>.</w:t>
            </w:r>
          </w:p>
        </w:tc>
      </w:tr>
    </w:tbl>
    <w:p w14:paraId="721A1130" w14:textId="1EFE8B13" w:rsidR="00357B8E" w:rsidRDefault="18A91804" w:rsidP="002853A1">
      <w:pPr>
        <w:pStyle w:val="Tablenotes"/>
        <w:sectPr w:rsidR="00357B8E" w:rsidSect="002853A1">
          <w:endnotePr>
            <w:numFmt w:val="upperRoman"/>
          </w:endnotePr>
          <w:pgSz w:w="16838" w:h="11906" w:orient="landscape"/>
          <w:pgMar w:top="1191" w:right="682" w:bottom="1134" w:left="1021" w:header="709" w:footer="567" w:gutter="0"/>
          <w:cols w:space="708"/>
          <w:docGrid w:linePitch="360"/>
        </w:sectPr>
      </w:pPr>
      <w:r w:rsidRPr="5ECF615B">
        <w:rPr>
          <w:vertAlign w:val="superscript"/>
        </w:rPr>
        <w:t xml:space="preserve">† </w:t>
      </w:r>
      <w:r w:rsidR="147835B9">
        <w:t xml:space="preserve">While NGS can be used with circulating tumour DNA (ctDNA) derived from a plasma sample, this has been found to be unreliable when testing for </w:t>
      </w:r>
      <w:r w:rsidR="147835B9" w:rsidRPr="5ECF615B">
        <w:rPr>
          <w:i/>
          <w:iCs/>
        </w:rPr>
        <w:t>MET</w:t>
      </w:r>
      <w:r w:rsidR="147835B9">
        <w:t xml:space="preserve"> amplification.</w:t>
      </w:r>
    </w:p>
    <w:p w14:paraId="40200702" w14:textId="4EF7BB63" w:rsidR="000F2855" w:rsidRPr="00DD6CE9" w:rsidRDefault="000F2855" w:rsidP="00917E16">
      <w:pPr>
        <w:rPr>
          <w:b/>
          <w:bCs/>
        </w:rPr>
      </w:pPr>
      <w:r w:rsidRPr="00DD6CE9">
        <w:rPr>
          <w:b/>
          <w:bCs/>
        </w:rPr>
        <w:lastRenderedPageBreak/>
        <w:t>Testing Methodology</w:t>
      </w:r>
    </w:p>
    <w:p w14:paraId="53F03AC9" w14:textId="5899A806" w:rsidR="00917E16" w:rsidRDefault="00917E16" w:rsidP="00917E16">
      <w:r>
        <w:t xml:space="preserve">Alterations to the MET protein </w:t>
      </w:r>
      <w:r w:rsidR="581F3925">
        <w:t xml:space="preserve">expression </w:t>
      </w:r>
      <w:r>
        <w:t xml:space="preserve">can be assessed using IHC to </w:t>
      </w:r>
      <w:r w:rsidR="007F6644">
        <w:t xml:space="preserve">detect </w:t>
      </w:r>
      <w:r>
        <w:t>overexpression, by FISH to dete</w:t>
      </w:r>
      <w:r w:rsidR="00594E67">
        <w:t>ct</w:t>
      </w:r>
      <w:r>
        <w:t xml:space="preserve"> amplification of the </w:t>
      </w:r>
      <w:r w:rsidRPr="143C5D21">
        <w:rPr>
          <w:i/>
          <w:iCs/>
        </w:rPr>
        <w:t>MET</w:t>
      </w:r>
      <w:r>
        <w:t xml:space="preserve"> gene, or by next generation sequencing (NGS) to detect exon 14 skipping mutations and amplifications </w:t>
      </w:r>
      <w:r>
        <w:fldChar w:fldCharType="begin"/>
      </w:r>
      <w:r>
        <w:instrText xml:space="preserve"> ADDIN EN.CITE &lt;EndNote&gt;&lt;Cite&gt;&lt;Author&gt;Feldt&lt;/Author&gt;&lt;Year&gt;2023&lt;/Year&gt;&lt;RecNum&gt;580&lt;/RecNum&gt;&lt;DisplayText&gt;(Feldt and Bestvina 2023)&lt;/DisplayText&gt;&lt;record&gt;&lt;rec-number&gt;580&lt;/rec-number&gt;&lt;foreign-keys&gt;&lt;key app="EN" db-id="0dx0awzxqvse2met0e5peavcszd2xv5vs5zw" timestamp="1761891843"&gt;580&lt;/key&gt;&lt;/foreign-keys&gt;&lt;ref-type name="Journal Article"&gt;17&lt;/ref-type&gt;&lt;contributors&gt;&lt;authors&gt;&lt;author&gt;Feldt, S. L.&lt;/author&gt;&lt;author&gt;Bestvina, C. M.&lt;/author&gt;&lt;/authors&gt;&lt;/contributors&gt;&lt;auth-address&gt;Department of Medicine, University of Chicago, Chicago, IL 60637, USA.&lt;/auth-address&gt;&lt;titles&gt;&lt;title&gt;The Role of MET in Resistance to EGFR Inhibition in NSCLC: A Review of Mechanisms and Treatment Implications&lt;/title&gt;&lt;secondary-title&gt;Cancers (Basel)&lt;/secondary-title&gt;&lt;/titles&gt;&lt;periodical&gt;&lt;full-title&gt;Cancers (Basel)&lt;/full-title&gt;&lt;/periodical&gt;&lt;volume&gt;15&lt;/volume&gt;&lt;number&gt;11&lt;/number&gt;&lt;edition&gt;20230531&lt;/edition&gt;&lt;keywords&gt;&lt;keyword&gt;Egfr&lt;/keyword&gt;&lt;keyword&gt;MET amplification&lt;/keyword&gt;&lt;keyword&gt;Nsclc&lt;/keyword&gt;&lt;keyword&gt;antibody drug conjugate&lt;/keyword&gt;&lt;keyword&gt;mesenchymal-epithelial transition&lt;/keyword&gt;&lt;keyword&gt;tyrosine kinase inhibitor&lt;/keyword&gt;&lt;/keywords&gt;&lt;dates&gt;&lt;year&gt;2023&lt;/year&gt;&lt;pub-dates&gt;&lt;date&gt;May 31&lt;/date&gt;&lt;/pub-dates&gt;&lt;/dates&gt;&lt;isbn&gt;2072-6694 (Print)&amp;#xD;2072-6694&lt;/isbn&gt;&lt;accession-num&gt;37296959&lt;/accession-num&gt;&lt;urls&gt;&lt;/urls&gt;&lt;custom1&gt;C.M.B. reports research funding to the institution from AstraZeneca and BMS; personal consulting/advisory board fees from AstraZeneca, BMS, CVS, Daiichi Sankyo, Genentech, Jazz, JNJ, Novartis, Pfizer, Regeneron, Sanofi, Seattle Genetics, Takeda, TEMPUS; and speakers bureau from Merck. The funders had no role in the design of the study; in the collection, analyses, or interpretation of data; in the writing of the manuscript; or in the decision to publish the results. S.L.F. declares no conflict of interest.&lt;/custom1&gt;&lt;custom2&gt;PMC10251884&lt;/custom2&gt;&lt;electronic-resource-num&gt;10.3390/cancers15112998&lt;/electronic-resource-num&gt;&lt;remote-database-provider&gt;NLM&lt;/remote-database-provider&gt;&lt;language&gt;eng&lt;/language&gt;&lt;/record&gt;&lt;/Cite&gt;&lt;/EndNote&gt;</w:instrText>
      </w:r>
      <w:r>
        <w:fldChar w:fldCharType="separate"/>
      </w:r>
      <w:r w:rsidRPr="143C5D21">
        <w:rPr>
          <w:noProof/>
        </w:rPr>
        <w:t>(</w:t>
      </w:r>
      <w:hyperlink w:anchor="_ENREF_9" w:history="1">
        <w:r w:rsidR="00394A26" w:rsidRPr="143C5D21">
          <w:rPr>
            <w:noProof/>
          </w:rPr>
          <w:t>Feldt and Bestvina 2023</w:t>
        </w:r>
      </w:hyperlink>
      <w:r w:rsidRPr="143C5D21">
        <w:rPr>
          <w:noProof/>
        </w:rPr>
        <w:t>)</w:t>
      </w:r>
      <w:r>
        <w:fldChar w:fldCharType="end"/>
      </w:r>
      <w:r>
        <w:t>.</w:t>
      </w:r>
      <w:r w:rsidR="005A3887">
        <w:t xml:space="preserve"> MET exon 14 skipping refers to mutation that causes exon 14 of the MET gene to be skipped during RNA processing leading to a protein that is described as more stable that leads to greater stability and increased MET signalling.</w:t>
      </w:r>
      <w:r>
        <w:t xml:space="preserve"> Both national and international consensus best practice recommendations made in the last 12 months advocate for molecular and biomarker testing for patients with NSCLC following progression during treatment with a targeted therapy </w:t>
      </w:r>
      <w:r>
        <w:fldChar w:fldCharType="begin">
          <w:fldData xml:space="preserve">PEVuZE5vdGU+PENpdGU+PEF1dGhvcj5aaG91PC9BdXRob3I+PFllYXI+MjAyNDwvWWVhcj48UmVj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</w:fldData>
        </w:fldChar>
      </w:r>
      <w:r>
        <w:instrText xml:space="preserve"> ADDIN EN.CITE </w:instrText>
      </w:r>
      <w:r>
        <w:fldChar w:fldCharType="begin">
          <w:fldData xml:space="preserve">PEVuZE5vdGU+PENpdGU+PEF1dGhvcj5aaG91PC9BdXRob3I+PFllYXI+MjAyNDwvWWVhcj48UmVj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</w:fldData>
        </w:fldChar>
      </w:r>
      <w:r>
        <w:instrText xml:space="preserve"> ADDIN EN.CITE.DATA </w:instrText>
      </w:r>
      <w:r>
        <w:fldChar w:fldCharType="end"/>
      </w:r>
      <w:r>
        <w:fldChar w:fldCharType="separate"/>
      </w:r>
      <w:r w:rsidRPr="143C5D21">
        <w:rPr>
          <w:noProof/>
        </w:rPr>
        <w:t>(</w:t>
      </w:r>
      <w:hyperlink w:anchor="_ENREF_44" w:history="1">
        <w:r w:rsidR="00394A26" w:rsidRPr="143C5D21">
          <w:rPr>
            <w:noProof/>
          </w:rPr>
          <w:t>Zhou et al. 2024</w:t>
        </w:r>
      </w:hyperlink>
      <w:r w:rsidRPr="143C5D21">
        <w:rPr>
          <w:noProof/>
        </w:rPr>
        <w:t xml:space="preserve">; </w:t>
      </w:r>
      <w:hyperlink w:anchor="_ENREF_7" w:history="1">
        <w:r w:rsidR="00394A26" w:rsidRPr="143C5D21">
          <w:rPr>
            <w:noProof/>
          </w:rPr>
          <w:t>Cooper et al. 2025</w:t>
        </w:r>
      </w:hyperlink>
      <w:r w:rsidRPr="143C5D21">
        <w:rPr>
          <w:noProof/>
        </w:rPr>
        <w:t>)</w:t>
      </w:r>
      <w:r>
        <w:fldChar w:fldCharType="end"/>
      </w:r>
      <w:r>
        <w:t xml:space="preserve">. The specimen types required for these tests typically include tissue, circulating tumour DNA (ctDNA) and NGS panel testing. </w:t>
      </w:r>
      <w:r w:rsidR="0065447E">
        <w:t xml:space="preserve">These tests may only be relevant and/or appropriate in settings where prognosis or treatment may depend upon the results; as additional targeted treatments </w:t>
      </w:r>
      <w:r w:rsidR="00D443CF">
        <w:t>are developed and listed on the PBS</w:t>
      </w:r>
      <w:r w:rsidR="0065447E">
        <w:t xml:space="preserve">, broader testing </w:t>
      </w:r>
      <w:r w:rsidR="00D443CF">
        <w:t>will likely become part of the mainstream workup for these patients</w:t>
      </w:r>
      <w:r w:rsidR="00DF0C49">
        <w:t xml:space="preserve"> in the Australian setting</w:t>
      </w:r>
      <w:r w:rsidR="00D443CF">
        <w:t>.</w:t>
      </w:r>
    </w:p>
    <w:p w14:paraId="633A4965" w14:textId="39A96E21" w:rsidR="00917E16" w:rsidRDefault="7DABF7E2" w:rsidP="00917E16">
      <w:r>
        <w:t xml:space="preserve">The Australian consensus statement noted that non-formalin-fixed paraffin-embedded tissue (FFPE) cytology specimens (e.g., samples from fine needle aspiration [FNA]) are appropriate for molecular testing but not recommended for IHC </w:t>
      </w:r>
      <w:r>
        <w:fldChar w:fldCharType="begin"/>
      </w:r>
      <w:r>
        <w:instrText xml:space="preserve"> ADDIN EN.CITE &lt;EndNote&gt;&lt;Cite&gt;&lt;Author&gt;Cooper&lt;/Author&gt;&lt;Year&gt;2025&lt;/Year&gt;&lt;RecNum&gt;582&lt;/RecNum&gt;&lt;DisplayText&gt;(Cooper et al. 2025)&lt;/DisplayText&gt;&lt;record&gt;&lt;rec-number&gt;582&lt;/rec-number&gt;&lt;foreign-keys&gt;&lt;key app="EN" db-id="0dx0awzxqvse2met0e5peavcszd2xv5vs5zw" timestamp="1761891884"&gt;582&lt;/key&gt;&lt;/foreign-keys&gt;&lt;ref-type name="Journal Article"&gt;17&lt;/ref-type&gt;&lt;contributors&gt;&lt;authors&gt;&lt;author&gt;Cooper, Wendy A.&lt;/author&gt;&lt;author&gt;Amanuel, Benhur&lt;/author&gt;&lt;author&gt;Cooper, Caroline&lt;/author&gt;&lt;author&gt;Fox, Stephen B.&lt;/author&gt;&lt;author&gt;Graftdyk, Jon W. A.&lt;/author&gt;&lt;author&gt;Jessup, Peter&lt;/author&gt;&lt;author&gt;Klebe, Sonja&lt;/author&gt;&lt;author&gt;Lam, Wei-Sen&lt;/author&gt;&lt;author&gt;Leong, Trishe Y. M.&lt;/author&gt;&lt;author&gt;Lwin, Zarnie&lt;/author&gt;&lt;author&gt;Roberts-Thomson, Rachel&lt;/author&gt;&lt;author&gt;Solomon, Benjamin J.&lt;/author&gt;&lt;author&gt;Tay, Rebecca Y.&lt;/author&gt;&lt;author&gt;Trowman, Rebecca&lt;/author&gt;&lt;author&gt;Wale, Janney L.&lt;/author&gt;&lt;author&gt;Pavlakis, Nick&lt;/author&gt;&lt;/authors&gt;&lt;/contributors&gt;&lt;titles&gt;&lt;title&gt;Molecular testing of lung cancer in Australia: consensus best practice recommendations from the Royal College of Pathologists of Australasia in collaboration with the Thoracic Oncology Group of Australasia&lt;/title&gt;&lt;secondary-title&gt;Pathology&lt;/secondary-title&gt;&lt;/titles&gt;&lt;periodical&gt;&lt;full-title&gt;Pathology&lt;/full-title&gt;&lt;/periodical&gt;&lt;pages&gt;425-436&lt;/pages&gt;&lt;volume&gt;57&lt;/volume&gt;&lt;number&gt;4&lt;/number&gt;&lt;keywords&gt;&lt;keyword&gt;lung cancer&lt;/keyword&gt;&lt;keyword&gt;molecular testing&lt;/keyword&gt;&lt;keyword&gt;biomarkers&lt;/keyword&gt;&lt;keyword&gt;best practice&lt;/keyword&gt;&lt;/keywords&gt;&lt;dates&gt;&lt;year&gt;2025&lt;/year&gt;&lt;pub-dates&gt;&lt;date&gt;2025/06/01/&lt;/date&gt;&lt;/pub-dates&gt;&lt;/dates&gt;&lt;isbn&gt;0031-3025&lt;/isbn&gt;&lt;urls&gt;&lt;related-urls&gt;&lt;url&gt;https://www.sciencedirect.com/science/article/pii/S0031302525000662&lt;/url&gt;&lt;/related-urls&gt;&lt;/urls&gt;&lt;electronic-resource-num&gt;https://doi.org/10.1016/j.pathol.2025.02.001&lt;/electronic-resource-num&gt;&lt;/record&gt;&lt;/Cite&gt;&lt;/EndNote&gt;</w:instrText>
      </w:r>
      <w:r>
        <w:fldChar w:fldCharType="separate"/>
      </w:r>
      <w:r w:rsidR="4B9B12F5" w:rsidRPr="4228E597">
        <w:rPr>
          <w:noProof/>
        </w:rPr>
        <w:t>(</w:t>
      </w:r>
      <w:hyperlink w:anchor="_ENREF_7" w:history="1">
        <w:r w:rsidR="585CB239" w:rsidRPr="4228E597">
          <w:rPr>
            <w:noProof/>
          </w:rPr>
          <w:t>Cooper et al. 2025</w:t>
        </w:r>
      </w:hyperlink>
      <w:r w:rsidR="4B9B12F5" w:rsidRPr="4228E597">
        <w:rPr>
          <w:noProof/>
        </w:rPr>
        <w:t>)</w:t>
      </w:r>
      <w:r>
        <w:fldChar w:fldCharType="end"/>
      </w:r>
      <w:r>
        <w:t>. In addition, the National Comprehensive Cancer Network (NCCN)</w:t>
      </w:r>
      <w:r w:rsidR="27674551">
        <w:t xml:space="preserve"> </w:t>
      </w:r>
      <w:r w:rsidR="4582813B">
        <w:t>noted</w:t>
      </w:r>
      <w:r>
        <w:t xml:space="preserve"> ‘judicious use of IHC is strongly recommended to preserve tissue for molecular testing, most notably in small specimens’ </w:t>
      </w:r>
      <w:r>
        <w:fldChar w:fldCharType="begin"/>
      </w:r>
      <w:r>
        <w:instrText xml:space="preserve"> ADDIN EN.CITE &lt;EndNote&gt;&lt;Cite&gt;&lt;Author&gt;National Comprehensive Cancer Network&lt;/Author&gt;&lt;Year&gt;2025&lt;/Year&gt;&lt;RecNum&gt;586&lt;/RecNum&gt;&lt;DisplayText&gt;(National Comprehensive Cancer Network 2025)&lt;/DisplayText&gt;&lt;record&gt;&lt;rec-number&gt;586&lt;/rec-number&gt;&lt;foreign-keys&gt;&lt;key app="EN" db-id="0dx0awzxqvse2met0e5peavcszd2xv5vs5zw" timestamp="1761891991"&gt;586&lt;/key&gt;&lt;/foreign-keys&gt;&lt;ref-type name="Web Page"&gt;12&lt;/ref-type&gt;&lt;contributors&gt;&lt;authors&gt;&lt;author&gt;National Comprehensive Cancer Network,&lt;/author&gt;&lt;/authors&gt;&lt;/contributors&gt;&lt;titles&gt;&lt;title&gt;Guidelines for Non-Small Cell Lung Cancer&lt;/title&gt;&lt;/titles&gt;&lt;pages&gt;Page NSCL-A 3 of 4&lt;/pages&gt;&lt;volume&gt;Version 8.2025&lt;/volume&gt;&lt;dates&gt;&lt;year&gt;2025&lt;/year&gt;&lt;/dates&gt;&lt;urls&gt;&lt;related-urls&gt;&lt;url&gt;https://www.nccn.org/professionals/physician_gls/pdf/nscl.pdf&lt;/url&gt;&lt;/related-urls&gt;&lt;/urls&gt;&lt;/record&gt;&lt;/Cite&gt;&lt;/EndNote&gt;</w:instrText>
      </w:r>
      <w:r>
        <w:fldChar w:fldCharType="separate"/>
      </w:r>
      <w:r w:rsidR="4582813B" w:rsidRPr="4228E597">
        <w:rPr>
          <w:noProof/>
        </w:rPr>
        <w:t>(</w:t>
      </w:r>
      <w:hyperlink w:anchor="_ENREF_28" w:history="1">
        <w:r w:rsidR="585CB239" w:rsidRPr="4228E597">
          <w:rPr>
            <w:noProof/>
          </w:rPr>
          <w:t>National Comprehensive Cancer Network 2025</w:t>
        </w:r>
      </w:hyperlink>
      <w:r w:rsidR="4582813B" w:rsidRPr="4228E597">
        <w:rPr>
          <w:noProof/>
        </w:rPr>
        <w:t>)</w:t>
      </w:r>
      <w:r>
        <w:fldChar w:fldCharType="end"/>
      </w:r>
      <w:r>
        <w:t>.</w:t>
      </w:r>
      <w:r w:rsidR="67F7D1CB">
        <w:t xml:space="preserve"> The application did not provide information regarding the feasibility of conducting both</w:t>
      </w:r>
      <w:r w:rsidR="314297D1">
        <w:t xml:space="preserve"> testing</w:t>
      </w:r>
      <w:r w:rsidR="67F7D1CB">
        <w:t xml:space="preserve"> methods with the typical tissue yields obtained from </w:t>
      </w:r>
      <w:r w:rsidR="545FE4B8">
        <w:t>biopsy and</w:t>
      </w:r>
      <w:r w:rsidR="6CBB8F86">
        <w:t xml:space="preserve"> declined to provide details on tissue biopsy technique in the SAVANNAH and </w:t>
      </w:r>
      <w:r w:rsidR="0FE90354">
        <w:t>SAFFRON trials</w:t>
      </w:r>
      <w:r w:rsidR="67F7D1CB">
        <w:t>.</w:t>
      </w:r>
      <w:r w:rsidR="545FE4B8">
        <w:t xml:space="preserve"> Based on this advice</w:t>
      </w:r>
      <w:r w:rsidR="165D4998">
        <w:t xml:space="preserve">, if </w:t>
      </w:r>
      <w:r w:rsidR="623CF4A1">
        <w:t xml:space="preserve">IHC is to be performed on all samples as part of testing for MET </w:t>
      </w:r>
      <w:r w:rsidR="22FF02E2">
        <w:t xml:space="preserve">overexpression and/or </w:t>
      </w:r>
      <w:r w:rsidR="623CF4A1">
        <w:t xml:space="preserve">amplification, then </w:t>
      </w:r>
      <w:r w:rsidR="54B4DFEE">
        <w:t xml:space="preserve">it may be prudent to avoid </w:t>
      </w:r>
      <w:r w:rsidR="623CF4A1">
        <w:t xml:space="preserve">FNA </w:t>
      </w:r>
      <w:r w:rsidR="249B0DFA">
        <w:t>tissue collections</w:t>
      </w:r>
      <w:r w:rsidR="623CF4A1">
        <w:t>.</w:t>
      </w:r>
      <w:r w:rsidR="545FE4B8">
        <w:t xml:space="preserve"> </w:t>
      </w:r>
    </w:p>
    <w:p w14:paraId="36320594" w14:textId="67E42271" w:rsidR="00CE4F9F" w:rsidRDefault="00CE4F9F" w:rsidP="006C135F">
      <w:r>
        <w:t xml:space="preserve">The </w:t>
      </w:r>
      <w:r w:rsidR="006E21A4">
        <w:t xml:space="preserve">applicant </w:t>
      </w:r>
      <w:r>
        <w:t xml:space="preserve">suggested that all patients with NSCLC EGFRm who have progressed on osimertinib should initially be </w:t>
      </w:r>
      <w:r w:rsidR="00A76580">
        <w:t>tested</w:t>
      </w:r>
      <w:r>
        <w:t xml:space="preserve"> with IHC for MET overexpression as supported by evidence from the SAVANNAH trial (</w:t>
      </w:r>
      <w:r>
        <w:fldChar w:fldCharType="begin"/>
      </w:r>
      <w:r>
        <w:instrText xml:space="preserve"> REF _Ref211955302 \h </w:instrText>
      </w:r>
      <w:r>
        <w:fldChar w:fldCharType="separate"/>
      </w:r>
      <w:r w:rsidR="00F4377E">
        <w:t xml:space="preserve">Figure </w:t>
      </w:r>
      <w:r w:rsidR="00F4377E">
        <w:rPr>
          <w:noProof/>
        </w:rPr>
        <w:t>1</w:t>
      </w:r>
      <w:r>
        <w:fldChar w:fldCharType="end"/>
      </w:r>
      <w:r>
        <w:t xml:space="preserve">). Patients who yielded a negative result to IHC would then be tested by FISH to identify </w:t>
      </w:r>
      <w:r w:rsidR="00692CA3">
        <w:t xml:space="preserve">a </w:t>
      </w:r>
      <w:r>
        <w:t xml:space="preserve">small subset who are positive for </w:t>
      </w:r>
      <w:r w:rsidRPr="00E83B6C">
        <w:rPr>
          <w:i/>
          <w:iCs/>
        </w:rPr>
        <w:t>MET</w:t>
      </w:r>
      <w:r>
        <w:t xml:space="preserve"> amplification. Due to the difference in test performances, it was proposed that IHC is the initial method used followed by FISH.</w:t>
      </w:r>
      <w:r w:rsidR="00DE5798">
        <w:t xml:space="preserve"> According to the application, the IHC test will detect approximately </w:t>
      </w:r>
      <w:r w:rsidR="00ED7C63">
        <w:t>85%</w:t>
      </w:r>
      <w:r w:rsidR="00AA08B6">
        <w:t xml:space="preserve"> </w:t>
      </w:r>
      <w:r w:rsidR="00DE5798">
        <w:t>of true positive cases, however</w:t>
      </w:r>
      <w:r w:rsidR="00963551">
        <w:t xml:space="preserve"> the</w:t>
      </w:r>
      <w:r w:rsidR="00A84474">
        <w:t xml:space="preserve"> IHC</w:t>
      </w:r>
      <w:r w:rsidR="00963551">
        <w:t xml:space="preserve"> test </w:t>
      </w:r>
      <w:r w:rsidR="00ED7C63">
        <w:t>will</w:t>
      </w:r>
      <w:r w:rsidR="00417F0B">
        <w:t xml:space="preserve"> have a false-negative rate of 15%. To identify the remaining 15% of true positive cases, the subsequent FISH test was proposed for all negative cases. </w:t>
      </w:r>
      <w:r w:rsidR="00311031">
        <w:t>The submission did not consider the false positive rate of the IHC test.</w:t>
      </w:r>
    </w:p>
    <w:p w14:paraId="08DEE016" w14:textId="7EB08D05" w:rsidR="00467D75" w:rsidRDefault="501BF289" w:rsidP="0F496FCA">
      <w:pPr>
        <w:rPr>
          <w:i/>
          <w:iCs/>
        </w:rPr>
      </w:pPr>
      <w:r w:rsidRPr="0F496FCA">
        <w:rPr>
          <w:i/>
          <w:iCs/>
        </w:rPr>
        <w:t>PASC noted no evidence was presented in the application to justify the proposed sequen</w:t>
      </w:r>
      <w:r w:rsidR="6E5026DF" w:rsidRPr="0F496FCA">
        <w:rPr>
          <w:i/>
          <w:iCs/>
        </w:rPr>
        <w:t>ce</w:t>
      </w:r>
      <w:r w:rsidR="738C254B" w:rsidRPr="0F496FCA">
        <w:rPr>
          <w:i/>
          <w:iCs/>
        </w:rPr>
        <w:t xml:space="preserve"> </w:t>
      </w:r>
      <w:r w:rsidR="33A21BFE" w:rsidRPr="0F496FCA">
        <w:rPr>
          <w:i/>
          <w:iCs/>
        </w:rPr>
        <w:t>of</w:t>
      </w:r>
      <w:r w:rsidRPr="0F496FCA">
        <w:rPr>
          <w:i/>
          <w:iCs/>
        </w:rPr>
        <w:t xml:space="preserve"> IHC testing</w:t>
      </w:r>
      <w:r w:rsidR="5C2925A9" w:rsidRPr="0F496FCA">
        <w:rPr>
          <w:i/>
          <w:iCs/>
        </w:rPr>
        <w:t xml:space="preserve"> </w:t>
      </w:r>
      <w:r w:rsidRPr="0F496FCA">
        <w:rPr>
          <w:i/>
          <w:iCs/>
        </w:rPr>
        <w:t>followed by FISH testing</w:t>
      </w:r>
      <w:r w:rsidR="33A21BFE" w:rsidRPr="0F496FCA">
        <w:rPr>
          <w:i/>
          <w:iCs/>
        </w:rPr>
        <w:t xml:space="preserve"> for IHC negative samples</w:t>
      </w:r>
      <w:r w:rsidRPr="0F496FCA">
        <w:rPr>
          <w:i/>
          <w:iCs/>
        </w:rPr>
        <w:t xml:space="preserve">. The applicant stated that in the key SAFFRON and SAVANNAH trials, both IHC and FISH testing were performed on all patient samples. The applicant stated the testing </w:t>
      </w:r>
      <w:r w:rsidRPr="00785AA1">
        <w:rPr>
          <w:i/>
          <w:iCs/>
          <w:color w:val="000000" w:themeColor="text1"/>
        </w:rPr>
        <w:t xml:space="preserve">sequence </w:t>
      </w:r>
      <w:r w:rsidR="30C3EAC2" w:rsidRPr="00785AA1">
        <w:rPr>
          <w:i/>
          <w:iCs/>
          <w:color w:val="000000" w:themeColor="text1"/>
        </w:rPr>
        <w:t xml:space="preserve">that was proposed </w:t>
      </w:r>
      <w:r w:rsidRPr="00785AA1">
        <w:rPr>
          <w:i/>
          <w:iCs/>
          <w:color w:val="000000" w:themeColor="text1"/>
        </w:rPr>
        <w:t xml:space="preserve">was </w:t>
      </w:r>
      <w:r w:rsidRPr="0F496FCA">
        <w:rPr>
          <w:i/>
          <w:iCs/>
        </w:rPr>
        <w:t>to keep the process cost-effective and reduce the number of FISH tests, if IHC alone can identify patients likely to respond to the addition of savolitinib to osimertinib. PASC noted the justification for the testing sequence, however considered that further evidence to support the testing sequence will need to be presented within the ADAR.</w:t>
      </w:r>
    </w:p>
    <w:p w14:paraId="5BA1F891" w14:textId="083C6434" w:rsidR="00467D75" w:rsidRPr="00B016AE" w:rsidRDefault="1FC02F0A" w:rsidP="0F496FCA">
      <w:pPr>
        <w:rPr>
          <w:i/>
          <w:iCs/>
        </w:rPr>
      </w:pPr>
      <w:r w:rsidRPr="0F496FCA">
        <w:rPr>
          <w:i/>
          <w:iCs/>
        </w:rPr>
        <w:t>PASC considered that</w:t>
      </w:r>
      <w:r w:rsidR="368D9012" w:rsidRPr="0F496FCA">
        <w:rPr>
          <w:i/>
          <w:iCs/>
        </w:rPr>
        <w:t xml:space="preserve"> in Table 1</w:t>
      </w:r>
      <w:r w:rsidR="73F89D82" w:rsidRPr="0F496FCA">
        <w:rPr>
          <w:i/>
          <w:iCs/>
        </w:rPr>
        <w:t>, where the intervention is described as</w:t>
      </w:r>
      <w:r w:rsidRPr="0F496FCA">
        <w:rPr>
          <w:i/>
          <w:iCs/>
        </w:rPr>
        <w:t xml:space="preserve"> </w:t>
      </w:r>
      <w:r w:rsidR="2FF29001" w:rsidRPr="0F496FCA">
        <w:rPr>
          <w:i/>
          <w:iCs/>
        </w:rPr>
        <w:t>‘</w:t>
      </w:r>
      <w:r w:rsidR="2DA10E65" w:rsidRPr="0F496FCA">
        <w:rPr>
          <w:i/>
          <w:iCs/>
        </w:rPr>
        <w:t xml:space="preserve">Immunohistochemistry (IHC) for MET overexpression and/or MET </w:t>
      </w:r>
      <w:r w:rsidR="014BE82D">
        <w:t xml:space="preserve">fluorescence in situ hybridisation (FISH) for </w:t>
      </w:r>
      <w:r w:rsidR="014BE82D" w:rsidRPr="0F496FCA">
        <w:rPr>
          <w:i/>
          <w:iCs/>
        </w:rPr>
        <w:t>MET</w:t>
      </w:r>
      <w:r w:rsidR="014BE82D">
        <w:t xml:space="preserve"> amplification</w:t>
      </w:r>
      <w:r w:rsidR="2FF29001">
        <w:t xml:space="preserve">’, the phrase </w:t>
      </w:r>
      <w:r w:rsidR="2FF29001" w:rsidRPr="0F496FCA">
        <w:rPr>
          <w:i/>
          <w:iCs/>
        </w:rPr>
        <w:t>‘and/or’</w:t>
      </w:r>
      <w:r w:rsidR="2DA10E65" w:rsidRPr="0F496FCA">
        <w:rPr>
          <w:i/>
          <w:iCs/>
        </w:rPr>
        <w:t xml:space="preserve"> </w:t>
      </w:r>
      <w:r w:rsidR="325B8703" w:rsidRPr="0F496FCA">
        <w:rPr>
          <w:i/>
          <w:iCs/>
        </w:rPr>
        <w:t>should be replaced with</w:t>
      </w:r>
      <w:r w:rsidR="2DA10E65" w:rsidRPr="0F496FCA">
        <w:rPr>
          <w:i/>
          <w:iCs/>
        </w:rPr>
        <w:t xml:space="preserve"> </w:t>
      </w:r>
      <w:r w:rsidRPr="0F496FCA">
        <w:rPr>
          <w:i/>
          <w:iCs/>
        </w:rPr>
        <w:t xml:space="preserve"> ‘+/-’</w:t>
      </w:r>
      <w:r w:rsidR="325B8703" w:rsidRPr="0F496FCA">
        <w:rPr>
          <w:i/>
          <w:iCs/>
        </w:rPr>
        <w:t xml:space="preserve">, </w:t>
      </w:r>
      <w:r w:rsidRPr="0F496FCA">
        <w:rPr>
          <w:i/>
          <w:iCs/>
        </w:rPr>
        <w:t xml:space="preserve">as ‘and/or’ suggests FISH/IHC testing sequences may be </w:t>
      </w:r>
      <w:r w:rsidRPr="0F496FCA">
        <w:rPr>
          <w:i/>
          <w:iCs/>
        </w:rPr>
        <w:lastRenderedPageBreak/>
        <w:t>bidirectional, however the application proposed that all eligible patients have the IHC test first, and only IHC negative patients</w:t>
      </w:r>
      <w:r w:rsidR="7DB0734C" w:rsidRPr="0F496FCA">
        <w:rPr>
          <w:i/>
          <w:iCs/>
        </w:rPr>
        <w:t xml:space="preserve"> (as per the algorithm defined as</w:t>
      </w:r>
      <w:r w:rsidR="1E17D4A3" w:rsidRPr="0F496FCA">
        <w:rPr>
          <w:i/>
          <w:iCs/>
        </w:rPr>
        <w:t xml:space="preserve"> patients who f</w:t>
      </w:r>
      <w:r w:rsidR="7E02CBCA" w:rsidRPr="0F496FCA">
        <w:rPr>
          <w:i/>
          <w:iCs/>
        </w:rPr>
        <w:t>ail to meet the s</w:t>
      </w:r>
      <w:r w:rsidR="30D75171" w:rsidRPr="0F496FCA">
        <w:rPr>
          <w:i/>
          <w:iCs/>
        </w:rPr>
        <w:t>taining intensity 3+ in ≥90% of</w:t>
      </w:r>
      <w:r w:rsidR="7E02CBCA" w:rsidRPr="0F496FCA">
        <w:rPr>
          <w:i/>
          <w:iCs/>
        </w:rPr>
        <w:t xml:space="preserve"> their</w:t>
      </w:r>
      <w:r w:rsidR="30D75171" w:rsidRPr="0F496FCA">
        <w:rPr>
          <w:i/>
          <w:iCs/>
        </w:rPr>
        <w:t xml:space="preserve"> tumour cells</w:t>
      </w:r>
      <w:r w:rsidR="7E02CBCA" w:rsidRPr="0F496FCA">
        <w:rPr>
          <w:i/>
          <w:iCs/>
        </w:rPr>
        <w:t>)</w:t>
      </w:r>
      <w:r w:rsidR="7DB0734C" w:rsidRPr="0F496FCA">
        <w:rPr>
          <w:i/>
          <w:iCs/>
        </w:rPr>
        <w:t xml:space="preserve"> </w:t>
      </w:r>
      <w:r w:rsidRPr="0F496FCA">
        <w:rPr>
          <w:i/>
          <w:iCs/>
        </w:rPr>
        <w:t xml:space="preserve"> will proceed to FISH testing. PASC proposed the </w:t>
      </w:r>
      <w:r w:rsidR="5B6E79AB" w:rsidRPr="0F496FCA">
        <w:rPr>
          <w:i/>
          <w:iCs/>
        </w:rPr>
        <w:t>following rewording of</w:t>
      </w:r>
      <w:r w:rsidRPr="0F496FCA">
        <w:rPr>
          <w:i/>
          <w:iCs/>
        </w:rPr>
        <w:t xml:space="preserve"> the intervention</w:t>
      </w:r>
      <w:r w:rsidR="5B6E79AB" w:rsidRPr="0F496FCA">
        <w:rPr>
          <w:i/>
          <w:iCs/>
        </w:rPr>
        <w:t>:</w:t>
      </w:r>
      <w:r w:rsidR="266FE368" w:rsidRPr="0F496FCA">
        <w:rPr>
          <w:i/>
          <w:iCs/>
        </w:rPr>
        <w:t xml:space="preserve"> </w:t>
      </w:r>
      <w:r w:rsidRPr="0F496FCA">
        <w:rPr>
          <w:i/>
          <w:iCs/>
        </w:rPr>
        <w:t>“IHC for MET overexpression with MET FISH for MET amplification in IHC-negative or IHC non-assessable cases”. PASC considered there are cases where an IHC test may not be assessable, such as where</w:t>
      </w:r>
      <w:r w:rsidR="7D460E41" w:rsidRPr="0F496FCA">
        <w:rPr>
          <w:i/>
          <w:iCs/>
        </w:rPr>
        <w:t xml:space="preserve"> only FNA/cytology samples are available.</w:t>
      </w:r>
      <w:r w:rsidRPr="0F496FCA">
        <w:rPr>
          <w:i/>
          <w:iCs/>
        </w:rPr>
        <w:t xml:space="preserve"> </w:t>
      </w:r>
      <w:r w:rsidR="63382267" w:rsidRPr="0F496FCA">
        <w:rPr>
          <w:i/>
          <w:iCs/>
        </w:rPr>
        <w:t>PASC considered that these</w:t>
      </w:r>
      <w:r w:rsidR="5B6E79AB" w:rsidRPr="0F496FCA">
        <w:rPr>
          <w:i/>
          <w:iCs/>
        </w:rPr>
        <w:t xml:space="preserve"> </w:t>
      </w:r>
      <w:r w:rsidR="5B6E79AB" w:rsidRPr="00785AA1">
        <w:rPr>
          <w:i/>
          <w:iCs/>
          <w:color w:val="000000" w:themeColor="text1"/>
        </w:rPr>
        <w:t>cases</w:t>
      </w:r>
      <w:r w:rsidRPr="00785AA1">
        <w:rPr>
          <w:i/>
          <w:iCs/>
          <w:color w:val="000000" w:themeColor="text1"/>
        </w:rPr>
        <w:t xml:space="preserve"> </w:t>
      </w:r>
      <w:r w:rsidR="2F41F3DB" w:rsidRPr="00785AA1">
        <w:rPr>
          <w:i/>
          <w:iCs/>
          <w:color w:val="000000" w:themeColor="text1"/>
        </w:rPr>
        <w:t>may</w:t>
      </w:r>
      <w:r w:rsidR="63382267" w:rsidRPr="00785AA1">
        <w:rPr>
          <w:i/>
          <w:iCs/>
          <w:color w:val="000000" w:themeColor="text1"/>
        </w:rPr>
        <w:t xml:space="preserve"> skip </w:t>
      </w:r>
      <w:r w:rsidR="63382267" w:rsidRPr="0F496FCA">
        <w:rPr>
          <w:i/>
          <w:iCs/>
        </w:rPr>
        <w:t>IHC testing</w:t>
      </w:r>
      <w:r w:rsidR="348CC257" w:rsidRPr="0F496FCA">
        <w:rPr>
          <w:i/>
          <w:iCs/>
        </w:rPr>
        <w:t xml:space="preserve"> and</w:t>
      </w:r>
      <w:r w:rsidRPr="0F496FCA">
        <w:rPr>
          <w:i/>
          <w:iCs/>
        </w:rPr>
        <w:t xml:space="preserve"> proceed directly to FISH testing.</w:t>
      </w:r>
    </w:p>
    <w:p w14:paraId="22CA1F72" w14:textId="4DA47A15" w:rsidR="004E451A" w:rsidRPr="004B314E" w:rsidRDefault="00CF354C" w:rsidP="006C135F">
      <w:pPr>
        <w:rPr>
          <w:b/>
          <w:bCs/>
          <w:u w:val="single"/>
        </w:rPr>
      </w:pPr>
      <w:r>
        <w:t>The application did not provide any discussion or data on the potential for IHC90+ to identify false positive cases; as the application has proposed that samples which are IHC90+ positive undergo no further</w:t>
      </w:r>
      <w:r w:rsidR="006312C6">
        <w:t xml:space="preserve"> MET</w:t>
      </w:r>
      <w:r>
        <w:t xml:space="preserve"> </w:t>
      </w:r>
      <w:r w:rsidR="2CF80A52">
        <w:t xml:space="preserve">FISH </w:t>
      </w:r>
      <w:r>
        <w:t xml:space="preserve">testing, false positive cases could inappropriately be treated with savolitinib in combination with osimertinib. </w:t>
      </w:r>
    </w:p>
    <w:p w14:paraId="12BB9B0F" w14:textId="70E01A1E" w:rsidR="00CE4F9F" w:rsidRDefault="00CE4F9F" w:rsidP="00DA61C2">
      <w:pPr>
        <w:pStyle w:val="TableHeading"/>
      </w:pPr>
      <w:bookmarkStart w:id="6" w:name="_Ref211955302"/>
      <w:bookmarkStart w:id="7" w:name="_Ref214028562"/>
      <w:r>
        <w:t xml:space="preserve">Figure </w:t>
      </w:r>
      <w:r w:rsidR="006E4532">
        <w:fldChar w:fldCharType="begin"/>
      </w:r>
      <w:r w:rsidR="006E4532">
        <w:instrText xml:space="preserve"> SEQ Figure \* ARABIC </w:instrText>
      </w:r>
      <w:r w:rsidR="006E4532">
        <w:fldChar w:fldCharType="separate"/>
      </w:r>
      <w:r w:rsidR="006E4532">
        <w:rPr>
          <w:noProof/>
        </w:rPr>
        <w:t>1</w:t>
      </w:r>
      <w:r w:rsidR="006E4532">
        <w:rPr>
          <w:noProof/>
        </w:rPr>
        <w:fldChar w:fldCharType="end"/>
      </w:r>
      <w:bookmarkEnd w:id="6"/>
      <w:bookmarkEnd w:id="7"/>
      <w:r>
        <w:t xml:space="preserve"> Venn diagram of IHC and FISH MET cut-offs</w:t>
      </w:r>
    </w:p>
    <w:p w14:paraId="36A56B1E" w14:textId="030B2695" w:rsidR="00CE4F9F" w:rsidRDefault="00CE4F9F" w:rsidP="006C135F">
      <w:r>
        <w:rPr>
          <w:noProof/>
        </w:rPr>
        <w:drawing>
          <wp:inline distT="0" distB="0" distL="0" distR="0" wp14:anchorId="5DD3DCF2" wp14:editId="74B10B26">
            <wp:extent cx="3840480" cy="2719059"/>
            <wp:effectExtent l="0" t="0" r="7620" b="5715"/>
            <wp:docPr id="1762123800" name="Picture 1762123800" descr="Picture 1226744348,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848800" cy="2724949"/>
                    </a:xfrm>
                    <a:prstGeom prst="rect">
                      <a:avLst/>
                    </a:prstGeom>
                  </pic:spPr>
                </pic:pic>
              </a:graphicData>
            </a:graphic>
          </wp:inline>
        </w:drawing>
      </w:r>
    </w:p>
    <w:p w14:paraId="5AC90A29" w14:textId="1C8C7CCD" w:rsidR="00C06074" w:rsidRDefault="00CE4F9F" w:rsidP="009C60F4">
      <w:pPr>
        <w:pStyle w:val="Tablenotes"/>
        <w:jc w:val="left"/>
      </w:pPr>
      <w:r>
        <w:t xml:space="preserve">FISH = </w:t>
      </w:r>
      <w:r w:rsidRPr="00147617">
        <w:t>fluorescence in situ hybridisation</w:t>
      </w:r>
      <w:r>
        <w:t xml:space="preserve">; </w:t>
      </w:r>
      <w:r w:rsidRPr="00275D2F">
        <w:t xml:space="preserve">FISH10+ = ≥10 MET gene copies; </w:t>
      </w:r>
      <w:r>
        <w:t xml:space="preserve">IHC = </w:t>
      </w:r>
      <w:r w:rsidRPr="00666923">
        <w:t>immunohistochemistry</w:t>
      </w:r>
      <w:r>
        <w:t xml:space="preserve">; </w:t>
      </w:r>
      <w:r w:rsidRPr="00275D2F">
        <w:t>IHC90+ = IHC 3+ in ≥90% of tumour cells; MET = Mesenchymal-Epithelial Transition factor</w:t>
      </w:r>
      <w:r>
        <w:t>; NSCLC = non-small cell lung cancer</w:t>
      </w:r>
      <w:r w:rsidRPr="00275D2F">
        <w:t>.</w:t>
      </w:r>
      <w:r>
        <w:br/>
        <w:t>Note:</w:t>
      </w:r>
      <w:r w:rsidRPr="008C75E9">
        <w:t xml:space="preserve"> The Phase II SAVANNAH trial determined the prevalence of MET overexpression or amplification would be 34% when applying the SAFFRON IHC and FISH cut-offs. Of note, prevalence appeared similar between lines of therapy and regions (Ahn et al. 2022).</w:t>
      </w:r>
    </w:p>
    <w:p w14:paraId="66631DDF" w14:textId="4AE596D8" w:rsidR="00C06074" w:rsidRPr="00D5199A" w:rsidRDefault="00C06074" w:rsidP="00C06074">
      <w:pPr>
        <w:rPr>
          <w:i/>
          <w:iCs/>
        </w:rPr>
      </w:pPr>
      <w:r w:rsidRPr="2ACAFB8D">
        <w:rPr>
          <w:i/>
          <w:iCs/>
        </w:rPr>
        <w:t>Under the applicant’s proposal, there are four post-MET test population groups, described in the table below</w:t>
      </w:r>
      <w:r w:rsidR="008A4AAD">
        <w:rPr>
          <w:i/>
          <w:iCs/>
        </w:rPr>
        <w:t xml:space="preserve"> and adapted from Figure 1</w:t>
      </w:r>
      <w:r w:rsidRPr="2ACAFB8D">
        <w:rPr>
          <w:i/>
          <w:iCs/>
        </w:rPr>
        <w:t>.</w:t>
      </w:r>
    </w:p>
    <w:tbl>
      <w:tblPr>
        <w:tblStyle w:val="TableGrid"/>
        <w:tblW w:w="0" w:type="auto"/>
        <w:tblInd w:w="0" w:type="dxa"/>
        <w:tblLook w:val="04A0" w:firstRow="1" w:lastRow="0" w:firstColumn="1" w:lastColumn="0" w:noHBand="0" w:noVBand="1"/>
      </w:tblPr>
      <w:tblGrid>
        <w:gridCol w:w="1137"/>
        <w:gridCol w:w="1163"/>
        <w:gridCol w:w="1083"/>
        <w:gridCol w:w="1185"/>
        <w:gridCol w:w="1559"/>
        <w:gridCol w:w="2126"/>
      </w:tblGrid>
      <w:tr w:rsidR="00C06074" w:rsidRPr="00D5199A" w14:paraId="093451DA" w14:textId="77777777" w:rsidTr="006641B5">
        <w:trPr>
          <w:trHeight w:val="300"/>
        </w:trPr>
        <w:tc>
          <w:tcPr>
            <w:tcW w:w="1137" w:type="dxa"/>
          </w:tcPr>
          <w:p w14:paraId="037DF44B" w14:textId="77777777" w:rsidR="00C06074" w:rsidRPr="00C16AE9" w:rsidRDefault="00C06074" w:rsidP="006641B5">
            <w:pPr>
              <w:pStyle w:val="TableHeading"/>
              <w:spacing w:before="33" w:after="33"/>
              <w:rPr>
                <w:b w:val="0"/>
                <w:i/>
                <w:iCs/>
              </w:rPr>
            </w:pPr>
            <w:r w:rsidRPr="00C16AE9">
              <w:rPr>
                <w:i/>
                <w:iCs/>
              </w:rPr>
              <w:t>Population</w:t>
            </w:r>
          </w:p>
        </w:tc>
        <w:tc>
          <w:tcPr>
            <w:tcW w:w="1163" w:type="dxa"/>
          </w:tcPr>
          <w:p w14:paraId="12119387" w14:textId="77777777" w:rsidR="00C06074" w:rsidRPr="00C16AE9" w:rsidRDefault="00C06074" w:rsidP="006641B5">
            <w:pPr>
              <w:pStyle w:val="TableHeading"/>
              <w:spacing w:before="33" w:after="33"/>
              <w:rPr>
                <w:b w:val="0"/>
                <w:i/>
                <w:iCs/>
              </w:rPr>
            </w:pPr>
            <w:r w:rsidRPr="00C16AE9">
              <w:rPr>
                <w:i/>
                <w:iCs/>
              </w:rPr>
              <w:t>IHC90+</w:t>
            </w:r>
          </w:p>
        </w:tc>
        <w:tc>
          <w:tcPr>
            <w:tcW w:w="1083" w:type="dxa"/>
          </w:tcPr>
          <w:p w14:paraId="475550F3" w14:textId="77777777" w:rsidR="00C06074" w:rsidRPr="00C16AE9" w:rsidRDefault="00C06074" w:rsidP="006641B5">
            <w:pPr>
              <w:pStyle w:val="TableHeading"/>
              <w:spacing w:before="33" w:after="33"/>
              <w:rPr>
                <w:b w:val="0"/>
                <w:i/>
                <w:iCs/>
              </w:rPr>
            </w:pPr>
            <w:r w:rsidRPr="00C16AE9">
              <w:rPr>
                <w:i/>
                <w:iCs/>
              </w:rPr>
              <w:t>FISH10+</w:t>
            </w:r>
          </w:p>
        </w:tc>
        <w:tc>
          <w:tcPr>
            <w:tcW w:w="1185" w:type="dxa"/>
          </w:tcPr>
          <w:p w14:paraId="2F0F48E1" w14:textId="77777777" w:rsidR="00C06074" w:rsidRPr="00C16AE9" w:rsidRDefault="00C06074" w:rsidP="006641B5">
            <w:pPr>
              <w:pStyle w:val="TableHeading"/>
              <w:spacing w:before="33" w:after="33"/>
              <w:rPr>
                <w:b w:val="0"/>
                <w:i/>
                <w:iCs/>
              </w:rPr>
            </w:pPr>
            <w:r w:rsidRPr="00C16AE9">
              <w:rPr>
                <w:i/>
                <w:iCs/>
              </w:rPr>
              <w:t>% of testing population</w:t>
            </w:r>
          </w:p>
        </w:tc>
        <w:tc>
          <w:tcPr>
            <w:tcW w:w="1559" w:type="dxa"/>
          </w:tcPr>
          <w:p w14:paraId="786BA7F7" w14:textId="77777777" w:rsidR="00C06074" w:rsidRPr="00C16AE9" w:rsidRDefault="00C06074" w:rsidP="006641B5">
            <w:pPr>
              <w:pStyle w:val="TableHeading"/>
              <w:spacing w:before="33" w:after="33"/>
              <w:rPr>
                <w:b w:val="0"/>
                <w:i/>
                <w:iCs/>
              </w:rPr>
            </w:pPr>
            <w:r w:rsidRPr="00C16AE9">
              <w:rPr>
                <w:i/>
                <w:iCs/>
              </w:rPr>
              <w:t>% of MET positive cases</w:t>
            </w:r>
          </w:p>
        </w:tc>
        <w:tc>
          <w:tcPr>
            <w:tcW w:w="2126" w:type="dxa"/>
          </w:tcPr>
          <w:p w14:paraId="5517B2D4" w14:textId="77777777" w:rsidR="00C06074" w:rsidRPr="00C16AE9" w:rsidRDefault="00C06074" w:rsidP="006641B5">
            <w:pPr>
              <w:pStyle w:val="TableHeading"/>
              <w:spacing w:before="33" w:after="33"/>
              <w:rPr>
                <w:b w:val="0"/>
                <w:i/>
                <w:iCs/>
              </w:rPr>
            </w:pPr>
            <w:r w:rsidRPr="00C16AE9">
              <w:rPr>
                <w:i/>
                <w:iCs/>
              </w:rPr>
              <w:t>Eligible for savolitinib plus osimertinib?</w:t>
            </w:r>
          </w:p>
        </w:tc>
      </w:tr>
      <w:tr w:rsidR="00C06074" w:rsidRPr="00D5199A" w14:paraId="6D8ECB24" w14:textId="77777777" w:rsidTr="006641B5">
        <w:trPr>
          <w:trHeight w:val="300"/>
        </w:trPr>
        <w:tc>
          <w:tcPr>
            <w:tcW w:w="1137" w:type="dxa"/>
          </w:tcPr>
          <w:p w14:paraId="3734BBB6" w14:textId="77777777" w:rsidR="00C06074" w:rsidRPr="00C16AE9" w:rsidRDefault="00C06074" w:rsidP="006641B5">
            <w:pPr>
              <w:pStyle w:val="Tabletext"/>
              <w:spacing w:before="33" w:after="33"/>
              <w:rPr>
                <w:i/>
                <w:iCs/>
              </w:rPr>
            </w:pPr>
            <w:r w:rsidRPr="00C16AE9">
              <w:rPr>
                <w:i/>
                <w:iCs/>
              </w:rPr>
              <w:t>A</w:t>
            </w:r>
            <w:r w:rsidRPr="00C16AE9">
              <w:rPr>
                <w:i/>
                <w:iCs/>
                <w:vertAlign w:val="superscript"/>
              </w:rPr>
              <w:t>‡</w:t>
            </w:r>
          </w:p>
        </w:tc>
        <w:tc>
          <w:tcPr>
            <w:tcW w:w="1163" w:type="dxa"/>
          </w:tcPr>
          <w:p w14:paraId="7D1212B3" w14:textId="77777777" w:rsidR="00C06074" w:rsidRPr="00C16AE9" w:rsidRDefault="00C06074" w:rsidP="006641B5">
            <w:pPr>
              <w:pStyle w:val="Tabletext"/>
              <w:spacing w:before="33" w:after="33"/>
              <w:rPr>
                <w:i/>
                <w:iCs/>
              </w:rPr>
            </w:pPr>
            <w:r w:rsidRPr="00C16AE9">
              <w:rPr>
                <w:i/>
                <w:iCs/>
              </w:rPr>
              <w:t>Positive</w:t>
            </w:r>
          </w:p>
        </w:tc>
        <w:tc>
          <w:tcPr>
            <w:tcW w:w="1083" w:type="dxa"/>
          </w:tcPr>
          <w:p w14:paraId="39645836" w14:textId="77777777" w:rsidR="00C06074" w:rsidRPr="00C16AE9" w:rsidRDefault="00C06074" w:rsidP="006641B5">
            <w:pPr>
              <w:pStyle w:val="Tabletext"/>
              <w:spacing w:before="33" w:after="33"/>
              <w:rPr>
                <w:i/>
                <w:iCs/>
              </w:rPr>
            </w:pPr>
            <w:r w:rsidRPr="00C16AE9">
              <w:rPr>
                <w:i/>
                <w:iCs/>
              </w:rPr>
              <w:t>Negative</w:t>
            </w:r>
          </w:p>
        </w:tc>
        <w:tc>
          <w:tcPr>
            <w:tcW w:w="1185" w:type="dxa"/>
          </w:tcPr>
          <w:p w14:paraId="5998DAC5" w14:textId="77777777" w:rsidR="00C06074" w:rsidRPr="00C16AE9" w:rsidRDefault="00C06074" w:rsidP="006641B5">
            <w:pPr>
              <w:pStyle w:val="Tabletext"/>
              <w:spacing w:before="33" w:after="33"/>
              <w:rPr>
                <w:i/>
                <w:iCs/>
              </w:rPr>
            </w:pPr>
            <w:r w:rsidRPr="00C16AE9">
              <w:rPr>
                <w:i/>
                <w:iCs/>
              </w:rPr>
              <w:t>14</w:t>
            </w:r>
          </w:p>
        </w:tc>
        <w:tc>
          <w:tcPr>
            <w:tcW w:w="1559" w:type="dxa"/>
          </w:tcPr>
          <w:p w14:paraId="580D9886" w14:textId="77777777" w:rsidR="00C06074" w:rsidRPr="00C16AE9" w:rsidRDefault="00C06074" w:rsidP="006641B5">
            <w:pPr>
              <w:pStyle w:val="Tabletext"/>
              <w:spacing w:before="33" w:after="33"/>
              <w:rPr>
                <w:i/>
                <w:iCs/>
              </w:rPr>
            </w:pPr>
            <w:r w:rsidRPr="00C16AE9">
              <w:rPr>
                <w:i/>
                <w:iCs/>
              </w:rPr>
              <w:t>41</w:t>
            </w:r>
          </w:p>
        </w:tc>
        <w:tc>
          <w:tcPr>
            <w:tcW w:w="2126" w:type="dxa"/>
          </w:tcPr>
          <w:p w14:paraId="1CA1282B" w14:textId="77777777" w:rsidR="00C06074" w:rsidRPr="00C16AE9" w:rsidRDefault="00C06074" w:rsidP="006641B5">
            <w:pPr>
              <w:pStyle w:val="Tabletext"/>
              <w:spacing w:before="33" w:after="33"/>
              <w:rPr>
                <w:i/>
                <w:iCs/>
              </w:rPr>
            </w:pPr>
            <w:r w:rsidRPr="00C16AE9">
              <w:rPr>
                <w:i/>
                <w:iCs/>
              </w:rPr>
              <w:t>Yes</w:t>
            </w:r>
          </w:p>
        </w:tc>
      </w:tr>
      <w:tr w:rsidR="00C06074" w:rsidRPr="00D5199A" w14:paraId="35C9A26B" w14:textId="77777777" w:rsidTr="006641B5">
        <w:trPr>
          <w:trHeight w:val="300"/>
        </w:trPr>
        <w:tc>
          <w:tcPr>
            <w:tcW w:w="1137" w:type="dxa"/>
          </w:tcPr>
          <w:p w14:paraId="1A1415E6" w14:textId="77777777" w:rsidR="00C06074" w:rsidRPr="00C16AE9" w:rsidRDefault="00C06074" w:rsidP="006641B5">
            <w:pPr>
              <w:pStyle w:val="Tabletext"/>
              <w:spacing w:before="33" w:after="33"/>
              <w:rPr>
                <w:i/>
                <w:iCs/>
              </w:rPr>
            </w:pPr>
            <w:r w:rsidRPr="00C16AE9">
              <w:rPr>
                <w:i/>
                <w:iCs/>
              </w:rPr>
              <w:t>B</w:t>
            </w:r>
          </w:p>
        </w:tc>
        <w:tc>
          <w:tcPr>
            <w:tcW w:w="1163" w:type="dxa"/>
          </w:tcPr>
          <w:p w14:paraId="0F98C8BD" w14:textId="77777777" w:rsidR="00C06074" w:rsidRPr="00C16AE9" w:rsidRDefault="00C06074" w:rsidP="006641B5">
            <w:pPr>
              <w:pStyle w:val="Tabletext"/>
              <w:spacing w:before="33" w:after="33"/>
              <w:rPr>
                <w:i/>
                <w:iCs/>
              </w:rPr>
            </w:pPr>
            <w:r w:rsidRPr="00C16AE9">
              <w:rPr>
                <w:i/>
                <w:iCs/>
              </w:rPr>
              <w:t>Negative</w:t>
            </w:r>
          </w:p>
        </w:tc>
        <w:tc>
          <w:tcPr>
            <w:tcW w:w="1083" w:type="dxa"/>
          </w:tcPr>
          <w:p w14:paraId="7359A644" w14:textId="77777777" w:rsidR="00C06074" w:rsidRPr="00C16AE9" w:rsidRDefault="00C06074" w:rsidP="006641B5">
            <w:pPr>
              <w:pStyle w:val="Tabletext"/>
              <w:spacing w:before="33" w:after="33"/>
              <w:rPr>
                <w:i/>
                <w:iCs/>
              </w:rPr>
            </w:pPr>
            <w:r w:rsidRPr="00C16AE9">
              <w:rPr>
                <w:i/>
                <w:iCs/>
              </w:rPr>
              <w:t>Positive</w:t>
            </w:r>
          </w:p>
        </w:tc>
        <w:tc>
          <w:tcPr>
            <w:tcW w:w="1185" w:type="dxa"/>
          </w:tcPr>
          <w:p w14:paraId="514C73F7" w14:textId="77777777" w:rsidR="00C06074" w:rsidRPr="00C16AE9" w:rsidRDefault="00C06074" w:rsidP="006641B5">
            <w:pPr>
              <w:pStyle w:val="Tabletext"/>
              <w:spacing w:before="33" w:after="33"/>
              <w:rPr>
                <w:i/>
                <w:iCs/>
              </w:rPr>
            </w:pPr>
            <w:r w:rsidRPr="00C16AE9">
              <w:rPr>
                <w:i/>
                <w:iCs/>
              </w:rPr>
              <w:t>5</w:t>
            </w:r>
          </w:p>
        </w:tc>
        <w:tc>
          <w:tcPr>
            <w:tcW w:w="1559" w:type="dxa"/>
          </w:tcPr>
          <w:p w14:paraId="7D09AEE8" w14:textId="77777777" w:rsidR="00C06074" w:rsidRPr="00C16AE9" w:rsidRDefault="00C06074" w:rsidP="006641B5">
            <w:pPr>
              <w:pStyle w:val="Tabletext"/>
              <w:spacing w:before="33" w:after="33"/>
              <w:rPr>
                <w:i/>
                <w:iCs/>
              </w:rPr>
            </w:pPr>
            <w:r w:rsidRPr="00C16AE9">
              <w:rPr>
                <w:i/>
                <w:iCs/>
              </w:rPr>
              <w:t>15</w:t>
            </w:r>
          </w:p>
        </w:tc>
        <w:tc>
          <w:tcPr>
            <w:tcW w:w="2126" w:type="dxa"/>
          </w:tcPr>
          <w:p w14:paraId="7787F4DC" w14:textId="77777777" w:rsidR="00C06074" w:rsidRPr="00C16AE9" w:rsidRDefault="00C06074" w:rsidP="006641B5">
            <w:pPr>
              <w:pStyle w:val="Tabletext"/>
              <w:spacing w:before="33" w:after="33"/>
              <w:rPr>
                <w:i/>
                <w:iCs/>
              </w:rPr>
            </w:pPr>
            <w:r w:rsidRPr="00C16AE9">
              <w:rPr>
                <w:i/>
                <w:iCs/>
              </w:rPr>
              <w:t>Yes</w:t>
            </w:r>
          </w:p>
        </w:tc>
      </w:tr>
      <w:tr w:rsidR="00C06074" w:rsidRPr="00D5199A" w14:paraId="46E43999" w14:textId="77777777" w:rsidTr="006641B5">
        <w:trPr>
          <w:trHeight w:val="300"/>
        </w:trPr>
        <w:tc>
          <w:tcPr>
            <w:tcW w:w="1137" w:type="dxa"/>
          </w:tcPr>
          <w:p w14:paraId="1368BE83" w14:textId="77777777" w:rsidR="00C06074" w:rsidRPr="00C16AE9" w:rsidRDefault="00C06074" w:rsidP="006641B5">
            <w:pPr>
              <w:pStyle w:val="Tabletext"/>
              <w:spacing w:before="33" w:after="33"/>
              <w:rPr>
                <w:i/>
                <w:iCs/>
              </w:rPr>
            </w:pPr>
            <w:r w:rsidRPr="00C16AE9">
              <w:rPr>
                <w:i/>
                <w:iCs/>
              </w:rPr>
              <w:t>C</w:t>
            </w:r>
            <w:r w:rsidRPr="00C16AE9">
              <w:rPr>
                <w:i/>
                <w:iCs/>
                <w:vertAlign w:val="superscript"/>
              </w:rPr>
              <w:t>‡</w:t>
            </w:r>
          </w:p>
        </w:tc>
        <w:tc>
          <w:tcPr>
            <w:tcW w:w="1163" w:type="dxa"/>
          </w:tcPr>
          <w:p w14:paraId="346160B0" w14:textId="77777777" w:rsidR="00C06074" w:rsidRPr="00C16AE9" w:rsidRDefault="00C06074" w:rsidP="006641B5">
            <w:pPr>
              <w:pStyle w:val="Tabletext"/>
              <w:spacing w:before="33" w:after="33"/>
              <w:rPr>
                <w:i/>
                <w:iCs/>
              </w:rPr>
            </w:pPr>
            <w:r w:rsidRPr="00C16AE9">
              <w:rPr>
                <w:i/>
                <w:iCs/>
              </w:rPr>
              <w:t>Positive</w:t>
            </w:r>
          </w:p>
        </w:tc>
        <w:tc>
          <w:tcPr>
            <w:tcW w:w="1083" w:type="dxa"/>
          </w:tcPr>
          <w:p w14:paraId="16C70327" w14:textId="77777777" w:rsidR="00C06074" w:rsidRPr="00C16AE9" w:rsidRDefault="00C06074" w:rsidP="006641B5">
            <w:pPr>
              <w:pStyle w:val="Tabletext"/>
              <w:spacing w:before="33" w:after="33"/>
              <w:rPr>
                <w:i/>
                <w:iCs/>
              </w:rPr>
            </w:pPr>
            <w:r w:rsidRPr="00C16AE9">
              <w:rPr>
                <w:i/>
                <w:iCs/>
              </w:rPr>
              <w:t>Positive</w:t>
            </w:r>
          </w:p>
        </w:tc>
        <w:tc>
          <w:tcPr>
            <w:tcW w:w="1185" w:type="dxa"/>
          </w:tcPr>
          <w:p w14:paraId="6BD0A005" w14:textId="77777777" w:rsidR="00C06074" w:rsidRPr="00C16AE9" w:rsidRDefault="00C06074" w:rsidP="006641B5">
            <w:pPr>
              <w:pStyle w:val="Tabletext"/>
              <w:spacing w:before="33" w:after="33"/>
              <w:rPr>
                <w:i/>
                <w:iCs/>
              </w:rPr>
            </w:pPr>
            <w:r w:rsidRPr="00C16AE9">
              <w:rPr>
                <w:i/>
                <w:iCs/>
              </w:rPr>
              <w:t>15</w:t>
            </w:r>
          </w:p>
        </w:tc>
        <w:tc>
          <w:tcPr>
            <w:tcW w:w="1559" w:type="dxa"/>
          </w:tcPr>
          <w:p w14:paraId="3D97CA24" w14:textId="77777777" w:rsidR="00C06074" w:rsidRPr="00C16AE9" w:rsidRDefault="00C06074" w:rsidP="006641B5">
            <w:pPr>
              <w:pStyle w:val="Tabletext"/>
              <w:spacing w:before="33" w:after="33"/>
              <w:rPr>
                <w:i/>
                <w:iCs/>
              </w:rPr>
            </w:pPr>
            <w:r w:rsidRPr="00C16AE9">
              <w:rPr>
                <w:i/>
                <w:iCs/>
              </w:rPr>
              <w:t>44</w:t>
            </w:r>
          </w:p>
        </w:tc>
        <w:tc>
          <w:tcPr>
            <w:tcW w:w="2126" w:type="dxa"/>
          </w:tcPr>
          <w:p w14:paraId="03329755" w14:textId="77777777" w:rsidR="00C06074" w:rsidRPr="00C16AE9" w:rsidRDefault="00C06074" w:rsidP="006641B5">
            <w:pPr>
              <w:pStyle w:val="Tabletext"/>
              <w:spacing w:before="33" w:after="33"/>
              <w:rPr>
                <w:i/>
                <w:iCs/>
              </w:rPr>
            </w:pPr>
            <w:r w:rsidRPr="00C16AE9">
              <w:rPr>
                <w:i/>
                <w:iCs/>
              </w:rPr>
              <w:t>Yes</w:t>
            </w:r>
          </w:p>
        </w:tc>
      </w:tr>
      <w:tr w:rsidR="00C06074" w:rsidRPr="00D5199A" w14:paraId="3A2336C7" w14:textId="77777777" w:rsidTr="006641B5">
        <w:trPr>
          <w:trHeight w:val="300"/>
        </w:trPr>
        <w:tc>
          <w:tcPr>
            <w:tcW w:w="1137" w:type="dxa"/>
          </w:tcPr>
          <w:p w14:paraId="3C827262" w14:textId="77777777" w:rsidR="00C06074" w:rsidRPr="00C16AE9" w:rsidRDefault="00C06074" w:rsidP="006641B5">
            <w:pPr>
              <w:pStyle w:val="Tabletext"/>
              <w:spacing w:before="33" w:after="33"/>
              <w:rPr>
                <w:i/>
                <w:iCs/>
              </w:rPr>
            </w:pPr>
            <w:r w:rsidRPr="00C16AE9">
              <w:rPr>
                <w:i/>
                <w:iCs/>
              </w:rPr>
              <w:t>D</w:t>
            </w:r>
          </w:p>
        </w:tc>
        <w:tc>
          <w:tcPr>
            <w:tcW w:w="1163" w:type="dxa"/>
          </w:tcPr>
          <w:p w14:paraId="736AF53C" w14:textId="77777777" w:rsidR="00C06074" w:rsidRPr="00C16AE9" w:rsidRDefault="00C06074" w:rsidP="006641B5">
            <w:pPr>
              <w:pStyle w:val="Tabletext"/>
              <w:spacing w:before="33" w:after="33"/>
              <w:rPr>
                <w:i/>
                <w:iCs/>
              </w:rPr>
            </w:pPr>
            <w:r w:rsidRPr="00C16AE9">
              <w:rPr>
                <w:i/>
                <w:iCs/>
              </w:rPr>
              <w:t>Negative</w:t>
            </w:r>
          </w:p>
        </w:tc>
        <w:tc>
          <w:tcPr>
            <w:tcW w:w="1083" w:type="dxa"/>
          </w:tcPr>
          <w:p w14:paraId="694F049E" w14:textId="77777777" w:rsidR="00C06074" w:rsidRPr="00C16AE9" w:rsidRDefault="00C06074" w:rsidP="006641B5">
            <w:pPr>
              <w:pStyle w:val="Tabletext"/>
              <w:spacing w:before="33" w:after="33"/>
              <w:rPr>
                <w:i/>
                <w:iCs/>
              </w:rPr>
            </w:pPr>
            <w:r w:rsidRPr="00C16AE9">
              <w:rPr>
                <w:i/>
                <w:iCs/>
              </w:rPr>
              <w:t>Negative</w:t>
            </w:r>
          </w:p>
        </w:tc>
        <w:tc>
          <w:tcPr>
            <w:tcW w:w="1185" w:type="dxa"/>
          </w:tcPr>
          <w:p w14:paraId="17710B20" w14:textId="77777777" w:rsidR="00C06074" w:rsidRPr="00C16AE9" w:rsidRDefault="00C06074" w:rsidP="006641B5">
            <w:pPr>
              <w:pStyle w:val="Tabletext"/>
              <w:spacing w:before="33" w:after="33"/>
              <w:rPr>
                <w:i/>
                <w:iCs/>
              </w:rPr>
            </w:pPr>
            <w:r w:rsidRPr="00C16AE9">
              <w:rPr>
                <w:i/>
                <w:iCs/>
              </w:rPr>
              <w:t>66</w:t>
            </w:r>
          </w:p>
        </w:tc>
        <w:tc>
          <w:tcPr>
            <w:tcW w:w="1559" w:type="dxa"/>
          </w:tcPr>
          <w:p w14:paraId="66C4896A" w14:textId="77777777" w:rsidR="00C06074" w:rsidRPr="00C16AE9" w:rsidRDefault="00C06074" w:rsidP="006641B5">
            <w:pPr>
              <w:pStyle w:val="Tabletext"/>
              <w:spacing w:before="33" w:after="33"/>
              <w:rPr>
                <w:i/>
                <w:iCs/>
              </w:rPr>
            </w:pPr>
            <w:r w:rsidRPr="00C16AE9">
              <w:rPr>
                <w:i/>
                <w:iCs/>
              </w:rPr>
              <w:t>0</w:t>
            </w:r>
          </w:p>
        </w:tc>
        <w:tc>
          <w:tcPr>
            <w:tcW w:w="2126" w:type="dxa"/>
          </w:tcPr>
          <w:p w14:paraId="1CD88997" w14:textId="77777777" w:rsidR="00C06074" w:rsidRPr="00C16AE9" w:rsidRDefault="00C06074" w:rsidP="006641B5">
            <w:pPr>
              <w:pStyle w:val="Tabletext"/>
              <w:spacing w:before="33" w:after="33"/>
              <w:rPr>
                <w:i/>
                <w:iCs/>
              </w:rPr>
            </w:pPr>
            <w:r w:rsidRPr="00C16AE9">
              <w:rPr>
                <w:i/>
                <w:iCs/>
              </w:rPr>
              <w:t>No</w:t>
            </w:r>
          </w:p>
        </w:tc>
      </w:tr>
    </w:tbl>
    <w:p w14:paraId="73F950B9" w14:textId="77777777" w:rsidR="00C06074" w:rsidRPr="00C16AE9" w:rsidRDefault="00C06074" w:rsidP="00C06074">
      <w:pPr>
        <w:pStyle w:val="Tablenotes"/>
        <w:rPr>
          <w:i/>
          <w:iCs/>
        </w:rPr>
      </w:pPr>
      <w:r w:rsidRPr="00C16AE9">
        <w:rPr>
          <w:rFonts w:eastAsia="Calibri"/>
          <w:i/>
          <w:iCs/>
          <w:vertAlign w:val="superscript"/>
        </w:rPr>
        <w:t>‡</w:t>
      </w:r>
      <w:r w:rsidRPr="00C16AE9">
        <w:rPr>
          <w:rFonts w:eastAsia="Calibri"/>
          <w:i/>
          <w:iCs/>
        </w:rPr>
        <w:t>As there will be no further testing performed after a positive IHC90+ result under the applicant’s proposal, these two populations will be combined into a single group representing approximately 29% of the test population and 85% of the MET positive population. The remaining 71% of the test population will have the additional FISH test performed.</w:t>
      </w:r>
    </w:p>
    <w:p w14:paraId="3E9AC0A5" w14:textId="28AC7504" w:rsidR="00C06074" w:rsidRPr="00D5199A" w:rsidRDefault="00C06074" w:rsidP="4228E597">
      <w:pPr>
        <w:rPr>
          <w:i/>
          <w:iCs/>
        </w:rPr>
      </w:pPr>
      <w:r w:rsidRPr="4228E597">
        <w:rPr>
          <w:i/>
          <w:iCs/>
        </w:rPr>
        <w:t xml:space="preserve">The applicant noted </w:t>
      </w:r>
      <w:r w:rsidR="164232DD" w:rsidRPr="4228E597">
        <w:rPr>
          <w:i/>
          <w:iCs/>
        </w:rPr>
        <w:t xml:space="preserve">some of the </w:t>
      </w:r>
      <w:r w:rsidRPr="4228E597">
        <w:rPr>
          <w:i/>
          <w:iCs/>
        </w:rPr>
        <w:t xml:space="preserve">patients from FLAURA, a phase 3 trial which compared first-line osimertinib with other EGFR-TKIs in patients with EGFR mutation–positive advanced NSCLC, were also screened (with MET testing) for enrolment in SAFFRON. PASC recognised this may present a unique </w:t>
      </w:r>
      <w:r w:rsidRPr="4228E597">
        <w:rPr>
          <w:i/>
          <w:iCs/>
        </w:rPr>
        <w:lastRenderedPageBreak/>
        <w:t>opportunity to compare outcomes across populations A, B, C and D in a single trial cohort, representing key comparative cohort data for population D (as these patients were otherwise screened out of the key SAFFRON and SAVANNAH trials).</w:t>
      </w:r>
    </w:p>
    <w:p w14:paraId="46C442B3" w14:textId="3E5DD111" w:rsidR="00C06074" w:rsidRPr="009C60F4" w:rsidRDefault="001B1ACB" w:rsidP="2E1B0307">
      <w:pPr>
        <w:rPr>
          <w:i/>
          <w:iCs/>
        </w:rPr>
      </w:pPr>
      <w:r w:rsidRPr="2ACAFB8D">
        <w:rPr>
          <w:i/>
          <w:iCs/>
        </w:rPr>
        <w:t xml:space="preserve">PASC considered that it was unclear whether strong </w:t>
      </w:r>
      <w:r w:rsidR="00A77536">
        <w:rPr>
          <w:i/>
          <w:iCs/>
        </w:rPr>
        <w:t>MET</w:t>
      </w:r>
      <w:r w:rsidRPr="2ACAFB8D">
        <w:rPr>
          <w:i/>
          <w:iCs/>
        </w:rPr>
        <w:t xml:space="preserve"> protein overexpression or gene amplification is the best predictor of response (since there is not a direct overlap</w:t>
      </w:r>
      <w:r w:rsidR="002B6D83">
        <w:rPr>
          <w:i/>
          <w:iCs/>
        </w:rPr>
        <w:t xml:space="preserve"> between patients who are IHC positive</w:t>
      </w:r>
      <w:r w:rsidR="002F6335">
        <w:rPr>
          <w:i/>
          <w:iCs/>
        </w:rPr>
        <w:t xml:space="preserve"> and FISH positive</w:t>
      </w:r>
      <w:r w:rsidRPr="2ACAFB8D">
        <w:rPr>
          <w:i/>
          <w:iCs/>
        </w:rPr>
        <w:t>). PASC noted that there is an absence of a valid reference standard to evaluate samples which are IHC90+ positive but FISH10+ negative (14% of total; 41% of “positives”). PASC considered that</w:t>
      </w:r>
      <w:r w:rsidR="007178F6">
        <w:rPr>
          <w:i/>
          <w:iCs/>
        </w:rPr>
        <w:t xml:space="preserve"> in the absence of a valid reference standard</w:t>
      </w:r>
      <w:r w:rsidRPr="2ACAFB8D">
        <w:rPr>
          <w:i/>
          <w:iCs/>
        </w:rPr>
        <w:t xml:space="preserve">, the </w:t>
      </w:r>
      <w:r w:rsidR="007178F6">
        <w:rPr>
          <w:i/>
          <w:iCs/>
        </w:rPr>
        <w:t>ADAR</w:t>
      </w:r>
      <w:r w:rsidRPr="2ACAFB8D">
        <w:rPr>
          <w:i/>
          <w:iCs/>
        </w:rPr>
        <w:t xml:space="preserve"> will need to supply supplementary evidence to demonstrate clinical effectiveness of savolitinib plus osimertinib treatment versus platinum-based doublet chemotherapy</w:t>
      </w:r>
      <w:r w:rsidR="00A6496E">
        <w:rPr>
          <w:i/>
          <w:iCs/>
        </w:rPr>
        <w:t xml:space="preserve"> in patients whose tissue samples </w:t>
      </w:r>
      <w:r w:rsidR="00A76BF9">
        <w:rPr>
          <w:i/>
          <w:iCs/>
        </w:rPr>
        <w:t>were</w:t>
      </w:r>
      <w:r w:rsidR="00A6496E">
        <w:rPr>
          <w:i/>
          <w:iCs/>
        </w:rPr>
        <w:t xml:space="preserve"> IHC90+ positive but FISH10+ negative</w:t>
      </w:r>
      <w:r w:rsidRPr="2ACAFB8D">
        <w:rPr>
          <w:i/>
          <w:iCs/>
        </w:rPr>
        <w:t>.</w:t>
      </w:r>
      <w:r w:rsidR="00B83343">
        <w:rPr>
          <w:i/>
          <w:iCs/>
        </w:rPr>
        <w:t xml:space="preserve"> </w:t>
      </w:r>
      <w:r w:rsidR="005D5CF8">
        <w:rPr>
          <w:i/>
          <w:iCs/>
        </w:rPr>
        <w:t xml:space="preserve">This is consistent with the MSAC guidelines (Technical guidance 2.4) which state that </w:t>
      </w:r>
      <w:r w:rsidR="00CD4102">
        <w:rPr>
          <w:i/>
          <w:iCs/>
        </w:rPr>
        <w:t xml:space="preserve">in the absence of a reference standard, </w:t>
      </w:r>
      <w:r w:rsidR="005D5CF8">
        <w:rPr>
          <w:i/>
          <w:iCs/>
        </w:rPr>
        <w:t xml:space="preserve">test accuracy will need to be demonstrated by direct from test to health </w:t>
      </w:r>
      <w:r w:rsidR="00B372E8">
        <w:rPr>
          <w:i/>
          <w:iCs/>
        </w:rPr>
        <w:t xml:space="preserve">outcomes evidence showing a health benefit from use of the test. </w:t>
      </w:r>
    </w:p>
    <w:p w14:paraId="0B43CCA0" w14:textId="03CE0ABC" w:rsidR="00CE4F9F" w:rsidRPr="00F43926" w:rsidRDefault="002A7D9A" w:rsidP="2E1B0307">
      <w:r>
        <w:t>A</w:t>
      </w:r>
      <w:r w:rsidR="00CE4F9F" w:rsidRPr="00F43926">
        <w:t xml:space="preserve"> recent publication by the Royal </w:t>
      </w:r>
      <w:r w:rsidR="00334952">
        <w:t>C</w:t>
      </w:r>
      <w:r w:rsidR="00CE4F9F" w:rsidRPr="00F43926">
        <w:t>ollege of Pathologists</w:t>
      </w:r>
      <w:r w:rsidR="00EF2B3D">
        <w:t xml:space="preserve"> </w:t>
      </w:r>
      <w:r w:rsidR="006E015B">
        <w:t>of Australasia</w:t>
      </w:r>
      <w:r w:rsidR="00BF145D">
        <w:t>,</w:t>
      </w:r>
      <w:r w:rsidR="006E015B">
        <w:t xml:space="preserve"> in collaboration with the </w:t>
      </w:r>
      <w:r w:rsidR="00BF145D">
        <w:t>Thoracic Oncology Group of Australasia,</w:t>
      </w:r>
      <w:r w:rsidR="00CE4F9F" w:rsidRPr="00F43926">
        <w:t xml:space="preserve"> recommended that molecular testing results should be available as soon as possible, </w:t>
      </w:r>
      <w:r w:rsidR="00B86C44">
        <w:t xml:space="preserve">with best practice defined as </w:t>
      </w:r>
      <w:r w:rsidR="00CE4F9F" w:rsidRPr="00F43926">
        <w:t>ideally within 5 business days but no more than 10 business days from receipt of the specimen in the molecular laboratory. This means that the sequential IHC and FISH testing may take up to 10 business days</w:t>
      </w:r>
      <w:r w:rsidR="000D62E1">
        <w:t xml:space="preserve"> </w:t>
      </w:r>
      <w:r w:rsidR="00D03C0A">
        <w:fldChar w:fldCharType="begin"/>
      </w:r>
      <w:r w:rsidR="00D03C0A">
        <w:instrText xml:space="preserve"> ADDIN EN.CITE &lt;EndNote&gt;&lt;Cite&gt;&lt;Author&gt;Cooper&lt;/Author&gt;&lt;Year&gt;2025&lt;/Year&gt;&lt;RecNum&gt;582&lt;/RecNum&gt;&lt;DisplayText&gt;(Cooper et al. 2025)&lt;/DisplayText&gt;&lt;record&gt;&lt;rec-number&gt;582&lt;/rec-number&gt;&lt;foreign-keys&gt;&lt;key app="EN" db-id="0dx0awzxqvse2met0e5peavcszd2xv5vs5zw" timestamp="1761891884"&gt;582&lt;/key&gt;&lt;/foreign-keys&gt;&lt;ref-type name="Journal Article"&gt;17&lt;/ref-type&gt;&lt;contributors&gt;&lt;authors&gt;&lt;author&gt;Cooper, Wendy A.&lt;/author&gt;&lt;author&gt;Amanuel, Benhur&lt;/author&gt;&lt;author&gt;Cooper, Caroline&lt;/author&gt;&lt;author&gt;Fox, Stephen B.&lt;/author&gt;&lt;author&gt;Graftdyk, Jon W. A.&lt;/author&gt;&lt;author&gt;Jessup, Peter&lt;/author&gt;&lt;author&gt;Klebe, Sonja&lt;/author&gt;&lt;author&gt;Lam, Wei-Sen&lt;/author&gt;&lt;author&gt;Leong, Trishe Y. M.&lt;/author&gt;&lt;author&gt;Lwin, Zarnie&lt;/author&gt;&lt;author&gt;Roberts-Thomson, Rachel&lt;/author&gt;&lt;author&gt;Solomon, Benjamin J.&lt;/author&gt;&lt;author&gt;Tay, Rebecca Y.&lt;/author&gt;&lt;author&gt;Trowman, Rebecca&lt;/author&gt;&lt;author&gt;Wale, Janney L.&lt;/author&gt;&lt;author&gt;Pavlakis, Nick&lt;/author&gt;&lt;/authors&gt;&lt;/contributors&gt;&lt;titles&gt;&lt;title&gt;Molecular testing of lung cancer in Australia: consensus best practice recommendations from the Royal College of Pathologists of Australasia in collaboration with the Thoracic Oncology Group of Australasia&lt;/title&gt;&lt;secondary-title&gt;Pathology&lt;/secondary-title&gt;&lt;/titles&gt;&lt;periodical&gt;&lt;full-title&gt;Pathology&lt;/full-title&gt;&lt;/periodical&gt;&lt;pages&gt;425-436&lt;/pages&gt;&lt;volume&gt;57&lt;/volume&gt;&lt;number&gt;4&lt;/number&gt;&lt;keywords&gt;&lt;keyword&gt;lung cancer&lt;/keyword&gt;&lt;keyword&gt;molecular testing&lt;/keyword&gt;&lt;keyword&gt;biomarkers&lt;/keyword&gt;&lt;keyword&gt;best practice&lt;/keyword&gt;&lt;/keywords&gt;&lt;dates&gt;&lt;year&gt;2025&lt;/year&gt;&lt;pub-dates&gt;&lt;date&gt;2025/06/01/&lt;/date&gt;&lt;/pub-dates&gt;&lt;/dates&gt;&lt;isbn&gt;0031-3025&lt;/isbn&gt;&lt;urls&gt;&lt;related-urls&gt;&lt;url&gt;https://www.sciencedirect.com/science/article/pii/S0031302525000662&lt;/url&gt;&lt;/related-urls&gt;&lt;/urls&gt;&lt;electronic-resource-num&gt;https://doi.org/10.1016/j.pathol.2025.02.001&lt;/electronic-resource-num&gt;&lt;/record&gt;&lt;/Cite&gt;&lt;/EndNote&gt;</w:instrText>
      </w:r>
      <w:r w:rsidR="00D03C0A">
        <w:fldChar w:fldCharType="separate"/>
      </w:r>
      <w:r w:rsidR="00D03C0A">
        <w:rPr>
          <w:noProof/>
        </w:rPr>
        <w:t>(</w:t>
      </w:r>
      <w:hyperlink w:anchor="_ENREF_7" w:tooltip="Cooper, 2025 #582" w:history="1">
        <w:r w:rsidR="00394A26">
          <w:rPr>
            <w:noProof/>
          </w:rPr>
          <w:t>Cooper et al. 2025</w:t>
        </w:r>
      </w:hyperlink>
      <w:r w:rsidR="00D03C0A">
        <w:rPr>
          <w:noProof/>
        </w:rPr>
        <w:t>)</w:t>
      </w:r>
      <w:r w:rsidR="00D03C0A">
        <w:fldChar w:fldCharType="end"/>
      </w:r>
      <w:r w:rsidR="00CE4F9F" w:rsidRPr="00F43926">
        <w:t xml:space="preserve">. Added to this time, it is reasonable to expect at least a </w:t>
      </w:r>
      <w:r w:rsidR="00A35675" w:rsidRPr="00F43926">
        <w:t>1-to-2-week</w:t>
      </w:r>
      <w:r w:rsidR="00CE4F9F" w:rsidRPr="00F43926">
        <w:t xml:space="preserve"> delay for scheduling/booking/performing the biopsy</w:t>
      </w:r>
      <w:r w:rsidR="00244E23">
        <w:t>.</w:t>
      </w:r>
      <w:r w:rsidR="00CE4F9F" w:rsidRPr="00F43926">
        <w:t xml:space="preserve"> </w:t>
      </w:r>
      <w:r w:rsidR="00244E23">
        <w:t>This</w:t>
      </w:r>
      <w:r w:rsidR="00CE4F9F" w:rsidRPr="00F43926">
        <w:t xml:space="preserve"> means overall the proposed biopsy, IHC and FISH testing may take up to 3-4 weeks</w:t>
      </w:r>
      <w:r w:rsidR="00A41905">
        <w:t>.</w:t>
      </w:r>
      <w:r w:rsidR="00CE4F9F" w:rsidRPr="00F43926">
        <w:t xml:space="preserve"> </w:t>
      </w:r>
      <w:r w:rsidR="00A41905">
        <w:t>T</w:t>
      </w:r>
      <w:r w:rsidR="00CE4F9F" w:rsidRPr="00F43926">
        <w:t xml:space="preserve">his delay may be increased for rural/remote patients who face additional barriers to accessing healthcare. With the proposed intervention in place, approximately 66% of patients in the target population who do not have a MET alteration will undergo a biopsy and have their doublet platinum chemotherapy delayed by up to 4 weeks (i.e. one full cycle). A recently published systematic review found that given the aggressiveness and lethality of </w:t>
      </w:r>
      <w:r w:rsidR="00CE4F9F">
        <w:t xml:space="preserve">this type of </w:t>
      </w:r>
      <w:r w:rsidR="00CE4F9F" w:rsidRPr="00F43926">
        <w:t>lung cancer, waiting times and delays in management must be reduced to achieve optimal management and prognosis</w:t>
      </w:r>
      <w:r w:rsidR="000D62E1">
        <w:t xml:space="preserve"> </w:t>
      </w:r>
      <w:r w:rsidR="00D03C0A">
        <w:fldChar w:fldCharType="begin">
          <w:fldData xml:space="preserve">PEVuZE5vdGU+PENpdGU+PEF1dGhvcj5HdWlyYWRvPC9BdXRob3I+PFllYXI+MjAyMjwvWWVhcj48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</w:fldData>
        </w:fldChar>
      </w:r>
      <w:r w:rsidR="00D03C0A">
        <w:instrText xml:space="preserve"> ADDIN EN.CITE </w:instrText>
      </w:r>
      <w:r w:rsidR="00D03C0A">
        <w:fldChar w:fldCharType="begin">
          <w:fldData xml:space="preserve">PEVuZE5vdGU+PENpdGU+PEF1dGhvcj5HdWlyYWRvPC9BdXRob3I+PFllYXI+MjAyMjwvWWVhcj48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</w:fldData>
        </w:fldChar>
      </w:r>
      <w:r w:rsidR="00D03C0A">
        <w:instrText xml:space="preserve"> ADDIN EN.CITE.DATA </w:instrText>
      </w:r>
      <w:r w:rsidR="00D03C0A">
        <w:fldChar w:fldCharType="end"/>
      </w:r>
      <w:r w:rsidR="00D03C0A">
        <w:fldChar w:fldCharType="separate"/>
      </w:r>
      <w:r w:rsidR="00D03C0A">
        <w:rPr>
          <w:noProof/>
        </w:rPr>
        <w:t>(</w:t>
      </w:r>
      <w:hyperlink w:anchor="_ENREF_13" w:tooltip="Guirado, 2022 #588" w:history="1">
        <w:r w:rsidR="00394A26">
          <w:rPr>
            <w:noProof/>
          </w:rPr>
          <w:t>Guirado et al. 2022</w:t>
        </w:r>
      </w:hyperlink>
      <w:r w:rsidR="00D03C0A">
        <w:rPr>
          <w:noProof/>
        </w:rPr>
        <w:t>)</w:t>
      </w:r>
      <w:r w:rsidR="00D03C0A">
        <w:fldChar w:fldCharType="end"/>
      </w:r>
      <w:r w:rsidR="00CE4F9F" w:rsidRPr="00F43926">
        <w:t>.</w:t>
      </w:r>
      <w:r w:rsidR="006417BA">
        <w:t xml:space="preserve"> However, it is also noted that a range of targeted therapies for this population are in development; if additional tests/treatments become available in Australia, then the </w:t>
      </w:r>
      <w:r w:rsidR="0000733E">
        <w:t xml:space="preserve">proportion of target population which will benefit from the biopsy/testing process will likely increase. </w:t>
      </w:r>
    </w:p>
    <w:p w14:paraId="13788F99" w14:textId="69F940E1" w:rsidR="00CE4F9F" w:rsidRPr="003D4952" w:rsidRDefault="00CE4F9F" w:rsidP="006C135F">
      <w:pPr>
        <w:rPr>
          <w:i/>
        </w:rPr>
      </w:pPr>
      <w:r>
        <w:t>The application stated that Australian practice relating to re-b</w:t>
      </w:r>
      <w:r w:rsidRPr="000143A1">
        <w:t xml:space="preserve">iopsy at disease progression is variable </w:t>
      </w:r>
      <w:r>
        <w:t xml:space="preserve">across </w:t>
      </w:r>
      <w:r w:rsidRPr="000143A1">
        <w:t>centres t</w:t>
      </w:r>
      <w:r>
        <w:t>hat treat</w:t>
      </w:r>
      <w:r w:rsidRPr="000143A1">
        <w:t xml:space="preserve"> EGFR-mutated NSCLC. </w:t>
      </w:r>
      <w:r w:rsidR="009363CB">
        <w:t>T</w:t>
      </w:r>
      <w:r>
        <w:t>he availability of osimertinib</w:t>
      </w:r>
      <w:r w:rsidRPr="000143A1">
        <w:t xml:space="preserve"> has </w:t>
      </w:r>
      <w:r w:rsidR="00430118">
        <w:t>le</w:t>
      </w:r>
      <w:r w:rsidR="006270FF">
        <w:t>d</w:t>
      </w:r>
      <w:r w:rsidR="00430118">
        <w:t xml:space="preserve"> to</w:t>
      </w:r>
      <w:r w:rsidRPr="000143A1">
        <w:t xml:space="preserve"> a shift away from </w:t>
      </w:r>
      <w:r>
        <w:t>re-biopsy</w:t>
      </w:r>
      <w:r w:rsidRPr="000143A1">
        <w:t xml:space="preserve"> in th</w:t>
      </w:r>
      <w:r>
        <w:t>e progressed</w:t>
      </w:r>
      <w:r w:rsidRPr="000143A1">
        <w:t xml:space="preserve"> setting due to removing </w:t>
      </w:r>
      <w:r w:rsidRPr="003161CF">
        <w:rPr>
          <w:i/>
          <w:iCs/>
        </w:rPr>
        <w:t xml:space="preserve">EGFR </w:t>
      </w:r>
      <w:r w:rsidRPr="001558D0">
        <w:t>T790M</w:t>
      </w:r>
      <w:r w:rsidRPr="000143A1">
        <w:t xml:space="preserve"> resistance mutations as a target</w:t>
      </w:r>
      <w:r>
        <w:t xml:space="preserve">. The application </w:t>
      </w:r>
      <w:r w:rsidR="001250D6">
        <w:t xml:space="preserve">also </w:t>
      </w:r>
      <w:r>
        <w:t>described</w:t>
      </w:r>
      <w:r w:rsidRPr="000143A1">
        <w:t xml:space="preserve"> </w:t>
      </w:r>
      <w:r>
        <w:t>key opinion leader (</w:t>
      </w:r>
      <w:r w:rsidRPr="000143A1">
        <w:t>KOL</w:t>
      </w:r>
      <w:r>
        <w:t>)</w:t>
      </w:r>
      <w:r w:rsidRPr="000143A1">
        <w:t xml:space="preserve"> advice</w:t>
      </w:r>
      <w:r>
        <w:t xml:space="preserve"> </w:t>
      </w:r>
      <w:r w:rsidRPr="000143A1">
        <w:t xml:space="preserve">that </w:t>
      </w:r>
      <w:r>
        <w:t xml:space="preserve">suggested </w:t>
      </w:r>
      <w:r w:rsidRPr="000143A1">
        <w:t>that around 25% of patients currently undergo biopsy in the progressed setting</w:t>
      </w:r>
      <w:r>
        <w:t xml:space="preserve"> to look for </w:t>
      </w:r>
      <w:r w:rsidRPr="00363A5B">
        <w:t>histologic transformation</w:t>
      </w:r>
      <w:r>
        <w:t xml:space="preserve"> (HT)</w:t>
      </w:r>
      <w:r w:rsidRPr="00363A5B">
        <w:t xml:space="preserve"> to small cell lung cancer (SCLC)</w:t>
      </w:r>
      <w:r>
        <w:t>; this test is primarily a h</w:t>
      </w:r>
      <w:r w:rsidRPr="00873B7C">
        <w:t xml:space="preserve">ematoxylin and eosin </w:t>
      </w:r>
      <w:r>
        <w:t xml:space="preserve">(H&amp;E) </w:t>
      </w:r>
      <w:r w:rsidRPr="00873B7C">
        <w:t>stain</w:t>
      </w:r>
      <w:r>
        <w:t>, however a small percentage may demonstrate an equivocal result and require</w:t>
      </w:r>
      <w:r w:rsidR="007A533B">
        <w:t xml:space="preserve"> an alternative method such as</w:t>
      </w:r>
      <w:r>
        <w:t xml:space="preserve"> IHC testing</w:t>
      </w:r>
      <w:r w:rsidR="00C01C60">
        <w:t xml:space="preserve"> to identify HT to SCLC</w:t>
      </w:r>
      <w:r>
        <w:t xml:space="preserve">. </w:t>
      </w:r>
    </w:p>
    <w:p w14:paraId="3CED0B89" w14:textId="5B55D585" w:rsidR="00CE4F9F" w:rsidRDefault="00CE4F9F" w:rsidP="006C135F">
      <w:r>
        <w:t>The application assumed that as many as 90% of patients will be eligible for re-biopsy in the progressed setting with the remaining 10% likely experiencing ‘</w:t>
      </w:r>
      <w:r w:rsidRPr="00C10F27">
        <w:t>rapid clinical deterioration, refractory disease, severe competing illness or biopsy refusal</w:t>
      </w:r>
      <w:r>
        <w:t xml:space="preserve">’. </w:t>
      </w:r>
      <w:r w:rsidR="00335219">
        <w:t xml:space="preserve">This </w:t>
      </w:r>
      <w:r w:rsidR="009D628D">
        <w:t>could not</w:t>
      </w:r>
      <w:r w:rsidR="00335219">
        <w:t xml:space="preserve"> be verified by the </w:t>
      </w:r>
      <w:r w:rsidR="00720454">
        <w:t>assessment group</w:t>
      </w:r>
      <w:r w:rsidR="00335219">
        <w:t>.</w:t>
      </w:r>
      <w:r>
        <w:t xml:space="preserve"> </w:t>
      </w:r>
      <w:r w:rsidRPr="00746589">
        <w:t xml:space="preserve">Previously, the </w:t>
      </w:r>
      <w:r w:rsidR="006E21A4">
        <w:t xml:space="preserve">applicant </w:t>
      </w:r>
      <w:r w:rsidRPr="00746589">
        <w:t>suggested that only 82% of progressed patients would be eligible for biopsy after first line Osimertinib</w:t>
      </w:r>
      <w:r w:rsidR="009C33DD">
        <w:t xml:space="preserve"> </w:t>
      </w:r>
      <w:r w:rsidR="00D03C0A">
        <w:fldChar w:fldCharType="begin"/>
      </w:r>
      <w:r w:rsidR="00085DEC">
        <w:instrText xml:space="preserve"> ADDIN EN.CITE &lt;EndNote&gt;&lt;Cite&gt;&lt;Author&gt;Pharmaceutical Benefits Advisory Committee&lt;/Author&gt;&lt;Year&gt;2019&lt;/Year&gt;&lt;RecNum&gt;589&lt;/RecNum&gt;&lt;DisplayText&gt;(Pharmaceutical Benefits Advisory Committee 2019)&lt;/DisplayText&gt;&lt;record&gt;&lt;rec-number&gt;589&lt;/rec-number&gt;&lt;foreign-keys&gt;&lt;key app="EN" db-id="0dx0awzxqvse2met0e5peavcszd2xv5vs5zw" timestamp="1761892102"&gt;589&lt;/key&gt;&lt;/foreign-keys&gt;&lt;ref-type name="Web Page"&gt;12&lt;/ref-type&gt;&lt;contributors&gt;&lt;authors&gt;&lt;author&gt;Pharmaceutical Benefits Advisory Committee,&lt;/author&gt;&lt;/authors&gt;&lt;/contributors&gt;&lt;titles&gt;&lt;title&gt;Osimertinib Public Summary Document, July 2019 PBAC Meeting&lt;/title&gt;&lt;/titles&gt;&lt;dates&gt;&lt;year&gt;2019&lt;/year&gt;&lt;/dates&gt;&lt;urls&gt;&lt;related-urls&gt;&lt;url&gt;https://www.pbs.gov.au/industry/listing/elements/pbac-meetings/psd/2019-07/files/osimertinib-psd-july-2019.pdf &lt;/url&gt;&lt;/related-urls&gt;&lt;/urls&gt;&lt;/record&gt;&lt;/Cite&gt;&lt;/EndNote&gt;</w:instrText>
      </w:r>
      <w:r w:rsidR="00D03C0A">
        <w:fldChar w:fldCharType="separate"/>
      </w:r>
      <w:r w:rsidR="00085DEC">
        <w:rPr>
          <w:noProof/>
        </w:rPr>
        <w:t>(</w:t>
      </w:r>
      <w:hyperlink w:anchor="_ENREF_35" w:tooltip="Pharmaceutical Benefits Advisory Committee, 2019 #589" w:history="1">
        <w:r w:rsidR="00394A26">
          <w:rPr>
            <w:noProof/>
          </w:rPr>
          <w:t>Pharmaceutical Benefits Advisory Committee 2019</w:t>
        </w:r>
      </w:hyperlink>
      <w:r w:rsidR="00085DEC">
        <w:rPr>
          <w:noProof/>
        </w:rPr>
        <w:t>)</w:t>
      </w:r>
      <w:r w:rsidR="00D03C0A">
        <w:fldChar w:fldCharType="end"/>
      </w:r>
      <w:r w:rsidRPr="00746589">
        <w:t>.</w:t>
      </w:r>
      <w:r>
        <w:rPr>
          <w:i/>
          <w:iCs/>
        </w:rPr>
        <w:t xml:space="preserve"> </w:t>
      </w:r>
      <w:r w:rsidR="0031062D">
        <w:t xml:space="preserve">If treatment with savolitinib in </w:t>
      </w:r>
      <w:r w:rsidR="0031062D">
        <w:lastRenderedPageBreak/>
        <w:t xml:space="preserve">combination with osimertinib demonstrates superior clinical effectiveness, then </w:t>
      </w:r>
      <w:r w:rsidR="00F840E1">
        <w:t xml:space="preserve">it is likely that </w:t>
      </w:r>
      <w:r w:rsidR="00A67940">
        <w:t xml:space="preserve">clinicians </w:t>
      </w:r>
      <w:r w:rsidR="00FF45A5">
        <w:t xml:space="preserve">will </w:t>
      </w:r>
      <w:r w:rsidR="00A67940">
        <w:t xml:space="preserve">recommend </w:t>
      </w:r>
      <w:r w:rsidR="00EC3275">
        <w:t xml:space="preserve">the biopsy and testing process </w:t>
      </w:r>
      <w:r w:rsidR="00A67940">
        <w:t>for all clinically amenable patients</w:t>
      </w:r>
      <w:r w:rsidR="00FF45A5">
        <w:t>.</w:t>
      </w:r>
    </w:p>
    <w:p w14:paraId="6F63DA90" w14:textId="77777777" w:rsidR="005A2DC0" w:rsidRPr="00940E6C" w:rsidRDefault="005A2DC0" w:rsidP="00257089">
      <w:pPr>
        <w:keepNext/>
        <w:keepLines/>
        <w:rPr>
          <w:b/>
          <w:bCs/>
        </w:rPr>
      </w:pPr>
      <w:r>
        <w:rPr>
          <w:b/>
          <w:bCs/>
        </w:rPr>
        <w:t>Assessment of concordance of NGS, FISH and IHC</w:t>
      </w:r>
    </w:p>
    <w:p w14:paraId="64C4B820" w14:textId="0FB5390E" w:rsidR="005A2DC0" w:rsidRDefault="00FB2A8D" w:rsidP="00257089">
      <w:pPr>
        <w:keepNext/>
        <w:keepLines/>
      </w:pPr>
      <w:r>
        <w:t xml:space="preserve">The applicant </w:t>
      </w:r>
      <w:r w:rsidR="00946F51">
        <w:t xml:space="preserve">stated that </w:t>
      </w:r>
      <w:r w:rsidR="005A2DC0" w:rsidRPr="0006195F">
        <w:t xml:space="preserve">NGS is not currently considered an appropriate technology to detect MET resistance for two reasons. Firstly, </w:t>
      </w:r>
      <w:r w:rsidR="00A63E93">
        <w:t xml:space="preserve">MET </w:t>
      </w:r>
      <w:r w:rsidR="005A2DC0" w:rsidRPr="0006195F">
        <w:t>exon 14 skipping mutations</w:t>
      </w:r>
      <w:r w:rsidR="00A63E93">
        <w:t>, which are detected by NGS,</w:t>
      </w:r>
      <w:r w:rsidR="005A2DC0" w:rsidRPr="0006195F">
        <w:t xml:space="preserve"> occur </w:t>
      </w:r>
      <w:r w:rsidR="005A2DC0" w:rsidRPr="00B574E9">
        <w:rPr>
          <w:i/>
        </w:rPr>
        <w:t>de novo</w:t>
      </w:r>
      <w:r w:rsidR="005A2DC0" w:rsidRPr="0006195F">
        <w:t xml:space="preserve"> in lung adenocarcinomas and have yet to be reported as a resistance mechanism to osimertinib</w:t>
      </w:r>
      <w:r w:rsidR="005A2DC0">
        <w:t xml:space="preserve"> </w:t>
      </w:r>
      <w:r w:rsidR="005A2DC0">
        <w:fldChar w:fldCharType="begin"/>
      </w:r>
      <w:r w:rsidR="005A2DC0">
        <w:instrText xml:space="preserve"> ADDIN EN.CITE &lt;EndNote&gt;&lt;Cite&gt;&lt;Author&gt;Gomatou&lt;/Author&gt;&lt;Year&gt;2023&lt;/Year&gt;&lt;RecNum&gt;583&lt;/RecNum&gt;&lt;DisplayText&gt;(Gomatou, Syrigos, and Kotteas 2023)&lt;/DisplayText&gt;&lt;record&gt;&lt;rec-number&gt;583&lt;/rec-number&gt;&lt;foreign-keys&gt;&lt;key app="EN" db-id="0dx0awzxqvse2met0e5peavcszd2xv5vs5zw" timestamp="1761891900"&gt;583&lt;/key&gt;&lt;/foreign-keys&gt;&lt;ref-type name="Journal Article"&gt;17&lt;/ref-type&gt;&lt;contributors&gt;&lt;authors&gt;&lt;author&gt;Gomatou, G.&lt;/author&gt;&lt;author&gt;Syrigos, N.&lt;/author&gt;&lt;author&gt;Kotteas, E.&lt;/author&gt;&lt;/authors&gt;&lt;/contributors&gt;&lt;auth-address&gt;Oncology Unit, Third Department of Medicine, &amp;quot;Sotiria&amp;quot; General Hospital for Diseases of the Chest, National and Kapodistrian University of Athens, 11527 Athens, Greece.&lt;/auth-address&gt;&lt;titles&gt;&lt;title&gt;Osimertinib Resistance: Molecular Mechanisms and Emerging Treatment Options&lt;/title&gt;&lt;secondary-title&gt;Cancers (Basel)&lt;/secondary-title&gt;&lt;/titles&gt;&lt;periodical&gt;&lt;full-title&gt;Cancers (Basel)&lt;/full-title&gt;&lt;/periodical&gt;&lt;volume&gt;15&lt;/volume&gt;&lt;number&gt;3&lt;/number&gt;&lt;edition&gt;20230130&lt;/edition&gt;&lt;keywords&gt;&lt;keyword&gt;Egfr&lt;/keyword&gt;&lt;keyword&gt;Nsclc&lt;/keyword&gt;&lt;keyword&gt;osimertinib&lt;/keyword&gt;&lt;keyword&gt;resistance&lt;/keyword&gt;&lt;keyword&gt;targeted therapy&lt;/keyword&gt;&lt;/keywords&gt;&lt;dates&gt;&lt;year&gt;2023&lt;/year&gt;&lt;pub-dates&gt;&lt;date&gt;Jan 30&lt;/date&gt;&lt;/pub-dates&gt;&lt;/dates&gt;&lt;isbn&gt;2072-6694 (Print)&amp;#xD;2072-6694&lt;/isbn&gt;&lt;accession-num&gt;36765799&lt;/accession-num&gt;&lt;urls&gt;&lt;/urls&gt;&lt;custom1&gt;The authors declare no conflict of interest.&lt;/custom1&gt;&lt;custom2&gt;PMC9913144&lt;/custom2&gt;&lt;electronic-resource-num&gt;10.3390/cancers15030841&lt;/electronic-resource-num&gt;&lt;remote-database-provider&gt;NLM&lt;/remote-database-provider&gt;&lt;language&gt;eng&lt;/language&gt;&lt;/record&gt;&lt;/Cite&gt;&lt;/EndNote&gt;</w:instrText>
      </w:r>
      <w:r w:rsidR="005A2DC0">
        <w:fldChar w:fldCharType="separate"/>
      </w:r>
      <w:r w:rsidR="005A2DC0">
        <w:rPr>
          <w:noProof/>
        </w:rPr>
        <w:t>(</w:t>
      </w:r>
      <w:hyperlink w:anchor="_ENREF_12" w:tooltip="Gomatou, 2023 #583" w:history="1">
        <w:r w:rsidR="00394A26">
          <w:rPr>
            <w:noProof/>
          </w:rPr>
          <w:t>Gomatou, Syrigos, and Kotteas 2023</w:t>
        </w:r>
      </w:hyperlink>
      <w:r w:rsidR="005A2DC0">
        <w:rPr>
          <w:noProof/>
        </w:rPr>
        <w:t>)</w:t>
      </w:r>
      <w:r w:rsidR="005A2DC0">
        <w:fldChar w:fldCharType="end"/>
      </w:r>
      <w:r w:rsidR="005A2DC0">
        <w:t xml:space="preserve">, meaning these may be reported as ‘false positives’ in terms of identifying a </w:t>
      </w:r>
      <w:r w:rsidR="005A2DC0">
        <w:rPr>
          <w:i/>
          <w:iCs/>
        </w:rPr>
        <w:t>MET</w:t>
      </w:r>
      <w:r w:rsidR="005A2DC0">
        <w:t xml:space="preserve"> dependent resistance pathway which is likely to respond to savolitinib in combination with osimertinib</w:t>
      </w:r>
      <w:r w:rsidR="005A2DC0" w:rsidRPr="0006195F">
        <w:t xml:space="preserve">. Secondly, FISH amplification is </w:t>
      </w:r>
      <w:r w:rsidR="005A2DC0">
        <w:t>assessed</w:t>
      </w:r>
      <w:r w:rsidR="005A2DC0" w:rsidRPr="0006195F">
        <w:t xml:space="preserve"> by the ratio of </w:t>
      </w:r>
      <w:r w:rsidR="005A2DC0" w:rsidRPr="0030566A">
        <w:rPr>
          <w:i/>
          <w:iCs/>
        </w:rPr>
        <w:t>MET</w:t>
      </w:r>
      <w:r w:rsidR="005A2DC0" w:rsidRPr="0006195F">
        <w:t xml:space="preserve"> to chromosome 7 centromere (CEP7) copies to distinguish between polysomy and true amplification</w:t>
      </w:r>
      <w:r w:rsidR="005A2DC0">
        <w:t xml:space="preserve"> </w:t>
      </w:r>
      <w:r w:rsidR="005A2DC0">
        <w:fldChar w:fldCharType="begin">
          <w:fldData xml:space="preserve">PEVuZE5vdGU+PENpdGU+PEF1dGhvcj5Db2xlbWFuPC9BdXRob3I+PFllYXI+MjAyMTwvWWVhcj48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</w:fldData>
        </w:fldChar>
      </w:r>
      <w:r w:rsidR="005A2DC0">
        <w:instrText xml:space="preserve"> ADDIN EN.CITE </w:instrText>
      </w:r>
      <w:r w:rsidR="005A2DC0">
        <w:fldChar w:fldCharType="begin">
          <w:fldData xml:space="preserve">PEVuZE5vdGU+PENpdGU+PEF1dGhvcj5Db2xlbWFuPC9BdXRob3I+PFllYXI+MjAyMTwvWWVhcj48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</w:fldData>
        </w:fldChar>
      </w:r>
      <w:r w:rsidR="005A2DC0">
        <w:instrText xml:space="preserve"> ADDIN EN.CITE.DATA </w:instrText>
      </w:r>
      <w:r w:rsidR="005A2DC0">
        <w:fldChar w:fldCharType="end"/>
      </w:r>
      <w:r w:rsidR="005A2DC0">
        <w:fldChar w:fldCharType="separate"/>
      </w:r>
      <w:r w:rsidR="005A2DC0">
        <w:rPr>
          <w:noProof/>
        </w:rPr>
        <w:t>(</w:t>
      </w:r>
      <w:hyperlink w:anchor="_ENREF_6" w:tooltip="Coleman, 2021 #584" w:history="1">
        <w:r w:rsidR="00394A26">
          <w:rPr>
            <w:noProof/>
          </w:rPr>
          <w:t>Coleman et al. 2021</w:t>
        </w:r>
      </w:hyperlink>
      <w:r w:rsidR="005A2DC0">
        <w:rPr>
          <w:noProof/>
        </w:rPr>
        <w:t>)</w:t>
      </w:r>
      <w:r w:rsidR="005A2DC0">
        <w:fldChar w:fldCharType="end"/>
      </w:r>
      <w:r w:rsidR="005A2DC0" w:rsidRPr="0006195F">
        <w:t xml:space="preserve">. NGS assays </w:t>
      </w:r>
      <w:r w:rsidR="005A2DC0">
        <w:t>are unable to</w:t>
      </w:r>
      <w:r w:rsidR="005A2DC0" w:rsidRPr="0006195F">
        <w:t xml:space="preserve"> control for CEP7 to comparably evaluate gene copy number gain to FISH</w:t>
      </w:r>
      <w:r w:rsidR="005A2DC0">
        <w:t xml:space="preserve"> </w:t>
      </w:r>
      <w:r w:rsidR="005A2DC0">
        <w:fldChar w:fldCharType="begin"/>
      </w:r>
      <w:r w:rsidR="005A2DC0">
        <w:instrText xml:space="preserve"> ADDIN EN.CITE &lt;EndNote&gt;&lt;Cite&gt;&lt;Author&gt;Piper-Vallillo&lt;/Author&gt;&lt;Year&gt;2020&lt;/Year&gt;&lt;RecNum&gt;585&lt;/RecNum&gt;&lt;DisplayText&gt;(Piper-Vallillo, Sequist, and Piotrowska 2020)&lt;/DisplayText&gt;&lt;record&gt;&lt;rec-number&gt;585&lt;/rec-number&gt;&lt;foreign-keys&gt;&lt;key app="EN" db-id="0dx0awzxqvse2met0e5peavcszd2xv5vs5zw" timestamp="1761891930"&gt;585&lt;/key&gt;&lt;/foreign-keys&gt;&lt;ref-type name="Journal Article"&gt;17&lt;/ref-type&gt;&lt;contributors&gt;&lt;authors&gt;&lt;author&gt;Piper-Vallillo, A. J.&lt;/author&gt;&lt;author&gt;Sequist, L. V.&lt;/author&gt;&lt;author&gt;Piotrowska, Z.&lt;/author&gt;&lt;/authors&gt;&lt;/contributors&gt;&lt;auth-address&gt;Department of Medicine, Division of Medical Oncology, Beth Israel Deaconess Medical Center, Boston, MA.&amp;#xD;Harvard Medical School, Boston, MA.&amp;#xD;Department of Medicine, Division of Hematology/Oncology, Massachusetts General Hospital, Boston, MA.&lt;/auth-address&gt;&lt;titles&gt;&lt;title&gt;Emerging Treatment Paradigms for EGFR-Mutant Lung Cancers Progressing on Osimertinib: A Review&lt;/title&gt;&lt;secondary-title&gt;J Clin Oncol&lt;/secondary-title&gt;&lt;/titles&gt;&lt;periodical&gt;&lt;full-title&gt;J Clin Oncol&lt;/full-title&gt;&lt;/periodical&gt;&lt;pages&gt;Jco1903123&lt;/pages&gt;&lt;edition&gt;20200618&lt;/edition&gt;&lt;dates&gt;&lt;year&gt;2020&lt;/year&gt;&lt;pub-dates&gt;&lt;date&gt;Jun 18&lt;/date&gt;&lt;/pub-dates&gt;&lt;/dates&gt;&lt;isbn&gt;0732-183x&lt;/isbn&gt;&lt;accession-num&gt;32552277&lt;/accession-num&gt;&lt;urls&gt;&lt;/urls&gt;&lt;electronic-resource-num&gt;10.1200/jco.19.03123&lt;/electronic-resource-num&gt;&lt;remote-database-provider&gt;NLM&lt;/remote-database-provider&gt;&lt;language&gt;eng&lt;/language&gt;&lt;/record&gt;&lt;/Cite&gt;&lt;/EndNote&gt;</w:instrText>
      </w:r>
      <w:r w:rsidR="005A2DC0">
        <w:fldChar w:fldCharType="separate"/>
      </w:r>
      <w:r w:rsidR="005A2DC0">
        <w:rPr>
          <w:noProof/>
        </w:rPr>
        <w:t>(</w:t>
      </w:r>
      <w:hyperlink w:anchor="_ENREF_36" w:tooltip="Piper-Vallillo, 2020 #585" w:history="1">
        <w:r w:rsidR="00394A26">
          <w:rPr>
            <w:noProof/>
          </w:rPr>
          <w:t>Piper-Vallillo, Sequist, and Piotrowska 2020</w:t>
        </w:r>
      </w:hyperlink>
      <w:r w:rsidR="005A2DC0">
        <w:rPr>
          <w:noProof/>
        </w:rPr>
        <w:t>)</w:t>
      </w:r>
      <w:r w:rsidR="005A2DC0">
        <w:fldChar w:fldCharType="end"/>
      </w:r>
      <w:r w:rsidR="005A2DC0" w:rsidRPr="0006195F">
        <w:t>.</w:t>
      </w:r>
      <w:r w:rsidR="005A2DC0">
        <w:t xml:space="preserve"> </w:t>
      </w:r>
      <w:r w:rsidR="005A2DC0" w:rsidRPr="007E0198">
        <w:t>Due to these issues, the application is not seeking NGS testing.</w:t>
      </w:r>
      <w:r w:rsidR="005A2DC0">
        <w:t xml:space="preserve"> The </w:t>
      </w:r>
      <w:r w:rsidR="005A2DC0" w:rsidRPr="0042472B">
        <w:t>European Society for Medical Oncology</w:t>
      </w:r>
      <w:r w:rsidR="00B66BC6">
        <w:t xml:space="preserve"> (ESMO)</w:t>
      </w:r>
      <w:r w:rsidR="005A2DC0" w:rsidRPr="0042472B">
        <w:t xml:space="preserve"> </w:t>
      </w:r>
      <w:r w:rsidR="005A2DC0">
        <w:t>guidelines considered available tests in the space and stated “</w:t>
      </w:r>
      <w:r w:rsidR="005A2DC0" w:rsidRPr="00665F05">
        <w:t xml:space="preserve">Increased </w:t>
      </w:r>
      <w:r w:rsidR="005A2DC0" w:rsidRPr="00665F05">
        <w:rPr>
          <w:i/>
          <w:iCs/>
        </w:rPr>
        <w:t>MET</w:t>
      </w:r>
      <w:r w:rsidR="005A2DC0" w:rsidRPr="00665F05">
        <w:t xml:space="preserve"> signalling may result from high gene copy number (GCN), either due to polysomy or true gene amplification. Detection is reliable by </w:t>
      </w:r>
      <w:r w:rsidR="005A2DC0" w:rsidRPr="00665F05">
        <w:rPr>
          <w:i/>
          <w:iCs/>
        </w:rPr>
        <w:t>in situ</w:t>
      </w:r>
      <w:r w:rsidR="005A2DC0" w:rsidRPr="00665F05">
        <w:t xml:space="preserve"> hybridisation (ISH) techniques, but NGS or comparative genomic hybridisation may also identify cases. Definitions of high GCN vary and, in absence of current standardisation, confound existing data.</w:t>
      </w:r>
      <w:r w:rsidR="005A2DC0">
        <w:t xml:space="preserve">” </w:t>
      </w:r>
      <w:r w:rsidR="005A2DC0">
        <w:fldChar w:fldCharType="begin"/>
      </w:r>
      <w:r w:rsidR="005A2DC0">
        <w:instrText xml:space="preserve"> ADDIN EN.CITE &lt;EndNote&gt;&lt;Cite&gt;&lt;Author&gt;Hendriks&lt;/Author&gt;&lt;Year&gt;2023&lt;/Year&gt;&lt;RecNum&gt;592&lt;/RecNum&gt;&lt;DisplayText&gt;(Hendriks et al. 2023)&lt;/DisplayText&gt;&lt;record&gt;&lt;rec-number&gt;592&lt;/rec-number&gt;&lt;foreign-keys&gt;&lt;key app="EN" db-id="0dx0awzxqvse2met0e5peavcszd2xv5vs5zw" timestamp="1763000605"&gt;592&lt;/key&gt;&lt;/foreign-keys&gt;&lt;ref-type name="Journal Article"&gt;17&lt;/ref-type&gt;&lt;contributors&gt;&lt;authors&gt;&lt;author&gt;Hendriks, L. E.&lt;/author&gt;&lt;author&gt;Kerr, K. M.&lt;/author&gt;&lt;author&gt;Menis, J.&lt;/author&gt;&lt;author&gt;Mok, T. S.&lt;/author&gt;&lt;author&gt;Nestle, U.&lt;/author&gt;&lt;author&gt;Passaro, A.&lt;/author&gt;&lt;author&gt;Peters, S.&lt;/author&gt;&lt;author&gt;Planchard, D.&lt;/author&gt;&lt;author&gt;Smit, E. F.&lt;/author&gt;&lt;author&gt;Solomon, B. J.&lt;/author&gt;&lt;author&gt;Veronesi, G.&lt;/author&gt;&lt;author&gt;Reck, M.&lt;/author&gt;&lt;/authors&gt;&lt;/contributors&gt;&lt;titles&gt;&lt;title&gt;Oncogene-addicted metastatic non-small-cell lung cancer: ESMO Clinical Practice Guideline for diagnosis, treatment and follow-up&amp;lt;sup&amp;gt;&amp;amp;#x2606;&amp;lt;/sup&amp;gt;&lt;/title&gt;&lt;secondary-title&gt;Annals of Oncology&lt;/secondary-title&gt;&lt;/titles&gt;&lt;periodical&gt;&lt;full-title&gt;Annals of Oncology&lt;/full-title&gt;&lt;/periodical&gt;&lt;pages&gt;339-357&lt;/pages&gt;&lt;volume&gt;34&lt;/volume&gt;&lt;number&gt;4&lt;/number&gt;&lt;dates&gt;&lt;year&gt;2023&lt;/year&gt;&lt;/dates&gt;&lt;publisher&gt;Elsevier&lt;/publisher&gt;&lt;isbn&gt;0923-7534&lt;/isbn&gt;&lt;urls&gt;&lt;related-urls&gt;&lt;url&gt;https://doi.org/10.1016/j.annonc.2022.12.009&lt;/url&gt;&lt;/related-urls&gt;&lt;/urls&gt;&lt;electronic-resource-num&gt;10.1016/j.annonc.2022.12.009&lt;/electronic-resource-num&gt;&lt;access-date&gt;2025/11/12&lt;/access-date&gt;&lt;/record&gt;&lt;/Cite&gt;&lt;/EndNote&gt;</w:instrText>
      </w:r>
      <w:r w:rsidR="005A2DC0">
        <w:fldChar w:fldCharType="separate"/>
      </w:r>
      <w:r w:rsidR="005A2DC0">
        <w:rPr>
          <w:noProof/>
        </w:rPr>
        <w:t>(</w:t>
      </w:r>
      <w:hyperlink w:anchor="_ENREF_16" w:tooltip="Hendriks, 2023 #592" w:history="1">
        <w:r w:rsidR="00394A26">
          <w:rPr>
            <w:noProof/>
          </w:rPr>
          <w:t>Hendriks et al. 2023</w:t>
        </w:r>
      </w:hyperlink>
      <w:r w:rsidR="005A2DC0">
        <w:rPr>
          <w:noProof/>
        </w:rPr>
        <w:t>)</w:t>
      </w:r>
      <w:r w:rsidR="005A2DC0">
        <w:fldChar w:fldCharType="end"/>
      </w:r>
      <w:r w:rsidR="005A2DC0">
        <w:t>.</w:t>
      </w:r>
      <w:r w:rsidR="003C35CF">
        <w:t xml:space="preserve"> In addition, the NCCN recommends the use of IHC to test for MET overexpression and FISH to test for amplification of the </w:t>
      </w:r>
      <w:r w:rsidR="003C35CF">
        <w:rPr>
          <w:i/>
          <w:iCs/>
        </w:rPr>
        <w:t>MET</w:t>
      </w:r>
      <w:r w:rsidR="003C35CF">
        <w:t xml:space="preserve"> gene </w:t>
      </w:r>
      <w:r w:rsidR="00860DA3">
        <w:fldChar w:fldCharType="begin"/>
      </w:r>
      <w:r w:rsidR="00860DA3">
        <w:instrText xml:space="preserve"> ADDIN EN.CITE &lt;EndNote&gt;&lt;Cite&gt;&lt;Author&gt;National Comprehensive Cancer Network&lt;/Author&gt;&lt;Year&gt;2025&lt;/Year&gt;&lt;RecNum&gt;586&lt;/RecNum&gt;&lt;DisplayText&gt;(National Comprehensive Cancer Network 2025)&lt;/DisplayText&gt;&lt;record&gt;&lt;rec-number&gt;586&lt;/rec-number&gt;&lt;foreign-keys&gt;&lt;key app="EN" db-id="0dx0awzxqvse2met0e5peavcszd2xv5vs5zw" timestamp="1761891991"&gt;586&lt;/key&gt;&lt;/foreign-keys&gt;&lt;ref-type name="Web Page"&gt;12&lt;/ref-type&gt;&lt;contributors&gt;&lt;authors&gt;&lt;author&gt;National Comprehensive Cancer Network,&lt;/author&gt;&lt;/authors&gt;&lt;/contributors&gt;&lt;titles&gt;&lt;title&gt;Guidelines for Non-Small Cell Lung Cancer&lt;/title&gt;&lt;/titles&gt;&lt;pages&gt;Page NSCL-A 3 of 4&lt;/pages&gt;&lt;volume&gt;Version 8.2025&lt;/volume&gt;&lt;dates&gt;&lt;year&gt;2025&lt;/year&gt;&lt;/dates&gt;&lt;urls&gt;&lt;related-urls&gt;&lt;url&gt;https://www.nccn.org/professionals/physician_gls/pdf/nscl.pdf&lt;/url&gt;&lt;/related-urls&gt;&lt;/urls&gt;&lt;/record&gt;&lt;/Cite&gt;&lt;/EndNote&gt;</w:instrText>
      </w:r>
      <w:r w:rsidR="00860DA3">
        <w:fldChar w:fldCharType="separate"/>
      </w:r>
      <w:r w:rsidR="00860DA3">
        <w:rPr>
          <w:noProof/>
        </w:rPr>
        <w:t>(</w:t>
      </w:r>
      <w:hyperlink w:anchor="_ENREF_28" w:tooltip="National Comprehensive Cancer Network, 2025 #586" w:history="1">
        <w:r w:rsidR="00394A26">
          <w:rPr>
            <w:noProof/>
          </w:rPr>
          <w:t>National Comprehensive Cancer Network 2025</w:t>
        </w:r>
      </w:hyperlink>
      <w:r w:rsidR="00860DA3">
        <w:rPr>
          <w:noProof/>
        </w:rPr>
        <w:t>)</w:t>
      </w:r>
      <w:r w:rsidR="00860DA3">
        <w:fldChar w:fldCharType="end"/>
      </w:r>
      <w:r w:rsidR="003C35CF">
        <w:t>.</w:t>
      </w:r>
    </w:p>
    <w:p w14:paraId="6A015944" w14:textId="4B21C130" w:rsidR="005A2DC0" w:rsidRDefault="005A2DC0" w:rsidP="005A2DC0">
      <w:r>
        <w:t xml:space="preserve">The </w:t>
      </w:r>
      <w:r w:rsidR="00DE1C17">
        <w:t xml:space="preserve">assessment group’s </w:t>
      </w:r>
      <w:r>
        <w:t xml:space="preserve">view aligns with the </w:t>
      </w:r>
      <w:r w:rsidRPr="00FB2F16">
        <w:t>Royal College of Pathologists Australia (RCPA)</w:t>
      </w:r>
      <w:r>
        <w:t xml:space="preserve"> and the applicant’s conclusion that NGS is inappropriate for this target population. Whilst NGS has demonstrated reasonable performance compared to fluo</w:t>
      </w:r>
      <w:r w:rsidRPr="00FB2F16">
        <w:t>rescence in situ hybridisation (FISH)</w:t>
      </w:r>
      <w:r>
        <w:t xml:space="preserve"> in identifying MET amplifications in tissue samples, it does not appear to be a robust method of identifying patients who will respond to savolitinib plus osimertinib</w:t>
      </w:r>
      <w:r w:rsidR="00B33400">
        <w:t xml:space="preserve"> </w:t>
      </w:r>
      <w:r w:rsidR="001C6CA2">
        <w:fldChar w:fldCharType="begin"/>
      </w:r>
      <w:r w:rsidR="001C6CA2">
        <w:instrText xml:space="preserve"> ADDIN EN.CITE &lt;EndNote&gt;&lt;Cite&gt;&lt;Author&gt;Gomatou&lt;/Author&gt;&lt;Year&gt;2023&lt;/Year&gt;&lt;RecNum&gt;583&lt;/RecNum&gt;&lt;DisplayText&gt;(Gomatou, Syrigos, and Kotteas 2023)&lt;/DisplayText&gt;&lt;record&gt;&lt;rec-number&gt;583&lt;/rec-number&gt;&lt;foreign-keys&gt;&lt;key app="EN" db-id="0dx0awzxqvse2met0e5peavcszd2xv5vs5zw" timestamp="1761891900"&gt;583&lt;/key&gt;&lt;/foreign-keys&gt;&lt;ref-type name="Journal Article"&gt;17&lt;/ref-type&gt;&lt;contributors&gt;&lt;authors&gt;&lt;author&gt;Gomatou, G.&lt;/author&gt;&lt;author&gt;Syrigos, N.&lt;/author&gt;&lt;author&gt;Kotteas, E.&lt;/author&gt;&lt;/authors&gt;&lt;/contributors&gt;&lt;auth-address&gt;Oncology Unit, Third Department of Medicine, &amp;quot;Sotiria&amp;quot; General Hospital for Diseases of the Chest, National and Kapodistrian University of Athens, 11527 Athens, Greece.&lt;/auth-address&gt;&lt;titles&gt;&lt;title&gt;Osimertinib Resistance: Molecular Mechanisms and Emerging Treatment Options&lt;/title&gt;&lt;secondary-title&gt;Cancers (Basel)&lt;/secondary-title&gt;&lt;/titles&gt;&lt;periodical&gt;&lt;full-title&gt;Cancers (Basel)&lt;/full-title&gt;&lt;/periodical&gt;&lt;volume&gt;15&lt;/volume&gt;&lt;number&gt;3&lt;/number&gt;&lt;edition&gt;20230130&lt;/edition&gt;&lt;keywords&gt;&lt;keyword&gt;Egfr&lt;/keyword&gt;&lt;keyword&gt;Nsclc&lt;/keyword&gt;&lt;keyword&gt;osimertinib&lt;/keyword&gt;&lt;keyword&gt;resistance&lt;/keyword&gt;&lt;keyword&gt;targeted therapy&lt;/keyword&gt;&lt;/keywords&gt;&lt;dates&gt;&lt;year&gt;2023&lt;/year&gt;&lt;pub-dates&gt;&lt;date&gt;Jan 30&lt;/date&gt;&lt;/pub-dates&gt;&lt;/dates&gt;&lt;isbn&gt;2072-6694 (Print)&amp;#xD;2072-6694&lt;/isbn&gt;&lt;accession-num&gt;36765799&lt;/accession-num&gt;&lt;urls&gt;&lt;/urls&gt;&lt;custom1&gt;The authors declare no conflict of interest.&lt;/custom1&gt;&lt;custom2&gt;PMC9913144&lt;/custom2&gt;&lt;electronic-resource-num&gt;10.3390/cancers15030841&lt;/electronic-resource-num&gt;&lt;remote-database-provider&gt;NLM&lt;/remote-database-provider&gt;&lt;language&gt;eng&lt;/language&gt;&lt;/record&gt;&lt;/Cite&gt;&lt;/EndNote&gt;</w:instrText>
      </w:r>
      <w:r w:rsidR="001C6CA2">
        <w:fldChar w:fldCharType="separate"/>
      </w:r>
      <w:r w:rsidR="001C6CA2">
        <w:rPr>
          <w:noProof/>
        </w:rPr>
        <w:t>(</w:t>
      </w:r>
      <w:hyperlink w:anchor="_ENREF_12" w:tooltip="Gomatou, 2023 #583" w:history="1">
        <w:r w:rsidR="00394A26">
          <w:rPr>
            <w:noProof/>
          </w:rPr>
          <w:t>Gomatou, Syrigos, and Kotteas 2023</w:t>
        </w:r>
      </w:hyperlink>
      <w:r w:rsidR="001C6CA2">
        <w:rPr>
          <w:noProof/>
        </w:rPr>
        <w:t>)</w:t>
      </w:r>
      <w:r w:rsidR="001C6CA2">
        <w:fldChar w:fldCharType="end"/>
      </w:r>
      <w:r>
        <w:t>.</w:t>
      </w:r>
      <w:r w:rsidRPr="005A2DC0">
        <w:t xml:space="preserve"> </w:t>
      </w:r>
      <w:r>
        <w:t xml:space="preserve">Defining </w:t>
      </w:r>
      <w:r>
        <w:rPr>
          <w:i/>
          <w:iCs/>
        </w:rPr>
        <w:t xml:space="preserve">MET </w:t>
      </w:r>
      <w:r>
        <w:t xml:space="preserve">amplification to guide treatment strategies poses a unique diagnostic challenge, as the thresholds for what ‘counts’ as resistance is not well characterised, and may vary between trials/treatments. The task is not simply differentiating </w:t>
      </w:r>
      <w:r w:rsidRPr="00153476">
        <w:t xml:space="preserve">between a ‘present’ </w:t>
      </w:r>
      <w:r>
        <w:t xml:space="preserve">or </w:t>
      </w:r>
      <w:r w:rsidRPr="00153476">
        <w:t xml:space="preserve">‘absent’ </w:t>
      </w:r>
      <w:r w:rsidR="00ED6856" w:rsidRPr="00153476">
        <w:t>marker but</w:t>
      </w:r>
      <w:r w:rsidRPr="00153476">
        <w:t xml:space="preserve"> </w:t>
      </w:r>
      <w:r>
        <w:t xml:space="preserve">seeking to meet </w:t>
      </w:r>
      <w:r w:rsidRPr="00153476">
        <w:t xml:space="preserve">a quantitative </w:t>
      </w:r>
      <w:r>
        <w:t>threshold.</w:t>
      </w:r>
    </w:p>
    <w:p w14:paraId="38C06E1F" w14:textId="5130231B" w:rsidR="00D04AF9" w:rsidRDefault="00DA136A" w:rsidP="00D04AF9">
      <w:r>
        <w:t>The phase II SAVANNAH trial evaluating savolitinib plus osimertinib following disease progression on osimertinib determined that the optimum cut-off was MET IHC+/≥90% (3+ staining intensity in ≥90% of tumour cells) and/or FISH10+ (≥10 MET gene copies per cell)</w:t>
      </w:r>
      <w:r w:rsidR="00B5076B">
        <w:t xml:space="preserve"> </w:t>
      </w:r>
      <w:r w:rsidR="001C6CA2">
        <w:fldChar w:fldCharType="begin"/>
      </w:r>
      <w:r w:rsidR="001C6CA2">
        <w:instrText xml:space="preserve"> ADDIN EN.CITE &lt;EndNote&gt;&lt;Cite&gt;&lt;Author&gt;Ahn&lt;/Author&gt;&lt;Year&gt;2022&lt;/Year&gt;&lt;RecNum&gt;587&lt;/RecNum&gt;&lt;DisplayText&gt;(Ahn, De Marinis, et al. 2022)&lt;/DisplayText&gt;&lt;record&gt;&lt;rec-number&gt;587&lt;/rec-number&gt;&lt;foreign-keys&gt;&lt;key app="EN" db-id="0dx0awzxqvse2met0e5peavcszd2xv5vs5zw" timestamp="1761892010"&gt;587&lt;/key&gt;&lt;/foreign-keys&gt;&lt;ref-type name="Journal Article"&gt;17&lt;/ref-type&gt;&lt;contributors&gt;&lt;authors&gt;&lt;author&gt;Ahn, M. j&lt;/author&gt;&lt;author&gt;De Marinis, F.&lt;/author&gt;&lt;author&gt;Bonanno, L.&lt;/author&gt;&lt;author&gt;Cho, B. C.&lt;/author&gt;&lt;author&gt;Kim, T. M.&lt;/author&gt;&lt;author&gt;Cheng, S.&lt;/author&gt;&lt;author&gt;Novello, S.&lt;/author&gt;&lt;author&gt;Proto, C.&lt;/author&gt;&lt;author&gt;Kim, S. W.&lt;/author&gt;&lt;author&gt;Lee, J. S.&lt;/author&gt;&lt;author&gt;Metro, G.&lt;/author&gt;&lt;author&gt;Yang, J. C.&lt;/author&gt;&lt;author&gt;Xu, W.&lt;/author&gt;&lt;author&gt;Hartmaier, R.&lt;/author&gt;&lt;author&gt;Telaranta-Keerie, A.&lt;/author&gt;&lt;author&gt;Poole, L.&lt;/author&gt;&lt;author&gt;Sequist, L.&lt;/author&gt;&lt;/authors&gt;&lt;/contributors&gt;&lt;titles&gt;&lt;title&gt;EP08.02-140 MET Biomarker-based Preliminary Efficacy Analysis in SAVANNAH: savolitinib+osimertinib in EGFRm NSCLC Post-Osimertinib&lt;/title&gt;&lt;secondary-title&gt;Journal of Thoracic Oncology&lt;/secondary-title&gt;&lt;/titles&gt;&lt;periodical&gt;&lt;full-title&gt;Journal of Thoracic Oncology&lt;/full-title&gt;&lt;/periodical&gt;&lt;pages&gt;S469-S470&lt;/pages&gt;&lt;volume&gt;17&lt;/volume&gt;&lt;number&gt;9, Supplement&lt;/number&gt;&lt;dates&gt;&lt;year&gt;2022&lt;/year&gt;&lt;pub-dates&gt;&lt;date&gt;2022/09/01/&lt;/date&gt;&lt;/pub-dates&gt;&lt;/dates&gt;&lt;isbn&gt;1556-0864&lt;/isbn&gt;&lt;urls&gt;&lt;related-urls&gt;&lt;url&gt;https://www.sciencedirect.com/science/article/pii/S1556086422011649&lt;/url&gt;&lt;/related-urls&gt;&lt;/urls&gt;&lt;electronic-resource-num&gt;https://doi.org/10.1016/j.jtho.2022.07.823&lt;/electronic-resource-num&gt;&lt;/record&gt;&lt;/Cite&gt;&lt;/EndNote&gt;</w:instrText>
      </w:r>
      <w:r w:rsidR="001C6CA2">
        <w:fldChar w:fldCharType="separate"/>
      </w:r>
      <w:r w:rsidR="001C6CA2" w:rsidRPr="6C9AA5A9">
        <w:rPr>
          <w:noProof/>
        </w:rPr>
        <w:t>(</w:t>
      </w:r>
      <w:hyperlink w:anchor="_ENREF_1" w:history="1">
        <w:r w:rsidR="00394A26" w:rsidRPr="6C9AA5A9">
          <w:rPr>
            <w:noProof/>
          </w:rPr>
          <w:t>Ahn, De Marinis, et al. 2022</w:t>
        </w:r>
      </w:hyperlink>
      <w:r w:rsidR="001C6CA2" w:rsidRPr="6C9AA5A9">
        <w:rPr>
          <w:noProof/>
        </w:rPr>
        <w:t>)</w:t>
      </w:r>
      <w:r w:rsidR="001C6CA2">
        <w:fldChar w:fldCharType="end"/>
      </w:r>
      <w:r>
        <w:t>.</w:t>
      </w:r>
      <w:r w:rsidR="00D04AF9">
        <w:t xml:space="preserve"> Earlier versions of the trial’s protocols allowed enrolment of patients with lower cut-offs (IHC3+/FISH≥50%) and l</w:t>
      </w:r>
      <w:r w:rsidR="00D04AF9" w:rsidRPr="0092046D">
        <w:t>ocal NGS testing (with</w:t>
      </w:r>
      <w:r w:rsidR="00D04AF9">
        <w:t xml:space="preserve"> </w:t>
      </w:r>
      <w:r w:rsidR="00D04AF9" w:rsidRPr="0092046D">
        <w:t>retrospective confirmation by central IHC and/or FISH</w:t>
      </w:r>
      <w:r w:rsidR="00D04AF9">
        <w:t>), however this option was removed in the latest protocol version, with the following table showing only patients with IHC3+/≥90% and/or FISH10+ demonstrated a statistically significant benefit of treatment</w:t>
      </w:r>
      <w:r w:rsidR="00993B81">
        <w:t xml:space="preserve"> </w:t>
      </w:r>
      <w:r w:rsidR="001C6CA2">
        <w:fldChar w:fldCharType="begin">
          <w:fldData xml:space="preserve">PEVuZE5vdGU+PENpdGU+PEF1dGhvcj5kZSBNYXJpbmlzPC9BdXRob3I+PFllYXI+MjAyNTwvWWVh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=
</w:fldData>
        </w:fldChar>
      </w:r>
      <w:r w:rsidR="001C6CA2">
        <w:instrText xml:space="preserve"> ADDIN EN.CITE </w:instrText>
      </w:r>
      <w:r w:rsidR="001C6CA2">
        <w:fldChar w:fldCharType="begin">
          <w:fldData xml:space="preserve">PEVuZE5vdGU+PENpdGU+PEF1dGhvcj5kZSBNYXJpbmlzPC9BdXRob3I+PFllYXI+MjAyNTwvWWVh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=
</w:fldData>
        </w:fldChar>
      </w:r>
      <w:r w:rsidR="001C6CA2">
        <w:instrText xml:space="preserve"> ADDIN EN.CITE.DATA </w:instrText>
      </w:r>
      <w:r w:rsidR="001C6CA2">
        <w:fldChar w:fldCharType="end"/>
      </w:r>
      <w:r w:rsidR="001C6CA2">
        <w:fldChar w:fldCharType="separate"/>
      </w:r>
      <w:r w:rsidR="001C6CA2" w:rsidRPr="6C9AA5A9">
        <w:rPr>
          <w:noProof/>
        </w:rPr>
        <w:t>(</w:t>
      </w:r>
      <w:hyperlink w:anchor="_ENREF_8" w:history="1">
        <w:r w:rsidR="00394A26" w:rsidRPr="6C9AA5A9">
          <w:rPr>
            <w:noProof/>
          </w:rPr>
          <w:t>de Marinis et al. 2025</w:t>
        </w:r>
      </w:hyperlink>
      <w:r w:rsidR="001C6CA2" w:rsidRPr="6C9AA5A9">
        <w:rPr>
          <w:noProof/>
        </w:rPr>
        <w:t>)</w:t>
      </w:r>
      <w:r w:rsidR="001C6CA2">
        <w:fldChar w:fldCharType="end"/>
      </w:r>
      <w:r w:rsidR="00D04AF9">
        <w:t>:</w:t>
      </w:r>
    </w:p>
    <w:p w14:paraId="592C5A04" w14:textId="6056E662" w:rsidR="00D04AF9" w:rsidRDefault="00D04AF9" w:rsidP="002A0866">
      <w:pPr>
        <w:pStyle w:val="Caption"/>
        <w:keepLines/>
      </w:pPr>
      <w:r>
        <w:lastRenderedPageBreak/>
        <w:t xml:space="preserve">Table </w:t>
      </w:r>
      <w:r>
        <w:fldChar w:fldCharType="begin"/>
      </w:r>
      <w:r>
        <w:instrText xml:space="preserve"> SEQ Table \* ARABIC </w:instrText>
      </w:r>
      <w:r>
        <w:fldChar w:fldCharType="separate"/>
      </w:r>
      <w:r w:rsidR="00F4377E">
        <w:rPr>
          <w:noProof/>
        </w:rPr>
        <w:t>8</w:t>
      </w:r>
      <w:r>
        <w:fldChar w:fldCharType="end"/>
      </w:r>
      <w:r>
        <w:t xml:space="preserve"> </w:t>
      </w:r>
      <w:r w:rsidR="00691FDA">
        <w:t>Patient responses parsed by a range of MET, FISH and NGS values</w:t>
      </w:r>
    </w:p>
    <w:tbl>
      <w:tblPr>
        <w:tblStyle w:val="TableGrid"/>
        <w:tblW w:w="0" w:type="auto"/>
        <w:tblInd w:w="0" w:type="dxa"/>
        <w:tblLook w:val="04A0" w:firstRow="1" w:lastRow="0" w:firstColumn="1" w:lastColumn="0" w:noHBand="0" w:noVBand="1"/>
      </w:tblPr>
      <w:tblGrid>
        <w:gridCol w:w="2830"/>
        <w:gridCol w:w="1678"/>
        <w:gridCol w:w="2254"/>
        <w:gridCol w:w="2254"/>
      </w:tblGrid>
      <w:tr w:rsidR="00D04AF9" w:rsidRPr="00541DB8" w14:paraId="395BECC3" w14:textId="77777777">
        <w:tc>
          <w:tcPr>
            <w:tcW w:w="2830" w:type="dxa"/>
          </w:tcPr>
          <w:p w14:paraId="494D6DC2" w14:textId="77777777" w:rsidR="00D04AF9" w:rsidRPr="00541DB8" w:rsidRDefault="00D04AF9" w:rsidP="002A0866">
            <w:pPr>
              <w:pStyle w:val="TableText0"/>
              <w:keepNext/>
              <w:keepLines/>
              <w:spacing w:before="33" w:after="33"/>
              <w:rPr>
                <w:lang w:val="en-US"/>
              </w:rPr>
            </w:pPr>
          </w:p>
        </w:tc>
        <w:tc>
          <w:tcPr>
            <w:tcW w:w="1678" w:type="dxa"/>
            <w:vAlign w:val="center"/>
          </w:tcPr>
          <w:p w14:paraId="3A7884CB" w14:textId="77777777" w:rsidR="00D04AF9" w:rsidRPr="00541DB8" w:rsidRDefault="00D04AF9" w:rsidP="002A0866">
            <w:pPr>
              <w:pStyle w:val="TableText0"/>
              <w:keepNext/>
              <w:keepLines/>
              <w:spacing w:before="33" w:after="33"/>
              <w:rPr>
                <w:lang w:val="en-US"/>
              </w:rPr>
            </w:pPr>
            <w:r w:rsidRPr="00541DB8">
              <w:rPr>
                <w:rFonts w:eastAsia="Times New Roman"/>
                <w:lang w:val="en-US"/>
              </w:rPr>
              <w:t xml:space="preserve">All patients; MET IHC3+/≥50% and/or FISH5+ status </w:t>
            </w:r>
            <w:r w:rsidRPr="00541DB8">
              <w:rPr>
                <w:rFonts w:eastAsia="Times New Roman"/>
                <w:lang w:val="en-US"/>
              </w:rPr>
              <w:br/>
              <w:t>(</w:t>
            </w:r>
            <w:r w:rsidRPr="00541DB8">
              <w:rPr>
                <w:rFonts w:eastAsia="Times New Roman"/>
                <w:i/>
                <w:iCs/>
                <w:lang w:val="en-US"/>
              </w:rPr>
              <w:t>N</w:t>
            </w:r>
            <w:r w:rsidRPr="00541DB8">
              <w:rPr>
                <w:rFonts w:eastAsia="Times New Roman"/>
                <w:lang w:val="en-US"/>
              </w:rPr>
              <w:t xml:space="preserve"> = 193</w:t>
            </w:r>
            <w:r w:rsidRPr="00541DB8">
              <w:rPr>
                <w:rFonts w:eastAsia="Times New Roman"/>
                <w:vertAlign w:val="superscript"/>
                <w:lang w:val="en-US"/>
              </w:rPr>
              <w:t>b</w:t>
            </w:r>
            <w:r w:rsidRPr="00541DB8">
              <w:rPr>
                <w:rFonts w:eastAsia="Times New Roman"/>
                <w:lang w:val="en-US"/>
              </w:rPr>
              <w:t>)</w:t>
            </w:r>
          </w:p>
        </w:tc>
        <w:tc>
          <w:tcPr>
            <w:tcW w:w="2254" w:type="dxa"/>
            <w:vAlign w:val="center"/>
          </w:tcPr>
          <w:p w14:paraId="3C8B2701" w14:textId="77777777" w:rsidR="00D04AF9" w:rsidRPr="00541DB8" w:rsidRDefault="00D04AF9" w:rsidP="002A0866">
            <w:pPr>
              <w:pStyle w:val="TableText0"/>
              <w:keepNext/>
              <w:keepLines/>
              <w:spacing w:before="33" w:after="33"/>
              <w:rPr>
                <w:lang w:val="en-US"/>
              </w:rPr>
            </w:pPr>
            <w:r w:rsidRPr="00541DB8">
              <w:rPr>
                <w:rFonts w:eastAsia="Times New Roman"/>
                <w:lang w:val="en-US"/>
              </w:rPr>
              <w:t xml:space="preserve">Patients with MET IHC3+/≥90% and/or FISH10+ status </w:t>
            </w:r>
            <w:r w:rsidRPr="00541DB8">
              <w:rPr>
                <w:rFonts w:eastAsia="Times New Roman"/>
                <w:lang w:val="en-US"/>
              </w:rPr>
              <w:br/>
              <w:t>(</w:t>
            </w:r>
            <w:r w:rsidRPr="00541DB8">
              <w:rPr>
                <w:rFonts w:eastAsia="Times New Roman"/>
                <w:i/>
                <w:iCs/>
                <w:lang w:val="en-US"/>
              </w:rPr>
              <w:t>n</w:t>
            </w:r>
            <w:r w:rsidRPr="00541DB8">
              <w:rPr>
                <w:rFonts w:eastAsia="Times New Roman"/>
                <w:lang w:val="en-US"/>
              </w:rPr>
              <w:t xml:space="preserve"> = 108)</w:t>
            </w:r>
          </w:p>
        </w:tc>
        <w:tc>
          <w:tcPr>
            <w:tcW w:w="2254" w:type="dxa"/>
            <w:vAlign w:val="center"/>
          </w:tcPr>
          <w:p w14:paraId="4164213D" w14:textId="77777777" w:rsidR="00D04AF9" w:rsidRPr="00541DB8" w:rsidRDefault="00D04AF9" w:rsidP="002A0866">
            <w:pPr>
              <w:pStyle w:val="TableText0"/>
              <w:keepNext/>
              <w:keepLines/>
              <w:spacing w:before="33" w:after="33"/>
              <w:rPr>
                <w:lang w:val="en-US"/>
              </w:rPr>
            </w:pPr>
            <w:r w:rsidRPr="00541DB8">
              <w:rPr>
                <w:rFonts w:eastAsia="Times New Roman"/>
                <w:lang w:val="en-US"/>
              </w:rPr>
              <w:t xml:space="preserve">Patients without MET IHC3+/≥90% and/or FISH10+ status </w:t>
            </w:r>
            <w:r w:rsidRPr="00541DB8">
              <w:rPr>
                <w:rFonts w:eastAsia="Times New Roman"/>
                <w:lang w:val="en-US"/>
              </w:rPr>
              <w:br/>
              <w:t>(</w:t>
            </w:r>
            <w:r w:rsidRPr="00541DB8">
              <w:rPr>
                <w:rFonts w:eastAsia="Times New Roman"/>
                <w:i/>
                <w:iCs/>
                <w:lang w:val="en-US"/>
              </w:rPr>
              <w:t>n</w:t>
            </w:r>
            <w:r w:rsidRPr="00541DB8">
              <w:rPr>
                <w:rFonts w:eastAsia="Times New Roman"/>
                <w:lang w:val="en-US"/>
              </w:rPr>
              <w:t xml:space="preserve"> = 77)</w:t>
            </w:r>
          </w:p>
        </w:tc>
      </w:tr>
      <w:tr w:rsidR="00D04AF9" w:rsidRPr="00541DB8" w14:paraId="61F1ABC7" w14:textId="77777777">
        <w:trPr>
          <w:trHeight w:val="466"/>
        </w:trPr>
        <w:tc>
          <w:tcPr>
            <w:tcW w:w="2830" w:type="dxa"/>
            <w:vAlign w:val="center"/>
          </w:tcPr>
          <w:p w14:paraId="1696D93F" w14:textId="77777777" w:rsidR="00D04AF9" w:rsidRPr="00541DB8" w:rsidRDefault="00D04AF9" w:rsidP="002A0866">
            <w:pPr>
              <w:pStyle w:val="TableText0"/>
              <w:keepNext/>
              <w:keepLines/>
              <w:spacing w:before="33" w:after="33"/>
              <w:rPr>
                <w:lang w:val="en-US"/>
              </w:rPr>
            </w:pPr>
            <w:r w:rsidRPr="00541DB8">
              <w:rPr>
                <w:rFonts w:eastAsia="Times New Roman"/>
                <w:lang w:val="en-US"/>
              </w:rPr>
              <w:t>ORR, % (95% CI)</w:t>
            </w:r>
          </w:p>
        </w:tc>
        <w:tc>
          <w:tcPr>
            <w:tcW w:w="1678" w:type="dxa"/>
            <w:vAlign w:val="center"/>
          </w:tcPr>
          <w:p w14:paraId="341908A6" w14:textId="77777777" w:rsidR="00D04AF9" w:rsidRPr="00541DB8" w:rsidRDefault="00D04AF9" w:rsidP="002A0866">
            <w:pPr>
              <w:pStyle w:val="TableText0"/>
              <w:keepNext/>
              <w:keepLines/>
              <w:spacing w:before="33" w:after="33"/>
              <w:rPr>
                <w:lang w:val="en-US"/>
              </w:rPr>
            </w:pPr>
            <w:r w:rsidRPr="00541DB8">
              <w:rPr>
                <w:rFonts w:eastAsia="Times New Roman"/>
                <w:lang w:val="en-US"/>
              </w:rPr>
              <w:t>32 (26, 39)</w:t>
            </w:r>
          </w:p>
        </w:tc>
        <w:tc>
          <w:tcPr>
            <w:tcW w:w="2254" w:type="dxa"/>
            <w:vAlign w:val="center"/>
          </w:tcPr>
          <w:p w14:paraId="3F6D9C13" w14:textId="77777777" w:rsidR="00D04AF9" w:rsidRPr="00541DB8" w:rsidRDefault="00D04AF9" w:rsidP="002A0866">
            <w:pPr>
              <w:pStyle w:val="TableText0"/>
              <w:keepNext/>
              <w:keepLines/>
              <w:spacing w:before="33" w:after="33"/>
              <w:rPr>
                <w:lang w:val="en-US"/>
              </w:rPr>
            </w:pPr>
            <w:r w:rsidRPr="00541DB8">
              <w:rPr>
                <w:rFonts w:eastAsia="Times New Roman"/>
                <w:lang w:val="en-US"/>
              </w:rPr>
              <w:t>49 (39, 59)</w:t>
            </w:r>
          </w:p>
        </w:tc>
        <w:tc>
          <w:tcPr>
            <w:tcW w:w="2254" w:type="dxa"/>
            <w:vAlign w:val="center"/>
          </w:tcPr>
          <w:p w14:paraId="6B096196" w14:textId="77777777" w:rsidR="00D04AF9" w:rsidRPr="00541DB8" w:rsidRDefault="00D04AF9" w:rsidP="002A0866">
            <w:pPr>
              <w:pStyle w:val="TableText0"/>
              <w:keepNext/>
              <w:keepLines/>
              <w:spacing w:before="33" w:after="33"/>
              <w:rPr>
                <w:lang w:val="en-US"/>
              </w:rPr>
            </w:pPr>
            <w:r w:rsidRPr="00541DB8">
              <w:rPr>
                <w:rFonts w:eastAsia="Times New Roman"/>
                <w:lang w:val="en-US"/>
              </w:rPr>
              <w:t>9 (4, 18)</w:t>
            </w:r>
          </w:p>
        </w:tc>
      </w:tr>
      <w:tr w:rsidR="00D04AF9" w:rsidRPr="00541DB8" w14:paraId="22822EAC" w14:textId="77777777">
        <w:tc>
          <w:tcPr>
            <w:tcW w:w="2830" w:type="dxa"/>
            <w:vAlign w:val="center"/>
          </w:tcPr>
          <w:p w14:paraId="0F57EDE7" w14:textId="77777777" w:rsidR="00D04AF9" w:rsidRPr="00541DB8" w:rsidRDefault="00D04AF9" w:rsidP="002A0866">
            <w:pPr>
              <w:pStyle w:val="TableText0"/>
              <w:keepNext/>
              <w:keepLines/>
              <w:spacing w:before="33" w:after="33"/>
              <w:rPr>
                <w:lang w:val="en-US"/>
              </w:rPr>
            </w:pPr>
            <w:r w:rsidRPr="00541DB8">
              <w:rPr>
                <w:rFonts w:eastAsia="Times New Roman"/>
                <w:lang w:val="en-US"/>
              </w:rPr>
              <w:t xml:space="preserve">Complete response, </w:t>
            </w:r>
            <w:r w:rsidRPr="00541DB8">
              <w:rPr>
                <w:rFonts w:eastAsia="Times New Roman"/>
                <w:i/>
                <w:iCs/>
                <w:lang w:val="en-US"/>
              </w:rPr>
              <w:t xml:space="preserve">n </w:t>
            </w:r>
            <w:r w:rsidRPr="00541DB8">
              <w:rPr>
                <w:rFonts w:eastAsia="Times New Roman"/>
                <w:lang w:val="en-US"/>
              </w:rPr>
              <w:t>(%)</w:t>
            </w:r>
          </w:p>
        </w:tc>
        <w:tc>
          <w:tcPr>
            <w:tcW w:w="1678" w:type="dxa"/>
            <w:vAlign w:val="center"/>
          </w:tcPr>
          <w:p w14:paraId="3B4E6D04" w14:textId="77777777" w:rsidR="00D04AF9" w:rsidRPr="00541DB8" w:rsidRDefault="00D04AF9" w:rsidP="002A0866">
            <w:pPr>
              <w:pStyle w:val="TableText0"/>
              <w:keepNext/>
              <w:keepLines/>
              <w:spacing w:before="33" w:after="33"/>
              <w:rPr>
                <w:lang w:val="en-US"/>
              </w:rPr>
            </w:pPr>
            <w:r w:rsidRPr="00541DB8">
              <w:rPr>
                <w:rFonts w:eastAsia="Times New Roman"/>
                <w:lang w:val="en-US"/>
              </w:rPr>
              <w:t>0</w:t>
            </w:r>
          </w:p>
        </w:tc>
        <w:tc>
          <w:tcPr>
            <w:tcW w:w="2254" w:type="dxa"/>
            <w:vAlign w:val="center"/>
          </w:tcPr>
          <w:p w14:paraId="4AB911D6" w14:textId="77777777" w:rsidR="00D04AF9" w:rsidRPr="00541DB8" w:rsidRDefault="00D04AF9" w:rsidP="002A0866">
            <w:pPr>
              <w:pStyle w:val="TableText0"/>
              <w:keepNext/>
              <w:keepLines/>
              <w:spacing w:before="33" w:after="33"/>
              <w:rPr>
                <w:lang w:val="en-US"/>
              </w:rPr>
            </w:pPr>
            <w:r w:rsidRPr="00541DB8">
              <w:rPr>
                <w:rFonts w:eastAsia="Times New Roman"/>
                <w:lang w:val="en-US"/>
              </w:rPr>
              <w:t>0</w:t>
            </w:r>
          </w:p>
        </w:tc>
        <w:tc>
          <w:tcPr>
            <w:tcW w:w="2254" w:type="dxa"/>
            <w:vAlign w:val="center"/>
          </w:tcPr>
          <w:p w14:paraId="38EE2159" w14:textId="77777777" w:rsidR="00D04AF9" w:rsidRPr="00541DB8" w:rsidRDefault="00D04AF9" w:rsidP="002A0866">
            <w:pPr>
              <w:pStyle w:val="TableText0"/>
              <w:keepNext/>
              <w:keepLines/>
              <w:spacing w:before="33" w:after="33"/>
              <w:rPr>
                <w:lang w:val="en-US"/>
              </w:rPr>
            </w:pPr>
            <w:r w:rsidRPr="00541DB8">
              <w:rPr>
                <w:rFonts w:eastAsia="Times New Roman"/>
                <w:lang w:val="en-US"/>
              </w:rPr>
              <w:t>0</w:t>
            </w:r>
          </w:p>
        </w:tc>
      </w:tr>
      <w:tr w:rsidR="00D04AF9" w:rsidRPr="00541DB8" w14:paraId="5F37BAC2" w14:textId="77777777">
        <w:tc>
          <w:tcPr>
            <w:tcW w:w="2830" w:type="dxa"/>
            <w:vAlign w:val="center"/>
          </w:tcPr>
          <w:p w14:paraId="77454011" w14:textId="77777777" w:rsidR="00D04AF9" w:rsidRPr="00541DB8" w:rsidRDefault="00D04AF9" w:rsidP="002A0866">
            <w:pPr>
              <w:pStyle w:val="TableText0"/>
              <w:keepNext/>
              <w:keepLines/>
              <w:spacing w:before="33" w:after="33"/>
              <w:rPr>
                <w:lang w:val="en-US"/>
              </w:rPr>
            </w:pPr>
            <w:r w:rsidRPr="00541DB8">
              <w:rPr>
                <w:rFonts w:eastAsia="Times New Roman"/>
                <w:lang w:val="en-US"/>
              </w:rPr>
              <w:t xml:space="preserve">Partial response, </w:t>
            </w:r>
            <w:r w:rsidRPr="00541DB8">
              <w:rPr>
                <w:rFonts w:eastAsia="Times New Roman"/>
                <w:i/>
                <w:iCs/>
                <w:lang w:val="en-US"/>
              </w:rPr>
              <w:t>n</w:t>
            </w:r>
            <w:r w:rsidRPr="00541DB8">
              <w:rPr>
                <w:rFonts w:eastAsia="Times New Roman"/>
                <w:lang w:val="en-US"/>
              </w:rPr>
              <w:t xml:space="preserve"> (%)</w:t>
            </w:r>
          </w:p>
        </w:tc>
        <w:tc>
          <w:tcPr>
            <w:tcW w:w="1678" w:type="dxa"/>
            <w:vAlign w:val="center"/>
          </w:tcPr>
          <w:p w14:paraId="36B7C63C" w14:textId="77777777" w:rsidR="00D04AF9" w:rsidRPr="00541DB8" w:rsidRDefault="00D04AF9" w:rsidP="002A0866">
            <w:pPr>
              <w:pStyle w:val="TableText0"/>
              <w:keepNext/>
              <w:keepLines/>
              <w:spacing w:before="33" w:after="33"/>
              <w:rPr>
                <w:lang w:val="en-US"/>
              </w:rPr>
            </w:pPr>
            <w:r w:rsidRPr="00541DB8">
              <w:rPr>
                <w:rFonts w:eastAsia="Times New Roman"/>
                <w:lang w:val="en-US"/>
              </w:rPr>
              <w:t>62 (32)</w:t>
            </w:r>
          </w:p>
        </w:tc>
        <w:tc>
          <w:tcPr>
            <w:tcW w:w="2254" w:type="dxa"/>
            <w:vAlign w:val="center"/>
          </w:tcPr>
          <w:p w14:paraId="433CC197" w14:textId="77777777" w:rsidR="00D04AF9" w:rsidRPr="00541DB8" w:rsidRDefault="00D04AF9" w:rsidP="002A0866">
            <w:pPr>
              <w:pStyle w:val="TableText0"/>
              <w:keepNext/>
              <w:keepLines/>
              <w:spacing w:before="33" w:after="33"/>
              <w:rPr>
                <w:lang w:val="en-US"/>
              </w:rPr>
            </w:pPr>
            <w:r w:rsidRPr="00541DB8">
              <w:rPr>
                <w:rFonts w:eastAsia="Times New Roman"/>
                <w:lang w:val="en-US"/>
              </w:rPr>
              <w:t>53 (49)</w:t>
            </w:r>
          </w:p>
        </w:tc>
        <w:tc>
          <w:tcPr>
            <w:tcW w:w="2254" w:type="dxa"/>
            <w:vAlign w:val="center"/>
          </w:tcPr>
          <w:p w14:paraId="0CDB96E0" w14:textId="77777777" w:rsidR="00D04AF9" w:rsidRPr="00541DB8" w:rsidRDefault="00D04AF9" w:rsidP="002A0866">
            <w:pPr>
              <w:pStyle w:val="TableText0"/>
              <w:keepNext/>
              <w:keepLines/>
              <w:spacing w:before="33" w:after="33"/>
              <w:rPr>
                <w:lang w:val="en-US"/>
              </w:rPr>
            </w:pPr>
            <w:r w:rsidRPr="00541DB8">
              <w:rPr>
                <w:rFonts w:eastAsia="Times New Roman"/>
                <w:lang w:val="en-US"/>
              </w:rPr>
              <w:t>7 (9)</w:t>
            </w:r>
          </w:p>
        </w:tc>
      </w:tr>
      <w:tr w:rsidR="00D04AF9" w:rsidRPr="00541DB8" w14:paraId="2461A0D2" w14:textId="77777777">
        <w:tc>
          <w:tcPr>
            <w:tcW w:w="2830" w:type="dxa"/>
            <w:vAlign w:val="center"/>
          </w:tcPr>
          <w:p w14:paraId="780484D5" w14:textId="77777777" w:rsidR="00D04AF9" w:rsidRPr="00541DB8" w:rsidRDefault="00D04AF9" w:rsidP="002A0866">
            <w:pPr>
              <w:pStyle w:val="TableText0"/>
              <w:keepNext/>
              <w:keepLines/>
              <w:spacing w:before="33" w:after="33"/>
              <w:rPr>
                <w:lang w:val="en-US"/>
              </w:rPr>
            </w:pPr>
            <w:r w:rsidRPr="00541DB8">
              <w:rPr>
                <w:rFonts w:eastAsia="Times New Roman"/>
                <w:lang w:val="en-US"/>
              </w:rPr>
              <w:t>Median DoR, months (95% CI)</w:t>
            </w:r>
          </w:p>
        </w:tc>
        <w:tc>
          <w:tcPr>
            <w:tcW w:w="1678" w:type="dxa"/>
            <w:vAlign w:val="center"/>
          </w:tcPr>
          <w:p w14:paraId="6068CFD8" w14:textId="77777777" w:rsidR="00D04AF9" w:rsidRPr="00541DB8" w:rsidRDefault="00D04AF9" w:rsidP="002A0866">
            <w:pPr>
              <w:pStyle w:val="TableText0"/>
              <w:keepNext/>
              <w:keepLines/>
              <w:spacing w:before="33" w:after="33"/>
              <w:rPr>
                <w:lang w:val="en-US"/>
              </w:rPr>
            </w:pPr>
            <w:r w:rsidRPr="00541DB8">
              <w:rPr>
                <w:rFonts w:eastAsia="Times New Roman"/>
                <w:lang w:val="en-US"/>
              </w:rPr>
              <w:t>8.3 (6.9, 9.7)</w:t>
            </w:r>
          </w:p>
        </w:tc>
        <w:tc>
          <w:tcPr>
            <w:tcW w:w="2254" w:type="dxa"/>
            <w:vAlign w:val="center"/>
          </w:tcPr>
          <w:p w14:paraId="2FFA8409" w14:textId="77777777" w:rsidR="00D04AF9" w:rsidRPr="00541DB8" w:rsidRDefault="00D04AF9" w:rsidP="002A0866">
            <w:pPr>
              <w:pStyle w:val="TableText0"/>
              <w:keepNext/>
              <w:keepLines/>
              <w:spacing w:before="33" w:after="33"/>
              <w:rPr>
                <w:lang w:val="en-US"/>
              </w:rPr>
            </w:pPr>
            <w:r w:rsidRPr="00541DB8">
              <w:rPr>
                <w:rFonts w:eastAsia="Times New Roman"/>
                <w:lang w:val="en-US"/>
              </w:rPr>
              <w:t>9.3 (7.6, 10.6)</w:t>
            </w:r>
          </w:p>
        </w:tc>
        <w:tc>
          <w:tcPr>
            <w:tcW w:w="2254" w:type="dxa"/>
            <w:vAlign w:val="center"/>
          </w:tcPr>
          <w:p w14:paraId="38A81CB2" w14:textId="77777777" w:rsidR="00D04AF9" w:rsidRPr="00541DB8" w:rsidRDefault="00D04AF9" w:rsidP="002A0866">
            <w:pPr>
              <w:pStyle w:val="TableText0"/>
              <w:keepNext/>
              <w:keepLines/>
              <w:spacing w:before="33" w:after="33"/>
              <w:rPr>
                <w:lang w:val="en-US"/>
              </w:rPr>
            </w:pPr>
            <w:r w:rsidRPr="00541DB8">
              <w:rPr>
                <w:rFonts w:eastAsia="Times New Roman"/>
                <w:lang w:val="en-US"/>
              </w:rPr>
              <w:t>6.9 (4.1, 16.9)</w:t>
            </w:r>
          </w:p>
        </w:tc>
      </w:tr>
      <w:tr w:rsidR="00D04AF9" w:rsidRPr="00541DB8" w14:paraId="11A852F7" w14:textId="77777777">
        <w:tc>
          <w:tcPr>
            <w:tcW w:w="9016" w:type="dxa"/>
            <w:gridSpan w:val="4"/>
          </w:tcPr>
          <w:p w14:paraId="50636F0E" w14:textId="77777777" w:rsidR="00D04AF9" w:rsidRPr="00541DB8" w:rsidRDefault="00D04AF9" w:rsidP="002A0866">
            <w:pPr>
              <w:pStyle w:val="TableText0"/>
              <w:keepNext/>
              <w:keepLines/>
              <w:spacing w:before="33" w:after="33"/>
              <w:rPr>
                <w:lang w:val="en-US"/>
              </w:rPr>
            </w:pPr>
            <w:r w:rsidRPr="00541DB8">
              <w:rPr>
                <w:lang w:val="en-US"/>
              </w:rPr>
              <w:t>PFS</w:t>
            </w:r>
          </w:p>
        </w:tc>
      </w:tr>
      <w:tr w:rsidR="00D04AF9" w:rsidRPr="00541DB8" w14:paraId="34CF7349" w14:textId="77777777">
        <w:tc>
          <w:tcPr>
            <w:tcW w:w="2830" w:type="dxa"/>
            <w:vAlign w:val="center"/>
          </w:tcPr>
          <w:p w14:paraId="01839045" w14:textId="77777777" w:rsidR="00D04AF9" w:rsidRPr="00541DB8" w:rsidRDefault="00D04AF9">
            <w:pPr>
              <w:pStyle w:val="TableText0"/>
              <w:spacing w:before="33" w:after="33"/>
              <w:rPr>
                <w:lang w:val="en-US"/>
              </w:rPr>
            </w:pPr>
            <w:r w:rsidRPr="00541DB8">
              <w:rPr>
                <w:rFonts w:eastAsia="Times New Roman"/>
                <w:lang w:val="en-US"/>
              </w:rPr>
              <w:t xml:space="preserve">Events, </w:t>
            </w:r>
            <w:r w:rsidRPr="00541DB8">
              <w:rPr>
                <w:rFonts w:eastAsia="Times New Roman"/>
                <w:i/>
                <w:iCs/>
                <w:lang w:val="en-US"/>
              </w:rPr>
              <w:t>n</w:t>
            </w:r>
            <w:r w:rsidRPr="00541DB8">
              <w:rPr>
                <w:rFonts w:eastAsia="Times New Roman"/>
                <w:lang w:val="en-US"/>
              </w:rPr>
              <w:t xml:space="preserve"> (%)</w:t>
            </w:r>
          </w:p>
        </w:tc>
        <w:tc>
          <w:tcPr>
            <w:tcW w:w="1678" w:type="dxa"/>
          </w:tcPr>
          <w:p w14:paraId="2F4265EF" w14:textId="77777777" w:rsidR="00D04AF9" w:rsidRPr="00541DB8" w:rsidRDefault="00D04AF9">
            <w:pPr>
              <w:pStyle w:val="TableText0"/>
              <w:spacing w:before="33" w:after="33"/>
              <w:rPr>
                <w:lang w:val="en-US"/>
              </w:rPr>
            </w:pPr>
            <w:r w:rsidRPr="00541DB8">
              <w:rPr>
                <w:rFonts w:eastAsia="Times New Roman"/>
                <w:lang w:val="en-US"/>
              </w:rPr>
              <w:t>153 (79)</w:t>
            </w:r>
          </w:p>
        </w:tc>
        <w:tc>
          <w:tcPr>
            <w:tcW w:w="2254" w:type="dxa"/>
          </w:tcPr>
          <w:p w14:paraId="214D4484" w14:textId="77777777" w:rsidR="00D04AF9" w:rsidRPr="00541DB8" w:rsidRDefault="00D04AF9">
            <w:pPr>
              <w:pStyle w:val="TableText0"/>
              <w:spacing w:before="33" w:after="33"/>
              <w:rPr>
                <w:lang w:val="en-US"/>
              </w:rPr>
            </w:pPr>
            <w:r w:rsidRPr="00541DB8">
              <w:rPr>
                <w:rFonts w:eastAsia="Times New Roman"/>
                <w:lang w:val="en-US"/>
              </w:rPr>
              <w:t>80 (74)</w:t>
            </w:r>
          </w:p>
        </w:tc>
        <w:tc>
          <w:tcPr>
            <w:tcW w:w="2254" w:type="dxa"/>
          </w:tcPr>
          <w:p w14:paraId="2C4A2DE5" w14:textId="77777777" w:rsidR="00D04AF9" w:rsidRPr="00541DB8" w:rsidRDefault="00D04AF9">
            <w:pPr>
              <w:pStyle w:val="TableText0"/>
              <w:spacing w:before="33" w:after="33"/>
              <w:rPr>
                <w:lang w:val="en-US"/>
              </w:rPr>
            </w:pPr>
            <w:r w:rsidRPr="00541DB8">
              <w:rPr>
                <w:rFonts w:eastAsia="Times New Roman"/>
                <w:lang w:val="en-US"/>
              </w:rPr>
              <w:t>68 (88)</w:t>
            </w:r>
          </w:p>
        </w:tc>
      </w:tr>
      <w:tr w:rsidR="00D04AF9" w:rsidRPr="00541DB8" w14:paraId="369916C2" w14:textId="77777777">
        <w:tc>
          <w:tcPr>
            <w:tcW w:w="2830" w:type="dxa"/>
            <w:vAlign w:val="center"/>
          </w:tcPr>
          <w:p w14:paraId="1586857C" w14:textId="77777777" w:rsidR="00D04AF9" w:rsidRPr="00541DB8" w:rsidRDefault="00D04AF9">
            <w:pPr>
              <w:pStyle w:val="TableText0"/>
              <w:spacing w:before="33" w:after="33"/>
              <w:rPr>
                <w:lang w:val="en-US"/>
              </w:rPr>
            </w:pPr>
            <w:r w:rsidRPr="00541DB8">
              <w:rPr>
                <w:rFonts w:eastAsia="Times New Roman"/>
                <w:lang w:val="en-US"/>
              </w:rPr>
              <w:t xml:space="preserve">Median, months (95% CI) </w:t>
            </w:r>
          </w:p>
        </w:tc>
        <w:tc>
          <w:tcPr>
            <w:tcW w:w="1678" w:type="dxa"/>
          </w:tcPr>
          <w:p w14:paraId="64BBAC97" w14:textId="77777777" w:rsidR="00D04AF9" w:rsidRPr="00541DB8" w:rsidRDefault="00D04AF9">
            <w:pPr>
              <w:pStyle w:val="TableText0"/>
              <w:spacing w:before="33" w:after="33"/>
              <w:rPr>
                <w:lang w:val="en-US"/>
              </w:rPr>
            </w:pPr>
            <w:r w:rsidRPr="00541DB8">
              <w:rPr>
                <w:rFonts w:eastAsia="Times New Roman"/>
                <w:lang w:val="en-US"/>
              </w:rPr>
              <w:t>5.3 (4.2, 5.8)</w:t>
            </w:r>
          </w:p>
        </w:tc>
        <w:tc>
          <w:tcPr>
            <w:tcW w:w="2254" w:type="dxa"/>
          </w:tcPr>
          <w:p w14:paraId="0ED90A71" w14:textId="77777777" w:rsidR="00D04AF9" w:rsidRPr="00541DB8" w:rsidRDefault="00D04AF9">
            <w:pPr>
              <w:pStyle w:val="TableText0"/>
              <w:spacing w:before="33" w:after="33"/>
              <w:rPr>
                <w:lang w:val="en-US"/>
              </w:rPr>
            </w:pPr>
            <w:r w:rsidRPr="00541DB8">
              <w:rPr>
                <w:rFonts w:eastAsia="Times New Roman"/>
                <w:lang w:val="en-US"/>
              </w:rPr>
              <w:t>7.1 (5.3, 8.0)</w:t>
            </w:r>
          </w:p>
        </w:tc>
        <w:tc>
          <w:tcPr>
            <w:tcW w:w="2254" w:type="dxa"/>
          </w:tcPr>
          <w:p w14:paraId="37724A4C" w14:textId="77777777" w:rsidR="00D04AF9" w:rsidRPr="00541DB8" w:rsidRDefault="00D04AF9">
            <w:pPr>
              <w:pStyle w:val="TableText0"/>
              <w:spacing w:before="33" w:after="33"/>
              <w:rPr>
                <w:lang w:val="en-US"/>
              </w:rPr>
            </w:pPr>
            <w:r w:rsidRPr="00541DB8">
              <w:rPr>
                <w:rFonts w:eastAsia="Times New Roman"/>
                <w:lang w:val="en-US"/>
              </w:rPr>
              <w:t>2.8 (2.6, 4.3)</w:t>
            </w:r>
          </w:p>
        </w:tc>
      </w:tr>
    </w:tbl>
    <w:p w14:paraId="2A0ADF74" w14:textId="693D616C" w:rsidR="00D04AF9" w:rsidRDefault="00D04AF9" w:rsidP="00D04AF9">
      <w:pPr>
        <w:rPr>
          <w:sz w:val="16"/>
          <w:szCs w:val="16"/>
        </w:rPr>
      </w:pPr>
      <w:r w:rsidRPr="00AF64DB">
        <w:rPr>
          <w:sz w:val="16"/>
          <w:szCs w:val="16"/>
        </w:rPr>
        <w:t>Source: Supplementary Table S1. Efficacy outcomes by IHC and/or FISH MET status in EGFR-mutated advanced NSCLC following disease progression on osimertinib (D</w:t>
      </w:r>
      <w:r>
        <w:rPr>
          <w:sz w:val="16"/>
          <w:szCs w:val="16"/>
        </w:rPr>
        <w:t xml:space="preserve">ata </w:t>
      </w:r>
      <w:r w:rsidRPr="00AF64DB">
        <w:rPr>
          <w:sz w:val="16"/>
          <w:szCs w:val="16"/>
        </w:rPr>
        <w:t>C</w:t>
      </w:r>
      <w:r>
        <w:rPr>
          <w:sz w:val="16"/>
          <w:szCs w:val="16"/>
        </w:rPr>
        <w:t>ut-off</w:t>
      </w:r>
      <w:r w:rsidRPr="00AF64DB">
        <w:rPr>
          <w:sz w:val="16"/>
          <w:szCs w:val="16"/>
        </w:rPr>
        <w:t xml:space="preserve"> August 27, 2021)</w:t>
      </w:r>
      <w:r>
        <w:rPr>
          <w:sz w:val="16"/>
          <w:szCs w:val="16"/>
        </w:rPr>
        <w:br/>
      </w:r>
      <w:r w:rsidRPr="00F42ABA">
        <w:rPr>
          <w:sz w:val="16"/>
          <w:szCs w:val="16"/>
          <w:vertAlign w:val="superscript"/>
        </w:rPr>
        <w:t>a</w:t>
      </w:r>
      <w:r w:rsidRPr="00F42ABA">
        <w:rPr>
          <w:sz w:val="16"/>
          <w:szCs w:val="16"/>
        </w:rPr>
        <w:t>Patients with EGFR-mutated locally advanced or metastatic NSCLC and MET overexpression and/or amplification with disease progression following treatment with osimertinib (first or ≥second-line), who received savolitinib 300 mg QD plus osimertinib 80 mg QD.</w:t>
      </w:r>
      <w:r>
        <w:rPr>
          <w:sz w:val="16"/>
          <w:szCs w:val="16"/>
        </w:rPr>
        <w:br/>
      </w:r>
      <w:r w:rsidRPr="00F42ABA">
        <w:rPr>
          <w:sz w:val="16"/>
          <w:szCs w:val="16"/>
          <w:vertAlign w:val="superscript"/>
        </w:rPr>
        <w:t>b</w:t>
      </w:r>
      <w:r w:rsidRPr="00F42ABA">
        <w:rPr>
          <w:sz w:val="16"/>
          <w:szCs w:val="16"/>
        </w:rPr>
        <w:t xml:space="preserve">Includes 8 patients with invalid or missing results for MET IHC3+/≥90% and/or FISH10+ status, these patients were excluded from subgroup analyses based on MET alteration levels. </w:t>
      </w:r>
      <w:r>
        <w:rPr>
          <w:sz w:val="16"/>
          <w:szCs w:val="16"/>
        </w:rPr>
        <w:br/>
      </w:r>
      <w:r w:rsidRPr="00F42ABA">
        <w:rPr>
          <w:sz w:val="16"/>
          <w:szCs w:val="16"/>
        </w:rPr>
        <w:t>CI, confidence interval; DCO, data cut-off; DoR, duration of response; EGFR, epidermal growth factor receptor; FISH, fluorescence in-situ hybridization; FISH5+, MET gene copy number ≥5 and/or MET:CEP7 ratio ≥2 by FISH; FISH10+, MET gene copy number ≥10; NSCLC, non-small cell lung cancer; IHC, immunohistochemistry; MET IHC3+/≥50%, 3+ staining in ≥50 of tumours cells; MET IHC3+/≥90%, 3+ staining in ≥90% of tumo</w:t>
      </w:r>
      <w:r>
        <w:rPr>
          <w:sz w:val="16"/>
          <w:szCs w:val="16"/>
        </w:rPr>
        <w:t>u</w:t>
      </w:r>
      <w:r w:rsidRPr="00F42ABA">
        <w:rPr>
          <w:sz w:val="16"/>
          <w:szCs w:val="16"/>
        </w:rPr>
        <w:t>r cells;</w:t>
      </w:r>
      <w:r w:rsidR="00D43D8A">
        <w:rPr>
          <w:sz w:val="16"/>
          <w:szCs w:val="16"/>
        </w:rPr>
        <w:t xml:space="preserve"> NGS = next generation sequencing;</w:t>
      </w:r>
      <w:r w:rsidRPr="00F42ABA">
        <w:rPr>
          <w:sz w:val="16"/>
          <w:szCs w:val="16"/>
        </w:rPr>
        <w:t xml:space="preserve"> ORR, objective response rate; PFS, progression-free survival; QD, once daily.</w:t>
      </w:r>
    </w:p>
    <w:p w14:paraId="1E5C019C" w14:textId="774DDBC1" w:rsidR="00920C6B" w:rsidRDefault="00C47FDB" w:rsidP="00920C6B">
      <w:r>
        <w:t xml:space="preserve">A range of studies have evaluated concordance of NGS and FISH in evaluating </w:t>
      </w:r>
      <w:r w:rsidRPr="00920C6B">
        <w:rPr>
          <w:i/>
          <w:iCs/>
        </w:rPr>
        <w:t>MET</w:t>
      </w:r>
      <w:r>
        <w:t xml:space="preserve"> amplification in the advance</w:t>
      </w:r>
      <w:r w:rsidR="00857F55">
        <w:t>d</w:t>
      </w:r>
      <w:r>
        <w:t xml:space="preserve"> NSCLC setting</w:t>
      </w:r>
      <w:r w:rsidR="005C1F8E">
        <w:t>, however some studies examined treatment-naïve tissue samples which is not consistent with our target population</w:t>
      </w:r>
      <w:r>
        <w:t>.</w:t>
      </w:r>
      <w:r w:rsidR="00D84C11">
        <w:t xml:space="preserve"> </w:t>
      </w:r>
      <w:r w:rsidR="00536F1B">
        <w:t>The assessment group performed a</w:t>
      </w:r>
      <w:r w:rsidR="00D84C11">
        <w:t xml:space="preserve"> rapid review</w:t>
      </w:r>
      <w:r w:rsidR="00E40E36">
        <w:t xml:space="preserve"> seeking data to the point of saturation.</w:t>
      </w:r>
      <w:r w:rsidR="00213D56">
        <w:t xml:space="preserve"> The best NGS test performances were only obtained with tissue samples</w:t>
      </w:r>
      <w:r w:rsidR="009F2111">
        <w:t>, ruling out the possibility of using circulating tumour DNA (ctDNA) by NGS.</w:t>
      </w:r>
      <w:r>
        <w:t xml:space="preserve"> While agreement has been reasonably high in some recent studies, there are conflicting data with little between-study consistency (these studies defined </w:t>
      </w:r>
      <w:r w:rsidRPr="00920C6B">
        <w:rPr>
          <w:i/>
          <w:iCs/>
        </w:rPr>
        <w:t xml:space="preserve">MET </w:t>
      </w:r>
      <w:r>
        <w:t xml:space="preserve">amplification positive as a </w:t>
      </w:r>
      <w:r w:rsidRPr="00920C6B">
        <w:rPr>
          <w:i/>
          <w:iCs/>
        </w:rPr>
        <w:t>MET</w:t>
      </w:r>
      <w:r>
        <w:t xml:space="preserve"> </w:t>
      </w:r>
      <w:r w:rsidRPr="005F6E64">
        <w:t>gene copy number (GCN)</w:t>
      </w:r>
      <w:r>
        <w:t xml:space="preserve"> ≥5</w:t>
      </w:r>
      <w:r w:rsidR="00540A78">
        <w:t xml:space="preserve"> unless otherwise specified,</w:t>
      </w:r>
      <w:r>
        <w:t xml:space="preserve"> which is below the ≥10 threshold identified in SAVANNAH)</w:t>
      </w:r>
      <w:r w:rsidR="00AE4DFE">
        <w:t xml:space="preserve">. Note that </w:t>
      </w:r>
      <w:r w:rsidR="00283BD7">
        <w:t xml:space="preserve">in the following studies </w:t>
      </w:r>
      <w:r w:rsidR="00377285">
        <w:t>below, which assess concordance between NGS and FISH</w:t>
      </w:r>
      <w:r w:rsidR="00533BAC">
        <w:t>,</w:t>
      </w:r>
      <w:r w:rsidR="00377285">
        <w:t xml:space="preserve"> </w:t>
      </w:r>
      <w:r w:rsidR="00283BD7">
        <w:t xml:space="preserve">the </w:t>
      </w:r>
      <w:r w:rsidR="002B6360">
        <w:t>applicability of th</w:t>
      </w:r>
      <w:r w:rsidR="008E7621">
        <w:t>e</w:t>
      </w:r>
      <w:r w:rsidR="004475A6">
        <w:t xml:space="preserve"> evidence </w:t>
      </w:r>
      <w:r w:rsidR="001A1A01">
        <w:t xml:space="preserve">may be limited </w:t>
      </w:r>
      <w:r w:rsidR="00541B47">
        <w:t>due to</w:t>
      </w:r>
      <w:r w:rsidR="001A1A01">
        <w:t xml:space="preserve"> </w:t>
      </w:r>
      <w:r w:rsidR="00C36F21">
        <w:t xml:space="preserve">differences in the study populations to the </w:t>
      </w:r>
      <w:r w:rsidR="008C0ADD">
        <w:t xml:space="preserve">PICO population, </w:t>
      </w:r>
      <w:r w:rsidR="00831CAF">
        <w:t>including</w:t>
      </w:r>
      <w:r w:rsidR="008C0ADD">
        <w:t xml:space="preserve"> in the areas of</w:t>
      </w:r>
      <w:r w:rsidR="00DB3C03">
        <w:t>:</w:t>
      </w:r>
      <w:r w:rsidR="00263E29">
        <w:t xml:space="preserve"> </w:t>
      </w:r>
      <w:r w:rsidR="003259FE">
        <w:t xml:space="preserve">treatments received, </w:t>
      </w:r>
      <w:r w:rsidR="00133AAE">
        <w:t xml:space="preserve">FISH threshold </w:t>
      </w:r>
      <w:r w:rsidR="3D651EBF">
        <w:t xml:space="preserve">used to </w:t>
      </w:r>
      <w:r w:rsidR="08448F92">
        <w:t>determi</w:t>
      </w:r>
      <w:r w:rsidR="79719633">
        <w:t>ne</w:t>
      </w:r>
      <w:r w:rsidR="00133AAE">
        <w:t xml:space="preserve"> </w:t>
      </w:r>
      <w:r w:rsidR="003C6116">
        <w:t>eligibility for treatment</w:t>
      </w:r>
      <w:r w:rsidR="00533BAC">
        <w:t xml:space="preserve"> and</w:t>
      </w:r>
      <w:r w:rsidR="00133AAE">
        <w:t xml:space="preserve"> </w:t>
      </w:r>
      <w:r w:rsidR="00DB3C03">
        <w:t>anatomical site of cancer</w:t>
      </w:r>
      <w:r w:rsidR="00263E29">
        <w:t xml:space="preserve"> (</w:t>
      </w:r>
      <w:r w:rsidR="267D6D82">
        <w:t>it is unclear whether the samples were lung tissue</w:t>
      </w:r>
      <w:r w:rsidR="00235DC0">
        <w:t>, unless specifically stated below</w:t>
      </w:r>
      <w:r w:rsidR="543C2C13">
        <w:t>)</w:t>
      </w:r>
      <w:r w:rsidR="0FD284F9">
        <w:t>.</w:t>
      </w:r>
    </w:p>
    <w:p w14:paraId="3284ADEF" w14:textId="00F47986" w:rsidR="00C47FDB" w:rsidRDefault="00462C37" w:rsidP="004B6097">
      <w:pPr>
        <w:pStyle w:val="ListParagraph"/>
        <w:numPr>
          <w:ilvl w:val="0"/>
          <w:numId w:val="13"/>
        </w:numPr>
      </w:pPr>
      <w:r>
        <w:fldChar w:fldCharType="begin"/>
      </w:r>
      <w:r>
        <w:instrText xml:space="preserve"> ADDIN EN.CITE &lt;EndNote&gt;&lt;Cite&gt;&lt;Author&gt;Schubart&lt;/Author&gt;&lt;Year&gt;2021&lt;/Year&gt;&lt;RecNum&gt;605&lt;/RecNum&gt;&lt;DisplayText&gt;(Schubart et al. 2021)&lt;/DisplayText&gt;&lt;record&gt;&lt;rec-number&gt;605&lt;/rec-number&gt;&lt;foreign-keys&gt;&lt;key app="EN" db-id="0dx0awzxqvse2met0e5peavcszd2xv5vs5zw" timestamp="1763043385"&gt;605&lt;/key&gt;&lt;/foreign-keys&gt;&lt;ref-type name="Journal Article"&gt;17&lt;/ref-type&gt;&lt;contributors&gt;&lt;authors&gt;&lt;author&gt;Schubart, Christoph&lt;/author&gt;&lt;author&gt;Stöhr, Robert&lt;/author&gt;&lt;author&gt;Tögel, Lars&lt;/author&gt;&lt;author&gt;Fuchs, Florian&lt;/author&gt;&lt;author&gt;Sirbu, Horia&lt;/author&gt;&lt;author&gt;Seitz, Gerhard&lt;/author&gt;&lt;author&gt;Seggewiss-Bernhardt, Ruth&lt;/author&gt;&lt;author&gt;Leistner, Rumo&lt;/author&gt;&lt;author&gt;Sterlacci, William&lt;/author&gt;&lt;author&gt;Vieth, Michael&lt;/author&gt;&lt;author&gt;Seidl, Christoph&lt;/author&gt;&lt;author&gt;Mugler, Michael&lt;/author&gt;&lt;author&gt;Kapp, Markus&lt;/author&gt;&lt;author&gt;Hohenforst-Schmidt, Wolfgang&lt;/author&gt;&lt;author&gt;Hartmann, Arndt&lt;/author&gt;&lt;author&gt;Haller, Florian&lt;/author&gt;&lt;author&gt;Erber, Ramona&lt;/author&gt;&lt;/authors&gt;&lt;/contributors&gt;&lt;titles&gt;&lt;title&gt;MET Amplification in Non-Small Cell Lung Cancer (NSCLC)—A Consecutive Evaluation Using Next-Generation Sequencing (NGS) in a Real-World Setting&lt;/title&gt;&lt;secondary-title&gt;Cancers&lt;/secondary-title&gt;&lt;/titles&gt;&lt;periodical&gt;&lt;full-title&gt;Cancers&lt;/full-title&gt;&lt;/periodical&gt;&lt;pages&gt;5023&lt;/pages&gt;&lt;volume&gt;13&lt;/volume&gt;&lt;number&gt;19&lt;/number&gt;&lt;dates&gt;&lt;year&gt;2021&lt;/year&gt;&lt;/dates&gt;&lt;isbn&gt;2072-6694&lt;/isbn&gt;&lt;accession-num&gt;doi:10.3390/cancers13195023&lt;/accession-num&gt;&lt;urls&gt;&lt;related-urls&gt;&lt;url&gt;https://www.mdpi.com/2072-6694/13/19/5023&lt;/url&gt;&lt;/related-urls&gt;&lt;/urls&gt;&lt;/record&gt;&lt;/Cite&gt;&lt;/EndNote&gt;</w:instrText>
      </w:r>
      <w:r>
        <w:fldChar w:fldCharType="separate"/>
      </w:r>
      <w:r>
        <w:rPr>
          <w:noProof/>
        </w:rPr>
        <w:t>(</w:t>
      </w:r>
      <w:hyperlink w:anchor="_ENREF_37" w:tooltip="Schubart, 2021 #605" w:history="1">
        <w:r w:rsidR="00394A26">
          <w:rPr>
            <w:noProof/>
          </w:rPr>
          <w:t>Schubart et al. 2021</w:t>
        </w:r>
      </w:hyperlink>
      <w:r>
        <w:rPr>
          <w:noProof/>
        </w:rPr>
        <w:t>)</w:t>
      </w:r>
      <w:r>
        <w:fldChar w:fldCharType="end"/>
      </w:r>
      <w:r w:rsidR="00CA3102">
        <w:t xml:space="preserve">: </w:t>
      </w:r>
      <w:r w:rsidR="00C47FDB">
        <w:t>sought to determine if NGS could replace FISH in a real-world setting</w:t>
      </w:r>
      <w:r w:rsidR="005C1F8E">
        <w:t xml:space="preserve"> using </w:t>
      </w:r>
      <w:r w:rsidR="002C3779">
        <w:t>treatment-naïve patients</w:t>
      </w:r>
      <w:r w:rsidR="00C47FDB">
        <w:t>. It found that out of the 205 evaluable cases, only n = 9 cases (43.7%) of n = 16 high-level MET amplified cases</w:t>
      </w:r>
      <w:r w:rsidR="0003296C">
        <w:t xml:space="preserve"> (</w:t>
      </w:r>
      <w:r w:rsidR="0003296C" w:rsidRPr="00920C6B">
        <w:rPr>
          <w:i/>
          <w:iCs/>
        </w:rPr>
        <w:t>MET/CEN7</w:t>
      </w:r>
      <w:r w:rsidR="0003296C">
        <w:t xml:space="preserve"> ratio &gt;2)</w:t>
      </w:r>
      <w:r w:rsidR="00C47FDB">
        <w:t xml:space="preserve"> assessed by FISH were classified as amplified by NGS. Cases where the gene copy number was high (&gt;10) had the greatest concordance (80%), noting that one of the five cases was not classified as </w:t>
      </w:r>
      <w:r w:rsidR="00C47FDB" w:rsidRPr="00920C6B">
        <w:rPr>
          <w:i/>
          <w:iCs/>
        </w:rPr>
        <w:t>MET</w:t>
      </w:r>
      <w:r w:rsidR="00C47FDB">
        <w:t xml:space="preserve"> gene amplified by NGS. </w:t>
      </w:r>
      <w:r w:rsidR="00E83BC5">
        <w:t xml:space="preserve">Given the very small sample size, it is unclear how many ‘false positives’ may be associated with NGS compared to FISH. The paper </w:t>
      </w:r>
      <w:r w:rsidR="00C47FDB">
        <w:t>concluded that NGS assessment of the MET GCN detects high-level MET amplified cases harbouring a MET GCN &gt;10 but fails to detect the various facets of MET gene amplification in the context of a therapy-induced resistance mechanism</w:t>
      </w:r>
      <w:r w:rsidR="00627E22">
        <w:t xml:space="preserve">; </w:t>
      </w:r>
      <w:r w:rsidR="009663EA">
        <w:t>particularly</w:t>
      </w:r>
      <w:r w:rsidR="00627E22">
        <w:t xml:space="preserve">, ambiguity around </w:t>
      </w:r>
      <w:r w:rsidR="00C9038E">
        <w:t xml:space="preserve">‘true’ high-level </w:t>
      </w:r>
      <w:r w:rsidR="00C9038E" w:rsidRPr="00920C6B">
        <w:rPr>
          <w:i/>
          <w:iCs/>
        </w:rPr>
        <w:t xml:space="preserve">MET </w:t>
      </w:r>
      <w:r w:rsidR="00C9038E">
        <w:t xml:space="preserve">amplified cases, defined as a high </w:t>
      </w:r>
      <w:r w:rsidR="00C9038E" w:rsidRPr="00920C6B">
        <w:rPr>
          <w:i/>
          <w:iCs/>
        </w:rPr>
        <w:t>MET/CEN7</w:t>
      </w:r>
      <w:r w:rsidR="00C9038E">
        <w:t xml:space="preserve"> ratio </w:t>
      </w:r>
      <w:r w:rsidR="00C9038E" w:rsidRPr="00920C6B">
        <w:rPr>
          <w:rFonts w:cs="Calibri"/>
          <w:lang w:eastAsia="zh-CN"/>
        </w:rPr>
        <w:t>≥</w:t>
      </w:r>
      <w:r w:rsidR="00C9038E" w:rsidRPr="00920C6B">
        <w:rPr>
          <w:rFonts w:ascii="Cambria Math" w:hAnsi="Cambria Math" w:cs="Nirmala UI"/>
          <w:lang w:eastAsia="zh-CN"/>
        </w:rPr>
        <w:t xml:space="preserve">5.0 </w:t>
      </w:r>
      <w:r w:rsidR="00C9038E">
        <w:t>without concomitant polysomy</w:t>
      </w:r>
      <w:r w:rsidR="009663EA">
        <w:t>, and in differentiating ‘intermediate’ from ‘low’ MET (not relevant for the proposed target population)</w:t>
      </w:r>
      <w:r w:rsidR="00C47FDB">
        <w:t>.</w:t>
      </w:r>
    </w:p>
    <w:p w14:paraId="27118683" w14:textId="722268F5" w:rsidR="00C47FDB" w:rsidRDefault="001C6CA2" w:rsidP="004B6097">
      <w:pPr>
        <w:pStyle w:val="ListParagraph"/>
        <w:numPr>
          <w:ilvl w:val="0"/>
          <w:numId w:val="13"/>
        </w:numPr>
      </w:pPr>
      <w:r>
        <w:lastRenderedPageBreak/>
        <w:fldChar w:fldCharType="begin">
          <w:fldData xml:space="preserve">PEVuZE5vdGU+PENpdGU+PEF1dGhvcj5QZW5nPC9BdXRob3I+PFllYXI+MjAyMTwvWWVhcj48UmVj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QZW5nPC9BdXRob3I+PFllYXI+MjAyMTwvWWVhcj48UmVj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w:t>
      </w:r>
      <w:hyperlink w:anchor="_ENREF_33" w:tooltip="Peng, 2021 #594" w:history="1">
        <w:r w:rsidR="00394A26">
          <w:rPr>
            <w:noProof/>
          </w:rPr>
          <w:t>Peng, Jie, et al. 2021</w:t>
        </w:r>
      </w:hyperlink>
      <w:r>
        <w:rPr>
          <w:noProof/>
        </w:rPr>
        <w:t>)</w:t>
      </w:r>
      <w:r>
        <w:fldChar w:fldCharType="end"/>
      </w:r>
      <w:r w:rsidR="007E693A">
        <w:t xml:space="preserve">: </w:t>
      </w:r>
      <w:r w:rsidR="00C47FDB">
        <w:t xml:space="preserve">40 patients with advanced NSCLC </w:t>
      </w:r>
      <w:r w:rsidR="00E4365F">
        <w:t xml:space="preserve">eligible for MET-TKI treatment </w:t>
      </w:r>
      <w:r w:rsidR="00C47FDB">
        <w:t xml:space="preserve">found the concordance rate among FISH and NGS was 62.5% (25/40); </w:t>
      </w:r>
      <w:r w:rsidR="00C47FDB">
        <w:rPr>
          <w:i/>
          <w:iCs/>
        </w:rPr>
        <w:t>MET</w:t>
      </w:r>
      <w:r w:rsidR="00C47FDB">
        <w:t xml:space="preserve"> amplification identified by FISH</w:t>
      </w:r>
      <w:r w:rsidR="00D86A30">
        <w:t xml:space="preserve">, defined as </w:t>
      </w:r>
      <w:r w:rsidR="00D86A30" w:rsidRPr="00DD6CE9">
        <w:rPr>
          <w:i/>
          <w:iCs/>
        </w:rPr>
        <w:t>MET/CEP7</w:t>
      </w:r>
      <w:r w:rsidR="00D86A30">
        <w:t xml:space="preserve"> ratio &gt;2 or GCN &gt;5, </w:t>
      </w:r>
      <w:r w:rsidR="00C47FDB">
        <w:t xml:space="preserve">showed the optimal predictive value to MET inhibitor therapy, which included </w:t>
      </w:r>
      <w:r w:rsidR="00C47FDB" w:rsidRPr="002661D1">
        <w:t xml:space="preserve">crizotinib, </w:t>
      </w:r>
      <w:r w:rsidR="00C47FDB">
        <w:t>s</w:t>
      </w:r>
      <w:r w:rsidR="00C47FDB" w:rsidRPr="002661D1">
        <w:t>avolitinib and bozitinib</w:t>
      </w:r>
      <w:r w:rsidR="00C47FDB">
        <w:t xml:space="preserve">. </w:t>
      </w:r>
      <w:r w:rsidR="00C47FDB" w:rsidRPr="009D3FB6">
        <w:t>In addition, amplification identified by NGS was found to be an ineffective predictive biomarker, and failed to distinguish significant clinical outcomes</w:t>
      </w:r>
      <w:r w:rsidR="00D04497">
        <w:t xml:space="preserve"> in terms of partial response and progression-free survival</w:t>
      </w:r>
      <w:r w:rsidR="00C47FDB">
        <w:t>, concluding “</w:t>
      </w:r>
      <w:r w:rsidR="00C47FDB" w:rsidRPr="000E3B0A">
        <w:rPr>
          <w:i/>
          <w:iCs/>
        </w:rPr>
        <w:t>MET</w:t>
      </w:r>
      <w:r w:rsidR="00C47FDB" w:rsidRPr="000E3B0A">
        <w:t xml:space="preserve"> amplification testing by NGS remains uncertain and it could not be directly used in clinical practice.</w:t>
      </w:r>
      <w:r w:rsidR="00C47FDB">
        <w:t xml:space="preserve">” The same author published another paper </w:t>
      </w:r>
      <w:r>
        <w:fldChar w:fldCharType="begin"/>
      </w:r>
      <w:r>
        <w:instrText xml:space="preserve"> ADDIN EN.CITE &lt;EndNote&gt;&lt;Cite&gt;&lt;Author&gt;Peng&lt;/Author&gt;&lt;Year&gt;2021&lt;/Year&gt;&lt;RecNum&gt;595&lt;/RecNum&gt;&lt;DisplayText&gt;(Peng, Li, et al. 2021)&lt;/DisplayText&gt;&lt;record&gt;&lt;rec-number&gt;595&lt;/rec-number&gt;&lt;foreign-keys&gt;&lt;key app="EN" db-id="0dx0awzxqvse2met0e5peavcszd2xv5vs5zw" timestamp="1763036036"&gt;595&lt;/key&gt;&lt;/foreign-keys&gt;&lt;ref-type name="Journal Article"&gt;17&lt;/ref-type&gt;&lt;contributors&gt;&lt;authors&gt;&lt;author&gt;Peng, L.&lt;/author&gt;&lt;author&gt;Li, A.&lt;/author&gt;&lt;author&gt;Liu, S.&lt;/author&gt;&lt;author&gt;Sun, H.&lt;/author&gt;&lt;author&gt;Zheng, M.&lt;/author&gt;&lt;author&gt;Zhou, J.&lt;/author&gt;&lt;author&gt;Zhang, J.&lt;/author&gt;&lt;author&gt;Zhang, X.&lt;/author&gt;&lt;author&gt;Zhou, Q.&lt;/author&gt;&lt;author&gt;Zhong, W.&lt;/author&gt;&lt;author&gt;Yang, X.&lt;/author&gt;&lt;author&gt;Tu, H.&lt;/author&gt;&lt;author&gt;Su, J.&lt;/author&gt;&lt;author&gt;Yan, H.&lt;/author&gt;&lt;author&gt;Gou, L.&lt;/author&gt;&lt;author&gt;Gao, H.&lt;/author&gt;&lt;author&gt;Wu, Y.&lt;/author&gt;&lt;/authors&gt;&lt;/contributors&gt;&lt;titles&gt;&lt;title&gt;P85.02 NGS could not Replace FISH Regarding to MET Amplification as an Optimal Biomarker&lt;/title&gt;&lt;secondary-title&gt;Journal of Thoracic Oncology&lt;/secondary-title&gt;&lt;/titles&gt;&lt;periodical&gt;&lt;full-title&gt;Journal of Thoracic Oncology&lt;/full-title&gt;&lt;/periodical&gt;&lt;pages&gt;S669&lt;/pages&gt;&lt;volume&gt;16&lt;/volume&gt;&lt;number&gt;3, Supplement&lt;/number&gt;&lt;dates&gt;&lt;year&gt;2021&lt;/year&gt;&lt;pub-dates&gt;&lt;date&gt;2021/03/01/&lt;/date&gt;&lt;/pub-dates&gt;&lt;/dates&gt;&lt;isbn&gt;1556-0864&lt;/isbn&gt;&lt;urls&gt;&lt;related-urls&gt;&lt;url&gt;https://www.sciencedirect.com/science/article/pii/S1556086421012661&lt;/url&gt;&lt;/related-urls&gt;&lt;/urls&gt;&lt;electronic-resource-num&gt;https://doi.org/10.1016/j.jtho.2021.01.1224&lt;/electronic-resource-num&gt;&lt;/record&gt;&lt;/Cite&gt;&lt;/EndNote&gt;</w:instrText>
      </w:r>
      <w:r>
        <w:fldChar w:fldCharType="separate"/>
      </w:r>
      <w:r>
        <w:rPr>
          <w:noProof/>
        </w:rPr>
        <w:t>(</w:t>
      </w:r>
      <w:hyperlink w:anchor="_ENREF_32" w:tooltip="Peng, 2021 #595" w:history="1">
        <w:r w:rsidR="00394A26">
          <w:rPr>
            <w:noProof/>
          </w:rPr>
          <w:t>Peng, Li, et al. 2021</w:t>
        </w:r>
      </w:hyperlink>
      <w:r>
        <w:rPr>
          <w:noProof/>
        </w:rPr>
        <w:t>)</w:t>
      </w:r>
      <w:r>
        <w:fldChar w:fldCharType="end"/>
      </w:r>
      <w:r w:rsidR="00672654">
        <w:t xml:space="preserve"> </w:t>
      </w:r>
      <w:r w:rsidR="00C47FDB">
        <w:t>which found that IHC, FISH and NGS had only 54% concordance</w:t>
      </w:r>
      <w:r w:rsidR="00320333">
        <w:t xml:space="preserve"> when defining </w:t>
      </w:r>
      <w:r w:rsidR="009266F9">
        <w:rPr>
          <w:i/>
          <w:iCs/>
        </w:rPr>
        <w:t>MET</w:t>
      </w:r>
      <w:r w:rsidR="009266F9">
        <w:t xml:space="preserve">amp as </w:t>
      </w:r>
      <w:r w:rsidR="009266F9" w:rsidRPr="00DD6CE9">
        <w:rPr>
          <w:i/>
          <w:iCs/>
        </w:rPr>
        <w:t>MET/CEP7</w:t>
      </w:r>
      <w:r w:rsidR="009266F9">
        <w:t xml:space="preserve"> ratio &gt;2 or GCN &gt;6</w:t>
      </w:r>
      <w:r w:rsidR="00C47FDB">
        <w:t>, concluding “</w:t>
      </w:r>
      <w:r w:rsidR="00C47FDB" w:rsidRPr="00364A38">
        <w:t xml:space="preserve">Compared to MET amplification identified by FISH, </w:t>
      </w:r>
      <w:r w:rsidR="00C47FDB" w:rsidRPr="00F03A36">
        <w:t xml:space="preserve">copy number gain (CNG) </w:t>
      </w:r>
      <w:r w:rsidR="00C47FDB" w:rsidRPr="00364A38">
        <w:t>dysregulation by NGS or MET protein over-express</w:t>
      </w:r>
      <w:r w:rsidR="00C47FDB">
        <w:t>ion</w:t>
      </w:r>
      <w:r w:rsidR="00C47FDB" w:rsidRPr="00364A38">
        <w:t xml:space="preserve"> by IHC could not serves as the predictive biomarker for MET inhibitors.</w:t>
      </w:r>
      <w:r w:rsidR="00C47FDB">
        <w:t>”</w:t>
      </w:r>
    </w:p>
    <w:p w14:paraId="66621D83" w14:textId="52497B07" w:rsidR="00C47FDB" w:rsidRDefault="001C6CA2" w:rsidP="004B6097">
      <w:pPr>
        <w:pStyle w:val="ListParagraph"/>
        <w:numPr>
          <w:ilvl w:val="0"/>
          <w:numId w:val="13"/>
        </w:numPr>
        <w:ind w:left="714" w:hanging="357"/>
      </w:pPr>
      <w:r>
        <w:fldChar w:fldCharType="begin">
          <w:fldData xml:space="preserve">PEVuZE5vdGU+PENpdGU+PEF1dGhvcj5MYWk8L0F1dGhvcj48WWVhcj4yMDE5PC9ZZWFyPjxSZWNO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MYWk8L0F1dGhvcj48WWVhcj4yMDE5PC9ZZWFyPjxSZWNO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w:t>
      </w:r>
      <w:hyperlink w:anchor="_ENREF_22" w:tooltip="Lai, 2019 #607" w:history="1">
        <w:r w:rsidR="00394A26">
          <w:rPr>
            <w:noProof/>
          </w:rPr>
          <w:t>Lai et al. 2019</w:t>
        </w:r>
      </w:hyperlink>
      <w:r>
        <w:rPr>
          <w:noProof/>
        </w:rPr>
        <w:t>)</w:t>
      </w:r>
      <w:r>
        <w:fldChar w:fldCharType="end"/>
      </w:r>
      <w:r w:rsidR="003B0CAE">
        <w:t xml:space="preserve">: </w:t>
      </w:r>
      <w:r w:rsidR="00C47FDB">
        <w:t xml:space="preserve">200 </w:t>
      </w:r>
      <w:r w:rsidR="003B0CAE">
        <w:t>treatment</w:t>
      </w:r>
      <w:r w:rsidR="002A4B78">
        <w:t>-</w:t>
      </w:r>
      <w:r w:rsidR="003B0CAE">
        <w:t xml:space="preserve">naïve </w:t>
      </w:r>
      <w:r w:rsidR="00C47FDB">
        <w:t>patients were evaluated for concordance</w:t>
      </w:r>
      <w:r w:rsidR="008A514D">
        <w:t xml:space="preserve">, first evaluated </w:t>
      </w:r>
      <w:r w:rsidR="005538DD">
        <w:t>by FISH</w:t>
      </w:r>
      <w:r w:rsidR="00C47FDB">
        <w:t xml:space="preserve">. </w:t>
      </w:r>
      <w:r w:rsidR="00C47FDB" w:rsidRPr="00E051DD">
        <w:t xml:space="preserve">Of the 18 </w:t>
      </w:r>
      <w:r w:rsidR="00C47FDB">
        <w:t xml:space="preserve">out </w:t>
      </w:r>
      <w:r w:rsidR="00C47FDB" w:rsidRPr="00E051DD">
        <w:t xml:space="preserve">of 39 patients identified as </w:t>
      </w:r>
      <w:r w:rsidR="00C47FDB" w:rsidRPr="00E051DD">
        <w:rPr>
          <w:i/>
          <w:iCs/>
        </w:rPr>
        <w:t>MET</w:t>
      </w:r>
      <w:r w:rsidR="00C47FDB" w:rsidRPr="00E051DD">
        <w:t xml:space="preserve">-high (two amplification and 16 polysomy) who had sufficient tissue, only eight of 18 were deemed to have </w:t>
      </w:r>
      <w:r w:rsidR="00C47FDB" w:rsidRPr="00E051DD">
        <w:rPr>
          <w:i/>
          <w:iCs/>
        </w:rPr>
        <w:t>MET</w:t>
      </w:r>
      <w:r w:rsidR="00C47FDB" w:rsidRPr="00E051DD">
        <w:t xml:space="preserve"> CNG by NGS</w:t>
      </w:r>
      <w:r w:rsidR="00C47FDB">
        <w:t xml:space="preserve">. </w:t>
      </w:r>
      <w:r w:rsidR="00C47FDB" w:rsidRPr="00E051DD">
        <w:t>Of the two amplified tumo</w:t>
      </w:r>
      <w:r w:rsidR="00C47FDB">
        <w:t>u</w:t>
      </w:r>
      <w:r w:rsidR="00C47FDB" w:rsidRPr="00E051DD">
        <w:t>rs</w:t>
      </w:r>
      <w:r w:rsidR="00E16457">
        <w:t xml:space="preserve"> identified by FISH</w:t>
      </w:r>
      <w:r w:rsidR="00C47FDB" w:rsidRPr="00E051DD">
        <w:t xml:space="preserve"> (3.4 and 2 by ratio)</w:t>
      </w:r>
      <w:r w:rsidR="00C47FDB">
        <w:t>,</w:t>
      </w:r>
      <w:r w:rsidR="00C47FDB" w:rsidRPr="00E051DD">
        <w:t xml:space="preserve"> the latter was found to not be </w:t>
      </w:r>
      <w:r w:rsidR="00C47FDB" w:rsidRPr="00E051DD">
        <w:rPr>
          <w:i/>
          <w:iCs/>
        </w:rPr>
        <w:t>MET</w:t>
      </w:r>
      <w:r w:rsidR="00C47FDB" w:rsidRPr="00E051DD">
        <w:t xml:space="preserve"> amplified on NGS. In addition, only one of three tumours with </w:t>
      </w:r>
      <w:r w:rsidR="00C47FDB" w:rsidRPr="00E051DD">
        <w:rPr>
          <w:i/>
          <w:iCs/>
        </w:rPr>
        <w:t>MET</w:t>
      </w:r>
      <w:r w:rsidR="00C47FDB" w:rsidRPr="00E051DD">
        <w:t xml:space="preserve"> CNG </w:t>
      </w:r>
      <w:r w:rsidR="00F63337">
        <w:t>&gt;</w:t>
      </w:r>
      <w:r w:rsidR="00C47FDB" w:rsidRPr="00E051DD">
        <w:t xml:space="preserve">8 by FISH, were </w:t>
      </w:r>
      <w:r w:rsidR="00C47FDB" w:rsidRPr="00E051DD">
        <w:rPr>
          <w:i/>
          <w:iCs/>
        </w:rPr>
        <w:t>MET</w:t>
      </w:r>
      <w:r w:rsidR="00C47FDB" w:rsidRPr="00E051DD">
        <w:t xml:space="preserve"> amplified on NGS. Overall, findings suggest that concordance is low and likely reflects the differences in assay resolution (sequencing reads </w:t>
      </w:r>
      <w:r w:rsidR="00C47FDB" w:rsidRPr="00E051DD">
        <w:rPr>
          <w:i/>
          <w:iCs/>
        </w:rPr>
        <w:t>v</w:t>
      </w:r>
      <w:r w:rsidR="00C47FDB" w:rsidRPr="00E051DD">
        <w:t xml:space="preserve"> fluorescent signals) and input material (single section </w:t>
      </w:r>
      <w:r w:rsidR="00C47FDB" w:rsidRPr="00E051DD">
        <w:rPr>
          <w:i/>
          <w:iCs/>
        </w:rPr>
        <w:t>v</w:t>
      </w:r>
      <w:r w:rsidR="00C47FDB" w:rsidRPr="00E051DD">
        <w:t xml:space="preserve"> pooled DNA from multiple sections).</w:t>
      </w:r>
    </w:p>
    <w:p w14:paraId="5D132732" w14:textId="7C466DF1" w:rsidR="00C47FDB" w:rsidRDefault="001C6CA2" w:rsidP="004B6097">
      <w:pPr>
        <w:pStyle w:val="ListParagraph"/>
        <w:numPr>
          <w:ilvl w:val="0"/>
          <w:numId w:val="13"/>
        </w:numPr>
        <w:ind w:left="714" w:hanging="357"/>
      </w:pPr>
      <w:r>
        <w:fldChar w:fldCharType="begin"/>
      </w:r>
      <w:r>
        <w:instrText xml:space="preserve"> ADDIN EN.CITE &lt;EndNote&gt;&lt;Cite&gt;&lt;Author&gt;Lin&lt;/Author&gt;&lt;Year&gt;2023&lt;/Year&gt;&lt;RecNum&gt;608&lt;/RecNum&gt;&lt;DisplayText&gt;(Lin et al. 2023)&lt;/DisplayText&gt;&lt;record&gt;&lt;rec-number&gt;608&lt;/rec-number&gt;&lt;foreign-keys&gt;&lt;key app="EN" db-id="0dx0awzxqvse2met0e5peavcszd2xv5vs5zw" timestamp="1763093802"&gt;608&lt;/key&gt;&lt;/foreign-keys&gt;&lt;ref-type name="Journal Article"&gt;17&lt;/ref-type&gt;&lt;contributors&gt;&lt;authors&gt;&lt;author&gt;Lin, X.&lt;/author&gt;&lt;author&gt;Zheng, Q.&lt;/author&gt;&lt;author&gt;Qi, W.&lt;/author&gt;&lt;author&gt;Li, J.&lt;/author&gt;&lt;author&gt;Wang, Y.&lt;/author&gt;&lt;author&gt;Wang, W.&lt;/author&gt;&lt;author&gt;Liang, Z.&lt;/author&gt;&lt;/authors&gt;&lt;/contributors&gt;&lt;titles&gt;&lt;title&gt;P1.22-11 Comparison of NGS and FISH Platforms to Test MET Amplification in Chinese Lung Cancer Patients: A Prospective Study&lt;/title&gt;&lt;secondary-title&gt;Journal of Thoracic Oncology&lt;/secondary-title&gt;&lt;/titles&gt;&lt;periodical&gt;&lt;full-title&gt;Journal of Thoracic Oncology&lt;/full-title&gt;&lt;/periodical&gt;&lt;pages&gt;S249&lt;/pages&gt;&lt;volume&gt;18&lt;/volume&gt;&lt;number&gt;11, Supplement&lt;/number&gt;&lt;dates&gt;&lt;year&gt;2023&lt;/year&gt;&lt;pub-dates&gt;&lt;date&gt;2023/11/01/&lt;/date&gt;&lt;/pub-dates&gt;&lt;/dates&gt;&lt;isbn&gt;1556-0864&lt;/isbn&gt;&lt;urls&gt;&lt;related-urls&gt;&lt;url&gt;https://www.sciencedirect.com/science/article/pii/S1556086423012200&lt;/url&gt;&lt;/related-urls&gt;&lt;/urls&gt;&lt;electronic-resource-num&gt;https://doi.org/10.1016/j.jtho.2023.09.418&lt;/electronic-resource-num&gt;&lt;/record&gt;&lt;/Cite&gt;&lt;/EndNote&gt;</w:instrText>
      </w:r>
      <w:r>
        <w:fldChar w:fldCharType="separate"/>
      </w:r>
      <w:r w:rsidRPr="2183FBB7">
        <w:rPr>
          <w:noProof/>
        </w:rPr>
        <w:t>(</w:t>
      </w:r>
      <w:hyperlink w:anchor="_ENREF_24">
        <w:r w:rsidR="00394A26" w:rsidRPr="2183FBB7">
          <w:rPr>
            <w:noProof/>
          </w:rPr>
          <w:t>Lin et al. 2023</w:t>
        </w:r>
      </w:hyperlink>
      <w:r w:rsidRPr="2183FBB7">
        <w:rPr>
          <w:noProof/>
        </w:rPr>
        <w:t>)</w:t>
      </w:r>
      <w:r>
        <w:fldChar w:fldCharType="end"/>
      </w:r>
      <w:r w:rsidR="00CD7A40">
        <w:t xml:space="preserve">: </w:t>
      </w:r>
      <w:r w:rsidR="00C47FDB">
        <w:t xml:space="preserve">67 patients with EGFR-TKI resistant disease were enrolled to detect focal </w:t>
      </w:r>
      <w:r w:rsidR="00C47FDB" w:rsidRPr="2183FBB7">
        <w:rPr>
          <w:i/>
          <w:iCs/>
        </w:rPr>
        <w:t>MET</w:t>
      </w:r>
      <w:r w:rsidR="00C47FDB">
        <w:t xml:space="preserve"> amplification on biopsied tissue.</w:t>
      </w:r>
      <w:r w:rsidR="00AD7613">
        <w:t xml:space="preserve"> </w:t>
      </w:r>
      <w:r w:rsidR="002159B5">
        <w:t>FISH</w:t>
      </w:r>
      <w:r w:rsidR="00AD7613">
        <w:t xml:space="preserve"> detected </w:t>
      </w:r>
      <w:r w:rsidR="005C3C18" w:rsidRPr="2183FBB7">
        <w:rPr>
          <w:i/>
          <w:iCs/>
        </w:rPr>
        <w:t>MET</w:t>
      </w:r>
      <w:r w:rsidR="005C3C18">
        <w:t>amp in 22 patients; 8 cases were polysomy, and 14 with focal amplification</w:t>
      </w:r>
      <w:r w:rsidR="008900F8">
        <w:t xml:space="preserve"> </w:t>
      </w:r>
      <w:r w:rsidR="00EC0605">
        <w:t xml:space="preserve">(note that the application excluded cases of polysomy from the target population, and noted NGS cannot differentiate between </w:t>
      </w:r>
      <w:r w:rsidR="00EC0605" w:rsidRPr="2183FBB7">
        <w:rPr>
          <w:i/>
          <w:iCs/>
        </w:rPr>
        <w:t>MET</w:t>
      </w:r>
      <w:r w:rsidR="00EC0605">
        <w:t>amp due to polysomy versus focal</w:t>
      </w:r>
      <w:r w:rsidR="00310BEE">
        <w:t xml:space="preserve"> (‘true’) amplification)</w:t>
      </w:r>
      <w:r w:rsidR="008900F8">
        <w:t xml:space="preserve">. </w:t>
      </w:r>
      <w:r w:rsidR="00C47FDB">
        <w:t>FISH and tissue NGS achieved an overall agreement</w:t>
      </w:r>
      <w:r w:rsidR="008E40A0">
        <w:t xml:space="preserve"> in focal MET amplification</w:t>
      </w:r>
      <w:r w:rsidR="00C47FDB">
        <w:t xml:space="preserve"> of 94.6% (53/56). Sensitivity and specificity of tissue NGS for detecting focal MET amplification were 78.6% (11/14), and 100.0% (42/42) respectively.</w:t>
      </w:r>
    </w:p>
    <w:p w14:paraId="42D385A0" w14:textId="204BFA7C" w:rsidR="00C47FDB" w:rsidRDefault="001C6CA2" w:rsidP="004B6097">
      <w:pPr>
        <w:pStyle w:val="ListParagraph"/>
        <w:numPr>
          <w:ilvl w:val="0"/>
          <w:numId w:val="13"/>
        </w:numPr>
        <w:ind w:left="714" w:hanging="357"/>
      </w:pPr>
      <w:r>
        <w:fldChar w:fldCharType="begin">
          <w:fldData xml:space="preserve">PEVuZE5vdGU+PENpdGU+PEF1dGhvcj5aaGVuZzwvQXV0aG9yPjxZZWFyPjIwMjQ8L1llYXI+PFJl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4qQ2FyY2lub21hLCBOb24tU21hbGwtQ2Vs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HVuZ2Nhbi4yMDI0LjEwNzg5Nz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aaGVuZzwvQXV0aG9yPjxZZWFyPjIwMjQ8L1llYXI+PFJl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4qQ2FyY2lub21hLCBOb24tU21hbGwtQ2Vs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HVuZ2Nhbi4yMDI0LjEwNzg5Nz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hyperlink w:anchor="_ENREF_43" w:tooltip="Zheng, 2024 #609" w:history="1">
        <w:r w:rsidR="00394A26">
          <w:rPr>
            <w:noProof/>
          </w:rPr>
          <w:t>Zheng et al. 2024</w:t>
        </w:r>
      </w:hyperlink>
      <w:r>
        <w:rPr>
          <w:noProof/>
        </w:rPr>
        <w:t>)</w:t>
      </w:r>
      <w:r>
        <w:fldChar w:fldCharType="end"/>
      </w:r>
      <w:r w:rsidR="00A0320A">
        <w:t xml:space="preserve">: </w:t>
      </w:r>
      <w:r w:rsidR="00C47FDB">
        <w:t>116 patients were enrolled</w:t>
      </w:r>
      <w:r w:rsidR="0088556A">
        <w:t xml:space="preserve"> after progression </w:t>
      </w:r>
      <w:r w:rsidR="00B9448A">
        <w:t>on 1</w:t>
      </w:r>
      <w:r w:rsidR="00B9448A" w:rsidRPr="00DD6CE9">
        <w:rPr>
          <w:vertAlign w:val="superscript"/>
        </w:rPr>
        <w:t>st</w:t>
      </w:r>
      <w:r w:rsidR="00B9448A">
        <w:t>-, 2</w:t>
      </w:r>
      <w:r w:rsidR="00B9448A" w:rsidRPr="00DD6CE9">
        <w:rPr>
          <w:vertAlign w:val="superscript"/>
        </w:rPr>
        <w:t>nd</w:t>
      </w:r>
      <w:r w:rsidR="00B9448A">
        <w:t>- or 3</w:t>
      </w:r>
      <w:r w:rsidR="00B9448A" w:rsidRPr="00DD6CE9">
        <w:rPr>
          <w:vertAlign w:val="superscript"/>
        </w:rPr>
        <w:t>rd</w:t>
      </w:r>
      <w:r w:rsidR="00B9448A">
        <w:t>-generation EGFR-TKIs</w:t>
      </w:r>
      <w:r w:rsidR="00CC5B8B">
        <w:t>; 83 had progressed after a 3</w:t>
      </w:r>
      <w:r w:rsidR="00CC5B8B" w:rsidRPr="00DD6CE9">
        <w:rPr>
          <w:vertAlign w:val="superscript"/>
        </w:rPr>
        <w:t>rd</w:t>
      </w:r>
      <w:r w:rsidR="00CC5B8B">
        <w:t xml:space="preserve"> generation EGFR-TKI</w:t>
      </w:r>
      <w:r w:rsidR="006C1AA2">
        <w:t>, the same class as osimertinib</w:t>
      </w:r>
      <w:r w:rsidR="009E465E">
        <w:t>. Patients were tested by FISH and NGS, then the NGS results</w:t>
      </w:r>
      <w:r w:rsidR="00015A97">
        <w:t xml:space="preserve"> had their thresholds ‘optimised’ to achieve maximum accuracy.</w:t>
      </w:r>
      <w:r w:rsidR="005E7428">
        <w:t xml:space="preserve"> </w:t>
      </w:r>
      <w:r w:rsidR="00917465">
        <w:t>The study investigated a subgroup of patients which used a FISH</w:t>
      </w:r>
      <w:r w:rsidR="00650711">
        <w:t xml:space="preserve"> CN ≥10, which is consistent with the key trial cut-off</w:t>
      </w:r>
      <w:r w:rsidR="004D7223">
        <w:t xml:space="preserve"> value</w:t>
      </w:r>
      <w:r w:rsidR="00650711">
        <w:t>. In this group, NGS tissue samples achieved concordance of 91.46%, with sensitivity 68.42% and specificity 98.41%.</w:t>
      </w:r>
    </w:p>
    <w:p w14:paraId="33DE0613" w14:textId="6A2CDCAB" w:rsidR="00F803E1" w:rsidRDefault="00F803E1" w:rsidP="00F803E1">
      <w:r>
        <w:t>Two other studies have demonstrated NGS and FISH may demonstrate higher concordance, however the</w:t>
      </w:r>
      <w:r w:rsidR="00C06A77">
        <w:t xml:space="preserve"> assessment group</w:t>
      </w:r>
      <w:r w:rsidR="006909CC">
        <w:t xml:space="preserve"> believes these</w:t>
      </w:r>
      <w:r>
        <w:t xml:space="preserve"> results are not applicable to the proposed target population and test thresholds</w:t>
      </w:r>
      <w:r w:rsidR="00B23D4C">
        <w:t>. Th</w:t>
      </w:r>
      <w:r w:rsidR="0060256D">
        <w:t>ese were</w:t>
      </w:r>
      <w:r>
        <w:t>:</w:t>
      </w:r>
    </w:p>
    <w:p w14:paraId="679BE1CA" w14:textId="6EA4D0B4" w:rsidR="00F803E1" w:rsidRDefault="00F803E1" w:rsidP="004B6097">
      <w:pPr>
        <w:pStyle w:val="ListParagraph"/>
        <w:numPr>
          <w:ilvl w:val="0"/>
          <w:numId w:val="13"/>
        </w:numPr>
      </w:pPr>
      <w:r>
        <w:fldChar w:fldCharType="begin">
          <w:fldData xml:space="preserve">PEVuZE5vdGU+PENpdGU+PEF1dGhvcj5Tb2xvbW9uPC9BdXRob3I+PFllYXI+MjAyMjwvWWVhcj48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Tb2xvbW9uPC9BdXRob3I+PFllYXI+MjAyMjwvWWVhcj48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w:t>
      </w:r>
      <w:hyperlink w:anchor="_ENREF_38" w:tooltip="Solomon, 2022 #614" w:history="1">
        <w:r w:rsidR="00394A26">
          <w:rPr>
            <w:noProof/>
          </w:rPr>
          <w:t>Solomon et al. 2022</w:t>
        </w:r>
      </w:hyperlink>
      <w:r>
        <w:rPr>
          <w:noProof/>
        </w:rPr>
        <w:t>)</w:t>
      </w:r>
      <w:r>
        <w:fldChar w:fldCharType="end"/>
      </w:r>
      <w:r>
        <w:t xml:space="preserve">: Validated NGS analysis of MET copy number alterations in &gt;50,000 solid tumours across a range of cancers. If read-depth and focality analyses were incorporated, a </w:t>
      </w:r>
      <w:r w:rsidRPr="00A71EFF">
        <w:t>91% concordance, 97% sensitivity, and 89% specificity</w:t>
      </w:r>
      <w:r>
        <w:t xml:space="preserve"> was achieved, however the study noted that t</w:t>
      </w:r>
      <w:r w:rsidRPr="00A71EFF">
        <w:t>umo</w:t>
      </w:r>
      <w:r>
        <w:t>u</w:t>
      </w:r>
      <w:r w:rsidRPr="00A71EFF">
        <w:t>r heterogeneity, neoplastic cell proportions, and genomic focality affected MET amplification assessment.</w:t>
      </w:r>
      <w:r>
        <w:t xml:space="preserve"> No subgroup of test performance for NSCLC or at the proposed test-thresholds could be identified in this paper, limiting the applicability of the results.</w:t>
      </w:r>
    </w:p>
    <w:p w14:paraId="4CC107F8" w14:textId="3C0A1161" w:rsidR="00F803E1" w:rsidRDefault="00F803E1" w:rsidP="004B6097">
      <w:pPr>
        <w:pStyle w:val="ListParagraph"/>
        <w:numPr>
          <w:ilvl w:val="0"/>
          <w:numId w:val="13"/>
        </w:numPr>
      </w:pPr>
      <w:r>
        <w:lastRenderedPageBreak/>
        <w:fldChar w:fldCharType="begin"/>
      </w:r>
      <w:r>
        <w:instrText xml:space="preserve"> ADDIN EN.CITE &lt;EndNote&gt;&lt;Cite&gt;&lt;Author&gt;John&lt;/Author&gt;&lt;Year&gt;2024&lt;/Year&gt;&lt;RecNum&gt;615&lt;/RecNum&gt;&lt;DisplayText&gt;(John et al. 2024)&lt;/DisplayText&gt;&lt;record&gt;&lt;rec-number&gt;615&lt;/rec-number&gt;&lt;foreign-keys&gt;&lt;key app="EN" db-id="0dx0awzxqvse2met0e5peavcszd2xv5vs5zw" timestamp="1763381974"&gt;615&lt;/key&gt;&lt;/foreign-keys&gt;&lt;ref-type name="Journal Article"&gt;17&lt;/ref-type&gt;&lt;contributors&gt;&lt;authors&gt;&lt;author&gt;John, Alexius&lt;/author&gt;&lt;author&gt;Ketpueak, Thanika&lt;/author&gt;&lt;author&gt;MacMahon, Suzanne&lt;/author&gt;&lt;author&gt;Wall, Marianne&lt;/author&gt;&lt;author&gt;Yuan, Lina&lt;/author&gt;&lt;author&gt;Tokaca, Nadza&lt;/author&gt;&lt;author&gt;Bhosle, Jaishree&lt;/author&gt;&lt;author&gt;Minchom, Anna&lt;/author&gt;&lt;author&gt;Davidson, Michael&lt;/author&gt;&lt;author&gt;O&amp;apos;Brien, Mary&lt;/author&gt;&lt;author&gt;McMahon, David&lt;/author&gt;&lt;author&gt;Rodriguez Nevado, Maria&lt;/author&gt;&lt;author&gt;Popat, Sanjay&lt;/author&gt;&lt;/authors&gt;&lt;/contributors&gt;&lt;titles&gt;&lt;title&gt;7 Concordance of MET amplification detection between FISH and NGS in NSCLC&lt;/title&gt;&lt;secondary-title&gt;Lung Cancer&lt;/secondary-title&gt;&lt;/titles&gt;&lt;periodical&gt;&lt;full-title&gt;Lung Cancer&lt;/full-title&gt;&lt;/periodical&gt;&lt;pages&gt;107568&lt;/pages&gt;&lt;volume&gt;190&lt;/volume&gt;&lt;dates&gt;&lt;year&gt;2024&lt;/year&gt;&lt;pub-dates&gt;&lt;date&gt;2024/04/01/&lt;/date&gt;&lt;/pub-dates&gt;&lt;/dates&gt;&lt;isbn&gt;0169-5002&lt;/isbn&gt;&lt;urls&gt;&lt;related-urls&gt;&lt;url&gt;https://www.sciencedirect.com/science/article/pii/S0169500224001132&lt;/url&gt;&lt;/related-urls&gt;&lt;/urls&gt;&lt;electronic-resource-num&gt;https://doi.org/10.1016/j.lungcan.2024.107568&lt;/electronic-resource-num&gt;&lt;/record&gt;&lt;/Cite&gt;&lt;/EndNote&gt;</w:instrText>
      </w:r>
      <w:r>
        <w:fldChar w:fldCharType="separate"/>
      </w:r>
      <w:r>
        <w:rPr>
          <w:noProof/>
        </w:rPr>
        <w:t>(</w:t>
      </w:r>
      <w:hyperlink w:anchor="_ENREF_18" w:tooltip="John, 2024 #615" w:history="1">
        <w:r w:rsidR="00394A26">
          <w:rPr>
            <w:noProof/>
          </w:rPr>
          <w:t>John et al. 2024</w:t>
        </w:r>
      </w:hyperlink>
      <w:r>
        <w:rPr>
          <w:noProof/>
        </w:rPr>
        <w:t>)</w:t>
      </w:r>
      <w:r>
        <w:fldChar w:fldCharType="end"/>
      </w:r>
      <w:r>
        <w:t xml:space="preserve">: This </w:t>
      </w:r>
      <w:r w:rsidRPr="008C22A5">
        <w:t xml:space="preserve">poster abstract compared NGS and FISH in patients with EGFR NSCLC. The cut-off used was a </w:t>
      </w:r>
      <w:r w:rsidRPr="00136D23">
        <w:rPr>
          <w:i/>
          <w:iCs/>
        </w:rPr>
        <w:t>MET</w:t>
      </w:r>
      <w:r w:rsidRPr="008C22A5">
        <w:t>:</w:t>
      </w:r>
      <w:r w:rsidRPr="00136D23">
        <w:rPr>
          <w:i/>
          <w:iCs/>
        </w:rPr>
        <w:t>CEN7</w:t>
      </w:r>
      <w:r w:rsidRPr="008C22A5">
        <w:t xml:space="preserve"> ratio of &gt;2, which is lower than the cut-off </w:t>
      </w:r>
      <w:r>
        <w:t>for our target population</w:t>
      </w:r>
      <w:r w:rsidRPr="008C22A5">
        <w:t xml:space="preserve">. They found that FISH identified 7 </w:t>
      </w:r>
      <w:r w:rsidRPr="008C22A5">
        <w:rPr>
          <w:i/>
          <w:iCs/>
        </w:rPr>
        <w:t>MET</w:t>
      </w:r>
      <w:r w:rsidRPr="008C22A5">
        <w:t>amp cases, while NGS only identified 5 (71%).</w:t>
      </w:r>
    </w:p>
    <w:p w14:paraId="17BAD2DC" w14:textId="69498B81" w:rsidR="00365960" w:rsidRDefault="00365960" w:rsidP="005A2DC0">
      <w:r>
        <w:t>It is the assessment group</w:t>
      </w:r>
      <w:r w:rsidR="008218E0">
        <w:t>’</w:t>
      </w:r>
      <w:r>
        <w:t>s view that the above</w:t>
      </w:r>
      <w:r w:rsidR="00477E3E">
        <w:t xml:space="preserve"> results suggest </w:t>
      </w:r>
      <w:r w:rsidR="00E8155F">
        <w:t>that NGS is an imperfect replacement for FISH testing in this setting</w:t>
      </w:r>
      <w:r w:rsidR="00EF2015">
        <w:t xml:space="preserve">. </w:t>
      </w:r>
    </w:p>
    <w:p w14:paraId="5259A79E" w14:textId="0EFF46F1" w:rsidR="00DA136A" w:rsidRDefault="00EF2015" w:rsidP="005A2DC0">
      <w:r>
        <w:t xml:space="preserve">Only one study </w:t>
      </w:r>
      <w:r w:rsidR="001C6CA2">
        <w:fldChar w:fldCharType="begin">
          <w:fldData xml:space="preserve">PEVuZE5vdGU+PENpdGU+PEF1dGhvcj5aaGVuZzwvQXV0aG9yPjxZZWFyPjIwMjQ8L1llYXI+PFJl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4qQ2FyY2lub21hLCBOb24tU21hbGwtQ2Vs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HVuZ2Nhbi4yMDI0LjEwNzg5NzwvZWxlY3Ryb25pYy1yZXNvdXJj
ZS1udW0+PHJlbW90ZS1kYXRhYmFzZS1wcm92aWRlcj5OTE08L3JlbW90ZS1kYXRhYmFzZS1wcm92
aWRlcj48bGFuZ3VhZ2U+ZW5nPC9sYW5ndWFnZT48L3JlY29yZD48L0NpdGU+PC9FbmROb3RlPgB=
</w:fldData>
        </w:fldChar>
      </w:r>
      <w:r w:rsidR="001C6CA2">
        <w:instrText xml:space="preserve"> ADDIN EN.CITE </w:instrText>
      </w:r>
      <w:r w:rsidR="001C6CA2">
        <w:fldChar w:fldCharType="begin">
          <w:fldData xml:space="preserve">PEVuZE5vdGU+PENpdGU+PEF1dGhvcj5aaGVuZzwvQXV0aG9yPjxZZWFyPjIwMjQ8L1llYXI+PFJl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4qQ2FyY2lub21hLCBOb24tU21hbGwtQ2Vs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HVuZ2Nhbi4yMDI0LjEwNzg5NzwvZWxlY3Ryb25pYy1yZXNvdXJj
ZS1udW0+PHJlbW90ZS1kYXRhYmFzZS1wcm92aWRlcj5OTE08L3JlbW90ZS1kYXRhYmFzZS1wcm92
aWRlcj48bGFuZ3VhZ2U+ZW5nPC9sYW5ndWFnZT48L3JlY29yZD48L0NpdGU+PC9FbmROb3RlPgB=
</w:fldData>
        </w:fldChar>
      </w:r>
      <w:r w:rsidR="001C6CA2">
        <w:instrText xml:space="preserve"> ADDIN EN.CITE.DATA </w:instrText>
      </w:r>
      <w:r w:rsidR="001C6CA2">
        <w:fldChar w:fldCharType="end"/>
      </w:r>
      <w:r w:rsidR="001C6CA2">
        <w:fldChar w:fldCharType="separate"/>
      </w:r>
      <w:r w:rsidR="001C6CA2">
        <w:rPr>
          <w:noProof/>
        </w:rPr>
        <w:t>(</w:t>
      </w:r>
      <w:hyperlink w:anchor="_ENREF_43" w:tooltip="Zheng, 2024 #609" w:history="1">
        <w:r w:rsidR="00394A26">
          <w:rPr>
            <w:noProof/>
          </w:rPr>
          <w:t>Zheng et al. 2024</w:t>
        </w:r>
      </w:hyperlink>
      <w:r w:rsidR="001C6CA2">
        <w:rPr>
          <w:noProof/>
        </w:rPr>
        <w:t>)</w:t>
      </w:r>
      <w:r w:rsidR="001C6CA2">
        <w:fldChar w:fldCharType="end"/>
      </w:r>
      <w:r w:rsidR="00CE2720">
        <w:t xml:space="preserve"> compared the performance of FISH and NGS on patients who progressed following an EGFR-TKI </w:t>
      </w:r>
      <w:r w:rsidR="002C0995">
        <w:t>utilising the same cut-off value as proposed by the application (GCN ≥10)</w:t>
      </w:r>
      <w:r w:rsidR="00455CFF">
        <w:t>.</w:t>
      </w:r>
      <w:r w:rsidR="002C0995">
        <w:t xml:space="preserve"> </w:t>
      </w:r>
      <w:r w:rsidR="00455CFF">
        <w:t>T</w:t>
      </w:r>
      <w:r w:rsidR="002C0995">
        <w:t>his study found NGS</w:t>
      </w:r>
      <w:r w:rsidR="00600386" w:rsidRPr="00600386">
        <w:rPr>
          <w:lang w:val="en"/>
        </w:rPr>
        <w:t xml:space="preserve"> tissue samples achieved concordance of 91.46%</w:t>
      </w:r>
      <w:r w:rsidR="00455CFF">
        <w:rPr>
          <w:lang w:val="en"/>
        </w:rPr>
        <w:t xml:space="preserve">, with a </w:t>
      </w:r>
      <w:r w:rsidR="002C0995">
        <w:t>relatively low sensitivity of 68.42%,</w:t>
      </w:r>
      <w:r w:rsidR="00455CFF">
        <w:t xml:space="preserve"> and </w:t>
      </w:r>
      <w:r w:rsidR="00455CFF" w:rsidRPr="00455CFF">
        <w:rPr>
          <w:lang w:val="en"/>
        </w:rPr>
        <w:t xml:space="preserve">and specificity </w:t>
      </w:r>
      <w:r w:rsidR="00455CFF">
        <w:rPr>
          <w:lang w:val="en"/>
        </w:rPr>
        <w:t xml:space="preserve">of </w:t>
      </w:r>
      <w:r w:rsidR="00455CFF" w:rsidRPr="00455CFF">
        <w:rPr>
          <w:lang w:val="en"/>
        </w:rPr>
        <w:t>98.41%</w:t>
      </w:r>
      <w:r w:rsidR="00455CFF">
        <w:rPr>
          <w:lang w:val="en"/>
        </w:rPr>
        <w:t>.</w:t>
      </w:r>
      <w:r w:rsidR="002C0995">
        <w:t xml:space="preserve"> </w:t>
      </w:r>
      <w:r w:rsidR="00D906BD">
        <w:t>This</w:t>
      </w:r>
      <w:r w:rsidR="002C0995">
        <w:t xml:space="preserve"> means </w:t>
      </w:r>
      <w:r w:rsidR="00942757">
        <w:t xml:space="preserve">out of 100 patients positive for </w:t>
      </w:r>
      <w:r w:rsidR="00942757" w:rsidRPr="00DD6CE9">
        <w:rPr>
          <w:i/>
          <w:iCs/>
        </w:rPr>
        <w:t>MET</w:t>
      </w:r>
      <w:r w:rsidR="00942757">
        <w:t>amp GCN ≥10</w:t>
      </w:r>
      <w:r w:rsidR="005727D8">
        <w:t xml:space="preserve"> by FISH testing</w:t>
      </w:r>
      <w:r w:rsidR="00942757">
        <w:t xml:space="preserve">, only 68 would be correctly identified </w:t>
      </w:r>
      <w:r w:rsidR="00FD483B">
        <w:t xml:space="preserve">by NGS </w:t>
      </w:r>
      <w:r w:rsidR="00942757">
        <w:t xml:space="preserve">and go on to qualify for savolitinib in combination with osimertinib. </w:t>
      </w:r>
      <w:r w:rsidR="001966E2">
        <w:t>The other study to compare test performance of GCN ≥10 did so on treatment-naïve patients, and found</w:t>
      </w:r>
      <w:r w:rsidR="00B10296">
        <w:t xml:space="preserve"> the</w:t>
      </w:r>
      <w:r w:rsidR="00E8155F">
        <w:t xml:space="preserve"> </w:t>
      </w:r>
      <w:r w:rsidR="00D00480">
        <w:t xml:space="preserve">concordance </w:t>
      </w:r>
      <w:r w:rsidR="00B10296">
        <w:t xml:space="preserve">of NGS and FISH </w:t>
      </w:r>
      <w:r w:rsidR="00D00480">
        <w:t>was 80%</w:t>
      </w:r>
      <w:r w:rsidR="00C3625D">
        <w:t xml:space="preserve">. This improvement may be due to the fact that treatment-naïve tissue </w:t>
      </w:r>
      <w:r w:rsidR="002F1939">
        <w:t xml:space="preserve">has </w:t>
      </w:r>
      <w:r w:rsidR="000D3AE2">
        <w:t>less heterogeneity and may therefore be easier to analyse</w:t>
      </w:r>
      <w:r w:rsidR="00A959F2">
        <w:t xml:space="preserve"> by NGS</w:t>
      </w:r>
      <w:r w:rsidR="000D3AE2">
        <w:t xml:space="preserve"> compared to post-treatment tissue samples, which</w:t>
      </w:r>
      <w:r w:rsidR="005172DC">
        <w:t xml:space="preserve"> have substantially increased</w:t>
      </w:r>
      <w:r w:rsidR="00F376DC">
        <w:t xml:space="preserve"> intratumour </w:t>
      </w:r>
      <w:r w:rsidR="00797351">
        <w:t xml:space="preserve">mutations and </w:t>
      </w:r>
      <w:r w:rsidR="00F376DC">
        <w:t xml:space="preserve">heterogeneity </w:t>
      </w:r>
      <w:r w:rsidR="001C6CA2">
        <w:fldChar w:fldCharType="begin"/>
      </w:r>
      <w:r w:rsidR="001C6CA2">
        <w:instrText xml:space="preserve"> ADDIN EN.CITE &lt;EndNote&gt;&lt;Cite&gt;&lt;Author&gt;Oh&lt;/Author&gt;&lt;Year&gt;2025&lt;/Year&gt;&lt;RecNum&gt;610&lt;/RecNum&gt;&lt;DisplayText&gt;(Oh et al. 2025)&lt;/DisplayText&gt;&lt;record&gt;&lt;rec-number&gt;610&lt;/rec-number&gt;&lt;foreign-keys&gt;&lt;key app="EN" db-id="0dx0awzxqvse2met0e5peavcszd2xv5vs5zw" timestamp="1763096375"&gt;610&lt;/key&gt;&lt;/foreign-keys&gt;&lt;ref-type name="Journal Article"&gt;17&lt;/ref-type&gt;&lt;contributors&gt;&lt;authors&gt;&lt;author&gt;Oh, M. S.&lt;/author&gt;&lt;author&gt;Abascal, J.&lt;/author&gt;&lt;author&gt;Rennels, A. K.&lt;/author&gt;&lt;author&gt;Salehi-Rad, R.&lt;/author&gt;&lt;author&gt;Dubinett, S. M.&lt;/author&gt;&lt;author&gt;Liu, B.&lt;/author&gt;&lt;/authors&gt;&lt;/contributors&gt;&lt;auth-address&gt;Department of Medicine, David Geffen School of Medicine at UCLA, Los Angeles, CA 90095, USA.&amp;#xD;Department of Medicine, VA Greater Los Angeles Healthcare System, Los Angeles, CA 90073, USA.&amp;#xD;Jonsson Comprehensive Cancer Center, UCLA, Los Angeles, CA 90095, USA.&lt;/auth-address&gt;&lt;titles&gt;&lt;title&gt;Tumor Heterogeneity and the Immune Response in Non-Small Cell Lung Cancer: Emerging Insights and Implications for Immunotherapy&lt;/title&gt;&lt;secondary-title&gt;Cancers (Basel)&lt;/secondary-title&gt;&lt;/titles&gt;&lt;periodical&gt;&lt;full-title&gt;Cancers (Basel)&lt;/full-title&gt;&lt;/periodical&gt;&lt;volume&gt;17&lt;/volume&gt;&lt;number&gt;6&lt;/number&gt;&lt;edition&gt;20250319&lt;/edition&gt;&lt;keywords&gt;&lt;keyword&gt;heterogeneity&lt;/keyword&gt;&lt;keyword&gt;immunotherapy&lt;/keyword&gt;&lt;keyword&gt;non-small cell lung cancer&lt;/keyword&gt;&lt;keyword&gt;tumor evolution&lt;/keyword&gt;&lt;/keywords&gt;&lt;dates&gt;&lt;year&gt;2025&lt;/year&gt;&lt;pub-dates&gt;&lt;date&gt;Mar 19&lt;/date&gt;&lt;/pub-dates&gt;&lt;/dates&gt;&lt;isbn&gt;2072-6694 (Print)&amp;#xD;2072-6694&lt;/isbn&gt;&lt;accession-num&gt;40149360&lt;/accession-num&gt;&lt;urls&gt;&lt;/urls&gt;&lt;custom1&gt;S.M.D. is an advisory board member for EarlyDiagnostics and LungLife AI and previously served as an advisor to the Johnson and Johnson Lung Cancer Initiative and T-Cure Bioscience and received research funding from Johnson and Johnson Lung Cancer Initiative and Novartis.&lt;/custom1&gt;&lt;custom2&gt;PMC11941341&lt;/custom2&gt;&lt;electronic-resource-num&gt;10.3390/cancers17061027&lt;/electronic-resource-num&gt;&lt;remote-database-provider&gt;NLM&lt;/remote-database-provider&gt;&lt;language&gt;eng&lt;/language&gt;&lt;/record&gt;&lt;/Cite&gt;&lt;/EndNote&gt;</w:instrText>
      </w:r>
      <w:r w:rsidR="001C6CA2">
        <w:fldChar w:fldCharType="separate"/>
      </w:r>
      <w:r w:rsidR="001C6CA2">
        <w:rPr>
          <w:noProof/>
        </w:rPr>
        <w:t>(</w:t>
      </w:r>
      <w:hyperlink w:anchor="_ENREF_31" w:tooltip="Oh, 2025 #610" w:history="1">
        <w:r w:rsidR="00394A26">
          <w:rPr>
            <w:noProof/>
          </w:rPr>
          <w:t>Oh et al. 2025</w:t>
        </w:r>
      </w:hyperlink>
      <w:r w:rsidR="001C6CA2">
        <w:rPr>
          <w:noProof/>
        </w:rPr>
        <w:t>)</w:t>
      </w:r>
      <w:r w:rsidR="001C6CA2">
        <w:fldChar w:fldCharType="end"/>
      </w:r>
      <w:r w:rsidR="00034CA1">
        <w:t xml:space="preserve">. With an increase in heterogeneity, </w:t>
      </w:r>
      <w:r w:rsidR="00963824">
        <w:t>NGS signal and sequenc</w:t>
      </w:r>
      <w:r w:rsidR="00B239A5">
        <w:t>ing</w:t>
      </w:r>
      <w:r w:rsidR="00963824">
        <w:t xml:space="preserve"> depth may be lower, and as bulk NGS reads an ‘average’ picture of all cells in the sample, the target cell mutation may be diluted</w:t>
      </w:r>
      <w:r w:rsidR="00F46206">
        <w:t>, therefore increasing false negative</w:t>
      </w:r>
      <w:r w:rsidR="00003C87">
        <w:t xml:space="preserve"> results</w:t>
      </w:r>
      <w:r w:rsidR="00F46206">
        <w:t xml:space="preserve"> </w:t>
      </w:r>
      <w:r w:rsidR="00462C37">
        <w:fldChar w:fldCharType="begin">
          <w:fldData xml:space="preserve">PEVuZE5vdGU+PENpdGU+PEF1dGhvcj5LaW08L0F1dGhvcj48WWVhcj4yMDE5PC9ZZWFyPjxSZWNO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</w:fldData>
        </w:fldChar>
      </w:r>
      <w:r w:rsidR="00462C37">
        <w:instrText xml:space="preserve"> ADDIN EN.CITE </w:instrText>
      </w:r>
      <w:r w:rsidR="00462C37">
        <w:fldChar w:fldCharType="begin">
          <w:fldData xml:space="preserve">PEVuZE5vdGU+PENpdGU+PEF1dGhvcj5LaW08L0F1dGhvcj48WWVhcj4yMDE5PC9ZZWFyPjxSZWNO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</w:fldData>
        </w:fldChar>
      </w:r>
      <w:r w:rsidR="00462C37">
        <w:instrText xml:space="preserve"> ADDIN EN.CITE.DATA </w:instrText>
      </w:r>
      <w:r w:rsidR="00462C37">
        <w:fldChar w:fldCharType="end"/>
      </w:r>
      <w:r w:rsidR="00462C37">
        <w:fldChar w:fldCharType="separate"/>
      </w:r>
      <w:r w:rsidR="00462C37">
        <w:rPr>
          <w:noProof/>
        </w:rPr>
        <w:t>(</w:t>
      </w:r>
      <w:hyperlink w:anchor="_ENREF_20" w:tooltip="Kim, 2019 #612" w:history="1">
        <w:r w:rsidR="00394A26">
          <w:rPr>
            <w:noProof/>
          </w:rPr>
          <w:t>Kim et al. 2019</w:t>
        </w:r>
      </w:hyperlink>
      <w:r w:rsidR="00462C37">
        <w:rPr>
          <w:noProof/>
        </w:rPr>
        <w:t xml:space="preserve">; </w:t>
      </w:r>
      <w:hyperlink w:anchor="_ENREF_11" w:tooltip="Goldman, 2019 #613" w:history="1">
        <w:r w:rsidR="00394A26">
          <w:rPr>
            <w:noProof/>
          </w:rPr>
          <w:t>Goldman et al. 2019</w:t>
        </w:r>
      </w:hyperlink>
      <w:r w:rsidR="00462C37">
        <w:rPr>
          <w:noProof/>
        </w:rPr>
        <w:t>)</w:t>
      </w:r>
      <w:r w:rsidR="00462C37">
        <w:fldChar w:fldCharType="end"/>
      </w:r>
      <w:r w:rsidR="00F46206">
        <w:t>.</w:t>
      </w:r>
    </w:p>
    <w:p w14:paraId="76F3BBC3" w14:textId="77777777" w:rsidR="009724D5" w:rsidRDefault="00683092" w:rsidP="006C135F">
      <w:r>
        <w:t>Finally, the diagnostic challenge is further compounded by the fact that the sequential IHC then FISH test is being proposed to identify a small, specific group of patients who had a ‘false negative’ on IHC, as described by the submission’s Venn diagram (</w:t>
      </w:r>
      <w:r>
        <w:fldChar w:fldCharType="begin"/>
      </w:r>
      <w:r>
        <w:instrText xml:space="preserve"> REF _Ref214028562 \h </w:instrText>
      </w:r>
      <w:r>
        <w:fldChar w:fldCharType="separate"/>
      </w:r>
      <w:r w:rsidR="00F4377E">
        <w:t xml:space="preserve">Figure </w:t>
      </w:r>
      <w:r w:rsidR="00F4377E">
        <w:rPr>
          <w:noProof/>
        </w:rPr>
        <w:t>1</w:t>
      </w:r>
      <w:r>
        <w:fldChar w:fldCharType="end"/>
      </w:r>
      <w:r>
        <w:t>).</w:t>
      </w:r>
      <w:r w:rsidR="00276EA6">
        <w:t xml:space="preserve"> In the proposed context, the only reason to perform the FISH test is to identify the </w:t>
      </w:r>
      <w:r w:rsidR="00881337">
        <w:t xml:space="preserve">5% of the target population which the IHC test classified as ‘false negatives’. This proportion makes up </w:t>
      </w:r>
      <w:r w:rsidR="00A45F85">
        <w:t>25% of the FISH ‘true positive’ cases;</w:t>
      </w:r>
      <w:r>
        <w:t xml:space="preserve"> </w:t>
      </w:r>
      <w:r w:rsidR="00A45F85">
        <w:t>t</w:t>
      </w:r>
      <w:r w:rsidR="00443DD4">
        <w:t>his means that even if NGS and FISH had high agreement</w:t>
      </w:r>
      <w:r w:rsidR="00A45F85">
        <w:t xml:space="preserve"> (e.g. 80%)</w:t>
      </w:r>
      <w:r w:rsidR="00276EA6">
        <w:t xml:space="preserve">, </w:t>
      </w:r>
      <w:r w:rsidR="007D67CE">
        <w:t>it is unclear how many of the ‘true positive’ cases identified by NGS correspond to the ‘</w:t>
      </w:r>
      <w:r w:rsidR="001E1B88">
        <w:t>false</w:t>
      </w:r>
      <w:r w:rsidR="007D67CE">
        <w:t xml:space="preserve"> negative’ cases identified by IHC.</w:t>
      </w:r>
      <w:r w:rsidR="00BC792E">
        <w:t xml:space="preserve"> Stated another way, </w:t>
      </w:r>
      <w:r w:rsidR="00BE3317">
        <w:t xml:space="preserve">a scenario where </w:t>
      </w:r>
      <w:r w:rsidR="00CB02FF">
        <w:t xml:space="preserve">almost </w:t>
      </w:r>
      <w:r w:rsidR="00D34D86">
        <w:t>all</w:t>
      </w:r>
      <w:r w:rsidR="00CB02FF">
        <w:t xml:space="preserve"> the NGS true positive cases </w:t>
      </w:r>
      <w:r w:rsidR="00D47679">
        <w:t>fall within</w:t>
      </w:r>
      <w:r w:rsidR="00CB02FF">
        <w:t xml:space="preserve"> the IHC true positive cases cannot be ruled out; in this scenario, </w:t>
      </w:r>
      <w:r w:rsidR="00D47679">
        <w:t xml:space="preserve">there would be little benefit in performing </w:t>
      </w:r>
      <w:r w:rsidR="00675913">
        <w:t>sequential</w:t>
      </w:r>
      <w:r w:rsidR="00D47679">
        <w:t xml:space="preserve"> IHC and NGS test</w:t>
      </w:r>
      <w:r w:rsidR="00675913">
        <w:t>s</w:t>
      </w:r>
      <w:r w:rsidR="00D47679">
        <w:t>.</w:t>
      </w:r>
      <w:r w:rsidR="00786356">
        <w:t xml:space="preserve"> To resolve this </w:t>
      </w:r>
      <w:r w:rsidR="00015B91">
        <w:t>knowledge gap</w:t>
      </w:r>
      <w:r w:rsidR="00786356">
        <w:t xml:space="preserve">, a comparison of IHC90+, FISH10+ and NGS </w:t>
      </w:r>
      <w:r w:rsidR="00E32ACD">
        <w:t>on NSCLC who had progressed following a 3</w:t>
      </w:r>
      <w:r w:rsidR="00E32ACD" w:rsidRPr="00DD6CE9">
        <w:rPr>
          <w:vertAlign w:val="superscript"/>
        </w:rPr>
        <w:t>rd</w:t>
      </w:r>
      <w:r w:rsidR="00E32ACD">
        <w:t xml:space="preserve"> generation EGFR-TKI would be required</w:t>
      </w:r>
      <w:r w:rsidR="00E32ACD" w:rsidRPr="0025519B">
        <w:t>.</w:t>
      </w:r>
      <w:r w:rsidR="00015B91" w:rsidRPr="0025519B">
        <w:t xml:space="preserve"> </w:t>
      </w:r>
    </w:p>
    <w:p w14:paraId="4EFA2338" w14:textId="4D4E775B" w:rsidR="00AB5CEB" w:rsidRPr="00D5199A" w:rsidRDefault="00AB5CEB" w:rsidP="2183FBB7">
      <w:pPr>
        <w:rPr>
          <w:i/>
          <w:iCs/>
        </w:rPr>
      </w:pPr>
      <w:r w:rsidRPr="2183FBB7">
        <w:rPr>
          <w:i/>
          <w:iCs/>
        </w:rPr>
        <w:t xml:space="preserve">PASC noted the potential suitability of NGS for assessment of </w:t>
      </w:r>
      <w:r w:rsidR="295CF9E8" w:rsidRPr="2183FBB7">
        <w:rPr>
          <w:i/>
          <w:iCs/>
        </w:rPr>
        <w:t xml:space="preserve">high level </w:t>
      </w:r>
      <w:r w:rsidRPr="2183FBB7">
        <w:rPr>
          <w:i/>
          <w:iCs/>
        </w:rPr>
        <w:t>MET amplification. PASC noted that there were issues with using NGS to assess MET gene copy numbers because of the difficulty in differentiating between high level polysomy and genuine gene amplification under NGS testing (given the lack of relevant centromere control in NGS testing). PASC also noted the reduced reliability of NGS in heterogeneous cell populations with low tumour cell percentages. This is because the relevant measure of MET amplification is the average number of MET gene copies per tumour cell and not the average number across all cells in a sample (as measured by NGS), meaning that NGS can lead to a high false negative rate in case</w:t>
      </w:r>
      <w:r w:rsidR="004936B5" w:rsidRPr="2183FBB7">
        <w:rPr>
          <w:i/>
          <w:iCs/>
        </w:rPr>
        <w:t>s</w:t>
      </w:r>
      <w:r w:rsidRPr="2183FBB7">
        <w:rPr>
          <w:i/>
          <w:iCs/>
        </w:rPr>
        <w:t xml:space="preserve"> of low tumour cellularity or heterogeneity. The applicant stated that FISH is likely more reliable (sensitive) than NGS at detecting MET amplification. This is reflected in the relatively low NGS sensitivity of 68.42% as reported by Zheng et al 2024 in the NGS tissue sample subgroup with a threshold of GCN ≥10, which achieved concordance of 91.46%, with sensitivity 68.42% and specificity 98.41%. </w:t>
      </w:r>
    </w:p>
    <w:p w14:paraId="6D2602F8" w14:textId="4AAA154C" w:rsidR="00AB5CEB" w:rsidRPr="00D5199A" w:rsidRDefault="00AB5CEB" w:rsidP="2183FBB7">
      <w:pPr>
        <w:rPr>
          <w:i/>
          <w:iCs/>
        </w:rPr>
      </w:pPr>
      <w:r w:rsidRPr="2183FBB7">
        <w:rPr>
          <w:i/>
          <w:iCs/>
        </w:rPr>
        <w:lastRenderedPageBreak/>
        <w:t xml:space="preserve">PASC noted that while NGS studies generally seem to use a copy number &gt;5 as the cut off for MET amplification this is also problematic as there is a risk of misclassifying polysomy as amplification under this threshold, leading to more false positives than under FISH testing. The applicant further stated that in cases of high levels of MET amplification (&gt;10 copies), NGS can have close correlation to FISH, particularly when utilising new methodologies of computational ploidy, which may provide good accuracy with high cell/chromosome numbers, potentially making the accuracy of NGS acceptable. However, PASC noted that setting the gene copy cutoff number to 10 for NGS would likely lead to more false negative </w:t>
      </w:r>
      <w:r w:rsidR="00557790" w:rsidRPr="2183FBB7">
        <w:rPr>
          <w:i/>
          <w:iCs/>
        </w:rPr>
        <w:t>results</w:t>
      </w:r>
      <w:r w:rsidRPr="2183FBB7">
        <w:rPr>
          <w:i/>
          <w:iCs/>
        </w:rPr>
        <w:t xml:space="preserve"> than under FISH testing (as per reasons discussed above). </w:t>
      </w:r>
      <w:r w:rsidR="6C4FAB13" w:rsidRPr="2183FBB7">
        <w:rPr>
          <w:i/>
          <w:iCs/>
        </w:rPr>
        <w:t>Performing NGS for MET assessment also represents a more expensive option than IHC/FISH.</w:t>
      </w:r>
      <w:r w:rsidR="00DA4FFC">
        <w:rPr>
          <w:i/>
          <w:iCs/>
        </w:rPr>
        <w:t xml:space="preserve"> </w:t>
      </w:r>
    </w:p>
    <w:p w14:paraId="56BD1A15" w14:textId="526ABF8C" w:rsidR="005048DB" w:rsidRDefault="356AF4AF" w:rsidP="70D74C2C">
      <w:pPr>
        <w:rPr>
          <w:i/>
          <w:iCs/>
        </w:rPr>
      </w:pPr>
      <w:r w:rsidRPr="70D74C2C">
        <w:rPr>
          <w:i/>
          <w:iCs/>
        </w:rPr>
        <w:t>Therefore, PASC ultimately did not find NGS to be a relevant substitute for IHC or FISH testing, and concluded that it is not necessary to compare with FISH and IHC in the ADAR</w:t>
      </w:r>
      <w:r w:rsidR="009D628D" w:rsidRPr="70D74C2C">
        <w:rPr>
          <w:i/>
          <w:iCs/>
        </w:rPr>
        <w:t xml:space="preserve">. </w:t>
      </w:r>
    </w:p>
    <w:p w14:paraId="0A7BF2CD" w14:textId="24B79DD9" w:rsidR="003A0B57" w:rsidRPr="00DD6CE9" w:rsidRDefault="003A0B57" w:rsidP="006C135F">
      <w:pPr>
        <w:rPr>
          <w:b/>
          <w:bCs/>
        </w:rPr>
      </w:pPr>
      <w:r>
        <w:rPr>
          <w:b/>
          <w:bCs/>
        </w:rPr>
        <w:t>Registration status</w:t>
      </w:r>
    </w:p>
    <w:p w14:paraId="71D49E8E" w14:textId="4E9B9D88" w:rsidR="00AE1EDB" w:rsidRDefault="00AE1EDB" w:rsidP="2183FBB7">
      <w:pPr>
        <w:rPr>
          <w:rFonts w:eastAsiaTheme="minorEastAsia" w:cstheme="minorBidi"/>
        </w:rPr>
      </w:pPr>
      <w:r w:rsidRPr="2183FBB7">
        <w:rPr>
          <w:rFonts w:eastAsiaTheme="minorEastAsia" w:cstheme="minorBidi"/>
        </w:rPr>
        <w:t>The application stated MET overexpression/amplification testing with IHC/FISH has not been listed or registered or included in the ARTG by the Therapeutic Goods Administration (TGA), and</w:t>
      </w:r>
      <w:r w:rsidR="00CE4F9F">
        <w:t xml:space="preserve"> described that currently there are MBS Items for IHC  and FISH which have generic descriptors not specific to </w:t>
      </w:r>
      <w:r w:rsidR="00CB60C8">
        <w:t>MET testing</w:t>
      </w:r>
      <w:r w:rsidR="00681233">
        <w:t xml:space="preserve">; an independent search performed by the </w:t>
      </w:r>
      <w:r w:rsidR="00187A9C">
        <w:t xml:space="preserve">assessment group </w:t>
      </w:r>
      <w:r w:rsidR="00681233">
        <w:t>confirmed there are currently no</w:t>
      </w:r>
      <w:r w:rsidR="721A79C0">
        <w:t xml:space="preserve"> specific</w:t>
      </w:r>
      <w:r w:rsidR="00681233">
        <w:t xml:space="preserve"> MET overexpression/amplification listings</w:t>
      </w:r>
      <w:r w:rsidR="00CE4F9F">
        <w:t>.</w:t>
      </w:r>
      <w:r w:rsidR="0940B022">
        <w:t xml:space="preserve"> There are generic IHC items on the MBS that could be used for MET testing.</w:t>
      </w:r>
      <w:r w:rsidR="00CE4F9F">
        <w:t xml:space="preserve"> The application anticipated that laboratories would develop in-house in vitro diagnostic (IVD) solutions that meet the National Pathology Accreditation Advisory Council (NPAAC) Companion Diagnostic standards, and that manufacturers, including the clinical trial manufacturers, may register their IVDs on the Australian Register of Therapeutic Goods (ARTG). </w:t>
      </w:r>
      <w:r w:rsidRPr="2183FBB7">
        <w:rPr>
          <w:rFonts w:eastAsiaTheme="minorEastAsia" w:cstheme="minorBidi"/>
        </w:rPr>
        <w:t>A letter from Peter MacCallum Cancer Centre</w:t>
      </w:r>
      <w:r w:rsidR="00D8798C">
        <w:t xml:space="preserve"> dated 16 September 2025 </w:t>
      </w:r>
      <w:r w:rsidRPr="2183FBB7">
        <w:rPr>
          <w:rFonts w:eastAsiaTheme="minorEastAsia" w:cstheme="minorBidi"/>
        </w:rPr>
        <w:t>confirmed that the notification for MET IHC and FISH testing has been submitted for National Association of Testing Authorities (NATA) accreditation.</w:t>
      </w:r>
      <w:r w:rsidR="007C1D60" w:rsidRPr="2183FBB7">
        <w:rPr>
          <w:rFonts w:eastAsiaTheme="minorEastAsia" w:cstheme="minorBidi"/>
        </w:rPr>
        <w:t xml:space="preserve"> An independent search found a range of NATA accredited laboratories which </w:t>
      </w:r>
      <w:r w:rsidR="002A19E5" w:rsidRPr="2183FBB7">
        <w:rPr>
          <w:rFonts w:eastAsiaTheme="minorEastAsia" w:cstheme="minorBidi"/>
        </w:rPr>
        <w:t>c</w:t>
      </w:r>
      <w:r w:rsidR="007C1D60" w:rsidRPr="2183FBB7">
        <w:rPr>
          <w:rFonts w:eastAsiaTheme="minorEastAsia" w:cstheme="minorBidi"/>
        </w:rPr>
        <w:t xml:space="preserve">ould test for </w:t>
      </w:r>
      <w:r w:rsidR="007C1D60" w:rsidRPr="2183FBB7">
        <w:rPr>
          <w:rFonts w:eastAsiaTheme="minorEastAsia" w:cstheme="minorBidi"/>
          <w:i/>
          <w:iCs/>
        </w:rPr>
        <w:t>MET</w:t>
      </w:r>
      <w:r w:rsidR="007C1D60" w:rsidRPr="2183FBB7">
        <w:rPr>
          <w:rFonts w:eastAsiaTheme="minorEastAsia" w:cstheme="minorBidi"/>
        </w:rPr>
        <w:t xml:space="preserve"> skipping mutations, however none which </w:t>
      </w:r>
      <w:r w:rsidR="003E153B" w:rsidRPr="2183FBB7">
        <w:rPr>
          <w:rFonts w:eastAsiaTheme="minorEastAsia" w:cstheme="minorBidi"/>
        </w:rPr>
        <w:t>were NATA accredited for</w:t>
      </w:r>
      <w:r w:rsidR="007C1D60" w:rsidRPr="2183FBB7">
        <w:rPr>
          <w:rFonts w:eastAsiaTheme="minorEastAsia" w:cstheme="minorBidi"/>
        </w:rPr>
        <w:t xml:space="preserve"> test</w:t>
      </w:r>
      <w:r w:rsidR="003E153B" w:rsidRPr="2183FBB7">
        <w:rPr>
          <w:rFonts w:eastAsiaTheme="minorEastAsia" w:cstheme="minorBidi"/>
        </w:rPr>
        <w:t>ing</w:t>
      </w:r>
      <w:r w:rsidR="007C1D60" w:rsidRPr="2183FBB7">
        <w:rPr>
          <w:rFonts w:eastAsiaTheme="minorEastAsia" w:cstheme="minorBidi"/>
        </w:rPr>
        <w:t xml:space="preserve"> for MET overexpression/amplification.</w:t>
      </w:r>
    </w:p>
    <w:p w14:paraId="5A79863D" w14:textId="100C194E" w:rsidR="00717B4B" w:rsidRPr="00DD6CE9" w:rsidRDefault="00717B4B" w:rsidP="00AE1EDB">
      <w:pPr>
        <w:rPr>
          <w:b/>
          <w:bCs/>
        </w:rPr>
      </w:pPr>
      <w:r>
        <w:rPr>
          <w:b/>
          <w:bCs/>
        </w:rPr>
        <w:t>Tissue specimen collection</w:t>
      </w:r>
    </w:p>
    <w:p w14:paraId="31ACE371" w14:textId="44446BF1" w:rsidR="00CE4F9F" w:rsidRDefault="00C61570" w:rsidP="006C135F">
      <w:r w:rsidRPr="00BD3088">
        <w:t xml:space="preserve">A specialist (e.g. thoracic surgeon, interventional radiologist) collects the specimen and </w:t>
      </w:r>
      <w:r>
        <w:t xml:space="preserve">completes </w:t>
      </w:r>
      <w:r w:rsidRPr="00BD3088">
        <w:t xml:space="preserve">a test request form (e.g. medical oncologist, thoracic surgeon) for IHC and FISH testing </w:t>
      </w:r>
      <w:r>
        <w:t xml:space="preserve">for </w:t>
      </w:r>
      <w:r w:rsidRPr="00BD3088">
        <w:t>MET alterations.</w:t>
      </w:r>
      <w:r>
        <w:t xml:space="preserve"> </w:t>
      </w:r>
      <w:r w:rsidR="00CE4F9F" w:rsidRPr="00BD3088">
        <w:t xml:space="preserve">A registered anatomical pathologist is responsible for conducting the detection, diagnosis and reporting of the pathology results which guide treatment. </w:t>
      </w:r>
    </w:p>
    <w:p w14:paraId="55F1BEB3" w14:textId="3D648566" w:rsidR="008F4C5A" w:rsidRDefault="00CE4F9F" w:rsidP="009B1F90">
      <w:r>
        <w:t>The application stated that obtaining the tissue sample will be the primary limitation on the provision of the new technology. No details were provided in the application to highlight the anticipated re-biopsy procedures undertaken, the estimated success rates of the different re-biopsy techniques, or the associated risk of complication with the procedures.</w:t>
      </w:r>
      <w:r w:rsidR="00590AAC">
        <w:t xml:space="preserve"> </w:t>
      </w:r>
    </w:p>
    <w:p w14:paraId="220CC442" w14:textId="6E733CD6" w:rsidR="00CE4F9F" w:rsidRDefault="00CE4F9F" w:rsidP="009B1F90">
      <w:r>
        <w:t>Potential approaches to biopsy collection, listed in order of invasiveness are as follow:</w:t>
      </w:r>
    </w:p>
    <w:p w14:paraId="0BA948E6" w14:textId="77777777" w:rsidR="00CE4F9F" w:rsidRDefault="00CE4F9F" w:rsidP="00F66893">
      <w:pPr>
        <w:pStyle w:val="ListParagraph"/>
        <w:numPr>
          <w:ilvl w:val="0"/>
          <w:numId w:val="12"/>
        </w:numPr>
        <w:spacing w:after="160" w:line="278" w:lineRule="auto"/>
        <w:ind w:left="714" w:hanging="357"/>
      </w:pPr>
      <w:r>
        <w:t>Fine needle aspirate</w:t>
      </w:r>
    </w:p>
    <w:p w14:paraId="785E5367" w14:textId="77777777" w:rsidR="00CE4F9F" w:rsidRDefault="00CE4F9F" w:rsidP="00F66893">
      <w:pPr>
        <w:pStyle w:val="ListParagraph"/>
        <w:numPr>
          <w:ilvl w:val="0"/>
          <w:numId w:val="12"/>
        </w:numPr>
        <w:spacing w:after="160" w:line="278" w:lineRule="auto"/>
        <w:ind w:left="714" w:hanging="357"/>
      </w:pPr>
      <w:r>
        <w:t>Core needle biopsy</w:t>
      </w:r>
    </w:p>
    <w:p w14:paraId="55B28AEE" w14:textId="77777777" w:rsidR="00CE4F9F" w:rsidRDefault="00CE4F9F" w:rsidP="00F66893">
      <w:pPr>
        <w:pStyle w:val="ListParagraph"/>
        <w:numPr>
          <w:ilvl w:val="0"/>
          <w:numId w:val="12"/>
        </w:numPr>
        <w:spacing w:after="160" w:line="278" w:lineRule="auto"/>
        <w:ind w:left="714" w:hanging="357"/>
      </w:pPr>
      <w:r>
        <w:t xml:space="preserve">Tissue sample </w:t>
      </w:r>
    </w:p>
    <w:p w14:paraId="2D9DD122" w14:textId="510C98F5" w:rsidR="00CE4F9F" w:rsidRDefault="00CE4F9F" w:rsidP="002A0866">
      <w:pPr>
        <w:keepNext/>
        <w:keepLines/>
      </w:pPr>
      <w:r>
        <w:lastRenderedPageBreak/>
        <w:t>Method of collection of these biopsies may include:</w:t>
      </w:r>
    </w:p>
    <w:p w14:paraId="4FDE70EB" w14:textId="77777777" w:rsidR="00CE4F9F" w:rsidRDefault="00CE4F9F" w:rsidP="002A0866">
      <w:pPr>
        <w:pStyle w:val="ListParagraph"/>
        <w:keepNext/>
        <w:keepLines/>
        <w:numPr>
          <w:ilvl w:val="0"/>
          <w:numId w:val="12"/>
        </w:numPr>
        <w:spacing w:after="160" w:line="278" w:lineRule="auto"/>
      </w:pPr>
      <w:r w:rsidRPr="001936A6">
        <w:t>Percutaneous Transthoracic Lung Biopsy</w:t>
      </w:r>
      <w:r>
        <w:t xml:space="preserve"> (interventional radiology)</w:t>
      </w:r>
    </w:p>
    <w:p w14:paraId="239ECA34" w14:textId="77777777" w:rsidR="00CE4F9F" w:rsidRDefault="00CE4F9F" w:rsidP="004B6097">
      <w:pPr>
        <w:pStyle w:val="ListParagraph"/>
        <w:numPr>
          <w:ilvl w:val="0"/>
          <w:numId w:val="12"/>
        </w:numPr>
        <w:spacing w:after="160" w:line="278" w:lineRule="auto"/>
      </w:pPr>
      <w:r>
        <w:t>Transbronchial biopsy (flexible bronchoscopy)</w:t>
      </w:r>
    </w:p>
    <w:p w14:paraId="1DBFF6C6" w14:textId="77777777" w:rsidR="00CE4F9F" w:rsidRDefault="00CE4F9F" w:rsidP="004B6097">
      <w:pPr>
        <w:pStyle w:val="ListParagraph"/>
        <w:numPr>
          <w:ilvl w:val="0"/>
          <w:numId w:val="12"/>
        </w:numPr>
        <w:spacing w:after="160" w:line="278" w:lineRule="auto"/>
      </w:pPr>
      <w:r>
        <w:t>Video-Assisted thoracic surgery (VATS) (thoracic surgery)</w:t>
      </w:r>
    </w:p>
    <w:p w14:paraId="686AC126" w14:textId="58D189CC" w:rsidR="00CE4F9F" w:rsidRDefault="00CE4F9F" w:rsidP="004B6097">
      <w:pPr>
        <w:pStyle w:val="ListParagraph"/>
        <w:numPr>
          <w:ilvl w:val="0"/>
          <w:numId w:val="12"/>
        </w:numPr>
        <w:spacing w:after="160" w:line="278" w:lineRule="auto"/>
      </w:pPr>
      <w:r>
        <w:t>Open Lung Biopsy (thoracic surgery) – note this is an unlikely approach for this target population</w:t>
      </w:r>
    </w:p>
    <w:p w14:paraId="4E865700" w14:textId="03C74F79" w:rsidR="00A17A90" w:rsidRDefault="00A17A90" w:rsidP="006C135F">
      <w:r>
        <w:t xml:space="preserve">Biopsy </w:t>
      </w:r>
      <w:r w:rsidR="007F2942">
        <w:t>technique</w:t>
      </w:r>
      <w:r w:rsidR="002031E3">
        <w:t>/</w:t>
      </w:r>
      <w:r w:rsidR="007F2942">
        <w:t xml:space="preserve">approach </w:t>
      </w:r>
      <w:r w:rsidR="005F3012">
        <w:t xml:space="preserve">primarily depends </w:t>
      </w:r>
      <w:r w:rsidR="007F2942">
        <w:t>on the location and least invasive access to tumour tissue</w:t>
      </w:r>
      <w:r w:rsidR="004336F0">
        <w:t>, as well as clinician advice and preference</w:t>
      </w:r>
      <w:r w:rsidR="005F3012">
        <w:t xml:space="preserve">. </w:t>
      </w:r>
      <w:r w:rsidR="00E73D4C">
        <w:t xml:space="preserve">In the re-biopsy setting, </w:t>
      </w:r>
      <w:r w:rsidR="005F3012">
        <w:t xml:space="preserve">percutaneous transthoracic lung biopsy </w:t>
      </w:r>
      <w:r w:rsidR="0090349A">
        <w:t>and transbronchial biopsies are</w:t>
      </w:r>
      <w:r w:rsidR="005F3012">
        <w:t xml:space="preserve"> preferable</w:t>
      </w:r>
      <w:r w:rsidR="0090349A">
        <w:t xml:space="preserve">. </w:t>
      </w:r>
      <w:r w:rsidR="004D70D6">
        <w:t>The transthoracic lung biopsy</w:t>
      </w:r>
      <w:r w:rsidR="0090349A">
        <w:t xml:space="preserve"> </w:t>
      </w:r>
      <w:r w:rsidR="002031E3">
        <w:t>may be performed using either a fine needle aspirate or core needl</w:t>
      </w:r>
      <w:r w:rsidR="00473A95">
        <w:t>e biopsy</w:t>
      </w:r>
      <w:r w:rsidR="004D70D6">
        <w:t xml:space="preserve">; transbronchial </w:t>
      </w:r>
      <w:r w:rsidR="00A3402C">
        <w:t>typically take multiple small tissue samples, noting these samples are prone to crush artefact</w:t>
      </w:r>
      <w:r w:rsidR="00C43580">
        <w:t xml:space="preserve"> which may be ameliorated through use of </w:t>
      </w:r>
      <w:r w:rsidR="004336F0">
        <w:t>cryobiopsy (freezing tissue prior to collection)</w:t>
      </w:r>
      <w:r w:rsidR="00A3402C">
        <w:t>.</w:t>
      </w:r>
      <w:r w:rsidR="002E32B3">
        <w:t xml:space="preserve"> Test accuracy may be affect</w:t>
      </w:r>
      <w:r w:rsidR="001E1D3E">
        <w:t>ed</w:t>
      </w:r>
      <w:r w:rsidR="002E32B3">
        <w:t xml:space="preserve"> by biopsy type; for example, fine needle aspirates are not recommended for use with IHC, and crush artefacts may affect</w:t>
      </w:r>
      <w:r w:rsidR="0034706D">
        <w:t xml:space="preserve"> the test accuracy of</w:t>
      </w:r>
      <w:r w:rsidR="002E32B3">
        <w:t xml:space="preserve"> IHC and FISH.</w:t>
      </w:r>
      <w:r w:rsidR="0042689C">
        <w:t xml:space="preserve"> VATS has largely replaced open lung biopsy due to its less invasive nature, and is reserved for collecting larger tissue samples and/or lymph nodes to establish initial diagnosis</w:t>
      </w:r>
      <w:r w:rsidR="004C0CE6">
        <w:t xml:space="preserve"> </w:t>
      </w:r>
      <w:r w:rsidR="00217B12">
        <w:fldChar w:fldCharType="begin"/>
      </w:r>
      <w:r w:rsidR="00217B12">
        <w:instrText xml:space="preserve"> ADDIN EN.CITE &lt;EndNote&gt;&lt;Cite&gt;&lt;Author&gt;Modi&lt;/Author&gt;&lt;Year&gt;2025&lt;/Year&gt;&lt;RecNum&gt;593&lt;/RecNum&gt;&lt;DisplayText&gt;(Modi and Uppe 2025)&lt;/DisplayText&gt;&lt;record&gt;&lt;rec-number&gt;593&lt;/rec-number&gt;&lt;foreign-keys&gt;&lt;key app="EN" db-id="0dx0awzxqvse2met0e5peavcszd2xv5vs5zw" timestamp="1763014514"&gt;593&lt;/key&gt;&lt;/foreign-keys&gt;&lt;ref-type name="Book Section"&gt;5&lt;/ref-type&gt;&lt;contributors&gt;&lt;authors&gt;&lt;author&gt;Modi, P.&lt;/author&gt;&lt;author&gt;Uppe, A.&lt;/author&gt;&lt;/authors&gt;&lt;/contributors&gt;&lt;auth-address&gt;North Mississippi Medical Center, Tupelo, MS&amp;#xD;DY Patil Hospital, Navi Mumbai&lt;/auth-address&gt;&lt;titles&gt;&lt;title&gt;Lung Biopsy Techniques and Clinical Significance&lt;/title&gt;&lt;secondary-title&gt;StatPearls&lt;/secondary-title&gt;&lt;/titles&gt;&lt;dates&gt;&lt;year&gt;2025&lt;/year&gt;&lt;/dates&gt;&lt;pub-location&gt;Treasure Island (FL)&lt;/pub-location&gt;&lt;publisher&gt;StatPearls Publishing&amp;#xD;Copyright © 2025, StatPearls Publishing LLC.&lt;/publisher&gt;&lt;accession-num&gt;33085300&lt;/accession-num&gt;&lt;urls&gt;&lt;/urls&gt;&lt;language&gt;eng&lt;/language&gt;&lt;/record&gt;&lt;/Cite&gt;&lt;/EndNote&gt;</w:instrText>
      </w:r>
      <w:r w:rsidR="00217B12">
        <w:fldChar w:fldCharType="separate"/>
      </w:r>
      <w:r w:rsidR="00217B12">
        <w:rPr>
          <w:noProof/>
        </w:rPr>
        <w:t>(</w:t>
      </w:r>
      <w:hyperlink w:anchor="_ENREF_26" w:tooltip="Modi, 2025 #593" w:history="1">
        <w:r w:rsidR="00394A26">
          <w:rPr>
            <w:noProof/>
          </w:rPr>
          <w:t>Modi and Uppe 2025</w:t>
        </w:r>
      </w:hyperlink>
      <w:r w:rsidR="00217B12">
        <w:rPr>
          <w:noProof/>
        </w:rPr>
        <w:t>)</w:t>
      </w:r>
      <w:r w:rsidR="00217B12">
        <w:fldChar w:fldCharType="end"/>
      </w:r>
      <w:r w:rsidR="0042689C">
        <w:t>.</w:t>
      </w:r>
    </w:p>
    <w:p w14:paraId="18A3135B" w14:textId="4BA7A6B6" w:rsidR="00CE4F9F" w:rsidRPr="00911371" w:rsidRDefault="00CE4F9F" w:rsidP="006C135F">
      <w:r w:rsidRPr="00911371">
        <w:t xml:space="preserve">The biopsy procedure is not trivial, with a range of risks depending on approach and technique. A recent publication estimated that following a minimally invasive percutaneous CT-guided </w:t>
      </w:r>
      <w:r w:rsidR="006D4527">
        <w:t xml:space="preserve">core </w:t>
      </w:r>
      <w:r w:rsidRPr="00911371">
        <w:t>needle biopsy</w:t>
      </w:r>
      <w:r w:rsidR="00704ED9">
        <w:t xml:space="preserve"> in patients with </w:t>
      </w:r>
      <w:r w:rsidR="006161A4">
        <w:t>NSCLC</w:t>
      </w:r>
      <w:r w:rsidRPr="00911371">
        <w:t>, 32.7% of patients in this population experienced a complication at re-biopsy with 10.6% experiencing a pulmonary haemorrhage and 20.4% experiencing a pneumothorax, however most of these were low-grade (Grade 1-2)</w:t>
      </w:r>
      <w:r w:rsidR="009C33DD">
        <w:t xml:space="preserve"> </w:t>
      </w:r>
      <w:r w:rsidR="00D03C0A">
        <w:fldChar w:fldCharType="begin">
          <w:fldData xml:space="preserve">PEVuZE5vdGU+PENpdGU+PEF1dGhvcj5XYW5nPC9BdXRob3I+PFllYXI+MjAyNDwvWWVhcj48UmVj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xMTI5NTU3PC9jdXN0b20yPjxl
bGVjdHJvbmljLXJlc291cmNlLW51bT4xMC4zMzg5L2ZvbmMuMjAyNC4xMzY3NjAzPC9lbGVjdHJv
bmljLXJlc291cmNlLW51bT48cmVtb3RlLWRhdGFiYXNlLXByb3ZpZGVyPk5MTTwvcmVtb3RlLWRh
dGFiYXNlLXByb3ZpZGVyPjxsYW5ndWFnZT5lbmc8L2xhbmd1YWdlPjwvcmVjb3JkPjwvQ2l0ZT48
L0VuZE5vdGU+
</w:fldData>
        </w:fldChar>
      </w:r>
      <w:r w:rsidR="00D03C0A">
        <w:instrText xml:space="preserve"> ADDIN EN.CITE </w:instrText>
      </w:r>
      <w:r w:rsidR="00D03C0A">
        <w:fldChar w:fldCharType="begin">
          <w:fldData xml:space="preserve">PEVuZE5vdGU+PENpdGU+PEF1dGhvcj5XYW5nPC9BdXRob3I+PFllYXI+MjAyNDwvWWVhcj48UmVj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xMTI5NTU3PC9jdXN0b20yPjxl
bGVjdHJvbmljLXJlc291cmNlLW51bT4xMC4zMzg5L2ZvbmMuMjAyNC4xMzY3NjAzPC9lbGVjdHJv
bmljLXJlc291cmNlLW51bT48cmVtb3RlLWRhdGFiYXNlLXByb3ZpZGVyPk5MTTwvcmVtb3RlLWRh
dGFiYXNlLXByb3ZpZGVyPjxsYW5ndWFnZT5lbmc8L2xhbmd1YWdlPjwvcmVjb3JkPjwvQ2l0ZT48
L0VuZE5vdGU+
</w:fldData>
        </w:fldChar>
      </w:r>
      <w:r w:rsidR="00D03C0A">
        <w:instrText xml:space="preserve"> ADDIN EN.CITE.DATA </w:instrText>
      </w:r>
      <w:r w:rsidR="00D03C0A">
        <w:fldChar w:fldCharType="end"/>
      </w:r>
      <w:r w:rsidR="00D03C0A">
        <w:fldChar w:fldCharType="separate"/>
      </w:r>
      <w:r w:rsidR="00D03C0A">
        <w:rPr>
          <w:noProof/>
        </w:rPr>
        <w:t>(</w:t>
      </w:r>
      <w:hyperlink w:anchor="_ENREF_40" w:tooltip="Wang, 2024 #590" w:history="1">
        <w:r w:rsidR="00394A26">
          <w:rPr>
            <w:noProof/>
          </w:rPr>
          <w:t>Wang et al. 2024</w:t>
        </w:r>
      </w:hyperlink>
      <w:r w:rsidR="00D03C0A">
        <w:rPr>
          <w:noProof/>
        </w:rPr>
        <w:t>)</w:t>
      </w:r>
      <w:r w:rsidR="00D03C0A">
        <w:fldChar w:fldCharType="end"/>
      </w:r>
      <w:r w:rsidRPr="00911371">
        <w:t>.</w:t>
      </w:r>
    </w:p>
    <w:p w14:paraId="7A25CEE3" w14:textId="545E7D8F" w:rsidR="00860431" w:rsidRDefault="00860431" w:rsidP="006C135F">
      <w:r w:rsidRPr="00860431">
        <w:t>Currently no targeted treatments are available for MET-driven resistance in post-osimertinib patients</w:t>
      </w:r>
      <w:r w:rsidR="00375C6E">
        <w:t xml:space="preserve"> in Australia</w:t>
      </w:r>
      <w:r w:rsidRPr="00860431">
        <w:t>. Patients who progress post</w:t>
      </w:r>
      <w:r w:rsidR="00F6746A">
        <w:t>-</w:t>
      </w:r>
      <w:r w:rsidRPr="00860431">
        <w:t xml:space="preserve">osimertinib are not </w:t>
      </w:r>
      <w:r w:rsidR="005A3394">
        <w:t xml:space="preserve">currently </w:t>
      </w:r>
      <w:r w:rsidRPr="00860431">
        <w:t>routinely tested for MET amplification/overexpression; instead, they receive platinum-based doublet chemotherapy</w:t>
      </w:r>
      <w:r w:rsidR="00B62B20">
        <w:t xml:space="preserve"> or move onto palliative care</w:t>
      </w:r>
      <w:r w:rsidR="00A160B3">
        <w:t xml:space="preserve"> </w:t>
      </w:r>
      <w:r w:rsidR="00217B12">
        <w:fldChar w:fldCharType="begin">
          <w:fldData xml:space="preserve">PEVuZE5vdGU+PENpdGU+PEF1dGhvcj5OZ288L0F1dGhvcj48WWVhcj4yMDIzPC9ZZWFyPjxSZWNO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</w:fldData>
        </w:fldChar>
      </w:r>
      <w:r w:rsidR="00217B12">
        <w:instrText xml:space="preserve"> ADDIN EN.CITE </w:instrText>
      </w:r>
      <w:r w:rsidR="00217B12">
        <w:fldChar w:fldCharType="begin">
          <w:fldData xml:space="preserve">PEVuZE5vdGU+PENpdGU+PEF1dGhvcj5OZ288L0F1dGhvcj48WWVhcj4yMDIzPC9ZZWFyPjxSZWNO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</w:fldData>
        </w:fldChar>
      </w:r>
      <w:r w:rsidR="00217B12">
        <w:instrText xml:space="preserve"> ADDIN EN.CITE.DATA </w:instrText>
      </w:r>
      <w:r w:rsidR="00217B12">
        <w:fldChar w:fldCharType="end"/>
      </w:r>
      <w:r w:rsidR="00217B12">
        <w:fldChar w:fldCharType="separate"/>
      </w:r>
      <w:r w:rsidR="00217B12">
        <w:rPr>
          <w:noProof/>
        </w:rPr>
        <w:t>(</w:t>
      </w:r>
      <w:hyperlink w:anchor="_ENREF_29" w:tooltip="Ngo, 2023 #591" w:history="1">
        <w:r w:rsidR="00394A26">
          <w:rPr>
            <w:noProof/>
          </w:rPr>
          <w:t>Ngo et al. 2023</w:t>
        </w:r>
      </w:hyperlink>
      <w:r w:rsidR="00217B12">
        <w:rPr>
          <w:noProof/>
        </w:rPr>
        <w:t>)</w:t>
      </w:r>
      <w:r w:rsidR="00217B12">
        <w:fldChar w:fldCharType="end"/>
      </w:r>
      <w:r w:rsidR="00B62B20">
        <w:t>.</w:t>
      </w:r>
    </w:p>
    <w:p w14:paraId="48439BB4" w14:textId="7B8DE8CA" w:rsidR="1AA6D26B" w:rsidRPr="00CD7267" w:rsidRDefault="008E23BF" w:rsidP="00CD7267">
      <w:r>
        <w:t>The application</w:t>
      </w:r>
      <w:r w:rsidR="00321D49">
        <w:t>’</w:t>
      </w:r>
      <w:r>
        <w:t xml:space="preserve">s proposed </w:t>
      </w:r>
      <w:r w:rsidR="00D065AE">
        <w:t>clinical algorithm</w:t>
      </w:r>
      <w:r w:rsidR="005F1426">
        <w:t xml:space="preserve"> did not </w:t>
      </w:r>
      <w:r w:rsidR="00A1754A">
        <w:t xml:space="preserve">include in the population, </w:t>
      </w:r>
      <w:r w:rsidR="004E0D6A">
        <w:t xml:space="preserve">patients who </w:t>
      </w:r>
      <w:r w:rsidR="005C59D2">
        <w:t xml:space="preserve">are </w:t>
      </w:r>
      <w:r w:rsidR="00822725">
        <w:t xml:space="preserve">tested </w:t>
      </w:r>
      <w:r w:rsidR="005C59D2">
        <w:t>for HT to SCLC</w:t>
      </w:r>
      <w:r w:rsidR="00A13764">
        <w:t xml:space="preserve"> and noted to still have NSCLC</w:t>
      </w:r>
      <w:r w:rsidR="00D57820">
        <w:t xml:space="preserve"> who</w:t>
      </w:r>
      <w:r w:rsidR="00A13764">
        <w:t xml:space="preserve"> </w:t>
      </w:r>
      <w:r w:rsidR="005C6B6A">
        <w:t xml:space="preserve">may </w:t>
      </w:r>
      <w:r w:rsidR="004C5809">
        <w:t>require</w:t>
      </w:r>
      <w:r w:rsidR="005C6B6A">
        <w:t xml:space="preserve"> </w:t>
      </w:r>
      <w:r w:rsidR="00D57820">
        <w:t xml:space="preserve">further </w:t>
      </w:r>
      <w:r w:rsidR="00FB209C">
        <w:t>test</w:t>
      </w:r>
      <w:r w:rsidR="00572A54">
        <w:t>ing</w:t>
      </w:r>
      <w:r w:rsidR="00FB209C">
        <w:t xml:space="preserve"> for </w:t>
      </w:r>
      <w:r w:rsidR="003216A8">
        <w:t>MET amplification or overexpression with IHC and</w:t>
      </w:r>
      <w:r w:rsidR="00377B0C">
        <w:t>/or</w:t>
      </w:r>
      <w:r w:rsidR="003216A8">
        <w:t xml:space="preserve"> FISH testing</w:t>
      </w:r>
      <w:r w:rsidR="006D3353">
        <w:t>.</w:t>
      </w:r>
      <w:r w:rsidR="00D96DFE">
        <w:t xml:space="preserve"> In the pre-PASC teleconference, the applicant confirmed that patients who tested negative for HT to SCLC should form part of the target population.</w:t>
      </w:r>
      <w:r w:rsidR="006D3353">
        <w:t xml:space="preserve"> </w:t>
      </w:r>
      <w:r w:rsidR="00A17BE9">
        <w:t xml:space="preserve">The </w:t>
      </w:r>
      <w:r w:rsidR="006E21A4">
        <w:t xml:space="preserve">applicant </w:t>
      </w:r>
      <w:r w:rsidR="00A17BE9">
        <w:t>confirmed that MET amplification/overexpression may occur in</w:t>
      </w:r>
      <w:r w:rsidR="00E55336">
        <w:t xml:space="preserve"> patients’</w:t>
      </w:r>
      <w:r w:rsidR="00A17BE9">
        <w:t xml:space="preserve"> tumours which have had HT to SCLC. </w:t>
      </w:r>
      <w:r w:rsidR="00B568DB">
        <w:t>W</w:t>
      </w:r>
      <w:r w:rsidR="00E159AE">
        <w:t xml:space="preserve">ithout </w:t>
      </w:r>
      <w:r w:rsidR="00493FC4">
        <w:t>confirming the</w:t>
      </w:r>
      <w:r w:rsidR="00DC701C">
        <w:t xml:space="preserve"> specimen’s morphology</w:t>
      </w:r>
      <w:r w:rsidR="00E159AE">
        <w:t xml:space="preserve">, it is possible a small number of patients with HT to SCLC, who are outside </w:t>
      </w:r>
      <w:r w:rsidR="003B7D70">
        <w:t xml:space="preserve">the </w:t>
      </w:r>
      <w:r w:rsidR="00E159AE">
        <w:t>target population, could be treated with savolitinib in combination with osimertinib.</w:t>
      </w:r>
      <w:r w:rsidR="00BD23A0">
        <w:t xml:space="preserve"> </w:t>
      </w:r>
    </w:p>
    <w:p w14:paraId="665B0675" w14:textId="626466B3" w:rsidR="007A66C8" w:rsidRPr="008F1532" w:rsidRDefault="007A66C8" w:rsidP="038335E8">
      <w:pPr>
        <w:pStyle w:val="Heading3"/>
        <w:spacing w:after="168"/>
        <w:rPr>
          <w:iCs/>
        </w:rPr>
      </w:pPr>
      <w:r>
        <w:t>Comparator</w:t>
      </w:r>
    </w:p>
    <w:p w14:paraId="06CAF44D" w14:textId="72D209FD" w:rsidR="000E4C3F" w:rsidRPr="00E85BBD" w:rsidRDefault="000E4C3F" w:rsidP="00E85BBD">
      <w:pPr>
        <w:pStyle w:val="Instructionaltext"/>
        <w:rPr>
          <w:color w:val="000000" w:themeColor="text1"/>
        </w:rPr>
      </w:pPr>
      <w:r w:rsidRPr="00E85BBD">
        <w:rPr>
          <w:color w:val="000000" w:themeColor="text1"/>
        </w:rPr>
        <w:t xml:space="preserve">The proposed comparator reflects the current testing and treatment pathways for patients with </w:t>
      </w:r>
      <w:r w:rsidR="0062479D" w:rsidRPr="00E85BBD">
        <w:rPr>
          <w:color w:val="000000" w:themeColor="text1"/>
        </w:rPr>
        <w:t>locally advanced or metastatic NSCLC who</w:t>
      </w:r>
      <w:r w:rsidRPr="00E85BBD">
        <w:rPr>
          <w:color w:val="000000" w:themeColor="text1"/>
        </w:rPr>
        <w:t xml:space="preserve"> have </w:t>
      </w:r>
      <w:r w:rsidR="0062479D" w:rsidRPr="00E85BBD">
        <w:rPr>
          <w:color w:val="000000" w:themeColor="text1"/>
        </w:rPr>
        <w:t>progressed on or after Osimertinib</w:t>
      </w:r>
      <w:r w:rsidRPr="00E85BBD">
        <w:rPr>
          <w:color w:val="000000" w:themeColor="text1"/>
        </w:rPr>
        <w:t xml:space="preserve">. </w:t>
      </w:r>
    </w:p>
    <w:p w14:paraId="2D344895" w14:textId="77777777" w:rsidR="002A0866" w:rsidRDefault="000E4C3F" w:rsidP="002A0866">
      <w:pPr>
        <w:pStyle w:val="Instructionaltext"/>
        <w:rPr>
          <w:b/>
          <w:bCs/>
          <w:color w:val="000000" w:themeColor="text1"/>
        </w:rPr>
      </w:pPr>
      <w:r w:rsidRPr="00DD6CE9">
        <w:rPr>
          <w:b/>
          <w:bCs/>
          <w:color w:val="000000" w:themeColor="text1"/>
        </w:rPr>
        <w:t xml:space="preserve">Test </w:t>
      </w:r>
    </w:p>
    <w:p w14:paraId="3B33B7D5" w14:textId="3613B5DA" w:rsidR="00E90B7F" w:rsidRDefault="6D94E96F" w:rsidP="002A0866">
      <w:pPr>
        <w:pStyle w:val="Instructionaltext"/>
        <w:rPr>
          <w:b/>
          <w:bCs/>
          <w:color w:val="000000" w:themeColor="text1"/>
        </w:rPr>
      </w:pPr>
      <w:r w:rsidRPr="12136443">
        <w:rPr>
          <w:color w:val="000000" w:themeColor="text1"/>
        </w:rPr>
        <w:t>T</w:t>
      </w:r>
      <w:r w:rsidR="2D8D4999" w:rsidRPr="12136443">
        <w:rPr>
          <w:color w:val="000000" w:themeColor="text1"/>
        </w:rPr>
        <w:t xml:space="preserve">here is </w:t>
      </w:r>
      <w:r w:rsidRPr="12136443">
        <w:rPr>
          <w:color w:val="000000" w:themeColor="text1"/>
        </w:rPr>
        <w:t xml:space="preserve">currently </w:t>
      </w:r>
      <w:r w:rsidR="2D8D4999" w:rsidRPr="12136443">
        <w:rPr>
          <w:color w:val="000000" w:themeColor="text1"/>
        </w:rPr>
        <w:t xml:space="preserve">no </w:t>
      </w:r>
      <w:r w:rsidRPr="12136443">
        <w:rPr>
          <w:color w:val="000000" w:themeColor="text1"/>
        </w:rPr>
        <w:t xml:space="preserve">testing for </w:t>
      </w:r>
      <w:r w:rsidR="63AC41B9" w:rsidRPr="12136443">
        <w:rPr>
          <w:color w:val="000000" w:themeColor="text1"/>
        </w:rPr>
        <w:t>MET overexpression</w:t>
      </w:r>
      <w:r w:rsidR="2D8D4999" w:rsidRPr="12136443">
        <w:rPr>
          <w:color w:val="000000" w:themeColor="text1"/>
        </w:rPr>
        <w:t xml:space="preserve">. The comparator </w:t>
      </w:r>
      <w:r w:rsidR="2217AE97" w:rsidRPr="12136443">
        <w:rPr>
          <w:color w:val="000000" w:themeColor="text1"/>
        </w:rPr>
        <w:t xml:space="preserve">test </w:t>
      </w:r>
      <w:r w:rsidR="2D8D4999" w:rsidRPr="12136443">
        <w:rPr>
          <w:color w:val="000000" w:themeColor="text1"/>
        </w:rPr>
        <w:t xml:space="preserve">therefore is ‘no </w:t>
      </w:r>
      <w:r w:rsidR="4D00AE34" w:rsidRPr="12136443">
        <w:rPr>
          <w:color w:val="000000" w:themeColor="text1"/>
        </w:rPr>
        <w:t>MET overexpression</w:t>
      </w:r>
      <w:r w:rsidR="2D8D4999" w:rsidRPr="12136443">
        <w:rPr>
          <w:color w:val="000000" w:themeColor="text1"/>
        </w:rPr>
        <w:t xml:space="preserve"> testing’. </w:t>
      </w:r>
    </w:p>
    <w:p w14:paraId="4BA7D36A" w14:textId="13A0BB1C" w:rsidR="00E90B7F" w:rsidRDefault="16500D2E" w:rsidP="12136443">
      <w:pPr>
        <w:pStyle w:val="Instructionaltext"/>
        <w:keepNext/>
        <w:rPr>
          <w:rFonts w:eastAsiaTheme="minorEastAsia"/>
          <w:color w:val="000000" w:themeColor="text1"/>
        </w:rPr>
      </w:pPr>
      <w:r w:rsidRPr="12136443">
        <w:rPr>
          <w:b/>
          <w:bCs/>
          <w:color w:val="000000" w:themeColor="text1"/>
        </w:rPr>
        <w:lastRenderedPageBreak/>
        <w:t xml:space="preserve">Drug </w:t>
      </w:r>
    </w:p>
    <w:p w14:paraId="525895FB" w14:textId="4B8D3743" w:rsidR="00E90B7F" w:rsidRDefault="3129A8D8" w:rsidP="12136443">
      <w:pPr>
        <w:pStyle w:val="Instructionaltext"/>
        <w:keepNext/>
        <w:rPr>
          <w:rFonts w:eastAsiaTheme="minorEastAsia"/>
          <w:color w:val="000000" w:themeColor="text1"/>
        </w:rPr>
      </w:pPr>
      <w:r w:rsidRPr="12136443">
        <w:rPr>
          <w:rFonts w:eastAsiaTheme="minorEastAsia"/>
          <w:color w:val="000000" w:themeColor="text1"/>
        </w:rPr>
        <w:t>Currently no targeted treatments are available for MET-driven resistance in post-osimertinib patients. Patients who progress post osimertinib are not tested for MET amplification/overexpression</w:t>
      </w:r>
      <w:r w:rsidR="16BED09A" w:rsidRPr="12136443">
        <w:rPr>
          <w:rFonts w:eastAsiaTheme="minorEastAsia"/>
          <w:color w:val="000000" w:themeColor="text1"/>
        </w:rPr>
        <w:t>,</w:t>
      </w:r>
      <w:r w:rsidRPr="12136443">
        <w:rPr>
          <w:rFonts w:eastAsiaTheme="minorEastAsia"/>
          <w:color w:val="000000" w:themeColor="text1"/>
        </w:rPr>
        <w:t xml:space="preserve"> instead, </w:t>
      </w:r>
      <w:r w:rsidR="1C166337" w:rsidRPr="12136443">
        <w:rPr>
          <w:rFonts w:eastAsiaTheme="minorEastAsia"/>
          <w:color w:val="000000" w:themeColor="text1"/>
        </w:rPr>
        <w:t xml:space="preserve">the </w:t>
      </w:r>
      <w:r w:rsidR="381CE5CC" w:rsidRPr="12136443">
        <w:rPr>
          <w:rFonts w:eastAsiaTheme="minorEastAsia"/>
          <w:color w:val="000000" w:themeColor="text1"/>
        </w:rPr>
        <w:t xml:space="preserve">current </w:t>
      </w:r>
      <w:r w:rsidR="48737DD7" w:rsidRPr="12136443">
        <w:rPr>
          <w:rFonts w:eastAsiaTheme="minorEastAsia"/>
          <w:color w:val="000000" w:themeColor="text1"/>
        </w:rPr>
        <w:t>standard</w:t>
      </w:r>
      <w:r w:rsidR="1C166337" w:rsidRPr="12136443">
        <w:rPr>
          <w:rFonts w:eastAsiaTheme="minorEastAsia"/>
          <w:color w:val="000000" w:themeColor="text1"/>
        </w:rPr>
        <w:t xml:space="preserve"> </w:t>
      </w:r>
      <w:r w:rsidR="48737DD7" w:rsidRPr="12136443">
        <w:rPr>
          <w:rFonts w:eastAsiaTheme="minorEastAsia"/>
          <w:color w:val="000000" w:themeColor="text1"/>
        </w:rPr>
        <w:t xml:space="preserve">treatment for these patients </w:t>
      </w:r>
      <w:r w:rsidR="381CE5CC" w:rsidRPr="12136443">
        <w:rPr>
          <w:rFonts w:eastAsiaTheme="minorEastAsia"/>
          <w:color w:val="000000" w:themeColor="text1"/>
        </w:rPr>
        <w:t>is</w:t>
      </w:r>
      <w:r w:rsidR="284547C9" w:rsidRPr="12136443">
        <w:rPr>
          <w:rFonts w:eastAsiaTheme="minorEastAsia"/>
          <w:color w:val="000000" w:themeColor="text1"/>
        </w:rPr>
        <w:t xml:space="preserve"> stated by the applicant as</w:t>
      </w:r>
      <w:r w:rsidR="381CE5CC" w:rsidRPr="12136443">
        <w:rPr>
          <w:rFonts w:eastAsiaTheme="minorEastAsia"/>
          <w:color w:val="000000" w:themeColor="text1"/>
        </w:rPr>
        <w:t xml:space="preserve"> </w:t>
      </w:r>
      <w:r w:rsidR="48737DD7" w:rsidRPr="12136443">
        <w:rPr>
          <w:rFonts w:eastAsiaTheme="minorEastAsia"/>
          <w:color w:val="000000" w:themeColor="text1"/>
        </w:rPr>
        <w:t>platinum-based doublet chemotherapy as the next line of therapy.</w:t>
      </w:r>
      <w:r w:rsidR="0CF3AE00" w:rsidRPr="12136443">
        <w:rPr>
          <w:rFonts w:eastAsiaTheme="minorEastAsia"/>
          <w:color w:val="000000" w:themeColor="text1"/>
        </w:rPr>
        <w:t xml:space="preserve"> </w:t>
      </w:r>
      <w:r w:rsidR="4A4212FC" w:rsidRPr="12136443">
        <w:rPr>
          <w:rFonts w:eastAsiaTheme="minorEastAsia"/>
          <w:color w:val="000000" w:themeColor="text1"/>
        </w:rPr>
        <w:t>For patients who have failed 2L osimertinib, the most appropriate comparator may be single-agent chemotherapy instead of doublet.</w:t>
      </w:r>
      <w:r w:rsidR="0CF3AE00" w:rsidRPr="12136443">
        <w:rPr>
          <w:rFonts w:eastAsiaTheme="minorEastAsia"/>
          <w:color w:val="000000" w:themeColor="text1"/>
        </w:rPr>
        <w:t xml:space="preserve"> </w:t>
      </w:r>
      <w:r w:rsidR="284547C9" w:rsidRPr="12136443">
        <w:rPr>
          <w:rFonts w:eastAsiaTheme="minorEastAsia"/>
          <w:color w:val="000000" w:themeColor="text1"/>
        </w:rPr>
        <w:t xml:space="preserve">The </w:t>
      </w:r>
      <w:r w:rsidR="042FB70E" w:rsidRPr="12136443">
        <w:rPr>
          <w:rFonts w:eastAsiaTheme="minorEastAsia"/>
          <w:color w:val="000000" w:themeColor="text1"/>
        </w:rPr>
        <w:t xml:space="preserve">comparator for the drug will need to be confirmed by the </w:t>
      </w:r>
      <w:r w:rsidR="12CB9CC9" w:rsidRPr="12136443">
        <w:rPr>
          <w:rFonts w:eastAsiaTheme="minorEastAsia"/>
          <w:color w:val="000000" w:themeColor="text1"/>
        </w:rPr>
        <w:t>Pharmaceutical Benefits Advisory Committee (</w:t>
      </w:r>
      <w:r w:rsidR="042FB70E" w:rsidRPr="12136443">
        <w:rPr>
          <w:rFonts w:eastAsiaTheme="minorEastAsia"/>
          <w:color w:val="000000" w:themeColor="text1"/>
        </w:rPr>
        <w:t>PBAC</w:t>
      </w:r>
      <w:r w:rsidR="12CB9CC9" w:rsidRPr="12136443">
        <w:rPr>
          <w:rFonts w:eastAsiaTheme="minorEastAsia"/>
          <w:color w:val="000000" w:themeColor="text1"/>
        </w:rPr>
        <w:t xml:space="preserve">) when they consider </w:t>
      </w:r>
      <w:r w:rsidR="53ABFB64" w:rsidRPr="12136443">
        <w:rPr>
          <w:rFonts w:eastAsiaTheme="minorEastAsia"/>
          <w:color w:val="000000" w:themeColor="text1"/>
        </w:rPr>
        <w:t>savolitinib</w:t>
      </w:r>
      <w:r w:rsidR="7D8B9114" w:rsidRPr="12136443">
        <w:rPr>
          <w:rFonts w:eastAsiaTheme="minorEastAsia"/>
          <w:color w:val="000000" w:themeColor="text1"/>
        </w:rPr>
        <w:t xml:space="preserve"> for this population</w:t>
      </w:r>
      <w:r w:rsidR="042FB70E" w:rsidRPr="12136443">
        <w:rPr>
          <w:rFonts w:eastAsiaTheme="minorEastAsia"/>
          <w:color w:val="000000" w:themeColor="text1"/>
        </w:rPr>
        <w:t xml:space="preserve">. </w:t>
      </w:r>
    </w:p>
    <w:p w14:paraId="1C197331" w14:textId="6BE89BE7" w:rsidR="00E90B7F" w:rsidRDefault="4BE576EF" w:rsidP="12136443">
      <w:pPr>
        <w:pStyle w:val="Instructionaltext"/>
        <w:keepNext/>
        <w:rPr>
          <w:rFonts w:eastAsiaTheme="minorEastAsia"/>
          <w:color w:val="000000" w:themeColor="text1"/>
        </w:rPr>
      </w:pPr>
      <w:r w:rsidRPr="12136443">
        <w:rPr>
          <w:rFonts w:eastAsiaTheme="minorEastAsia"/>
          <w:color w:val="000000" w:themeColor="text1"/>
        </w:rPr>
        <w:t xml:space="preserve">Therefore, </w:t>
      </w:r>
      <w:r w:rsidR="0A48D9B2" w:rsidRPr="12136443">
        <w:rPr>
          <w:rFonts w:eastAsiaTheme="minorEastAsia"/>
          <w:color w:val="000000" w:themeColor="text1"/>
        </w:rPr>
        <w:t xml:space="preserve">the proposed comparator is </w:t>
      </w:r>
      <w:r w:rsidR="2605CC89" w:rsidRPr="12136443">
        <w:rPr>
          <w:rFonts w:eastAsiaTheme="minorEastAsia"/>
          <w:color w:val="000000" w:themeColor="text1"/>
        </w:rPr>
        <w:t>‘</w:t>
      </w:r>
      <w:r w:rsidR="0A48D9B2" w:rsidRPr="12136443">
        <w:rPr>
          <w:rFonts w:eastAsiaTheme="minorEastAsia"/>
          <w:color w:val="000000" w:themeColor="text1"/>
        </w:rPr>
        <w:t>no testing and the standard platinum-based doublet chemotherapy</w:t>
      </w:r>
      <w:r w:rsidR="2605CC89" w:rsidRPr="12136443">
        <w:rPr>
          <w:rFonts w:eastAsiaTheme="minorEastAsia"/>
          <w:color w:val="000000" w:themeColor="text1"/>
        </w:rPr>
        <w:t>’</w:t>
      </w:r>
      <w:r w:rsidR="0A48D9B2" w:rsidRPr="12136443">
        <w:rPr>
          <w:rFonts w:eastAsiaTheme="minorEastAsia"/>
          <w:color w:val="000000" w:themeColor="text1"/>
        </w:rPr>
        <w:t>.</w:t>
      </w:r>
      <w:r w:rsidR="1AF6AFCF" w:rsidRPr="12136443">
        <w:rPr>
          <w:rFonts w:eastAsiaTheme="minorEastAsia"/>
          <w:color w:val="000000" w:themeColor="text1"/>
        </w:rPr>
        <w:t xml:space="preserve"> It is noted that</w:t>
      </w:r>
      <w:r w:rsidR="1AF6AFCF" w:rsidRPr="12136443">
        <w:rPr>
          <w:color w:val="auto"/>
        </w:rPr>
        <w:t xml:space="preserve"> in the key SAFFRON trial, the comparator population underwent IHC/FISH testing followed by platinum-based doublet chemotherapy.</w:t>
      </w:r>
    </w:p>
    <w:p w14:paraId="63F49201" w14:textId="74F80EC9" w:rsidR="00E90B7F" w:rsidRDefault="245C45DC" w:rsidP="12136443">
      <w:pPr>
        <w:pStyle w:val="Instructionaltext"/>
        <w:rPr>
          <w:i/>
          <w:iCs/>
          <w:color w:val="auto"/>
        </w:rPr>
      </w:pPr>
      <w:r w:rsidRPr="12136443">
        <w:rPr>
          <w:i/>
          <w:iCs/>
          <w:color w:val="auto"/>
        </w:rPr>
        <w:t>PASC found the comparator</w:t>
      </w:r>
      <w:r w:rsidR="70D00D3E" w:rsidRPr="12136443">
        <w:rPr>
          <w:i/>
          <w:iCs/>
          <w:color w:val="auto"/>
        </w:rPr>
        <w:t>s</w:t>
      </w:r>
      <w:r w:rsidRPr="12136443">
        <w:rPr>
          <w:i/>
          <w:iCs/>
          <w:color w:val="auto"/>
        </w:rPr>
        <w:t xml:space="preserve"> appropriate.</w:t>
      </w:r>
    </w:p>
    <w:p w14:paraId="0B3DDD1F" w14:textId="48AEE111" w:rsidR="00E90B7F" w:rsidRDefault="44500FC5" w:rsidP="12136443">
      <w:pPr>
        <w:pStyle w:val="Instructionaltext"/>
        <w:rPr>
          <w:rFonts w:eastAsiaTheme="minorEastAsia"/>
        </w:rPr>
      </w:pPr>
      <w:r w:rsidRPr="12136443">
        <w:rPr>
          <w:b/>
          <w:bCs/>
          <w:color w:val="auto"/>
        </w:rPr>
        <w:t>Clinical utility standard (for codependent investigative technologies only)</w:t>
      </w:r>
    </w:p>
    <w:p w14:paraId="5F3FCE42" w14:textId="3B055CF1" w:rsidR="00E90B7F" w:rsidRDefault="6D512B94" w:rsidP="12136443">
      <w:pPr>
        <w:pStyle w:val="Instructionaltext"/>
        <w:rPr>
          <w:rFonts w:eastAsiaTheme="minorEastAsia"/>
        </w:rPr>
      </w:pPr>
      <w:r w:rsidRPr="12136443">
        <w:rPr>
          <w:rFonts w:eastAsiaTheme="minorEastAsia"/>
          <w:color w:val="auto"/>
        </w:rPr>
        <w:t>I</w:t>
      </w:r>
      <w:r w:rsidR="3C814022" w:rsidRPr="12136443">
        <w:rPr>
          <w:rFonts w:eastAsiaTheme="minorEastAsia"/>
          <w:color w:val="auto"/>
        </w:rPr>
        <w:t xml:space="preserve">n </w:t>
      </w:r>
      <w:r w:rsidR="3E9AE866" w:rsidRPr="12136443">
        <w:rPr>
          <w:rFonts w:eastAsiaTheme="minorEastAsia"/>
          <w:color w:val="auto"/>
        </w:rPr>
        <w:t xml:space="preserve">the </w:t>
      </w:r>
      <w:r w:rsidR="38CF24F9" w:rsidRPr="12136443">
        <w:rPr>
          <w:rFonts w:eastAsiaTheme="minorEastAsia"/>
          <w:color w:val="auto"/>
        </w:rPr>
        <w:t xml:space="preserve">key </w:t>
      </w:r>
      <w:r w:rsidR="3C814022" w:rsidRPr="12136443">
        <w:rPr>
          <w:rFonts w:eastAsiaTheme="minorEastAsia"/>
          <w:color w:val="auto"/>
        </w:rPr>
        <w:t>SAFFRON</w:t>
      </w:r>
      <w:r w:rsidRPr="12136443">
        <w:rPr>
          <w:rFonts w:eastAsiaTheme="minorEastAsia"/>
          <w:color w:val="auto"/>
        </w:rPr>
        <w:t xml:space="preserve"> trial</w:t>
      </w:r>
      <w:r w:rsidR="3C814022" w:rsidRPr="12136443">
        <w:rPr>
          <w:rFonts w:eastAsiaTheme="minorEastAsia"/>
          <w:color w:val="auto"/>
        </w:rPr>
        <w:t xml:space="preserve">, patients were selected </w:t>
      </w:r>
      <w:r w:rsidR="68983387" w:rsidRPr="12136443">
        <w:rPr>
          <w:rFonts w:eastAsiaTheme="minorEastAsia"/>
          <w:color w:val="auto"/>
        </w:rPr>
        <w:t xml:space="preserve">for treatment </w:t>
      </w:r>
      <w:r w:rsidR="3C814022" w:rsidRPr="12136443">
        <w:rPr>
          <w:rFonts w:eastAsiaTheme="minorEastAsia"/>
          <w:color w:val="auto"/>
        </w:rPr>
        <w:t>based on IHC overexpression using the Roche CONFIRM anti-Total c-MET (SP44) Rabbit Monoclonal Primary Antibody</w:t>
      </w:r>
      <w:r w:rsidR="509C1891" w:rsidRPr="12136443">
        <w:rPr>
          <w:rFonts w:eastAsiaTheme="minorEastAsia"/>
          <w:color w:val="auto"/>
        </w:rPr>
        <w:t xml:space="preserve"> and</w:t>
      </w:r>
      <w:r w:rsidR="3C814022" w:rsidRPr="12136443">
        <w:rPr>
          <w:rFonts w:eastAsiaTheme="minorEastAsia"/>
          <w:color w:val="auto"/>
        </w:rPr>
        <w:t xml:space="preserve"> </w:t>
      </w:r>
      <w:r w:rsidR="3CF29C16" w:rsidRPr="12136443">
        <w:rPr>
          <w:rFonts w:eastAsiaTheme="minorEastAsia"/>
          <w:i/>
          <w:iCs/>
          <w:color w:val="auto"/>
        </w:rPr>
        <w:t>MET</w:t>
      </w:r>
      <w:r w:rsidR="3C814022" w:rsidRPr="12136443">
        <w:rPr>
          <w:rFonts w:eastAsiaTheme="minorEastAsia"/>
          <w:color w:val="auto"/>
        </w:rPr>
        <w:t xml:space="preserve"> amplification using the Abbott Vysis MET Spectrum Red FISH probe kit. </w:t>
      </w:r>
      <w:r w:rsidR="591224CD" w:rsidRPr="12136443">
        <w:rPr>
          <w:rFonts w:eastAsiaTheme="minorEastAsia"/>
          <w:color w:val="auto"/>
        </w:rPr>
        <w:t xml:space="preserve">Central MET testing was carried out on </w:t>
      </w:r>
      <w:r w:rsidR="492A0A06" w:rsidRPr="12136443">
        <w:rPr>
          <w:rFonts w:eastAsiaTheme="minorEastAsia"/>
          <w:color w:val="auto"/>
        </w:rPr>
        <w:t>tumour</w:t>
      </w:r>
      <w:r w:rsidR="591224CD" w:rsidRPr="12136443">
        <w:rPr>
          <w:rFonts w:eastAsiaTheme="minorEastAsia"/>
          <w:color w:val="auto"/>
        </w:rPr>
        <w:t xml:space="preserve"> tissue collected after</w:t>
      </w:r>
      <w:r w:rsidR="3E41948F" w:rsidRPr="12136443">
        <w:rPr>
          <w:rFonts w:eastAsiaTheme="minorEastAsia"/>
          <w:color w:val="auto"/>
        </w:rPr>
        <w:t xml:space="preserve"> </w:t>
      </w:r>
      <w:r w:rsidR="60FFBA78" w:rsidRPr="12136443">
        <w:rPr>
          <w:rFonts w:eastAsiaTheme="minorEastAsia"/>
          <w:color w:val="auto"/>
        </w:rPr>
        <w:t xml:space="preserve">radiologic disease progression on </w:t>
      </w:r>
      <w:r w:rsidR="1C9C1402" w:rsidRPr="12136443">
        <w:rPr>
          <w:rFonts w:eastAsiaTheme="minorEastAsia"/>
          <w:color w:val="auto"/>
        </w:rPr>
        <w:t>o</w:t>
      </w:r>
      <w:r w:rsidR="60FFBA78" w:rsidRPr="12136443">
        <w:rPr>
          <w:rFonts w:eastAsiaTheme="minorEastAsia"/>
          <w:color w:val="auto"/>
        </w:rPr>
        <w:t xml:space="preserve">simertinib. </w:t>
      </w:r>
      <w:r w:rsidR="515D4EED" w:rsidRPr="12136443">
        <w:rPr>
          <w:rFonts w:eastAsiaTheme="minorEastAsia"/>
          <w:color w:val="auto"/>
        </w:rPr>
        <w:t>Therefore, a</w:t>
      </w:r>
      <w:r w:rsidR="7EFB7BEB" w:rsidRPr="12136443">
        <w:rPr>
          <w:rFonts w:eastAsiaTheme="minorEastAsia"/>
          <w:color w:val="auto"/>
        </w:rPr>
        <w:t xml:space="preserve"> combination of</w:t>
      </w:r>
      <w:r w:rsidR="7DE844A7" w:rsidRPr="12136443">
        <w:rPr>
          <w:rFonts w:eastAsiaTheme="minorEastAsia"/>
          <w:color w:val="auto"/>
        </w:rPr>
        <w:t xml:space="preserve"> </w:t>
      </w:r>
      <w:r w:rsidR="0580269F" w:rsidRPr="12136443">
        <w:rPr>
          <w:rFonts w:eastAsiaTheme="minorEastAsia"/>
          <w:color w:val="auto"/>
        </w:rPr>
        <w:t xml:space="preserve">IHC testing with Roche CONFIRM anti-Total c-MET (SP44) Rabbit Monoclonal Primary Antibody kit and </w:t>
      </w:r>
      <w:r w:rsidR="43BA8F4B" w:rsidRPr="12136443">
        <w:rPr>
          <w:rFonts w:eastAsiaTheme="minorEastAsia"/>
          <w:i/>
          <w:iCs/>
          <w:color w:val="auto"/>
        </w:rPr>
        <w:t>MET</w:t>
      </w:r>
      <w:r w:rsidR="43BA8F4B" w:rsidRPr="12136443">
        <w:rPr>
          <w:rFonts w:eastAsiaTheme="minorEastAsia"/>
          <w:color w:val="auto"/>
        </w:rPr>
        <w:t xml:space="preserve"> amplification testing </w:t>
      </w:r>
      <w:r w:rsidR="58CA47B8" w:rsidRPr="12136443">
        <w:rPr>
          <w:rFonts w:eastAsiaTheme="minorEastAsia"/>
          <w:color w:val="auto"/>
        </w:rPr>
        <w:t>with Abbott Vysis MET Spectrum Red FISH probe kit forms the clinical utility sta</w:t>
      </w:r>
      <w:r w:rsidR="020AD91A" w:rsidRPr="12136443">
        <w:rPr>
          <w:rFonts w:eastAsiaTheme="minorEastAsia"/>
          <w:color w:val="auto"/>
        </w:rPr>
        <w:t xml:space="preserve">ndard </w:t>
      </w:r>
      <w:r w:rsidR="22AC6DBF" w:rsidRPr="12136443">
        <w:rPr>
          <w:rFonts w:eastAsiaTheme="minorEastAsia"/>
          <w:color w:val="auto"/>
        </w:rPr>
        <w:t xml:space="preserve">demonstrating the clinical utility of </w:t>
      </w:r>
      <w:r w:rsidR="32689674" w:rsidRPr="12136443">
        <w:rPr>
          <w:rFonts w:eastAsiaTheme="minorEastAsia"/>
          <w:color w:val="auto"/>
        </w:rPr>
        <w:t xml:space="preserve">MET testing </w:t>
      </w:r>
      <w:r w:rsidR="455B4E04" w:rsidRPr="12136443">
        <w:rPr>
          <w:rFonts w:eastAsiaTheme="minorEastAsia"/>
          <w:color w:val="auto"/>
        </w:rPr>
        <w:t xml:space="preserve">and treatment with </w:t>
      </w:r>
      <w:r w:rsidR="3089083B" w:rsidRPr="12136443">
        <w:rPr>
          <w:rFonts w:eastAsiaTheme="minorEastAsia"/>
          <w:color w:val="auto"/>
        </w:rPr>
        <w:t>savolitinib in co</w:t>
      </w:r>
      <w:r w:rsidR="16A1CF4B" w:rsidRPr="12136443">
        <w:rPr>
          <w:rFonts w:eastAsiaTheme="minorEastAsia"/>
          <w:color w:val="auto"/>
        </w:rPr>
        <w:t xml:space="preserve">mbination with osimertinib. </w:t>
      </w:r>
      <w:r w:rsidR="40E20B8F" w:rsidRPr="12136443">
        <w:rPr>
          <w:rFonts w:eastAsiaTheme="minorEastAsia"/>
          <w:color w:val="auto"/>
        </w:rPr>
        <w:t xml:space="preserve">Thresholds for higher MET overexpression and/or amplification cut-offs </w:t>
      </w:r>
      <w:r w:rsidR="0FB1857E" w:rsidRPr="12136443">
        <w:rPr>
          <w:rFonts w:eastAsiaTheme="minorEastAsia"/>
          <w:color w:val="auto"/>
        </w:rPr>
        <w:t xml:space="preserve">were </w:t>
      </w:r>
      <w:r w:rsidR="40E20B8F" w:rsidRPr="12136443">
        <w:rPr>
          <w:rFonts w:eastAsiaTheme="minorEastAsia"/>
          <w:color w:val="auto"/>
        </w:rPr>
        <w:t>defined as MET IHC</w:t>
      </w:r>
      <w:r w:rsidR="6077FAD0" w:rsidRPr="12136443">
        <w:rPr>
          <w:rFonts w:eastAsiaTheme="minorEastAsia"/>
          <w:color w:val="auto"/>
        </w:rPr>
        <w:t xml:space="preserve"> </w:t>
      </w:r>
      <w:r w:rsidR="40E20B8F" w:rsidRPr="12136443">
        <w:rPr>
          <w:rFonts w:eastAsiaTheme="minorEastAsia"/>
          <w:color w:val="auto"/>
        </w:rPr>
        <w:t>3</w:t>
      </w:r>
      <w:r w:rsidR="49A0FA78" w:rsidRPr="12136443">
        <w:rPr>
          <w:rFonts w:eastAsiaTheme="minorEastAsia"/>
          <w:color w:val="auto"/>
        </w:rPr>
        <w:t>+</w:t>
      </w:r>
      <w:r w:rsidR="102C42D5" w:rsidRPr="12136443">
        <w:rPr>
          <w:rFonts w:eastAsiaTheme="minorEastAsia"/>
          <w:color w:val="auto"/>
        </w:rPr>
        <w:t xml:space="preserve"> </w:t>
      </w:r>
      <w:r w:rsidR="12158871" w:rsidRPr="12136443">
        <w:rPr>
          <w:rFonts w:eastAsiaTheme="minorEastAsia"/>
          <w:color w:val="auto"/>
        </w:rPr>
        <w:t xml:space="preserve">intensity staining </w:t>
      </w:r>
      <w:r w:rsidR="102C42D5" w:rsidRPr="12136443">
        <w:rPr>
          <w:rFonts w:eastAsiaTheme="minorEastAsia"/>
          <w:color w:val="auto"/>
        </w:rPr>
        <w:t xml:space="preserve">in </w:t>
      </w:r>
      <w:r w:rsidR="7FEB6082" w:rsidRPr="12136443">
        <w:rPr>
          <w:rFonts w:eastAsiaTheme="minorEastAsia" w:cs="Calibri"/>
          <w:color w:val="auto"/>
        </w:rPr>
        <w:t>≥</w:t>
      </w:r>
      <w:r w:rsidR="40E20B8F" w:rsidRPr="12136443">
        <w:rPr>
          <w:rFonts w:eastAsiaTheme="minorEastAsia"/>
          <w:color w:val="auto"/>
        </w:rPr>
        <w:t>90%</w:t>
      </w:r>
      <w:r w:rsidR="23756B5C" w:rsidRPr="12136443">
        <w:rPr>
          <w:rFonts w:eastAsiaTheme="minorEastAsia"/>
          <w:color w:val="auto"/>
        </w:rPr>
        <w:t xml:space="preserve"> tumour cells</w:t>
      </w:r>
      <w:r w:rsidR="40E20B8F" w:rsidRPr="12136443">
        <w:rPr>
          <w:rFonts w:eastAsiaTheme="minorEastAsia"/>
          <w:color w:val="auto"/>
        </w:rPr>
        <w:t xml:space="preserve"> and/or </w:t>
      </w:r>
      <w:r w:rsidR="6FC9759D" w:rsidRPr="12136443">
        <w:rPr>
          <w:rFonts w:eastAsia="Segoe UI"/>
          <w:color w:val="auto"/>
        </w:rPr>
        <w:t xml:space="preserve">10 or more </w:t>
      </w:r>
      <w:r w:rsidR="6FC9759D" w:rsidRPr="12136443">
        <w:rPr>
          <w:rFonts w:eastAsia="Segoe UI"/>
          <w:i/>
          <w:iCs/>
          <w:color w:val="auto"/>
        </w:rPr>
        <w:t>MET</w:t>
      </w:r>
      <w:r w:rsidR="6FC9759D" w:rsidRPr="12136443">
        <w:rPr>
          <w:rFonts w:eastAsia="Segoe UI"/>
          <w:color w:val="auto"/>
        </w:rPr>
        <w:t xml:space="preserve"> gene copies per cell</w:t>
      </w:r>
      <w:r w:rsidR="6FC9759D" w:rsidRPr="12136443">
        <w:rPr>
          <w:rFonts w:eastAsiaTheme="minorEastAsia"/>
          <w:color w:val="auto"/>
        </w:rPr>
        <w:t xml:space="preserve"> (</w:t>
      </w:r>
      <w:r w:rsidR="40E20B8F" w:rsidRPr="12136443">
        <w:rPr>
          <w:rFonts w:eastAsiaTheme="minorEastAsia"/>
          <w:color w:val="auto"/>
        </w:rPr>
        <w:t>FISH10</w:t>
      </w:r>
      <w:r w:rsidR="0B4F91A0" w:rsidRPr="12136443">
        <w:rPr>
          <w:rFonts w:eastAsiaTheme="minorEastAsia"/>
          <w:color w:val="auto"/>
        </w:rPr>
        <w:t>+</w:t>
      </w:r>
      <w:r w:rsidR="6FC9759D" w:rsidRPr="12136443">
        <w:rPr>
          <w:rFonts w:eastAsiaTheme="minorEastAsia"/>
          <w:color w:val="auto"/>
        </w:rPr>
        <w:t>)</w:t>
      </w:r>
      <w:r w:rsidR="519DCEC8" w:rsidRPr="12136443">
        <w:rPr>
          <w:rFonts w:eastAsiaTheme="minorEastAsia"/>
          <w:color w:val="auto"/>
        </w:rPr>
        <w:t>.</w:t>
      </w:r>
    </w:p>
    <w:p w14:paraId="4F3AA8E4" w14:textId="52D184F1" w:rsidR="00F639BB" w:rsidRPr="00AB7B0F" w:rsidRDefault="0E9D8A15" w:rsidP="038335E8">
      <w:pPr>
        <w:pStyle w:val="Instructionaltext"/>
        <w:keepNext/>
        <w:rPr>
          <w:rFonts w:eastAsiaTheme="minorEastAsia"/>
          <w:i/>
          <w:iCs/>
        </w:rPr>
      </w:pPr>
      <w:r w:rsidRPr="038335E8">
        <w:rPr>
          <w:rFonts w:eastAsiaTheme="minorEastAsia"/>
          <w:color w:val="auto"/>
        </w:rPr>
        <w:t xml:space="preserve">At the time of evaluation, only an abstract for SAFFRON was </w:t>
      </w:r>
      <w:r w:rsidR="216B24D0" w:rsidRPr="038335E8">
        <w:rPr>
          <w:rFonts w:eastAsiaTheme="minorEastAsia"/>
          <w:color w:val="auto"/>
        </w:rPr>
        <w:t xml:space="preserve">published, and it is unclear from the wording in the publication and application whether </w:t>
      </w:r>
      <w:r w:rsidR="43947CAF" w:rsidRPr="038335E8">
        <w:rPr>
          <w:rFonts w:eastAsiaTheme="minorEastAsia"/>
          <w:color w:val="auto"/>
        </w:rPr>
        <w:t xml:space="preserve">all patients’ samples had both IHC and FISH tests performed, or whether a sequential testing approach was used where patients found to be positive via IHC testing would not require a FISH test (or vice versa). </w:t>
      </w:r>
    </w:p>
    <w:p w14:paraId="781012C7" w14:textId="6FA65442" w:rsidR="00F639BB" w:rsidRPr="00AB7B0F" w:rsidRDefault="7E11F017" w:rsidP="038335E8">
      <w:pPr>
        <w:pStyle w:val="Instructionaltext"/>
        <w:keepNext/>
        <w:rPr>
          <w:rFonts w:eastAsiaTheme="minorEastAsia"/>
          <w:i/>
          <w:iCs/>
          <w:color w:val="auto"/>
        </w:rPr>
      </w:pPr>
      <w:r w:rsidRPr="038335E8">
        <w:rPr>
          <w:rFonts w:eastAsiaTheme="minorEastAsia"/>
          <w:i/>
          <w:iCs/>
          <w:color w:val="auto"/>
        </w:rPr>
        <w:t xml:space="preserve">PASC noted that in the SAFFRON trial (which at the time of </w:t>
      </w:r>
      <w:r w:rsidR="5BFD7791" w:rsidRPr="038335E8">
        <w:rPr>
          <w:rFonts w:eastAsiaTheme="minorEastAsia"/>
          <w:i/>
          <w:iCs/>
          <w:color w:val="auto"/>
        </w:rPr>
        <w:t xml:space="preserve">PASC </w:t>
      </w:r>
      <w:r w:rsidRPr="038335E8">
        <w:rPr>
          <w:rFonts w:eastAsiaTheme="minorEastAsia"/>
          <w:i/>
          <w:iCs/>
          <w:color w:val="auto"/>
        </w:rPr>
        <w:t>consideration was still ongoing), the tests used were:</w:t>
      </w:r>
    </w:p>
    <w:p w14:paraId="7256A3A0" w14:textId="41A4A933" w:rsidR="00F639BB" w:rsidRPr="00AB7B0F" w:rsidRDefault="00F639BB" w:rsidP="038335E8">
      <w:pPr>
        <w:pStyle w:val="Instructionaltext"/>
        <w:keepNext/>
        <w:numPr>
          <w:ilvl w:val="0"/>
          <w:numId w:val="21"/>
        </w:numPr>
        <w:rPr>
          <w:rFonts w:eastAsiaTheme="minorEastAsia"/>
          <w:i/>
          <w:iCs/>
          <w:color w:val="auto"/>
        </w:rPr>
      </w:pPr>
      <w:r w:rsidRPr="038335E8">
        <w:rPr>
          <w:rFonts w:eastAsiaTheme="minorEastAsia"/>
          <w:i/>
          <w:iCs/>
          <w:color w:val="auto"/>
        </w:rPr>
        <w:t xml:space="preserve">MET overexpression IHC testing with Roche CONFIRM anti-Total c-MET (SP44) Rabbit Monoclonal Primary Antibody kit (defined as 3+ staining in 90% of tumour cells for </w:t>
      </w:r>
      <w:r w:rsidR="00245AEA" w:rsidRPr="038335E8">
        <w:rPr>
          <w:rFonts w:eastAsiaTheme="minorEastAsia"/>
          <w:i/>
          <w:iCs/>
          <w:color w:val="auto"/>
        </w:rPr>
        <w:t>the</w:t>
      </w:r>
      <w:r w:rsidRPr="038335E8">
        <w:rPr>
          <w:rFonts w:eastAsiaTheme="minorEastAsia"/>
          <w:i/>
          <w:iCs/>
          <w:color w:val="auto"/>
        </w:rPr>
        <w:t xml:space="preserve"> trial).</w:t>
      </w:r>
    </w:p>
    <w:p w14:paraId="13283C88" w14:textId="20EC4561" w:rsidR="00F639BB" w:rsidRPr="00AB7B0F" w:rsidRDefault="00F639BB" w:rsidP="038335E8">
      <w:pPr>
        <w:pStyle w:val="Instructionaltext"/>
        <w:keepNext/>
        <w:numPr>
          <w:ilvl w:val="0"/>
          <w:numId w:val="21"/>
        </w:numPr>
        <w:rPr>
          <w:rFonts w:eastAsiaTheme="minorEastAsia"/>
          <w:i/>
          <w:iCs/>
          <w:color w:val="auto"/>
        </w:rPr>
      </w:pPr>
      <w:r w:rsidRPr="038335E8">
        <w:rPr>
          <w:rFonts w:eastAsiaTheme="minorEastAsia"/>
          <w:i/>
          <w:iCs/>
          <w:color w:val="auto"/>
        </w:rPr>
        <w:t>MET gene amplification testing with Abbott Vysis MET Spectrum Red FISH probe kit (compared to chromosome 7 centromere; defined as &gt; 10 MET copies per cell), however there was no MET:CEP7 ratio requirement.</w:t>
      </w:r>
    </w:p>
    <w:p w14:paraId="3C358E19" w14:textId="22B95EAD" w:rsidR="00F639BB" w:rsidRPr="00AB7B0F" w:rsidRDefault="00F639BB" w:rsidP="038335E8">
      <w:pPr>
        <w:pStyle w:val="Instructionaltext"/>
        <w:keepNext/>
        <w:rPr>
          <w:rFonts w:eastAsiaTheme="minorEastAsia"/>
          <w:i/>
          <w:iCs/>
          <w:color w:val="auto"/>
        </w:rPr>
      </w:pPr>
      <w:r w:rsidRPr="038335E8">
        <w:rPr>
          <w:rFonts w:eastAsiaTheme="minorEastAsia"/>
          <w:i/>
          <w:iCs/>
          <w:color w:val="auto"/>
        </w:rPr>
        <w:t>PASC considered that FISH is the gold standard for identifying MET amplification but noted that there is no reference standard for identifying the population of patients likely to respond to the addition of savolitinib treatment.</w:t>
      </w:r>
    </w:p>
    <w:p w14:paraId="6D992F71" w14:textId="77777777" w:rsidR="00F639BB" w:rsidRDefault="00F639BB" w:rsidP="00F639BB">
      <w:pPr>
        <w:keepNext/>
        <w:rPr>
          <w:rFonts w:eastAsiaTheme="minorEastAsia" w:cstheme="minorBidi"/>
        </w:rPr>
      </w:pPr>
      <w:r w:rsidRPr="2ACAFB8D">
        <w:rPr>
          <w:rFonts w:eastAsiaTheme="minorEastAsia" w:cstheme="minorBidi"/>
          <w:i/>
          <w:iCs/>
        </w:rPr>
        <w:t xml:space="preserve">As noted in the intervention section, in the absence of a valid reference standard to evaluate samples which are IHC90+ positive but FISH10+ negative (14% of total; 41% of “positives”), efficacy data demonstrating a consistent clinical benefit of savolitinib + osimertinib in patients whose tissue samples demonstrated IHC90+ positive but FISH10+ negative are required. The applicant noted these data should be forthcoming </w:t>
      </w:r>
      <w:r w:rsidRPr="2ACAFB8D">
        <w:rPr>
          <w:rFonts w:eastAsiaTheme="minorEastAsia" w:cstheme="minorBidi"/>
          <w:i/>
          <w:iCs/>
        </w:rPr>
        <w:lastRenderedPageBreak/>
        <w:t>from a SAVANNAH secondary analysis or from the SAFFRON trial. PASC considered that these data will be necessary for further consideration of the proposed testing algorithm.</w:t>
      </w:r>
    </w:p>
    <w:p w14:paraId="29C1EA87" w14:textId="77777777" w:rsidR="007A66C8" w:rsidRPr="008F1532" w:rsidRDefault="007A66C8" w:rsidP="00F00338">
      <w:pPr>
        <w:pStyle w:val="Heading3"/>
        <w:keepNext w:val="0"/>
      </w:pPr>
      <w:r w:rsidRPr="008F1532">
        <w:t xml:space="preserve">Outcomes </w:t>
      </w:r>
    </w:p>
    <w:p w14:paraId="52394E9C" w14:textId="77777777" w:rsidR="008A050A" w:rsidRPr="00AB7B0F" w:rsidRDefault="008A050A" w:rsidP="008A050A">
      <w:pPr>
        <w:rPr>
          <w:rFonts w:eastAsiaTheme="minorEastAsia" w:cstheme="minorBidi"/>
          <w:i/>
          <w:iCs/>
        </w:rPr>
      </w:pPr>
      <w:r w:rsidRPr="2ACAFB8D">
        <w:rPr>
          <w:rFonts w:eastAsiaTheme="minorEastAsia" w:cstheme="minorBidi"/>
          <w:i/>
          <w:iCs/>
        </w:rPr>
        <w:t>PASC noted that MET overexpression is not stable over time and considered that the outcome measure 'evidence of stability in MET overexpression status over time’ should be removed.</w:t>
      </w:r>
    </w:p>
    <w:p w14:paraId="7B89A0B1" w14:textId="77777777" w:rsidR="008A050A" w:rsidRPr="00AB7B0F" w:rsidRDefault="008A050A" w:rsidP="008A050A">
      <w:pPr>
        <w:rPr>
          <w:rFonts w:eastAsiaTheme="minorEastAsia" w:cstheme="minorBidi"/>
          <w:i/>
          <w:iCs/>
        </w:rPr>
      </w:pPr>
      <w:r w:rsidRPr="2ACAFB8D">
        <w:rPr>
          <w:rFonts w:eastAsiaTheme="minorEastAsia" w:cstheme="minorBidi"/>
          <w:i/>
          <w:iCs/>
        </w:rPr>
        <w:t>Given the discussion on the application’s proposed cut off thresholds, PASC considered that ‘Relative predictive accuracy of IHC vs FISH assays at proposed cut-off thresholds’ should be included as a relevant test-related outcome. PASC considered this should demonstrate the treatment effect of savolitinib and osimertinib in terms of health outcomes for patients.</w:t>
      </w:r>
    </w:p>
    <w:p w14:paraId="69E6A753" w14:textId="77777777" w:rsidR="008A050A" w:rsidRPr="00AB7B0F" w:rsidRDefault="008A050A" w:rsidP="008A050A">
      <w:pPr>
        <w:rPr>
          <w:rFonts w:eastAsiaTheme="minorEastAsia" w:cstheme="minorBidi"/>
          <w:i/>
          <w:iCs/>
        </w:rPr>
      </w:pPr>
      <w:r w:rsidRPr="2ACAFB8D">
        <w:rPr>
          <w:rFonts w:eastAsiaTheme="minorEastAsia" w:cstheme="minorBidi"/>
          <w:i/>
          <w:iCs/>
        </w:rPr>
        <w:t>PASC noted that there is potential for variation in IHC assays between pathology laboratories. PASC considered that the comparability between different IHC assays should be included in the ADAR.</w:t>
      </w:r>
    </w:p>
    <w:p w14:paraId="50AE1343" w14:textId="154820BA" w:rsidR="008A050A" w:rsidRDefault="008A050A" w:rsidP="00F00338">
      <w:pPr>
        <w:rPr>
          <w:rFonts w:eastAsiaTheme="minorEastAsia" w:cstheme="minorBidi"/>
          <w:i/>
          <w:iCs/>
        </w:rPr>
      </w:pPr>
      <w:r w:rsidRPr="2ACAFB8D">
        <w:rPr>
          <w:rFonts w:eastAsiaTheme="minorEastAsia" w:cstheme="minorBidi"/>
          <w:i/>
          <w:iCs/>
        </w:rPr>
        <w:t xml:space="preserve">PASC </w:t>
      </w:r>
      <w:r w:rsidR="00B320E3">
        <w:rPr>
          <w:rFonts w:eastAsiaTheme="minorEastAsia" w:cstheme="minorBidi"/>
          <w:i/>
          <w:iCs/>
        </w:rPr>
        <w:t>considered that</w:t>
      </w:r>
      <w:r w:rsidRPr="2ACAFB8D">
        <w:rPr>
          <w:rFonts w:eastAsiaTheme="minorEastAsia" w:cstheme="minorBidi"/>
          <w:i/>
          <w:iCs/>
        </w:rPr>
        <w:t xml:space="preserve"> central nervous system (CNS) efficacy should be added to the drug-related outcomes.</w:t>
      </w:r>
      <w:r w:rsidR="00D5322E">
        <w:rPr>
          <w:rFonts w:eastAsiaTheme="minorEastAsia" w:cstheme="minorBidi"/>
          <w:i/>
          <w:iCs/>
        </w:rPr>
        <w:t xml:space="preserve"> </w:t>
      </w:r>
    </w:p>
    <w:p w14:paraId="3D4BC25A" w14:textId="39D655A6" w:rsidR="12136443" w:rsidRDefault="1BA1BB9E" w:rsidP="12136443">
      <w:pPr>
        <w:rPr>
          <w:rFonts w:eastAsiaTheme="minorEastAsia" w:cstheme="minorBidi"/>
        </w:rPr>
      </w:pPr>
      <w:r w:rsidRPr="12136443">
        <w:rPr>
          <w:rFonts w:eastAsiaTheme="minorEastAsia" w:cstheme="minorBidi"/>
        </w:rPr>
        <w:t xml:space="preserve">The final set of outcomes is presented below. </w:t>
      </w:r>
    </w:p>
    <w:p w14:paraId="4DE9F08F" w14:textId="31E0C907" w:rsidR="00D771AD" w:rsidRPr="00D771AD" w:rsidRDefault="00D771AD" w:rsidP="00F00338">
      <w:pPr>
        <w:rPr>
          <w:rFonts w:eastAsiaTheme="minorHAnsi" w:cstheme="minorBidi"/>
          <w:b/>
          <w:bCs/>
        </w:rPr>
      </w:pPr>
      <w:r w:rsidRPr="00D771AD">
        <w:rPr>
          <w:rFonts w:eastAsiaTheme="minorHAnsi" w:cstheme="minorBidi"/>
          <w:b/>
          <w:bCs/>
        </w:rPr>
        <w:t>Test-related outcomes</w:t>
      </w:r>
    </w:p>
    <w:p w14:paraId="4E940E97" w14:textId="77777777" w:rsidR="00D57290" w:rsidRDefault="00D771AD" w:rsidP="00743A0C">
      <w:pPr>
        <w:rPr>
          <w:rFonts w:eastAsiaTheme="minorHAnsi" w:cstheme="minorBidi"/>
        </w:rPr>
      </w:pPr>
      <w:r w:rsidRPr="00D771AD">
        <w:rPr>
          <w:rFonts w:eastAsiaTheme="minorHAnsi" w:cstheme="minorBidi"/>
        </w:rPr>
        <w:t xml:space="preserve">Safety outcomes: </w:t>
      </w:r>
    </w:p>
    <w:p w14:paraId="46E22975" w14:textId="77777777" w:rsidR="00D57290" w:rsidRDefault="00D771AD" w:rsidP="004B6097">
      <w:pPr>
        <w:pStyle w:val="ListParagraph"/>
        <w:numPr>
          <w:ilvl w:val="0"/>
          <w:numId w:val="14"/>
        </w:numPr>
        <w:rPr>
          <w:rFonts w:eastAsiaTheme="minorHAnsi" w:cstheme="minorBidi"/>
        </w:rPr>
      </w:pPr>
      <w:r w:rsidRPr="00DD6CE9">
        <w:rPr>
          <w:rFonts w:eastAsiaTheme="minorHAnsi" w:cstheme="minorBidi"/>
        </w:rPr>
        <w:t xml:space="preserve">Adverse events associated with </w:t>
      </w:r>
      <w:r w:rsidR="00075EDA" w:rsidRPr="00DD6CE9">
        <w:rPr>
          <w:rFonts w:eastAsiaTheme="minorHAnsi" w:cstheme="minorBidi"/>
        </w:rPr>
        <w:t>biopsy</w:t>
      </w:r>
    </w:p>
    <w:p w14:paraId="22BE8CEC" w14:textId="4AA2E08D" w:rsidR="00D771AD" w:rsidRPr="00DD6CE9" w:rsidRDefault="00312EBF" w:rsidP="004B6097">
      <w:pPr>
        <w:pStyle w:val="ListParagraph"/>
        <w:numPr>
          <w:ilvl w:val="0"/>
          <w:numId w:val="14"/>
        </w:numPr>
        <w:rPr>
          <w:rFonts w:eastAsiaTheme="minorHAnsi" w:cstheme="minorBidi"/>
        </w:rPr>
      </w:pPr>
      <w:r>
        <w:rPr>
          <w:rFonts w:eastAsiaTheme="minorHAnsi" w:cstheme="minorBidi"/>
        </w:rPr>
        <w:t>R</w:t>
      </w:r>
      <w:r w:rsidR="00D771AD" w:rsidRPr="00DD6CE9">
        <w:rPr>
          <w:rFonts w:eastAsiaTheme="minorHAnsi" w:cstheme="minorBidi"/>
        </w:rPr>
        <w:t>e-biopsy for patients with inadequate tissue for tumour testing.</w:t>
      </w:r>
    </w:p>
    <w:p w14:paraId="0330ED97" w14:textId="44DA9BA9" w:rsidR="00D771AD" w:rsidRPr="00D771AD" w:rsidRDefault="00D771AD" w:rsidP="00743A0C">
      <w:pPr>
        <w:rPr>
          <w:rFonts w:eastAsiaTheme="minorHAnsi" w:cstheme="minorBidi"/>
        </w:rPr>
      </w:pPr>
      <w:r w:rsidRPr="00D771AD">
        <w:rPr>
          <w:rFonts w:eastAsiaTheme="minorHAnsi" w:cstheme="minorBidi"/>
        </w:rPr>
        <w:t>Diagnostic performance</w:t>
      </w:r>
      <w:r w:rsidR="00753D0E">
        <w:rPr>
          <w:rFonts w:eastAsiaTheme="minorHAnsi" w:cstheme="minorBidi"/>
        </w:rPr>
        <w:t xml:space="preserve"> of IHC and FISH</w:t>
      </w:r>
      <w:r w:rsidRPr="00D771AD">
        <w:rPr>
          <w:rFonts w:eastAsiaTheme="minorHAnsi" w:cstheme="minorBidi"/>
        </w:rPr>
        <w:t xml:space="preserve">: </w:t>
      </w:r>
    </w:p>
    <w:p w14:paraId="071761A5" w14:textId="15EE6D32" w:rsidR="00D771AD" w:rsidRPr="00314E32" w:rsidRDefault="00D771AD" w:rsidP="004B6097">
      <w:pPr>
        <w:pStyle w:val="ListParagraph"/>
        <w:numPr>
          <w:ilvl w:val="0"/>
          <w:numId w:val="8"/>
        </w:numPr>
        <w:rPr>
          <w:rFonts w:eastAsiaTheme="minorHAnsi" w:cstheme="minorBidi"/>
        </w:rPr>
      </w:pPr>
      <w:r w:rsidRPr="00314E32">
        <w:rPr>
          <w:rFonts w:eastAsiaTheme="minorHAnsi" w:cstheme="minorBidi"/>
        </w:rPr>
        <w:t>Sensitivity and specificity</w:t>
      </w:r>
    </w:p>
    <w:p w14:paraId="2709BBBB" w14:textId="7EE91838" w:rsidR="00D771AD" w:rsidRPr="00314E32" w:rsidRDefault="005F4A29" w:rsidP="004B6097">
      <w:pPr>
        <w:pStyle w:val="ListParagraph"/>
        <w:numPr>
          <w:ilvl w:val="0"/>
          <w:numId w:val="8"/>
        </w:numPr>
        <w:rPr>
          <w:rFonts w:eastAsiaTheme="minorHAnsi" w:cstheme="minorBidi"/>
        </w:rPr>
      </w:pPr>
      <w:r>
        <w:rPr>
          <w:rFonts w:eastAsiaTheme="minorHAnsi" w:cstheme="minorBidi"/>
        </w:rPr>
        <w:t>T</w:t>
      </w:r>
      <w:r w:rsidR="00D771AD" w:rsidRPr="00314E32">
        <w:rPr>
          <w:rFonts w:eastAsiaTheme="minorHAnsi" w:cstheme="minorBidi"/>
        </w:rPr>
        <w:t>est failure rate</w:t>
      </w:r>
    </w:p>
    <w:p w14:paraId="1AADD4D2" w14:textId="4363EAF0" w:rsidR="00D771AD" w:rsidRPr="00314E32" w:rsidRDefault="005F4A29" w:rsidP="004B6097">
      <w:pPr>
        <w:pStyle w:val="ListParagraph"/>
        <w:numPr>
          <w:ilvl w:val="0"/>
          <w:numId w:val="8"/>
        </w:numPr>
        <w:rPr>
          <w:rFonts w:eastAsiaTheme="minorHAnsi" w:cstheme="minorBidi"/>
        </w:rPr>
      </w:pPr>
      <w:r>
        <w:rPr>
          <w:rFonts w:eastAsiaTheme="minorHAnsi" w:cstheme="minorBidi"/>
        </w:rPr>
        <w:t>A</w:t>
      </w:r>
      <w:r w:rsidR="00D771AD" w:rsidRPr="00314E32">
        <w:rPr>
          <w:rFonts w:eastAsiaTheme="minorHAnsi" w:cstheme="minorBidi"/>
        </w:rPr>
        <w:t xml:space="preserve">ssessment of extent of and implications of discordances between Australian IHC </w:t>
      </w:r>
      <w:r w:rsidR="00D141F7">
        <w:rPr>
          <w:rFonts w:eastAsiaTheme="minorHAnsi" w:cstheme="minorBidi"/>
        </w:rPr>
        <w:t>and FISH</w:t>
      </w:r>
      <w:r w:rsidR="00D771AD" w:rsidRPr="00314E32">
        <w:rPr>
          <w:rFonts w:eastAsiaTheme="minorHAnsi" w:cstheme="minorBidi"/>
        </w:rPr>
        <w:t xml:space="preserve"> testing and </w:t>
      </w:r>
      <w:r w:rsidR="006A0D18">
        <w:rPr>
          <w:rFonts w:eastAsiaTheme="minorHAnsi" w:cstheme="minorBidi"/>
        </w:rPr>
        <w:t xml:space="preserve">the respective </w:t>
      </w:r>
      <w:r w:rsidR="00D771AD" w:rsidRPr="00314E32">
        <w:rPr>
          <w:rFonts w:eastAsiaTheme="minorHAnsi" w:cstheme="minorBidi"/>
        </w:rPr>
        <w:t>clinical utility standard</w:t>
      </w:r>
      <w:r w:rsidR="006A0D18">
        <w:rPr>
          <w:rFonts w:eastAsiaTheme="minorHAnsi" w:cstheme="minorBidi"/>
        </w:rPr>
        <w:t>s</w:t>
      </w:r>
    </w:p>
    <w:p w14:paraId="19CA2DE5" w14:textId="658D5EF5" w:rsidR="00D771AD" w:rsidRPr="00314E32" w:rsidRDefault="005F4A29" w:rsidP="004B6097">
      <w:pPr>
        <w:pStyle w:val="ListParagraph"/>
        <w:numPr>
          <w:ilvl w:val="0"/>
          <w:numId w:val="8"/>
        </w:numPr>
        <w:rPr>
          <w:rFonts w:eastAsiaTheme="minorHAnsi" w:cstheme="minorBidi"/>
        </w:rPr>
      </w:pPr>
      <w:r>
        <w:rPr>
          <w:rFonts w:eastAsiaTheme="minorHAnsi" w:cstheme="minorBidi"/>
        </w:rPr>
        <w:t>T</w:t>
      </w:r>
      <w:r w:rsidR="00D771AD" w:rsidRPr="00314E32">
        <w:rPr>
          <w:rFonts w:eastAsiaTheme="minorHAnsi" w:cstheme="minorBidi"/>
        </w:rPr>
        <w:t>est-retest reliability</w:t>
      </w:r>
    </w:p>
    <w:p w14:paraId="1842CF6E" w14:textId="77777777" w:rsidR="00C36CFE" w:rsidRDefault="00C57CB5" w:rsidP="004B6097">
      <w:pPr>
        <w:pStyle w:val="ListParagraph"/>
        <w:numPr>
          <w:ilvl w:val="0"/>
          <w:numId w:val="8"/>
        </w:numPr>
        <w:rPr>
          <w:rFonts w:eastAsiaTheme="minorHAnsi" w:cstheme="minorBidi"/>
        </w:rPr>
      </w:pPr>
      <w:r>
        <w:rPr>
          <w:rFonts w:eastAsiaTheme="minorHAnsi" w:cstheme="minorBidi"/>
        </w:rPr>
        <w:t>Inter-rater reliability</w:t>
      </w:r>
    </w:p>
    <w:p w14:paraId="40430DF2" w14:textId="7B9AD3B2" w:rsidR="00C57CB5" w:rsidRPr="00314E32" w:rsidRDefault="00C36CFE" w:rsidP="004B6097">
      <w:pPr>
        <w:pStyle w:val="ListParagraph"/>
        <w:numPr>
          <w:ilvl w:val="0"/>
          <w:numId w:val="8"/>
        </w:numPr>
        <w:rPr>
          <w:rFonts w:eastAsiaTheme="minorHAnsi" w:cstheme="minorBidi"/>
        </w:rPr>
      </w:pPr>
      <w:r>
        <w:rPr>
          <w:rFonts w:eastAsiaTheme="minorHAnsi" w:cstheme="minorBidi"/>
        </w:rPr>
        <w:t>D</w:t>
      </w:r>
      <w:r w:rsidR="00C57CB5">
        <w:rPr>
          <w:rFonts w:eastAsiaTheme="minorHAnsi" w:cstheme="minorBidi"/>
        </w:rPr>
        <w:t>iagnostic accuracy of proposed testing sequence (IHC followed by FISH)</w:t>
      </w:r>
      <w:r w:rsidR="00C57CB5" w:rsidRPr="009E790F">
        <w:rPr>
          <w:rFonts w:eastAsiaTheme="minorHAnsi" w:cstheme="minorBidi"/>
        </w:rPr>
        <w:t>.</w:t>
      </w:r>
    </w:p>
    <w:p w14:paraId="2C9D7280" w14:textId="1AA93912" w:rsidR="003D1782" w:rsidRPr="00314E32" w:rsidRDefault="00753E0C" w:rsidP="004B6097">
      <w:pPr>
        <w:pStyle w:val="ListParagraph"/>
        <w:numPr>
          <w:ilvl w:val="0"/>
          <w:numId w:val="8"/>
        </w:numPr>
        <w:rPr>
          <w:rFonts w:eastAsiaTheme="minorHAnsi" w:cstheme="minorBidi"/>
        </w:rPr>
      </w:pPr>
      <w:r>
        <w:rPr>
          <w:rFonts w:eastAsiaTheme="minorHAnsi" w:cstheme="minorBidi"/>
        </w:rPr>
        <w:t>C</w:t>
      </w:r>
      <w:r w:rsidRPr="00753E0C">
        <w:rPr>
          <w:rFonts w:eastAsiaTheme="minorHAnsi" w:cstheme="minorBidi"/>
        </w:rPr>
        <w:t>omparability between IHC assays</w:t>
      </w:r>
      <w:r>
        <w:rPr>
          <w:rFonts w:eastAsiaTheme="minorHAnsi" w:cstheme="minorBidi"/>
        </w:rPr>
        <w:t>.</w:t>
      </w:r>
    </w:p>
    <w:p w14:paraId="7C4F671B" w14:textId="77777777" w:rsidR="00D771AD" w:rsidRPr="00D771AD" w:rsidRDefault="00D771AD" w:rsidP="00743A0C">
      <w:pPr>
        <w:rPr>
          <w:rFonts w:eastAsiaTheme="minorHAnsi" w:cstheme="minorBidi"/>
        </w:rPr>
      </w:pPr>
      <w:r w:rsidRPr="00D771AD">
        <w:rPr>
          <w:rFonts w:eastAsiaTheme="minorHAnsi" w:cstheme="minorBidi"/>
        </w:rPr>
        <w:t>Clinical validity: Positive and negative predictive values, positive and negative likelihood ratios.</w:t>
      </w:r>
    </w:p>
    <w:p w14:paraId="303AC2C4" w14:textId="4B0C78C9" w:rsidR="00591141" w:rsidRPr="00D771AD" w:rsidRDefault="00D771AD" w:rsidP="00743A0C">
      <w:pPr>
        <w:rPr>
          <w:rFonts w:eastAsiaTheme="minorHAnsi" w:cstheme="minorBidi"/>
        </w:rPr>
      </w:pPr>
      <w:r w:rsidRPr="00D771AD">
        <w:rPr>
          <w:rFonts w:eastAsiaTheme="minorHAnsi" w:cstheme="minorBidi"/>
        </w:rPr>
        <w:t xml:space="preserve">Clinical utility of the test: Determine whether testing for </w:t>
      </w:r>
      <w:r w:rsidR="003B0F49">
        <w:rPr>
          <w:rFonts w:eastAsiaTheme="minorHAnsi" w:cstheme="minorBidi"/>
        </w:rPr>
        <w:t>MET overexpression</w:t>
      </w:r>
      <w:r w:rsidR="004479CF">
        <w:rPr>
          <w:rFonts w:eastAsiaTheme="minorHAnsi" w:cstheme="minorBidi"/>
        </w:rPr>
        <w:t>/amplification</w:t>
      </w:r>
      <w:r w:rsidRPr="00D771AD">
        <w:rPr>
          <w:rFonts w:eastAsiaTheme="minorHAnsi" w:cstheme="minorBidi"/>
        </w:rPr>
        <w:t xml:space="preserve"> predicts variation in the treatment effect of </w:t>
      </w:r>
      <w:r w:rsidR="005E6D5F">
        <w:rPr>
          <w:rFonts w:eastAsiaTheme="minorHAnsi" w:cstheme="minorBidi"/>
        </w:rPr>
        <w:t>s</w:t>
      </w:r>
      <w:r w:rsidR="005E6D5F" w:rsidRPr="004D22C5">
        <w:rPr>
          <w:rFonts w:eastAsiaTheme="minorHAnsi" w:cstheme="minorBidi"/>
        </w:rPr>
        <w:t>avolitinib and osimertinib</w:t>
      </w:r>
      <w:r w:rsidRPr="00D771AD">
        <w:rPr>
          <w:rFonts w:eastAsiaTheme="minorHAnsi" w:cstheme="minorBidi"/>
        </w:rPr>
        <w:t xml:space="preserve"> in terms of health outcomes for patients.</w:t>
      </w:r>
      <w:r w:rsidR="00776083">
        <w:rPr>
          <w:rFonts w:eastAsiaTheme="minorHAnsi" w:cstheme="minorBidi"/>
        </w:rPr>
        <w:t xml:space="preserve"> </w:t>
      </w:r>
      <w:r w:rsidR="00591141">
        <w:rPr>
          <w:rFonts w:eastAsiaTheme="minorHAnsi" w:cstheme="minorBidi"/>
        </w:rPr>
        <w:t xml:space="preserve">Relative predictive accuracy of IHC </w:t>
      </w:r>
      <w:r w:rsidR="00B32772">
        <w:rPr>
          <w:rFonts w:eastAsiaTheme="minorHAnsi" w:cstheme="minorBidi"/>
        </w:rPr>
        <w:t xml:space="preserve">vs FISH assays at proposed cut-off thresholds. </w:t>
      </w:r>
    </w:p>
    <w:p w14:paraId="0889755D" w14:textId="77777777" w:rsidR="00D771AD" w:rsidRPr="00D771AD" w:rsidRDefault="00D771AD" w:rsidP="00743A0C">
      <w:pPr>
        <w:rPr>
          <w:rFonts w:eastAsiaTheme="minorHAnsi" w:cstheme="minorBidi"/>
        </w:rPr>
      </w:pPr>
      <w:r w:rsidRPr="00D771AD">
        <w:rPr>
          <w:rFonts w:eastAsiaTheme="minorHAnsi" w:cstheme="minorBidi"/>
        </w:rPr>
        <w:t xml:space="preserve">Other test-related considerations: </w:t>
      </w:r>
    </w:p>
    <w:p w14:paraId="1C68217E" w14:textId="6541D236" w:rsidR="00D771AD" w:rsidRPr="004E33EA" w:rsidRDefault="00D771AD" w:rsidP="004B6097">
      <w:pPr>
        <w:pStyle w:val="ListParagraph"/>
        <w:numPr>
          <w:ilvl w:val="0"/>
          <w:numId w:val="9"/>
        </w:numPr>
        <w:rPr>
          <w:rFonts w:eastAsiaTheme="minorHAnsi" w:cstheme="minorBidi"/>
        </w:rPr>
      </w:pPr>
      <w:r w:rsidRPr="004E33EA">
        <w:rPr>
          <w:rFonts w:eastAsiaTheme="minorHAnsi" w:cstheme="minorBidi"/>
        </w:rPr>
        <w:t xml:space="preserve">Re-biopsy rates (test failure and inadequate sample rate as a proxy for re-biopsy rate) </w:t>
      </w:r>
    </w:p>
    <w:p w14:paraId="61D994CC" w14:textId="5FBF3B3F" w:rsidR="00D771AD" w:rsidRPr="004E33EA" w:rsidRDefault="00D771AD" w:rsidP="004B6097">
      <w:pPr>
        <w:pStyle w:val="ListParagraph"/>
        <w:numPr>
          <w:ilvl w:val="0"/>
          <w:numId w:val="9"/>
        </w:numPr>
        <w:rPr>
          <w:rFonts w:eastAsiaTheme="minorHAnsi" w:cstheme="minorBidi"/>
        </w:rPr>
      </w:pPr>
      <w:r w:rsidRPr="004E33EA">
        <w:rPr>
          <w:rFonts w:eastAsiaTheme="minorHAnsi" w:cstheme="minorBidi"/>
        </w:rPr>
        <w:t>Test turn-around time</w:t>
      </w:r>
    </w:p>
    <w:p w14:paraId="732E2E86" w14:textId="7B80BFC2" w:rsidR="00D771AD" w:rsidRPr="004848A0" w:rsidRDefault="00D771AD" w:rsidP="002A0866">
      <w:pPr>
        <w:keepNext/>
        <w:keepLines/>
        <w:rPr>
          <w:rFonts w:eastAsiaTheme="minorHAnsi" w:cstheme="minorBidi"/>
        </w:rPr>
      </w:pPr>
      <w:r w:rsidRPr="00DD6CE9">
        <w:rPr>
          <w:rFonts w:eastAsiaTheme="minorHAnsi" w:cstheme="minorBidi"/>
          <w:b/>
          <w:bCs/>
        </w:rPr>
        <w:lastRenderedPageBreak/>
        <w:t>Drug-related outcomes</w:t>
      </w:r>
      <w:r w:rsidRPr="004848A0">
        <w:rPr>
          <w:rFonts w:eastAsiaTheme="minorHAnsi" w:cstheme="minorBidi"/>
        </w:rPr>
        <w:t xml:space="preserve"> </w:t>
      </w:r>
    </w:p>
    <w:p w14:paraId="4DBBB168" w14:textId="6BD2251A" w:rsidR="00D771AD" w:rsidRPr="00D771AD" w:rsidRDefault="00D771AD" w:rsidP="002A0866">
      <w:pPr>
        <w:keepNext/>
        <w:keepLines/>
        <w:rPr>
          <w:rFonts w:eastAsiaTheme="minorHAnsi" w:cstheme="minorBidi"/>
        </w:rPr>
      </w:pPr>
      <w:r w:rsidRPr="00D771AD">
        <w:rPr>
          <w:rFonts w:eastAsiaTheme="minorHAnsi" w:cstheme="minorBidi"/>
        </w:rPr>
        <w:t xml:space="preserve">Safety outcomes: Safety and tolerability of treatment with </w:t>
      </w:r>
      <w:r w:rsidR="005E6D5F">
        <w:rPr>
          <w:rFonts w:eastAsiaTheme="minorHAnsi" w:cstheme="minorBidi"/>
        </w:rPr>
        <w:t>s</w:t>
      </w:r>
      <w:r w:rsidR="005E6D5F" w:rsidRPr="004D22C5">
        <w:rPr>
          <w:rFonts w:eastAsiaTheme="minorHAnsi" w:cstheme="minorBidi"/>
        </w:rPr>
        <w:t xml:space="preserve">avolitinib and osimertinib </w:t>
      </w:r>
      <w:r w:rsidR="00F85CE6">
        <w:rPr>
          <w:rFonts w:eastAsiaTheme="minorHAnsi" w:cstheme="minorBidi"/>
        </w:rPr>
        <w:t xml:space="preserve">compared to </w:t>
      </w:r>
      <w:r w:rsidR="005E6D5F" w:rsidRPr="00BB3F31">
        <w:rPr>
          <w:rFonts w:eastAsiaTheme="minorHAnsi" w:cstheme="minorBidi"/>
        </w:rPr>
        <w:t>platinum doublet chemotherapy</w:t>
      </w:r>
      <w:r w:rsidR="005E6D5F" w:rsidRPr="00D771AD">
        <w:rPr>
          <w:rFonts w:eastAsiaTheme="minorHAnsi" w:cstheme="minorBidi"/>
        </w:rPr>
        <w:t xml:space="preserve"> </w:t>
      </w:r>
      <w:r w:rsidRPr="00D771AD">
        <w:rPr>
          <w:rFonts w:eastAsiaTheme="minorHAnsi" w:cstheme="minorBidi"/>
        </w:rPr>
        <w:t xml:space="preserve">(adverse events, physical examinations, laboratory findings and vital signs). </w:t>
      </w:r>
    </w:p>
    <w:p w14:paraId="3491BDD2" w14:textId="77777777" w:rsidR="00D771AD" w:rsidRPr="005538A9" w:rsidRDefault="00D771AD" w:rsidP="00743A0C">
      <w:pPr>
        <w:rPr>
          <w:rFonts w:eastAsiaTheme="minorHAnsi" w:cstheme="minorBidi"/>
        </w:rPr>
      </w:pPr>
      <w:r w:rsidRPr="005538A9">
        <w:rPr>
          <w:rFonts w:eastAsiaTheme="minorHAnsi" w:cstheme="minorBidi"/>
        </w:rPr>
        <w:t xml:space="preserve">Clinical effectiveness outcomes: </w:t>
      </w:r>
    </w:p>
    <w:p w14:paraId="562BEF5D" w14:textId="77777777" w:rsidR="00D771AD" w:rsidRPr="005538A9" w:rsidRDefault="00D771AD" w:rsidP="004B6097">
      <w:pPr>
        <w:pStyle w:val="ListParagraph"/>
        <w:numPr>
          <w:ilvl w:val="0"/>
          <w:numId w:val="10"/>
        </w:numPr>
        <w:rPr>
          <w:rFonts w:eastAsiaTheme="minorHAnsi" w:cstheme="minorBidi"/>
        </w:rPr>
      </w:pPr>
      <w:r w:rsidRPr="005538A9">
        <w:rPr>
          <w:rFonts w:eastAsiaTheme="minorHAnsi" w:cstheme="minorBidi"/>
        </w:rPr>
        <w:t>Objective response rate (ORR)</w:t>
      </w:r>
    </w:p>
    <w:p w14:paraId="6E8AA6F6" w14:textId="77777777" w:rsidR="00D771AD" w:rsidRPr="005538A9" w:rsidRDefault="00D771AD" w:rsidP="004B6097">
      <w:pPr>
        <w:pStyle w:val="ListParagraph"/>
        <w:numPr>
          <w:ilvl w:val="0"/>
          <w:numId w:val="10"/>
        </w:numPr>
        <w:rPr>
          <w:rFonts w:eastAsiaTheme="minorHAnsi" w:cstheme="minorBidi"/>
        </w:rPr>
      </w:pPr>
      <w:r w:rsidRPr="005538A9">
        <w:rPr>
          <w:rFonts w:eastAsiaTheme="minorHAnsi" w:cstheme="minorBidi"/>
        </w:rPr>
        <w:t>Overall survival (OS)</w:t>
      </w:r>
    </w:p>
    <w:p w14:paraId="583425F3" w14:textId="77777777" w:rsidR="00D771AD" w:rsidRPr="005538A9" w:rsidRDefault="00D771AD" w:rsidP="004B6097">
      <w:pPr>
        <w:pStyle w:val="ListParagraph"/>
        <w:numPr>
          <w:ilvl w:val="0"/>
          <w:numId w:val="10"/>
        </w:numPr>
        <w:rPr>
          <w:rFonts w:eastAsiaTheme="minorHAnsi" w:cstheme="minorBidi"/>
        </w:rPr>
      </w:pPr>
      <w:r w:rsidRPr="005538A9">
        <w:rPr>
          <w:rFonts w:eastAsiaTheme="minorHAnsi" w:cstheme="minorBidi"/>
        </w:rPr>
        <w:t xml:space="preserve">Progression-free survival (PFS) </w:t>
      </w:r>
    </w:p>
    <w:p w14:paraId="63A0BB69" w14:textId="77777777" w:rsidR="00D771AD" w:rsidRPr="005538A9" w:rsidRDefault="00D771AD" w:rsidP="004B6097">
      <w:pPr>
        <w:pStyle w:val="ListParagraph"/>
        <w:numPr>
          <w:ilvl w:val="0"/>
          <w:numId w:val="10"/>
        </w:numPr>
        <w:rPr>
          <w:rFonts w:eastAsiaTheme="minorHAnsi" w:cstheme="minorBidi"/>
        </w:rPr>
      </w:pPr>
      <w:r w:rsidRPr="005538A9">
        <w:rPr>
          <w:rFonts w:eastAsiaTheme="minorHAnsi" w:cstheme="minorBidi"/>
        </w:rPr>
        <w:t>Partial response (PR)</w:t>
      </w:r>
    </w:p>
    <w:p w14:paraId="284286B5" w14:textId="77777777" w:rsidR="00D771AD" w:rsidRPr="005538A9" w:rsidRDefault="00D771AD" w:rsidP="004B6097">
      <w:pPr>
        <w:pStyle w:val="ListParagraph"/>
        <w:numPr>
          <w:ilvl w:val="0"/>
          <w:numId w:val="10"/>
        </w:numPr>
        <w:rPr>
          <w:rFonts w:eastAsiaTheme="minorHAnsi" w:cstheme="minorBidi"/>
        </w:rPr>
      </w:pPr>
      <w:r w:rsidRPr="005538A9">
        <w:rPr>
          <w:rFonts w:eastAsiaTheme="minorHAnsi" w:cstheme="minorBidi"/>
        </w:rPr>
        <w:t>Complete response (CR)</w:t>
      </w:r>
    </w:p>
    <w:p w14:paraId="1B36A63F" w14:textId="04CF237C" w:rsidR="00D771AD" w:rsidRDefault="00D771AD" w:rsidP="004B6097">
      <w:pPr>
        <w:pStyle w:val="ListParagraph"/>
        <w:numPr>
          <w:ilvl w:val="0"/>
          <w:numId w:val="10"/>
        </w:numPr>
        <w:rPr>
          <w:rFonts w:eastAsiaTheme="minorHAnsi" w:cstheme="minorBidi"/>
        </w:rPr>
      </w:pPr>
      <w:r w:rsidRPr="005538A9">
        <w:rPr>
          <w:rFonts w:eastAsiaTheme="minorHAnsi" w:cstheme="minorBidi"/>
        </w:rPr>
        <w:t>Health-related quality of life (HRQoL)</w:t>
      </w:r>
      <w:r w:rsidR="00A12575" w:rsidRPr="00A12575">
        <w:t xml:space="preserve"> </w:t>
      </w:r>
      <w:r w:rsidR="00A12575" w:rsidRPr="00A12575">
        <w:rPr>
          <w:rFonts w:eastAsiaTheme="minorHAnsi" w:cstheme="minorBidi"/>
        </w:rPr>
        <w:t>compared to platinum doublet chemotherapy</w:t>
      </w:r>
      <w:r w:rsidR="00A12575">
        <w:rPr>
          <w:rFonts w:eastAsiaTheme="minorHAnsi" w:cstheme="minorBidi"/>
        </w:rPr>
        <w:t xml:space="preserve">. </w:t>
      </w:r>
    </w:p>
    <w:p w14:paraId="6D016E18" w14:textId="397DB8ED" w:rsidR="00B438B0" w:rsidRDefault="00B438B0" w:rsidP="004B6097">
      <w:pPr>
        <w:pStyle w:val="ListParagraph"/>
        <w:numPr>
          <w:ilvl w:val="0"/>
          <w:numId w:val="10"/>
        </w:numPr>
        <w:rPr>
          <w:rFonts w:eastAsiaTheme="minorHAnsi" w:cstheme="minorBidi"/>
        </w:rPr>
      </w:pPr>
      <w:r w:rsidRPr="00B438B0">
        <w:rPr>
          <w:rFonts w:eastAsiaTheme="minorHAnsi" w:cstheme="minorBidi"/>
        </w:rPr>
        <w:t>Central nervous system (CNS) efficacy</w:t>
      </w:r>
      <w:r>
        <w:rPr>
          <w:rFonts w:eastAsiaTheme="minorHAnsi" w:cstheme="minorBidi"/>
        </w:rPr>
        <w:t>.</w:t>
      </w:r>
    </w:p>
    <w:p w14:paraId="1A948639" w14:textId="5FF1E190" w:rsidR="00D771AD" w:rsidRPr="004848A0" w:rsidRDefault="00D771AD" w:rsidP="1D5662C8">
      <w:pPr>
        <w:rPr>
          <w:rFonts w:eastAsiaTheme="minorEastAsia" w:cstheme="minorBidi"/>
        </w:rPr>
      </w:pPr>
      <w:r w:rsidRPr="1D5662C8">
        <w:rPr>
          <w:rFonts w:eastAsiaTheme="minorEastAsia" w:cstheme="minorBidi"/>
          <w:b/>
          <w:bCs/>
        </w:rPr>
        <w:t>Healthcare system outcomes</w:t>
      </w:r>
      <w:r w:rsidRPr="1D5662C8">
        <w:rPr>
          <w:rFonts w:eastAsiaTheme="minorEastAsia" w:cstheme="minorBidi"/>
        </w:rPr>
        <w:t xml:space="preserve"> </w:t>
      </w:r>
    </w:p>
    <w:p w14:paraId="4EEDE92F" w14:textId="72C3D031" w:rsidR="00D771AD" w:rsidRPr="005538A9" w:rsidRDefault="00D771AD" w:rsidP="004B6097">
      <w:pPr>
        <w:pStyle w:val="ListParagraph"/>
        <w:numPr>
          <w:ilvl w:val="0"/>
          <w:numId w:val="11"/>
        </w:numPr>
        <w:rPr>
          <w:rFonts w:eastAsiaTheme="minorHAnsi" w:cstheme="minorBidi"/>
        </w:rPr>
      </w:pPr>
      <w:r w:rsidRPr="005538A9">
        <w:rPr>
          <w:rFonts w:eastAsiaTheme="minorHAnsi" w:cstheme="minorBidi"/>
        </w:rPr>
        <w:t xml:space="preserve">Cost of testing per patient with associated </w:t>
      </w:r>
      <w:r w:rsidR="000F1ECC">
        <w:rPr>
          <w:rFonts w:eastAsiaTheme="minorHAnsi" w:cstheme="minorBidi"/>
        </w:rPr>
        <w:t xml:space="preserve">biopsies and </w:t>
      </w:r>
      <w:r w:rsidRPr="005538A9">
        <w:rPr>
          <w:rFonts w:eastAsiaTheme="minorHAnsi" w:cstheme="minorBidi"/>
        </w:rPr>
        <w:t>re-biopsies</w:t>
      </w:r>
    </w:p>
    <w:p w14:paraId="18179DEC" w14:textId="77777777" w:rsidR="00D771AD" w:rsidRDefault="00D771AD" w:rsidP="004B6097">
      <w:pPr>
        <w:pStyle w:val="ListParagraph"/>
        <w:numPr>
          <w:ilvl w:val="0"/>
          <w:numId w:val="11"/>
        </w:numPr>
        <w:rPr>
          <w:rFonts w:eastAsiaTheme="minorHAnsi" w:cstheme="minorBidi"/>
        </w:rPr>
      </w:pPr>
      <w:r w:rsidRPr="005538A9">
        <w:rPr>
          <w:rFonts w:eastAsiaTheme="minorHAnsi" w:cstheme="minorBidi"/>
        </w:rPr>
        <w:t>Cost of treatment and cost of treating adverse events</w:t>
      </w:r>
    </w:p>
    <w:p w14:paraId="6E67CEAA" w14:textId="0BA7CD05" w:rsidR="001A6071" w:rsidRPr="005538A9" w:rsidRDefault="001A6071" w:rsidP="004B6097">
      <w:pPr>
        <w:pStyle w:val="ListParagraph"/>
        <w:numPr>
          <w:ilvl w:val="0"/>
          <w:numId w:val="11"/>
        </w:numPr>
        <w:rPr>
          <w:rFonts w:eastAsiaTheme="minorHAnsi" w:cstheme="minorBidi"/>
        </w:rPr>
      </w:pPr>
      <w:r>
        <w:rPr>
          <w:rFonts w:eastAsiaTheme="minorHAnsi" w:cstheme="minorBidi"/>
        </w:rPr>
        <w:t xml:space="preserve">Cost effectiveness </w:t>
      </w:r>
    </w:p>
    <w:p w14:paraId="54B02CF2" w14:textId="09D7F834" w:rsidR="00AB7B0F" w:rsidRDefault="00D771AD" w:rsidP="004B6097">
      <w:pPr>
        <w:pStyle w:val="ListParagraph"/>
        <w:numPr>
          <w:ilvl w:val="0"/>
          <w:numId w:val="11"/>
        </w:numPr>
        <w:rPr>
          <w:rFonts w:eastAsiaTheme="minorHAnsi" w:cstheme="minorBidi"/>
        </w:rPr>
      </w:pPr>
      <w:r w:rsidRPr="4B640AAE">
        <w:rPr>
          <w:rFonts w:eastAsiaTheme="minorEastAsia" w:cstheme="minorBidi"/>
        </w:rPr>
        <w:t>Financial implications: number of patients tested; number of patients treated.</w:t>
      </w:r>
    </w:p>
    <w:p w14:paraId="4BBF84CB" w14:textId="77777777" w:rsidR="009B31CC" w:rsidRPr="004E3ABF" w:rsidRDefault="009B31CC" w:rsidP="00743A0C">
      <w:pPr>
        <w:pStyle w:val="Heading2"/>
        <w:keepNext w:val="0"/>
      </w:pPr>
      <w:r w:rsidRPr="00490FBB">
        <w:t>Assessment framework (for investigative technologies)</w:t>
      </w:r>
    </w:p>
    <w:p w14:paraId="6CC9CE7E" w14:textId="361AC66D" w:rsidR="005F1FD6" w:rsidRDefault="4FADB063" w:rsidP="12136443">
      <w:pPr>
        <w:rPr>
          <w:i/>
          <w:iCs/>
        </w:rPr>
      </w:pPr>
      <w:r w:rsidRPr="12136443">
        <w:rPr>
          <w:rFonts w:eastAsiaTheme="minorEastAsia" w:cstheme="minorBidi"/>
        </w:rPr>
        <w:t xml:space="preserve">A linked evidence approach is the most appropriate as there is unlikely to be direct evidence of the impact of </w:t>
      </w:r>
      <w:r w:rsidR="61A7802F" w:rsidRPr="12136443">
        <w:rPr>
          <w:rFonts w:eastAsiaTheme="minorEastAsia" w:cstheme="minorBidi"/>
        </w:rPr>
        <w:t>MET overe</w:t>
      </w:r>
      <w:r w:rsidR="22518A8A" w:rsidRPr="12136443">
        <w:rPr>
          <w:rFonts w:eastAsiaTheme="minorEastAsia" w:cstheme="minorBidi"/>
        </w:rPr>
        <w:t>x</w:t>
      </w:r>
      <w:r w:rsidR="61A7802F" w:rsidRPr="12136443">
        <w:rPr>
          <w:rFonts w:eastAsiaTheme="minorEastAsia" w:cstheme="minorBidi"/>
        </w:rPr>
        <w:t>pression</w:t>
      </w:r>
      <w:r w:rsidRPr="12136443">
        <w:rPr>
          <w:rFonts w:eastAsiaTheme="minorEastAsia" w:cstheme="minorBidi"/>
        </w:rPr>
        <w:t xml:space="preserve"> testing on health outcomes. An assessment framework linking </w:t>
      </w:r>
      <w:r w:rsidR="22518A8A" w:rsidRPr="12136443">
        <w:rPr>
          <w:rFonts w:eastAsiaTheme="minorEastAsia" w:cstheme="minorBidi"/>
        </w:rPr>
        <w:t>MET overexpression</w:t>
      </w:r>
      <w:r w:rsidRPr="12136443">
        <w:rPr>
          <w:rFonts w:eastAsiaTheme="minorEastAsia" w:cstheme="minorBidi"/>
        </w:rPr>
        <w:t xml:space="preserve"> testing to relevant health outcomes is presented in</w:t>
      </w:r>
      <w:r w:rsidR="77388644" w:rsidRPr="12136443">
        <w:rPr>
          <w:rFonts w:eastAsiaTheme="minorEastAsia" w:cstheme="minorBidi"/>
          <w:b/>
          <w:bCs/>
          <w:lang w:val="en-US"/>
        </w:rPr>
        <w:t xml:space="preserve"> </w:t>
      </w:r>
      <w:r w:rsidR="00081331" w:rsidRPr="12136443">
        <w:rPr>
          <w:rFonts w:eastAsiaTheme="minorEastAsia" w:cstheme="minorBidi"/>
          <w:b/>
          <w:bCs/>
          <w:lang w:val="en-US"/>
        </w:rPr>
        <w:fldChar w:fldCharType="begin"/>
      </w:r>
      <w:r w:rsidR="00081331" w:rsidRPr="12136443">
        <w:rPr>
          <w:rFonts w:eastAsiaTheme="minorEastAsia" w:cstheme="minorBidi"/>
          <w:b/>
          <w:bCs/>
          <w:lang w:val="en-US"/>
        </w:rPr>
        <w:instrText xml:space="preserve"> REF _Ref213873334 \h </w:instrText>
      </w:r>
      <w:r w:rsidR="00081331" w:rsidRPr="12136443">
        <w:rPr>
          <w:rFonts w:eastAsiaTheme="minorEastAsia" w:cstheme="minorBidi"/>
          <w:b/>
          <w:bCs/>
          <w:lang w:val="en-US"/>
        </w:rPr>
      </w:r>
      <w:r w:rsidR="00081331" w:rsidRPr="12136443">
        <w:rPr>
          <w:rFonts w:eastAsiaTheme="minorEastAsia" w:cstheme="minorBidi"/>
          <w:b/>
          <w:bCs/>
          <w:lang w:val="en-US"/>
        </w:rPr>
        <w:fldChar w:fldCharType="separate"/>
      </w:r>
      <w:r w:rsidR="66B4CCCB">
        <w:t>Figure </w:t>
      </w:r>
      <w:r w:rsidR="66B4CCCB">
        <w:rPr>
          <w:noProof/>
        </w:rPr>
        <w:t>2</w:t>
      </w:r>
      <w:r w:rsidR="00081331" w:rsidRPr="12136443">
        <w:rPr>
          <w:rFonts w:eastAsiaTheme="minorEastAsia" w:cstheme="minorBidi"/>
          <w:b/>
          <w:bCs/>
          <w:lang w:val="en-US"/>
        </w:rPr>
        <w:fldChar w:fldCharType="end"/>
      </w:r>
      <w:r w:rsidRPr="12136443">
        <w:rPr>
          <w:rFonts w:eastAsiaTheme="minorEastAsia" w:cstheme="minorBidi"/>
        </w:rPr>
        <w:t>.</w:t>
      </w:r>
      <w:r w:rsidR="0E4BF97C" w:rsidRPr="12136443">
        <w:rPr>
          <w:rFonts w:eastAsiaTheme="minorEastAsia" w:cstheme="minorBidi"/>
        </w:rPr>
        <w:t xml:space="preserve"> </w:t>
      </w:r>
    </w:p>
    <w:p w14:paraId="150396B6" w14:textId="77777777" w:rsidR="00296DA0" w:rsidRPr="00296DA0" w:rsidRDefault="00296DA0" w:rsidP="00743A0C">
      <w:pPr>
        <w:rPr>
          <w:rFonts w:eastAsiaTheme="minorHAnsi" w:cstheme="minorBidi"/>
        </w:rPr>
      </w:pPr>
      <w:r w:rsidRPr="00296DA0">
        <w:rPr>
          <w:rFonts w:eastAsiaTheme="minorHAnsi" w:cstheme="minorBidi"/>
        </w:rPr>
        <w:t>Questions relevant to this assessment framework are as follows:</w:t>
      </w:r>
    </w:p>
    <w:p w14:paraId="45B97CFD" w14:textId="4BEDF135" w:rsidR="00296DA0" w:rsidRPr="00296DA0" w:rsidRDefault="00296DA0" w:rsidP="004B6097">
      <w:pPr>
        <w:numPr>
          <w:ilvl w:val="0"/>
          <w:numId w:val="7"/>
        </w:numPr>
        <w:rPr>
          <w:rFonts w:eastAsiaTheme="minorHAnsi" w:cstheme="minorBidi"/>
        </w:rPr>
      </w:pPr>
      <w:r w:rsidRPr="00296DA0">
        <w:rPr>
          <w:rFonts w:eastAsiaTheme="minorHAnsi" w:cstheme="minorBidi"/>
        </w:rPr>
        <w:t xml:space="preserve">Does the use of </w:t>
      </w:r>
      <w:r w:rsidR="004D7F7E">
        <w:rPr>
          <w:rFonts w:eastAsiaTheme="minorHAnsi" w:cstheme="minorBidi"/>
        </w:rPr>
        <w:t>the</w:t>
      </w:r>
      <w:r w:rsidRPr="00296DA0">
        <w:rPr>
          <w:rFonts w:eastAsiaTheme="minorHAnsi" w:cstheme="minorBidi"/>
        </w:rPr>
        <w:t xml:space="preserve"> </w:t>
      </w:r>
      <w:r w:rsidR="002F701F">
        <w:rPr>
          <w:rFonts w:eastAsiaTheme="minorHAnsi" w:cstheme="minorBidi"/>
        </w:rPr>
        <w:t>MET overexpression</w:t>
      </w:r>
      <w:r w:rsidR="00DA2597">
        <w:rPr>
          <w:rFonts w:eastAsiaTheme="minorHAnsi" w:cstheme="minorBidi"/>
        </w:rPr>
        <w:t>/amplification</w:t>
      </w:r>
      <w:r w:rsidRPr="00296DA0">
        <w:rPr>
          <w:rFonts w:eastAsiaTheme="minorHAnsi" w:cstheme="minorBidi"/>
        </w:rPr>
        <w:t xml:space="preserve"> </w:t>
      </w:r>
      <w:r w:rsidR="00444391" w:rsidRPr="00296DA0">
        <w:rPr>
          <w:rFonts w:eastAsiaTheme="minorHAnsi" w:cstheme="minorBidi"/>
        </w:rPr>
        <w:t>test</w:t>
      </w:r>
      <w:r w:rsidR="00444391">
        <w:rPr>
          <w:rFonts w:eastAsiaTheme="minorHAnsi" w:cstheme="minorBidi"/>
        </w:rPr>
        <w:t xml:space="preserve"> </w:t>
      </w:r>
      <w:r w:rsidRPr="00296DA0">
        <w:rPr>
          <w:rFonts w:eastAsiaTheme="minorHAnsi" w:cstheme="minorBidi"/>
        </w:rPr>
        <w:t xml:space="preserve">in place of no testing result in the claimed </w:t>
      </w:r>
      <w:r w:rsidR="00444391">
        <w:rPr>
          <w:rFonts w:eastAsiaTheme="minorHAnsi" w:cstheme="minorBidi"/>
        </w:rPr>
        <w:t>superior</w:t>
      </w:r>
      <w:r w:rsidRPr="00296DA0">
        <w:rPr>
          <w:rFonts w:eastAsiaTheme="minorHAnsi" w:cstheme="minorBidi"/>
        </w:rPr>
        <w:t xml:space="preserve"> health outcomes?</w:t>
      </w:r>
    </w:p>
    <w:p w14:paraId="44FEEB7D" w14:textId="27D58F51" w:rsidR="0000058A" w:rsidRDefault="00296DA0" w:rsidP="004B6097">
      <w:pPr>
        <w:numPr>
          <w:ilvl w:val="0"/>
          <w:numId w:val="7"/>
        </w:numPr>
        <w:rPr>
          <w:rFonts w:eastAsiaTheme="minorHAnsi" w:cstheme="minorBidi"/>
        </w:rPr>
      </w:pPr>
      <w:r w:rsidRPr="00296DA0">
        <w:rPr>
          <w:rFonts w:eastAsiaTheme="minorHAnsi" w:cstheme="minorBidi"/>
        </w:rPr>
        <w:t>What is the accuracy of the proposed testing</w:t>
      </w:r>
      <w:r w:rsidR="00FD5FDE">
        <w:rPr>
          <w:rFonts w:eastAsiaTheme="minorHAnsi" w:cstheme="minorBidi"/>
        </w:rPr>
        <w:t xml:space="preserve"> sequence (IHC followed by FISH</w:t>
      </w:r>
      <w:r w:rsidR="00D32617">
        <w:rPr>
          <w:rFonts w:eastAsiaTheme="minorHAnsi" w:cstheme="minorBidi"/>
        </w:rPr>
        <w:t>)</w:t>
      </w:r>
      <w:r w:rsidRPr="00296DA0">
        <w:rPr>
          <w:rFonts w:eastAsiaTheme="minorHAnsi" w:cstheme="minorBidi"/>
        </w:rPr>
        <w:t>? What are the implications of discordances occurring between the proposed testing procedure and the clinical utility standard?</w:t>
      </w:r>
      <w:r w:rsidR="0000058A">
        <w:rPr>
          <w:rFonts w:eastAsiaTheme="minorHAnsi" w:cstheme="minorBidi"/>
        </w:rPr>
        <w:t xml:space="preserve"> </w:t>
      </w:r>
    </w:p>
    <w:p w14:paraId="2A6B4FB2" w14:textId="77777777" w:rsidR="0000058A" w:rsidRDefault="0000058A" w:rsidP="00A340CB">
      <w:pPr>
        <w:numPr>
          <w:ilvl w:val="0"/>
          <w:numId w:val="7"/>
        </w:numPr>
        <w:ind w:left="714" w:hanging="357"/>
        <w:rPr>
          <w:rFonts w:eastAsiaTheme="minorHAnsi" w:cstheme="minorBidi"/>
        </w:rPr>
      </w:pPr>
      <w:r w:rsidRPr="00A03576">
        <w:rPr>
          <w:rFonts w:eastAsiaTheme="minorHAnsi" w:cstheme="minorBidi"/>
        </w:rPr>
        <w:t xml:space="preserve">Does the availability of new information (MET overexpression/amplification status) from MET overexpression/amplification testing lead to a change in management of the patient? </w:t>
      </w:r>
    </w:p>
    <w:p w14:paraId="71DD27E4" w14:textId="77777777" w:rsidR="0000058A" w:rsidRPr="00A03576" w:rsidRDefault="0000058A" w:rsidP="00A340CB">
      <w:pPr>
        <w:numPr>
          <w:ilvl w:val="0"/>
          <w:numId w:val="7"/>
        </w:numPr>
        <w:ind w:left="714" w:hanging="357"/>
        <w:rPr>
          <w:rFonts w:eastAsiaTheme="minorHAnsi" w:cstheme="minorBidi"/>
        </w:rPr>
      </w:pPr>
      <w:r w:rsidRPr="00A03576">
        <w:rPr>
          <w:rFonts w:eastAsiaTheme="minorHAnsi" w:cstheme="minorBidi"/>
        </w:rPr>
        <w:t xml:space="preserve">Do the differences in the management derived from MET overexpression/amplification testing result in the claimed superior health outcomes (OS, HRQoL)? </w:t>
      </w:r>
    </w:p>
    <w:p w14:paraId="4C5059ED" w14:textId="77777777" w:rsidR="0000058A" w:rsidRPr="00BD1A40" w:rsidRDefault="0000058A" w:rsidP="00A340CB">
      <w:pPr>
        <w:numPr>
          <w:ilvl w:val="0"/>
          <w:numId w:val="7"/>
        </w:numPr>
        <w:rPr>
          <w:rFonts w:eastAsiaTheme="minorHAnsi" w:cstheme="minorBidi"/>
        </w:rPr>
      </w:pPr>
      <w:r w:rsidRPr="00BD1A40">
        <w:rPr>
          <w:rFonts w:eastAsiaTheme="minorHAnsi" w:cstheme="minorBidi"/>
        </w:rPr>
        <w:t>Do the differences in the management derived from the proposed test result, relative to the comparator (e.g. differences in treatment/intervention), result in the claimed intermediate (PFS, CR, ORR) outcomes?</w:t>
      </w:r>
    </w:p>
    <w:p w14:paraId="4196BBEE" w14:textId="77777777" w:rsidR="0000058A" w:rsidRPr="00296DA0" w:rsidRDefault="0000058A" w:rsidP="004B6097">
      <w:pPr>
        <w:keepNext/>
        <w:numPr>
          <w:ilvl w:val="0"/>
          <w:numId w:val="7"/>
        </w:numPr>
        <w:rPr>
          <w:rFonts w:eastAsiaTheme="minorHAnsi" w:cstheme="minorBidi"/>
        </w:rPr>
      </w:pPr>
      <w:r w:rsidRPr="00296DA0">
        <w:rPr>
          <w:rFonts w:eastAsiaTheme="minorHAnsi" w:cstheme="minorBidi"/>
        </w:rPr>
        <w:lastRenderedPageBreak/>
        <w:t>Is the observed change in intermediate outcomes (PFS, CR, ORR) associated with a concomitant change in the claimed health outcomes (OS, HRQoL), and how strong is the association?</w:t>
      </w:r>
    </w:p>
    <w:p w14:paraId="4EB46357" w14:textId="77777777" w:rsidR="0000058A" w:rsidRPr="00296DA0" w:rsidRDefault="0000058A" w:rsidP="004B6097">
      <w:pPr>
        <w:keepNext/>
        <w:numPr>
          <w:ilvl w:val="0"/>
          <w:numId w:val="7"/>
        </w:numPr>
        <w:rPr>
          <w:rFonts w:eastAsiaTheme="minorHAnsi" w:cstheme="minorBidi"/>
        </w:rPr>
      </w:pPr>
      <w:r w:rsidRPr="00296DA0">
        <w:rPr>
          <w:rFonts w:eastAsiaTheme="minorHAnsi" w:cstheme="minorBidi"/>
        </w:rPr>
        <w:t xml:space="preserve">What are the adverse events associated with </w:t>
      </w:r>
      <w:r>
        <w:rPr>
          <w:rFonts w:eastAsiaTheme="minorHAnsi" w:cstheme="minorBidi"/>
        </w:rPr>
        <w:t>MET overexpression/amplification</w:t>
      </w:r>
      <w:r w:rsidRPr="00296DA0">
        <w:rPr>
          <w:rFonts w:eastAsiaTheme="minorHAnsi" w:cstheme="minorBidi"/>
        </w:rPr>
        <w:t xml:space="preserve"> testing </w:t>
      </w:r>
      <w:r>
        <w:rPr>
          <w:rFonts w:eastAsiaTheme="minorHAnsi" w:cstheme="minorBidi"/>
        </w:rPr>
        <w:t>(including the adverse events associated with biopsy)</w:t>
      </w:r>
      <w:r w:rsidRPr="00296DA0">
        <w:rPr>
          <w:rFonts w:eastAsiaTheme="minorHAnsi" w:cstheme="minorBidi"/>
        </w:rPr>
        <w:t xml:space="preserve"> compared to a no testing strategy?</w:t>
      </w:r>
    </w:p>
    <w:p w14:paraId="5E66B900" w14:textId="696E460E" w:rsidR="0000058A" w:rsidRPr="00036999" w:rsidRDefault="0000058A" w:rsidP="004B6097">
      <w:pPr>
        <w:numPr>
          <w:ilvl w:val="0"/>
          <w:numId w:val="7"/>
        </w:numPr>
        <w:ind w:left="714" w:hanging="357"/>
        <w:rPr>
          <w:rFonts w:eastAsiaTheme="minorHAnsi" w:cstheme="minorBidi"/>
        </w:rPr>
      </w:pPr>
      <w:r w:rsidRPr="00296DA0">
        <w:rPr>
          <w:rFonts w:eastAsiaTheme="minorHAnsi" w:cstheme="minorBidi"/>
        </w:rPr>
        <w:t xml:space="preserve">What are the adverse events associated with treatment with </w:t>
      </w:r>
      <w:r>
        <w:rPr>
          <w:rFonts w:eastAsiaTheme="minorHAnsi" w:cstheme="minorBidi"/>
        </w:rPr>
        <w:t>s</w:t>
      </w:r>
      <w:r w:rsidRPr="004D22C5">
        <w:rPr>
          <w:rFonts w:eastAsiaTheme="minorHAnsi" w:cstheme="minorBidi"/>
        </w:rPr>
        <w:t xml:space="preserve">avolitinib and osimertinib </w:t>
      </w:r>
      <w:r>
        <w:rPr>
          <w:rFonts w:eastAsiaTheme="minorHAnsi" w:cstheme="minorBidi"/>
        </w:rPr>
        <w:t xml:space="preserve">compared to </w:t>
      </w:r>
      <w:r w:rsidRPr="00BB3F31">
        <w:rPr>
          <w:rFonts w:eastAsiaTheme="minorHAnsi" w:cstheme="minorBidi"/>
        </w:rPr>
        <w:t>platinum doublet chemotherapy</w:t>
      </w:r>
      <w:r w:rsidRPr="00296DA0">
        <w:rPr>
          <w:rFonts w:eastAsiaTheme="minorHAnsi" w:cstheme="minorBidi"/>
        </w:rPr>
        <w:t>?</w:t>
      </w:r>
    </w:p>
    <w:p w14:paraId="36465A92" w14:textId="00D7A0DA" w:rsidR="00C97EA5" w:rsidRPr="00296DA0" w:rsidRDefault="00C97EA5" w:rsidP="00562592">
      <w:pPr>
        <w:pStyle w:val="Caption"/>
        <w:rPr>
          <w:rFonts w:eastAsiaTheme="minorHAnsi" w:cstheme="minorBidi"/>
        </w:rPr>
      </w:pPr>
      <w:bookmarkStart w:id="8" w:name="_Ref213873334"/>
      <w:r>
        <w:t>Figure </w:t>
      </w:r>
      <w:r w:rsidR="006E4532">
        <w:fldChar w:fldCharType="begin"/>
      </w:r>
      <w:r w:rsidR="006E4532">
        <w:instrText xml:space="preserve"> SEQ Figure \* ARABIC </w:instrText>
      </w:r>
      <w:r w:rsidR="006E4532">
        <w:fldChar w:fldCharType="separate"/>
      </w:r>
      <w:r w:rsidR="006E4532">
        <w:rPr>
          <w:noProof/>
        </w:rPr>
        <w:t>2</w:t>
      </w:r>
      <w:r w:rsidR="006E4532">
        <w:fldChar w:fldCharType="end"/>
      </w:r>
      <w:bookmarkEnd w:id="8"/>
      <w:r w:rsidR="00081331">
        <w:t xml:space="preserve"> </w:t>
      </w:r>
      <w:r>
        <w:t>A</w:t>
      </w:r>
      <w:r w:rsidRPr="00490FBB">
        <w:t>ssessment framework showing the links from the test population to health outcomes</w:t>
      </w:r>
    </w:p>
    <w:p w14:paraId="12F2305D" w14:textId="1420D4D6" w:rsidR="00717443" w:rsidRPr="00490FBB" w:rsidRDefault="007D0F14" w:rsidP="009B31CC">
      <w:pPr>
        <w:keepNext/>
      </w:pPr>
      <w:r>
        <w:rPr>
          <w:noProof/>
        </w:rPr>
        <w:drawing>
          <wp:inline distT="0" distB="0" distL="0" distR="0" wp14:anchorId="6A86D6BF" wp14:editId="4BBC8887">
            <wp:extent cx="6123190" cy="1659934"/>
            <wp:effectExtent l="0" t="0" r="0" b="0"/>
            <wp:docPr id="33507498" name="Picture 2" descr="Assessment framework showing the links from the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07498" name="Picture 2" descr="Assessment framework showing the links from the test population to health outcom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78006" cy="1674794"/>
                    </a:xfrm>
                    <a:prstGeom prst="rect">
                      <a:avLst/>
                    </a:prstGeom>
                    <a:noFill/>
                  </pic:spPr>
                </pic:pic>
              </a:graphicData>
            </a:graphic>
          </wp:inline>
        </w:drawing>
      </w:r>
    </w:p>
    <w:p w14:paraId="3EE93300" w14:textId="3DB0F7E2" w:rsidR="00084F51" w:rsidRDefault="00161F4C" w:rsidP="00C40CC4">
      <w:pPr>
        <w:pStyle w:val="Tablenotes"/>
        <w:keepLines/>
        <w:rPr>
          <w:szCs w:val="18"/>
        </w:rPr>
      </w:pPr>
      <w:r>
        <w:rPr>
          <w:szCs w:val="18"/>
        </w:rPr>
        <w:t xml:space="preserve">CR = </w:t>
      </w:r>
      <w:r w:rsidR="00C82F20">
        <w:rPr>
          <w:szCs w:val="18"/>
        </w:rPr>
        <w:t>complete response</w:t>
      </w:r>
      <w:r>
        <w:rPr>
          <w:szCs w:val="18"/>
        </w:rPr>
        <w:t xml:space="preserve">; </w:t>
      </w:r>
      <w:r w:rsidR="000C1C6C">
        <w:rPr>
          <w:szCs w:val="18"/>
        </w:rPr>
        <w:t>HR</w:t>
      </w:r>
      <w:r w:rsidR="0090387A">
        <w:rPr>
          <w:szCs w:val="18"/>
        </w:rPr>
        <w:t>QOL</w:t>
      </w:r>
      <w:r w:rsidR="00830126">
        <w:rPr>
          <w:szCs w:val="18"/>
        </w:rPr>
        <w:t xml:space="preserve"> = </w:t>
      </w:r>
      <w:r w:rsidR="005A0120">
        <w:rPr>
          <w:szCs w:val="18"/>
        </w:rPr>
        <w:t>health related quality of life</w:t>
      </w:r>
      <w:r w:rsidR="00830126">
        <w:rPr>
          <w:szCs w:val="18"/>
        </w:rPr>
        <w:t xml:space="preserve">; </w:t>
      </w:r>
      <w:r w:rsidR="00585F31">
        <w:rPr>
          <w:szCs w:val="18"/>
        </w:rPr>
        <w:t>MET</w:t>
      </w:r>
      <w:r w:rsidR="00E2317F">
        <w:rPr>
          <w:szCs w:val="18"/>
        </w:rPr>
        <w:t xml:space="preserve"> = </w:t>
      </w:r>
      <w:r w:rsidR="00017F67" w:rsidRPr="00275D2F">
        <w:t>Mesenchymal-Epithelial Transition factor</w:t>
      </w:r>
      <w:r w:rsidR="00E2317F">
        <w:rPr>
          <w:szCs w:val="18"/>
        </w:rPr>
        <w:t xml:space="preserve">; NSCLC = </w:t>
      </w:r>
      <w:r w:rsidR="00017F67">
        <w:t>non-small cell lung cancer</w:t>
      </w:r>
      <w:r w:rsidR="00E2317F">
        <w:rPr>
          <w:szCs w:val="18"/>
        </w:rPr>
        <w:t xml:space="preserve">; </w:t>
      </w:r>
      <w:r w:rsidR="004C1CC9">
        <w:rPr>
          <w:szCs w:val="18"/>
        </w:rPr>
        <w:t xml:space="preserve">ORR = </w:t>
      </w:r>
      <w:r w:rsidR="00017F67">
        <w:rPr>
          <w:szCs w:val="18"/>
        </w:rPr>
        <w:t>objective response rate</w:t>
      </w:r>
      <w:r w:rsidR="004C1CC9">
        <w:rPr>
          <w:szCs w:val="18"/>
        </w:rPr>
        <w:t xml:space="preserve">; OS = </w:t>
      </w:r>
      <w:r w:rsidR="00017F67">
        <w:rPr>
          <w:szCs w:val="18"/>
        </w:rPr>
        <w:t>overall survival</w:t>
      </w:r>
      <w:r w:rsidR="004C1CC9">
        <w:rPr>
          <w:szCs w:val="18"/>
        </w:rPr>
        <w:t>; PFS</w:t>
      </w:r>
      <w:r w:rsidR="00C82F20">
        <w:rPr>
          <w:szCs w:val="18"/>
        </w:rPr>
        <w:t xml:space="preserve"> = </w:t>
      </w:r>
      <w:r w:rsidR="00017F67">
        <w:rPr>
          <w:szCs w:val="18"/>
        </w:rPr>
        <w:t>progression-free survival.</w:t>
      </w:r>
    </w:p>
    <w:p w14:paraId="534738C5" w14:textId="2795F51D" w:rsidR="00C40CC4" w:rsidRDefault="00C40CC4" w:rsidP="00C40CC4">
      <w:pPr>
        <w:pStyle w:val="Tablenotes"/>
        <w:keepLines/>
        <w:rPr>
          <w:szCs w:val="18"/>
        </w:rPr>
      </w:pPr>
      <w: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0AEA4180" w14:textId="073A4373" w:rsidR="00AF704D" w:rsidRDefault="293F82BC" w:rsidP="00785AA1">
      <w:pPr>
        <w:keepLines/>
        <w:spacing w:before="240" w:after="168"/>
      </w:pPr>
      <w:r w:rsidRPr="0F496FCA">
        <w:rPr>
          <w:i/>
          <w:iCs/>
        </w:rPr>
        <w:t>PASC noted that the proposed testing sequence (IHC followed by FISH</w:t>
      </w:r>
      <w:r w:rsidR="00CC2CEC">
        <w:rPr>
          <w:i/>
          <w:iCs/>
        </w:rPr>
        <w:t>,</w:t>
      </w:r>
      <w:r w:rsidRPr="0F496FCA">
        <w:rPr>
          <w:i/>
          <w:iCs/>
        </w:rPr>
        <w:t xml:space="preserve"> for patients who were IHC negative)</w:t>
      </w:r>
      <w:r w:rsidR="004E38F6">
        <w:rPr>
          <w:i/>
          <w:iCs/>
        </w:rPr>
        <w:t>,</w:t>
      </w:r>
      <w:r w:rsidRPr="0F496FCA">
        <w:rPr>
          <w:i/>
          <w:iCs/>
        </w:rPr>
        <w:t xml:space="preserve"> differs from the testing sequence in the pivotal trial and therefore additional new evidence may be required to assess the accuracy of this testing sequence under a linked evidence assessment framework.</w:t>
      </w:r>
    </w:p>
    <w:p w14:paraId="6069F0B5" w14:textId="27202245" w:rsidR="00D73332" w:rsidRDefault="00D73332" w:rsidP="743FD1D8">
      <w:pPr>
        <w:pStyle w:val="Heading2"/>
      </w:pPr>
      <w:r>
        <w:t>Clinical management algorithms</w:t>
      </w:r>
    </w:p>
    <w:p w14:paraId="50F59E4A" w14:textId="532C5F86" w:rsidR="00A247B4" w:rsidRDefault="00050D48" w:rsidP="00BC6BC9">
      <w:r>
        <w:t>Currently</w:t>
      </w:r>
      <w:r w:rsidR="00707168">
        <w:t>,</w:t>
      </w:r>
      <w:r>
        <w:t xml:space="preserve"> </w:t>
      </w:r>
      <w:r w:rsidR="003D0D2B" w:rsidRPr="003D0D2B">
        <w:t xml:space="preserve">patients who experience disease progression on or after treatment with </w:t>
      </w:r>
      <w:r w:rsidR="003D0D2B">
        <w:t>osimertinib</w:t>
      </w:r>
      <w:r w:rsidR="003D0D2B" w:rsidRPr="003D0D2B">
        <w:t xml:space="preserve"> receive platinum-based doublet chemotherapy as the subsequent line of therapy</w:t>
      </w:r>
      <w:r w:rsidR="00D07048">
        <w:t>, or they are palliated</w:t>
      </w:r>
      <w:r w:rsidR="001F38BE">
        <w:t xml:space="preserve">. </w:t>
      </w:r>
    </w:p>
    <w:p w14:paraId="06C65CBF" w14:textId="470618F0" w:rsidR="00664A68" w:rsidRPr="00664A68" w:rsidRDefault="00664A68" w:rsidP="00BC6BC9">
      <w:r>
        <w:t xml:space="preserve">The application </w:t>
      </w:r>
      <w:r w:rsidR="00B22D0E">
        <w:t xml:space="preserve">for </w:t>
      </w:r>
      <w:r w:rsidR="00F34372">
        <w:t>the proposed health technology</w:t>
      </w:r>
      <w:r w:rsidR="00572536">
        <w:t xml:space="preserve"> </w:t>
      </w:r>
      <w:r w:rsidR="00B7447A">
        <w:t>specifies that patients progressing on osimertinib</w:t>
      </w:r>
      <w:r w:rsidR="00942B4D">
        <w:t xml:space="preserve"> should undergo re-biopsy to assess for acquired resistance mechanisms involving MET</w:t>
      </w:r>
      <w:r w:rsidR="0015781C">
        <w:t xml:space="preserve"> overexpression/ amplification, </w:t>
      </w:r>
      <w:r w:rsidR="00CA2231">
        <w:t xml:space="preserve">assessed </w:t>
      </w:r>
      <w:r w:rsidR="0015781C">
        <w:t>through</w:t>
      </w:r>
      <w:r w:rsidR="00C37640">
        <w:t xml:space="preserve"> IHC and/ or FISH</w:t>
      </w:r>
      <w:r w:rsidR="008756C3">
        <w:t xml:space="preserve"> testing. </w:t>
      </w:r>
      <w:r w:rsidR="0021484C" w:rsidRPr="0021484C">
        <w:t>Patients identified as MET-positive would then be eligible for targeted therapy with</w:t>
      </w:r>
      <w:r w:rsidR="00442C37">
        <w:t xml:space="preserve"> </w:t>
      </w:r>
      <w:r w:rsidR="000F09D9">
        <w:t>savolitinib plus osimertinib</w:t>
      </w:r>
      <w:r w:rsidR="00D84D3B">
        <w:t xml:space="preserve">, whereas those who test MET-negative </w:t>
      </w:r>
      <w:r w:rsidR="00771A44">
        <w:t xml:space="preserve">would proceed </w:t>
      </w:r>
      <w:r w:rsidR="00B72E63">
        <w:t xml:space="preserve">to receive </w:t>
      </w:r>
      <w:r w:rsidR="00442C37">
        <w:t>platinum-based chemotherapy in line with the current standard of care.</w:t>
      </w:r>
      <w:r w:rsidR="00363A5B">
        <w:t xml:space="preserve"> </w:t>
      </w:r>
      <w:r w:rsidR="00363A5B" w:rsidRPr="00363A5B">
        <w:t>Alternatively, the treatment algorithm recognises that some patients may not undergo re-biopsy for MET testing and would instead continue with current clinical management, receiving platinum-based chemotherapy or, in selected cases, being evaluated for</w:t>
      </w:r>
      <w:r w:rsidR="006D7D39">
        <w:t xml:space="preserve"> HT to SCLC</w:t>
      </w:r>
      <w:r w:rsidR="00363A5B" w:rsidRPr="00363A5B">
        <w:t>.</w:t>
      </w:r>
      <w:r w:rsidR="00363A5B">
        <w:t xml:space="preserve"> </w:t>
      </w:r>
      <w:r w:rsidR="00E266F1">
        <w:t>The application</w:t>
      </w:r>
      <w:r w:rsidR="00FB7FE7">
        <w:t>’</w:t>
      </w:r>
      <w:r w:rsidR="00E266F1">
        <w:t xml:space="preserve">s current and proposed future treatment </w:t>
      </w:r>
      <w:r w:rsidR="00C648C1">
        <w:t>algorithm</w:t>
      </w:r>
      <w:r w:rsidR="00E266F1">
        <w:t xml:space="preserve"> </w:t>
      </w:r>
      <w:r w:rsidR="00C648C1">
        <w:t xml:space="preserve">are </w:t>
      </w:r>
      <w:r w:rsidR="00E266F1">
        <w:t xml:space="preserve">presented in </w:t>
      </w:r>
      <w:r w:rsidR="00E266F1">
        <w:fldChar w:fldCharType="begin"/>
      </w:r>
      <w:r w:rsidR="00E266F1">
        <w:instrText xml:space="preserve"> REF _Ref210826859 \h </w:instrText>
      </w:r>
      <w:r w:rsidR="00BC6BC9">
        <w:instrText xml:space="preserve"> \* MERGEFORMAT </w:instrText>
      </w:r>
      <w:r w:rsidR="00E266F1">
        <w:fldChar w:fldCharType="separate"/>
      </w:r>
      <w:r w:rsidR="00F4377E">
        <w:t xml:space="preserve">Figure </w:t>
      </w:r>
      <w:r w:rsidR="00F4377E">
        <w:rPr>
          <w:noProof/>
        </w:rPr>
        <w:t>3</w:t>
      </w:r>
      <w:r w:rsidR="00E266F1">
        <w:fldChar w:fldCharType="end"/>
      </w:r>
      <w:r w:rsidR="00E266F1">
        <w:t xml:space="preserve"> and </w:t>
      </w:r>
      <w:r w:rsidR="00E266F1">
        <w:fldChar w:fldCharType="begin"/>
      </w:r>
      <w:r w:rsidR="00E266F1">
        <w:instrText xml:space="preserve"> REF _Ref210826864 \h </w:instrText>
      </w:r>
      <w:r w:rsidR="00BC6BC9">
        <w:instrText xml:space="preserve"> \* MERGEFORMAT </w:instrText>
      </w:r>
      <w:r w:rsidR="00E266F1">
        <w:fldChar w:fldCharType="separate"/>
      </w:r>
      <w:r w:rsidR="00F4377E">
        <w:t xml:space="preserve">Figure </w:t>
      </w:r>
      <w:r w:rsidR="00F4377E">
        <w:rPr>
          <w:noProof/>
        </w:rPr>
        <w:t>4</w:t>
      </w:r>
      <w:r w:rsidR="00E266F1">
        <w:fldChar w:fldCharType="end"/>
      </w:r>
      <w:r w:rsidR="00C648C1">
        <w:t xml:space="preserve"> below. </w:t>
      </w:r>
    </w:p>
    <w:p w14:paraId="70218DDB" w14:textId="3184BC3A" w:rsidR="005127A1" w:rsidRDefault="005127A1" w:rsidP="00DA61C2">
      <w:pPr>
        <w:pStyle w:val="TableHeading"/>
      </w:pPr>
      <w:bookmarkStart w:id="9" w:name="_Ref210826859"/>
      <w:r>
        <w:lastRenderedPageBreak/>
        <w:t xml:space="preserve">Figure </w:t>
      </w:r>
      <w:r w:rsidR="006E4532">
        <w:fldChar w:fldCharType="begin"/>
      </w:r>
      <w:r w:rsidR="006E4532">
        <w:instrText xml:space="preserve"> SEQ Figure \* ARABIC </w:instrText>
      </w:r>
      <w:r w:rsidR="006E4532">
        <w:fldChar w:fldCharType="separate"/>
      </w:r>
      <w:r w:rsidR="006E4532">
        <w:rPr>
          <w:noProof/>
        </w:rPr>
        <w:t>3</w:t>
      </w:r>
      <w:r w:rsidR="006E4532">
        <w:rPr>
          <w:noProof/>
        </w:rPr>
        <w:fldChar w:fldCharType="end"/>
      </w:r>
      <w:bookmarkEnd w:id="9"/>
      <w:r>
        <w:t xml:space="preserve"> </w:t>
      </w:r>
      <w:r w:rsidRPr="00DF1972">
        <w:t>Clinical management algorithm without the proposed health technology</w:t>
      </w:r>
    </w:p>
    <w:p w14:paraId="75A296B5" w14:textId="77777777" w:rsidR="00911711" w:rsidRDefault="00911711" w:rsidP="143C5D21">
      <w:pPr>
        <w:rPr>
          <w:i/>
          <w:iCs/>
        </w:rPr>
      </w:pPr>
      <w:r>
        <w:rPr>
          <w:noProof/>
        </w:rPr>
        <w:drawing>
          <wp:inline distT="0" distB="0" distL="0" distR="0" wp14:anchorId="797C8C6B" wp14:editId="64446013">
            <wp:extent cx="4096797" cy="1783583"/>
            <wp:effectExtent l="0" t="0" r="0" b="0"/>
            <wp:docPr id="1897731536" name="Diagram 1" descr="Applicant proposed current clinical management.">
              <a:extLst xmlns:a="http://schemas.openxmlformats.org/drawingml/2006/main">
                <a:ext uri="{FF2B5EF4-FFF2-40B4-BE49-F238E27FC236}">
                  <a16:creationId xmlns:a16="http://schemas.microsoft.com/office/drawing/2014/main" id="{BFF0233F-F664-CE08-263F-3CD5F6AD262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02F6140" w14:textId="73127FCA" w:rsidR="006910AD" w:rsidRDefault="0008405B" w:rsidP="00DD6CE9">
      <w:pPr>
        <w:pStyle w:val="Tablenotes"/>
      </w:pPr>
      <w:r>
        <w:t xml:space="preserve">Source: </w:t>
      </w:r>
      <w:r w:rsidR="00911D3A">
        <w:t>Page 12 of the application</w:t>
      </w:r>
    </w:p>
    <w:p w14:paraId="137359C6" w14:textId="4C35C095" w:rsidR="005127A1" w:rsidRDefault="005127A1" w:rsidP="00DA61C2">
      <w:pPr>
        <w:pStyle w:val="TableHeading"/>
      </w:pPr>
      <w:bookmarkStart w:id="10" w:name="_Ref210826864"/>
      <w:r>
        <w:t xml:space="preserve">Figure </w:t>
      </w:r>
      <w:r w:rsidR="006E4532">
        <w:fldChar w:fldCharType="begin"/>
      </w:r>
      <w:r w:rsidR="006E4532">
        <w:instrText xml:space="preserve"> SEQ Figure \* ARABIC </w:instrText>
      </w:r>
      <w:r w:rsidR="006E4532">
        <w:fldChar w:fldCharType="separate"/>
      </w:r>
      <w:r w:rsidR="006E4532">
        <w:rPr>
          <w:noProof/>
        </w:rPr>
        <w:t>4</w:t>
      </w:r>
      <w:r w:rsidR="006E4532">
        <w:rPr>
          <w:noProof/>
        </w:rPr>
        <w:fldChar w:fldCharType="end"/>
      </w:r>
      <w:bookmarkEnd w:id="10"/>
      <w:r>
        <w:t xml:space="preserve"> </w:t>
      </w:r>
      <w:r w:rsidRPr="00014927">
        <w:t>Clinical management algorithm with proposed health technology</w:t>
      </w:r>
    </w:p>
    <w:p w14:paraId="46CFD73B" w14:textId="77777777" w:rsidR="005127A1" w:rsidRPr="0089269F" w:rsidRDefault="005127A1" w:rsidP="005127A1">
      <w:pPr>
        <w:rPr>
          <w:sz w:val="24"/>
          <w:szCs w:val="24"/>
        </w:rPr>
      </w:pPr>
      <w:r>
        <w:rPr>
          <w:noProof/>
        </w:rPr>
        <w:drawing>
          <wp:inline distT="0" distB="0" distL="0" distR="0" wp14:anchorId="1C4F2071" wp14:editId="609F4AAC">
            <wp:extent cx="5265337" cy="2427723"/>
            <wp:effectExtent l="0" t="38100" r="0" b="10795"/>
            <wp:docPr id="1900066999" name="Diagram 1" descr="Applicant proposed clinical management algorithm including MET testing and treatment options.">
              <a:extLst xmlns:a="http://schemas.openxmlformats.org/drawingml/2006/main">
                <a:ext uri="{FF2B5EF4-FFF2-40B4-BE49-F238E27FC236}">
                  <a16:creationId xmlns:a16="http://schemas.microsoft.com/office/drawing/2014/main" id="{19C92773-CECA-4008-994B-58E60CB9A65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244BBE0" w14:textId="5BE3C142" w:rsidR="002D782A" w:rsidRDefault="005127A1" w:rsidP="00DA61C2">
      <w:pPr>
        <w:pStyle w:val="Tablenotes"/>
      </w:pPr>
      <w:r w:rsidRPr="00E91149">
        <w:rPr>
          <w:color w:val="002060"/>
        </w:rPr>
        <w:t>*</w:t>
      </w:r>
      <w:r w:rsidR="00E84F89" w:rsidRPr="00E91149">
        <w:t>Some</w:t>
      </w:r>
      <w:r w:rsidRPr="00E91149">
        <w:t xml:space="preserve"> patients receive re-biopsy for determining other resistance mechanisms such as small cell transformation</w:t>
      </w:r>
    </w:p>
    <w:p w14:paraId="36BC00E1" w14:textId="3F181013" w:rsidR="00911D3A" w:rsidRPr="002D782A" w:rsidRDefault="00911D3A" w:rsidP="00DA61C2">
      <w:pPr>
        <w:pStyle w:val="Tablenotes"/>
      </w:pPr>
      <w:r>
        <w:t>Source: Page 12 of the application</w:t>
      </w:r>
    </w:p>
    <w:p w14:paraId="3E969EA5" w14:textId="7D24B8DC" w:rsidR="00283B81" w:rsidRDefault="00525AB7" w:rsidP="00E01349">
      <w:pPr>
        <w:pStyle w:val="Instructionaltext"/>
        <w:rPr>
          <w:iCs/>
          <w:color w:val="auto"/>
        </w:rPr>
      </w:pPr>
      <w:r w:rsidRPr="008443AC">
        <w:rPr>
          <w:iCs/>
          <w:color w:val="auto"/>
        </w:rPr>
        <w:t>Th</w:t>
      </w:r>
      <w:r w:rsidR="000028EA">
        <w:rPr>
          <w:iCs/>
          <w:color w:val="auto"/>
        </w:rPr>
        <w:t xml:space="preserve">e </w:t>
      </w:r>
      <w:r w:rsidR="00F345F9">
        <w:rPr>
          <w:iCs/>
          <w:color w:val="auto"/>
        </w:rPr>
        <w:t xml:space="preserve">submission’s </w:t>
      </w:r>
      <w:r w:rsidR="000028EA">
        <w:rPr>
          <w:iCs/>
          <w:color w:val="auto"/>
        </w:rPr>
        <w:t>algorithm failed</w:t>
      </w:r>
      <w:r w:rsidRPr="008443AC">
        <w:rPr>
          <w:iCs/>
          <w:color w:val="auto"/>
        </w:rPr>
        <w:t xml:space="preserve"> to account for patients who are </w:t>
      </w:r>
      <w:r w:rsidR="00315C7E" w:rsidRPr="008443AC">
        <w:rPr>
          <w:iCs/>
          <w:color w:val="auto"/>
        </w:rPr>
        <w:t xml:space="preserve">tested </w:t>
      </w:r>
      <w:r w:rsidR="000028EA">
        <w:rPr>
          <w:iCs/>
          <w:color w:val="auto"/>
        </w:rPr>
        <w:t xml:space="preserve">for HT to SCLC </w:t>
      </w:r>
      <w:r w:rsidR="00315C7E" w:rsidRPr="008443AC">
        <w:rPr>
          <w:iCs/>
          <w:color w:val="auto"/>
        </w:rPr>
        <w:t xml:space="preserve">and </w:t>
      </w:r>
      <w:r w:rsidRPr="008443AC">
        <w:rPr>
          <w:iCs/>
          <w:color w:val="auto"/>
        </w:rPr>
        <w:t>found to be negative</w:t>
      </w:r>
      <w:r w:rsidR="00D06813">
        <w:rPr>
          <w:iCs/>
          <w:color w:val="auto"/>
        </w:rPr>
        <w:t xml:space="preserve">; these patients </w:t>
      </w:r>
      <w:r w:rsidR="007F210C" w:rsidRPr="008443AC">
        <w:rPr>
          <w:iCs/>
          <w:color w:val="auto"/>
        </w:rPr>
        <w:t xml:space="preserve">may </w:t>
      </w:r>
      <w:r w:rsidRPr="008443AC">
        <w:rPr>
          <w:iCs/>
          <w:color w:val="auto"/>
        </w:rPr>
        <w:t xml:space="preserve">then </w:t>
      </w:r>
      <w:r w:rsidR="00AC60A5" w:rsidRPr="008443AC">
        <w:rPr>
          <w:iCs/>
          <w:color w:val="auto"/>
        </w:rPr>
        <w:t>go on</w:t>
      </w:r>
      <w:r w:rsidR="00315C7E" w:rsidRPr="008443AC">
        <w:rPr>
          <w:iCs/>
          <w:color w:val="auto"/>
        </w:rPr>
        <w:t xml:space="preserve"> to </w:t>
      </w:r>
      <w:r w:rsidRPr="008443AC">
        <w:rPr>
          <w:iCs/>
          <w:color w:val="auto"/>
        </w:rPr>
        <w:t>be tested for</w:t>
      </w:r>
      <w:r w:rsidR="00AC60A5" w:rsidRPr="008443AC">
        <w:rPr>
          <w:iCs/>
          <w:color w:val="auto"/>
        </w:rPr>
        <w:t xml:space="preserve"> </w:t>
      </w:r>
      <w:r w:rsidRPr="008443AC">
        <w:rPr>
          <w:iCs/>
          <w:color w:val="auto"/>
        </w:rPr>
        <w:t>MET</w:t>
      </w:r>
      <w:r w:rsidR="00585FDA">
        <w:rPr>
          <w:iCs/>
          <w:color w:val="auto"/>
        </w:rPr>
        <w:t xml:space="preserve"> overexpression/amplification</w:t>
      </w:r>
      <w:r w:rsidR="00063287" w:rsidRPr="008443AC">
        <w:rPr>
          <w:iCs/>
          <w:color w:val="auto"/>
        </w:rPr>
        <w:t xml:space="preserve">. </w:t>
      </w:r>
      <w:r w:rsidR="00611AD6" w:rsidRPr="008443AC">
        <w:rPr>
          <w:iCs/>
          <w:color w:val="auto"/>
        </w:rPr>
        <w:t xml:space="preserve">The submission </w:t>
      </w:r>
      <w:r w:rsidR="006C42D9" w:rsidRPr="008443AC">
        <w:rPr>
          <w:iCs/>
          <w:color w:val="auto"/>
        </w:rPr>
        <w:t>stated</w:t>
      </w:r>
      <w:r w:rsidR="00611AD6" w:rsidRPr="008443AC">
        <w:rPr>
          <w:iCs/>
          <w:color w:val="auto"/>
        </w:rPr>
        <w:t xml:space="preserve"> that advice from </w:t>
      </w:r>
      <w:r w:rsidR="00AF2BDD">
        <w:rPr>
          <w:iCs/>
          <w:color w:val="auto"/>
        </w:rPr>
        <w:t xml:space="preserve">a </w:t>
      </w:r>
      <w:r w:rsidR="004F721A" w:rsidRPr="008443AC">
        <w:rPr>
          <w:iCs/>
          <w:color w:val="auto"/>
        </w:rPr>
        <w:t xml:space="preserve">clinical expert </w:t>
      </w:r>
      <w:r w:rsidR="00D2194C" w:rsidRPr="008443AC">
        <w:rPr>
          <w:iCs/>
          <w:color w:val="auto"/>
        </w:rPr>
        <w:t>estimate</w:t>
      </w:r>
      <w:r w:rsidR="004F721A" w:rsidRPr="008443AC">
        <w:rPr>
          <w:iCs/>
          <w:color w:val="auto"/>
        </w:rPr>
        <w:t>d</w:t>
      </w:r>
      <w:r w:rsidR="00D2194C" w:rsidRPr="008443AC">
        <w:rPr>
          <w:iCs/>
          <w:color w:val="auto"/>
        </w:rPr>
        <w:t xml:space="preserve"> that </w:t>
      </w:r>
      <w:r w:rsidR="004F721A" w:rsidRPr="008443AC">
        <w:rPr>
          <w:iCs/>
          <w:color w:val="auto"/>
        </w:rPr>
        <w:t>in Australian practi</w:t>
      </w:r>
      <w:r w:rsidR="00AF2BDD">
        <w:rPr>
          <w:iCs/>
          <w:color w:val="auto"/>
        </w:rPr>
        <w:t>c</w:t>
      </w:r>
      <w:r w:rsidR="004F721A" w:rsidRPr="008443AC">
        <w:rPr>
          <w:iCs/>
          <w:color w:val="auto"/>
        </w:rPr>
        <w:t>e</w:t>
      </w:r>
      <w:r w:rsidR="00F45490">
        <w:rPr>
          <w:iCs/>
          <w:color w:val="auto"/>
        </w:rPr>
        <w:t xml:space="preserve">, </w:t>
      </w:r>
      <w:r w:rsidR="006C42D9" w:rsidRPr="008443AC">
        <w:rPr>
          <w:iCs/>
          <w:color w:val="auto"/>
        </w:rPr>
        <w:t>25% of patients in the progressed setting are</w:t>
      </w:r>
      <w:r w:rsidR="008A115E">
        <w:rPr>
          <w:iCs/>
          <w:color w:val="auto"/>
        </w:rPr>
        <w:t xml:space="preserve"> currently</w:t>
      </w:r>
      <w:r w:rsidR="006C42D9" w:rsidRPr="008443AC">
        <w:rPr>
          <w:iCs/>
          <w:color w:val="auto"/>
        </w:rPr>
        <w:t xml:space="preserve"> </w:t>
      </w:r>
      <w:r w:rsidR="00D2194C" w:rsidRPr="008443AC">
        <w:rPr>
          <w:iCs/>
          <w:color w:val="auto"/>
        </w:rPr>
        <w:t>being re-biopsied to assess for HT to SCLC</w:t>
      </w:r>
      <w:r w:rsidR="001D7A10" w:rsidRPr="008443AC">
        <w:rPr>
          <w:iCs/>
          <w:color w:val="auto"/>
        </w:rPr>
        <w:t xml:space="preserve"> although this evidence is not </w:t>
      </w:r>
      <w:r w:rsidR="00B35B3F" w:rsidRPr="008443AC">
        <w:rPr>
          <w:iCs/>
          <w:color w:val="auto"/>
        </w:rPr>
        <w:t xml:space="preserve">verified by the </w:t>
      </w:r>
      <w:r w:rsidR="00492114">
        <w:rPr>
          <w:iCs/>
          <w:color w:val="auto"/>
        </w:rPr>
        <w:t>assessment group</w:t>
      </w:r>
      <w:r w:rsidR="001D7A10" w:rsidRPr="008443AC">
        <w:rPr>
          <w:iCs/>
          <w:color w:val="auto"/>
        </w:rPr>
        <w:t xml:space="preserve">. </w:t>
      </w:r>
      <w:r w:rsidR="001C1BEC" w:rsidRPr="008443AC">
        <w:rPr>
          <w:iCs/>
          <w:color w:val="auto"/>
        </w:rPr>
        <w:t>The application</w:t>
      </w:r>
      <w:r w:rsidR="00B309F4" w:rsidRPr="008443AC">
        <w:rPr>
          <w:iCs/>
          <w:color w:val="auto"/>
        </w:rPr>
        <w:t>’</w:t>
      </w:r>
      <w:r w:rsidR="007607D0" w:rsidRPr="008443AC">
        <w:rPr>
          <w:iCs/>
          <w:color w:val="auto"/>
        </w:rPr>
        <w:t>s clinical algorithm</w:t>
      </w:r>
      <w:r w:rsidR="001C1BEC" w:rsidRPr="008443AC">
        <w:rPr>
          <w:iCs/>
          <w:color w:val="auto"/>
        </w:rPr>
        <w:t xml:space="preserve"> </w:t>
      </w:r>
      <w:r w:rsidR="00B309F4" w:rsidRPr="008443AC">
        <w:rPr>
          <w:iCs/>
          <w:color w:val="auto"/>
        </w:rPr>
        <w:t>also</w:t>
      </w:r>
      <w:r w:rsidR="001C1BEC" w:rsidRPr="008443AC">
        <w:rPr>
          <w:iCs/>
          <w:color w:val="auto"/>
        </w:rPr>
        <w:t xml:space="preserve"> </w:t>
      </w:r>
      <w:r w:rsidR="007607D0" w:rsidRPr="008443AC">
        <w:rPr>
          <w:iCs/>
          <w:color w:val="auto"/>
        </w:rPr>
        <w:t>does</w:t>
      </w:r>
      <w:r w:rsidR="00BF0A4D">
        <w:rPr>
          <w:iCs/>
          <w:color w:val="auto"/>
        </w:rPr>
        <w:t xml:space="preserve"> not</w:t>
      </w:r>
      <w:r w:rsidR="00E725E5">
        <w:rPr>
          <w:iCs/>
          <w:color w:val="auto"/>
        </w:rPr>
        <w:t xml:space="preserve"> </w:t>
      </w:r>
      <w:r w:rsidR="007607D0" w:rsidRPr="008443AC">
        <w:rPr>
          <w:iCs/>
          <w:color w:val="auto"/>
        </w:rPr>
        <w:t>expl</w:t>
      </w:r>
      <w:r w:rsidR="00404281" w:rsidRPr="008443AC">
        <w:rPr>
          <w:iCs/>
          <w:color w:val="auto"/>
        </w:rPr>
        <w:t>icitly detail</w:t>
      </w:r>
      <w:r w:rsidR="00F45490">
        <w:rPr>
          <w:iCs/>
          <w:color w:val="auto"/>
        </w:rPr>
        <w:t xml:space="preserve"> the sequential nature of IHC then FISH testing, instead stating ‘IHC </w:t>
      </w:r>
      <w:r w:rsidR="008B230E">
        <w:rPr>
          <w:iCs/>
          <w:color w:val="auto"/>
        </w:rPr>
        <w:t>and/</w:t>
      </w:r>
      <w:r w:rsidR="00F45490">
        <w:rPr>
          <w:iCs/>
          <w:color w:val="auto"/>
        </w:rPr>
        <w:t>or FISH’</w:t>
      </w:r>
      <w:r w:rsidR="009142FB">
        <w:rPr>
          <w:iCs/>
          <w:color w:val="auto"/>
        </w:rPr>
        <w:t xml:space="preserve"> which may be misleading. </w:t>
      </w:r>
      <w:r w:rsidR="00B309F4" w:rsidRPr="008443AC">
        <w:rPr>
          <w:iCs/>
          <w:color w:val="auto"/>
        </w:rPr>
        <w:t xml:space="preserve">These issues have been </w:t>
      </w:r>
      <w:r w:rsidR="00D94EBC">
        <w:rPr>
          <w:iCs/>
          <w:color w:val="auto"/>
        </w:rPr>
        <w:t>addressed</w:t>
      </w:r>
      <w:r w:rsidR="00D94EBC" w:rsidRPr="008443AC">
        <w:rPr>
          <w:iCs/>
          <w:color w:val="auto"/>
        </w:rPr>
        <w:t xml:space="preserve"> </w:t>
      </w:r>
      <w:r w:rsidR="00B309F4" w:rsidRPr="008443AC">
        <w:rPr>
          <w:iCs/>
          <w:color w:val="auto"/>
        </w:rPr>
        <w:t xml:space="preserve">in a revised treatment algorithm developed </w:t>
      </w:r>
      <w:r w:rsidR="00132619">
        <w:rPr>
          <w:iCs/>
          <w:color w:val="auto"/>
        </w:rPr>
        <w:t>by</w:t>
      </w:r>
      <w:r w:rsidR="00132619" w:rsidRPr="008443AC">
        <w:rPr>
          <w:iCs/>
          <w:color w:val="auto"/>
        </w:rPr>
        <w:t xml:space="preserve"> </w:t>
      </w:r>
      <w:r w:rsidR="00B309F4" w:rsidRPr="008443AC">
        <w:rPr>
          <w:iCs/>
          <w:color w:val="auto"/>
        </w:rPr>
        <w:t xml:space="preserve">the </w:t>
      </w:r>
      <w:r w:rsidR="00132619">
        <w:rPr>
          <w:iCs/>
          <w:color w:val="auto"/>
        </w:rPr>
        <w:t>assessment group</w:t>
      </w:r>
      <w:r w:rsidR="00B309F4" w:rsidRPr="008443AC">
        <w:rPr>
          <w:iCs/>
          <w:color w:val="auto"/>
        </w:rPr>
        <w:t xml:space="preserve">, presented in </w:t>
      </w:r>
      <w:r w:rsidR="001565DD" w:rsidRPr="0000058A">
        <w:rPr>
          <w:iCs/>
          <w:color w:val="auto"/>
        </w:rPr>
        <w:fldChar w:fldCharType="begin"/>
      </w:r>
      <w:r w:rsidR="001565DD" w:rsidRPr="0000058A">
        <w:rPr>
          <w:iCs/>
          <w:color w:val="auto"/>
        </w:rPr>
        <w:instrText xml:space="preserve"> REF _Ref213973770 \h </w:instrText>
      </w:r>
      <w:r w:rsidR="001565DD" w:rsidRPr="0000058A">
        <w:rPr>
          <w:iCs/>
          <w:color w:val="auto"/>
        </w:rPr>
      </w:r>
      <w:r w:rsidR="001565DD" w:rsidRPr="0000058A">
        <w:rPr>
          <w:iCs/>
          <w:color w:val="auto"/>
        </w:rPr>
        <w:fldChar w:fldCharType="separate"/>
      </w:r>
      <w:r w:rsidR="00F4377E" w:rsidRPr="0000058A">
        <w:rPr>
          <w:color w:val="auto"/>
        </w:rPr>
        <w:t xml:space="preserve">Figure </w:t>
      </w:r>
      <w:r w:rsidR="00F4377E" w:rsidRPr="0000058A">
        <w:rPr>
          <w:noProof/>
          <w:color w:val="auto"/>
        </w:rPr>
        <w:t>5</w:t>
      </w:r>
      <w:r w:rsidR="001565DD" w:rsidRPr="0000058A">
        <w:rPr>
          <w:iCs/>
          <w:color w:val="auto"/>
        </w:rPr>
        <w:fldChar w:fldCharType="end"/>
      </w:r>
      <w:r w:rsidR="001565DD" w:rsidRPr="0000058A">
        <w:rPr>
          <w:iCs/>
          <w:color w:val="auto"/>
        </w:rPr>
        <w:t xml:space="preserve"> and </w:t>
      </w:r>
      <w:r w:rsidR="00B309F4" w:rsidRPr="008443AC">
        <w:rPr>
          <w:iCs/>
          <w:color w:val="auto"/>
        </w:rPr>
        <w:fldChar w:fldCharType="begin"/>
      </w:r>
      <w:r w:rsidR="00B309F4" w:rsidRPr="008443AC">
        <w:rPr>
          <w:iCs/>
          <w:color w:val="auto"/>
        </w:rPr>
        <w:instrText xml:space="preserve"> REF _Ref212241129 \h  \* MERGEFORMAT </w:instrText>
      </w:r>
      <w:r w:rsidR="00B309F4" w:rsidRPr="008443AC">
        <w:rPr>
          <w:iCs/>
          <w:color w:val="auto"/>
        </w:rPr>
      </w:r>
      <w:r w:rsidR="00B309F4" w:rsidRPr="008443AC">
        <w:rPr>
          <w:iCs/>
          <w:color w:val="auto"/>
        </w:rPr>
        <w:fldChar w:fldCharType="separate"/>
      </w:r>
      <w:r w:rsidR="00F4377E" w:rsidRPr="002853A1">
        <w:rPr>
          <w:iCs/>
          <w:color w:val="auto"/>
        </w:rPr>
        <w:t xml:space="preserve">Figure </w:t>
      </w:r>
      <w:r w:rsidR="00F4377E" w:rsidRPr="002853A1">
        <w:rPr>
          <w:iCs/>
          <w:noProof/>
          <w:color w:val="auto"/>
        </w:rPr>
        <w:t>6</w:t>
      </w:r>
      <w:r w:rsidR="00B309F4" w:rsidRPr="008443AC">
        <w:rPr>
          <w:iCs/>
          <w:color w:val="auto"/>
        </w:rPr>
        <w:fldChar w:fldCharType="end"/>
      </w:r>
      <w:r w:rsidR="00B309F4" w:rsidRPr="008443AC">
        <w:rPr>
          <w:iCs/>
          <w:color w:val="auto"/>
        </w:rPr>
        <w:t xml:space="preserve"> </w:t>
      </w:r>
      <w:r w:rsidR="001552CA" w:rsidRPr="008443AC">
        <w:rPr>
          <w:iCs/>
          <w:color w:val="auto"/>
        </w:rPr>
        <w:t>below</w:t>
      </w:r>
      <w:r w:rsidR="007E22A1">
        <w:rPr>
          <w:iCs/>
          <w:color w:val="auto"/>
        </w:rPr>
        <w:t>.</w:t>
      </w:r>
      <w:r w:rsidR="00454983">
        <w:rPr>
          <w:iCs/>
          <w:color w:val="auto"/>
        </w:rPr>
        <w:t xml:space="preserve"> </w:t>
      </w:r>
      <w:r w:rsidR="007E22A1">
        <w:rPr>
          <w:iCs/>
          <w:color w:val="auto"/>
        </w:rPr>
        <w:t>T</w:t>
      </w:r>
      <w:r w:rsidR="001565DD">
        <w:rPr>
          <w:iCs/>
          <w:color w:val="auto"/>
        </w:rPr>
        <w:t>hese</w:t>
      </w:r>
      <w:r w:rsidR="002E5533">
        <w:rPr>
          <w:iCs/>
          <w:color w:val="auto"/>
        </w:rPr>
        <w:t xml:space="preserve"> algorithm</w:t>
      </w:r>
      <w:r w:rsidR="00783DAA">
        <w:rPr>
          <w:iCs/>
          <w:color w:val="auto"/>
        </w:rPr>
        <w:t>s</w:t>
      </w:r>
      <w:r w:rsidR="002E5533">
        <w:rPr>
          <w:iCs/>
          <w:color w:val="auto"/>
        </w:rPr>
        <w:t xml:space="preserve"> </w:t>
      </w:r>
      <w:r w:rsidR="001565DD">
        <w:rPr>
          <w:iCs/>
          <w:color w:val="auto"/>
        </w:rPr>
        <w:t xml:space="preserve">are </w:t>
      </w:r>
      <w:r w:rsidR="002E5533">
        <w:rPr>
          <w:iCs/>
          <w:color w:val="auto"/>
        </w:rPr>
        <w:t xml:space="preserve">presented as a clearer and more explicit version of the applicant’s algorithm, and </w:t>
      </w:r>
      <w:r w:rsidR="006407C3">
        <w:rPr>
          <w:iCs/>
          <w:color w:val="auto"/>
        </w:rPr>
        <w:t>do</w:t>
      </w:r>
      <w:r w:rsidR="002E5533">
        <w:rPr>
          <w:iCs/>
          <w:color w:val="auto"/>
        </w:rPr>
        <w:t xml:space="preserve"> not </w:t>
      </w:r>
      <w:r w:rsidR="00454983">
        <w:rPr>
          <w:iCs/>
          <w:color w:val="auto"/>
        </w:rPr>
        <w:t xml:space="preserve">claim to depict the ‘ideal’ sequence of tests. For example, PASC may wish to consider the cost-efficacy of </w:t>
      </w:r>
      <w:r w:rsidR="00425402">
        <w:rPr>
          <w:iCs/>
          <w:color w:val="auto"/>
        </w:rPr>
        <w:t xml:space="preserve">testing all tissue samples for HT to SCLC prior to conducting the MET tests; </w:t>
      </w:r>
      <w:r w:rsidR="00186D76">
        <w:rPr>
          <w:iCs/>
          <w:color w:val="auto"/>
        </w:rPr>
        <w:t>as this approach doesn’t rely</w:t>
      </w:r>
      <w:r w:rsidR="008E40ED">
        <w:rPr>
          <w:iCs/>
          <w:color w:val="auto"/>
        </w:rPr>
        <w:t xml:space="preserve"> on clinicians’ judgement,</w:t>
      </w:r>
      <w:r w:rsidR="00186D76">
        <w:rPr>
          <w:iCs/>
          <w:color w:val="auto"/>
        </w:rPr>
        <w:t xml:space="preserve"> </w:t>
      </w:r>
      <w:r w:rsidR="008E40ED">
        <w:rPr>
          <w:iCs/>
          <w:color w:val="auto"/>
        </w:rPr>
        <w:t xml:space="preserve">all HT to SCLC would be identified, removing the risk of </w:t>
      </w:r>
      <w:r w:rsidR="00186D76">
        <w:rPr>
          <w:iCs/>
          <w:color w:val="auto"/>
        </w:rPr>
        <w:t xml:space="preserve">performing unnecessary MET testing and </w:t>
      </w:r>
      <w:r w:rsidR="006407C3">
        <w:rPr>
          <w:iCs/>
          <w:color w:val="auto"/>
        </w:rPr>
        <w:t xml:space="preserve">assigning inappropriate treatments to </w:t>
      </w:r>
      <w:r w:rsidR="008E40ED">
        <w:rPr>
          <w:iCs/>
          <w:color w:val="auto"/>
        </w:rPr>
        <w:t>patients with HT to SCLC</w:t>
      </w:r>
      <w:r w:rsidR="00292BDD">
        <w:rPr>
          <w:iCs/>
          <w:color w:val="auto"/>
        </w:rPr>
        <w:t xml:space="preserve"> (i.e. either savolitinib in combination with osimertinib, or doublet platinum-based chemotherapy)</w:t>
      </w:r>
      <w:r w:rsidR="008E40ED">
        <w:rPr>
          <w:iCs/>
          <w:color w:val="auto"/>
        </w:rPr>
        <w:t>.</w:t>
      </w:r>
    </w:p>
    <w:p w14:paraId="0AB19AED" w14:textId="2107B200" w:rsidR="00283B81" w:rsidRPr="00C90533" w:rsidRDefault="00283B81" w:rsidP="2183FBB7">
      <w:pPr>
        <w:keepNext/>
        <w:rPr>
          <w:rFonts w:eastAsiaTheme="minorEastAsia" w:cstheme="minorBidi"/>
        </w:rPr>
      </w:pPr>
      <w:r w:rsidRPr="2183FBB7">
        <w:rPr>
          <w:rFonts w:cstheme="minorBidi"/>
        </w:rPr>
        <w:t>Th</w:t>
      </w:r>
      <w:r w:rsidR="006D5D40" w:rsidRPr="2183FBB7">
        <w:rPr>
          <w:rFonts w:cstheme="minorBidi"/>
        </w:rPr>
        <w:t>e</w:t>
      </w:r>
      <w:r w:rsidR="00176914" w:rsidRPr="2183FBB7">
        <w:rPr>
          <w:rFonts w:cstheme="minorBidi"/>
        </w:rPr>
        <w:t xml:space="preserve"> </w:t>
      </w:r>
      <w:r w:rsidR="00AB7DFC" w:rsidRPr="2183FBB7">
        <w:rPr>
          <w:rFonts w:cstheme="minorBidi"/>
        </w:rPr>
        <w:t>revised</w:t>
      </w:r>
      <w:r w:rsidRPr="2183FBB7">
        <w:rPr>
          <w:rFonts w:cstheme="minorBidi"/>
        </w:rPr>
        <w:t xml:space="preserve"> algorithm</w:t>
      </w:r>
      <w:r w:rsidR="003151CB" w:rsidRPr="2183FBB7">
        <w:rPr>
          <w:rFonts w:cstheme="minorBidi"/>
        </w:rPr>
        <w:t>s</w:t>
      </w:r>
      <w:r w:rsidRPr="2183FBB7">
        <w:rPr>
          <w:rFonts w:cstheme="minorBidi"/>
        </w:rPr>
        <w:t xml:space="preserve"> ha</w:t>
      </w:r>
      <w:r w:rsidR="003151CB" w:rsidRPr="2183FBB7">
        <w:rPr>
          <w:rFonts w:cstheme="minorBidi"/>
        </w:rPr>
        <w:t>ve</w:t>
      </w:r>
      <w:r w:rsidRPr="2183FBB7">
        <w:rPr>
          <w:rFonts w:cstheme="minorBidi"/>
        </w:rPr>
        <w:t xml:space="preserve"> clarified the application’s algorithm</w:t>
      </w:r>
      <w:r w:rsidR="003151CB" w:rsidRPr="2183FBB7">
        <w:rPr>
          <w:rFonts w:cstheme="minorBidi"/>
        </w:rPr>
        <w:t>,</w:t>
      </w:r>
      <w:r w:rsidRPr="2183FBB7">
        <w:rPr>
          <w:rFonts w:cstheme="minorBidi"/>
        </w:rPr>
        <w:t xml:space="preserve"> which may have been misleading. The applicant has proposed perf</w:t>
      </w:r>
      <w:r w:rsidRPr="2183FBB7">
        <w:rPr>
          <w:rFonts w:eastAsiaTheme="minorEastAsia" w:cstheme="minorBidi"/>
        </w:rPr>
        <w:t xml:space="preserve">orming the HT to SCLC tests on a clinician-selected subgroup prior to MET testing, as patients with demonstrated HT to SCLC are not eligible for savolitinib in combination with </w:t>
      </w:r>
      <w:r w:rsidRPr="2183FBB7">
        <w:rPr>
          <w:rFonts w:eastAsiaTheme="minorEastAsia" w:cstheme="minorBidi"/>
        </w:rPr>
        <w:lastRenderedPageBreak/>
        <w:t xml:space="preserve">osimertinib. This is </w:t>
      </w:r>
      <w:r w:rsidR="003151CB" w:rsidRPr="2183FBB7">
        <w:rPr>
          <w:rFonts w:eastAsiaTheme="minorEastAsia" w:cstheme="minorBidi"/>
        </w:rPr>
        <w:t xml:space="preserve">now </w:t>
      </w:r>
      <w:r w:rsidRPr="2183FBB7">
        <w:rPr>
          <w:rFonts w:eastAsiaTheme="minorEastAsia" w:cstheme="minorBidi"/>
        </w:rPr>
        <w:t xml:space="preserve">depicted in </w:t>
      </w:r>
      <w:r w:rsidR="003151CB" w:rsidRPr="2183FBB7">
        <w:rPr>
          <w:rFonts w:eastAsiaTheme="minorEastAsia" w:cstheme="minorBidi"/>
        </w:rPr>
        <w:t xml:space="preserve">both algorithms </w:t>
      </w:r>
      <w:r w:rsidRPr="2183FBB7">
        <w:rPr>
          <w:rFonts w:eastAsiaTheme="minorEastAsia" w:cstheme="minorBidi"/>
        </w:rPr>
        <w:t xml:space="preserve">which </w:t>
      </w:r>
      <w:r w:rsidR="003A25E1" w:rsidRPr="2183FBB7">
        <w:rPr>
          <w:rFonts w:eastAsiaTheme="minorEastAsia" w:cstheme="minorBidi"/>
        </w:rPr>
        <w:t>show</w:t>
      </w:r>
      <w:r w:rsidR="00E22E81" w:rsidRPr="2183FBB7">
        <w:rPr>
          <w:rFonts w:eastAsiaTheme="minorEastAsia" w:cstheme="minorBidi"/>
        </w:rPr>
        <w:t xml:space="preserve"> </w:t>
      </w:r>
      <w:r w:rsidRPr="2183FBB7">
        <w:rPr>
          <w:rFonts w:eastAsiaTheme="minorEastAsia" w:cstheme="minorBidi"/>
        </w:rPr>
        <w:t>th</w:t>
      </w:r>
      <w:r w:rsidR="00FC5AEF" w:rsidRPr="2183FBB7">
        <w:rPr>
          <w:rFonts w:eastAsiaTheme="minorEastAsia" w:cstheme="minorBidi"/>
        </w:rPr>
        <w:t>at</w:t>
      </w:r>
      <w:r w:rsidRPr="2183FBB7">
        <w:rPr>
          <w:rFonts w:eastAsiaTheme="minorEastAsia" w:cstheme="minorBidi"/>
        </w:rPr>
        <w:t xml:space="preserve"> patients </w:t>
      </w:r>
      <w:r w:rsidR="00FC5AEF" w:rsidRPr="2183FBB7">
        <w:rPr>
          <w:rFonts w:eastAsiaTheme="minorEastAsia" w:cstheme="minorBidi"/>
        </w:rPr>
        <w:t xml:space="preserve">should </w:t>
      </w:r>
      <w:r w:rsidR="00C3311E">
        <w:rPr>
          <w:rFonts w:eastAsiaTheme="minorEastAsia" w:cstheme="minorBidi"/>
        </w:rPr>
        <w:t>be conside</w:t>
      </w:r>
      <w:r w:rsidR="009B3E7E">
        <w:rPr>
          <w:rFonts w:eastAsiaTheme="minorEastAsia" w:cstheme="minorBidi"/>
        </w:rPr>
        <w:t>red</w:t>
      </w:r>
      <w:r w:rsidR="00800597">
        <w:rPr>
          <w:rFonts w:eastAsiaTheme="minorEastAsia" w:cstheme="minorBidi"/>
        </w:rPr>
        <w:t xml:space="preserve"> for</w:t>
      </w:r>
      <w:r w:rsidR="00C3311E" w:rsidRPr="2183FBB7">
        <w:rPr>
          <w:rFonts w:eastAsiaTheme="minorEastAsia" w:cstheme="minorBidi"/>
        </w:rPr>
        <w:t xml:space="preserve"> </w:t>
      </w:r>
      <w:r w:rsidRPr="2183FBB7">
        <w:rPr>
          <w:rFonts w:eastAsiaTheme="minorEastAsia" w:cstheme="minorBidi"/>
        </w:rPr>
        <w:t>HT to SCLC testing</w:t>
      </w:r>
      <w:r w:rsidR="00EB66DA" w:rsidRPr="2183FBB7">
        <w:rPr>
          <w:rFonts w:eastAsiaTheme="minorEastAsia" w:cstheme="minorBidi"/>
        </w:rPr>
        <w:t xml:space="preserve"> </w:t>
      </w:r>
      <w:r w:rsidR="0072771B">
        <w:rPr>
          <w:rFonts w:eastAsiaTheme="minorEastAsia" w:cstheme="minorBidi"/>
        </w:rPr>
        <w:t>and the testing performed</w:t>
      </w:r>
      <w:r w:rsidR="00946CEA">
        <w:rPr>
          <w:rFonts w:eastAsiaTheme="minorEastAsia" w:cstheme="minorBidi"/>
        </w:rPr>
        <w:t xml:space="preserve"> if appropriate, </w:t>
      </w:r>
      <w:r w:rsidR="00EB66DA" w:rsidRPr="2183FBB7">
        <w:rPr>
          <w:rFonts w:eastAsiaTheme="minorEastAsia" w:cstheme="minorBidi"/>
        </w:rPr>
        <w:t>before progressing to</w:t>
      </w:r>
      <w:r w:rsidR="00592EF4" w:rsidRPr="2183FBB7">
        <w:rPr>
          <w:rFonts w:eastAsiaTheme="minorEastAsia" w:cstheme="minorBidi"/>
        </w:rPr>
        <w:t xml:space="preserve"> platinum-based</w:t>
      </w:r>
      <w:r w:rsidR="00EB66DA" w:rsidRPr="2183FBB7">
        <w:rPr>
          <w:rFonts w:eastAsiaTheme="minorEastAsia" w:cstheme="minorBidi"/>
        </w:rPr>
        <w:t xml:space="preserve"> chemotherapy</w:t>
      </w:r>
      <w:r w:rsidR="00592EF4" w:rsidRPr="2183FBB7">
        <w:rPr>
          <w:rFonts w:eastAsiaTheme="minorEastAsia" w:cstheme="minorBidi"/>
        </w:rPr>
        <w:t xml:space="preserve"> or </w:t>
      </w:r>
      <w:r w:rsidR="003D756D" w:rsidRPr="2183FBB7">
        <w:rPr>
          <w:rFonts w:eastAsiaTheme="minorEastAsia" w:cstheme="minorBidi"/>
        </w:rPr>
        <w:t>palliative care,</w:t>
      </w:r>
      <w:r w:rsidR="00EB66DA" w:rsidRPr="2183FBB7">
        <w:rPr>
          <w:rFonts w:eastAsiaTheme="minorEastAsia" w:cstheme="minorBidi"/>
        </w:rPr>
        <w:t xml:space="preserve"> or testing for MET alteration</w:t>
      </w:r>
      <w:r w:rsidRPr="2183FBB7">
        <w:rPr>
          <w:rFonts w:eastAsiaTheme="minorEastAsia" w:cstheme="minorBidi"/>
        </w:rPr>
        <w:t xml:space="preserve">. </w:t>
      </w:r>
    </w:p>
    <w:p w14:paraId="0EDF6B1B" w14:textId="1D9A2BA8" w:rsidR="00283B81" w:rsidRDefault="00283B81" w:rsidP="2183FBB7">
      <w:pPr>
        <w:pStyle w:val="Instructionaltext"/>
        <w:rPr>
          <w:rFonts w:eastAsiaTheme="minorEastAsia"/>
          <w:color w:val="auto"/>
        </w:rPr>
      </w:pPr>
      <w:r w:rsidRPr="2183FBB7">
        <w:rPr>
          <w:rFonts w:eastAsiaTheme="minorEastAsia"/>
          <w:color w:val="auto"/>
        </w:rPr>
        <w:t xml:space="preserve">If there is only a small sample of tissue available, test prioritisation may be required. According to the application, the IHC test would have the highest yield of positive MET overexpression (IHC detects 29% out of 34% positive cases, as described in </w:t>
      </w:r>
      <w:r w:rsidRPr="2183FBB7">
        <w:rPr>
          <w:rFonts w:eastAsiaTheme="minorEastAsia"/>
          <w:color w:val="auto"/>
        </w:rPr>
        <w:fldChar w:fldCharType="begin"/>
      </w:r>
      <w:r w:rsidRPr="2183FBB7">
        <w:rPr>
          <w:rFonts w:eastAsiaTheme="minorEastAsia"/>
          <w:color w:val="auto"/>
        </w:rPr>
        <w:instrText xml:space="preserve"> REF _Ref211955302 \h  \* MERGEFORMAT </w:instrText>
      </w:r>
      <w:r w:rsidRPr="2183FBB7">
        <w:rPr>
          <w:rFonts w:eastAsiaTheme="minorEastAsia"/>
          <w:color w:val="auto"/>
        </w:rPr>
      </w:r>
      <w:r w:rsidRPr="2183FBB7">
        <w:rPr>
          <w:rFonts w:eastAsiaTheme="minorEastAsia"/>
          <w:color w:val="auto"/>
        </w:rPr>
        <w:fldChar w:fldCharType="separate"/>
      </w:r>
      <w:r w:rsidRPr="2183FBB7">
        <w:rPr>
          <w:rFonts w:eastAsiaTheme="minorEastAsia"/>
          <w:color w:val="auto"/>
        </w:rPr>
        <w:t>Figure 1</w:t>
      </w:r>
      <w:r w:rsidRPr="2183FBB7">
        <w:rPr>
          <w:rFonts w:eastAsiaTheme="minorEastAsia"/>
          <w:color w:val="auto"/>
        </w:rPr>
        <w:fldChar w:fldCharType="end"/>
      </w:r>
      <w:r w:rsidRPr="2183FBB7">
        <w:rPr>
          <w:rFonts w:eastAsiaTheme="minorEastAsia"/>
          <w:color w:val="auto"/>
        </w:rPr>
        <w:t>), however if a patient is determined to be at high risk of HT to SCLC then this test should be performed first. There are</w:t>
      </w:r>
      <w:r w:rsidR="007B0ECE">
        <w:rPr>
          <w:rFonts w:eastAsiaTheme="minorEastAsia"/>
          <w:color w:val="auto"/>
        </w:rPr>
        <w:t xml:space="preserve"> emerging</w:t>
      </w:r>
      <w:r w:rsidRPr="2183FBB7">
        <w:rPr>
          <w:rFonts w:eastAsiaTheme="minorEastAsia"/>
          <w:color w:val="auto"/>
        </w:rPr>
        <w:t xml:space="preserve"> technologies available which allow for concurrent viewing of H&amp;E</w:t>
      </w:r>
      <w:r w:rsidR="0054094D" w:rsidRPr="2183FBB7">
        <w:rPr>
          <w:rFonts w:eastAsiaTheme="minorEastAsia"/>
          <w:color w:val="auto"/>
        </w:rPr>
        <w:t xml:space="preserve"> (to assess for HT to SCLC)</w:t>
      </w:r>
      <w:r w:rsidRPr="2183FBB7">
        <w:rPr>
          <w:rFonts w:eastAsiaTheme="minorEastAsia"/>
          <w:color w:val="auto"/>
        </w:rPr>
        <w:t xml:space="preserve"> and IHC specimens on the same specimen slide, which may be </w:t>
      </w:r>
      <w:r w:rsidR="00F40BA0">
        <w:rPr>
          <w:rFonts w:eastAsiaTheme="minorEastAsia"/>
          <w:color w:val="auto"/>
        </w:rPr>
        <w:t>a future</w:t>
      </w:r>
      <w:r w:rsidRPr="2183FBB7">
        <w:rPr>
          <w:rFonts w:eastAsiaTheme="minorEastAsia"/>
          <w:color w:val="auto"/>
        </w:rPr>
        <w:t xml:space="preserve"> solution to the problem of tissue/slide limitations by combining the MET IHC test and HT to SCLC test on a single slide </w:t>
      </w:r>
      <w:r w:rsidRPr="2183FBB7">
        <w:rPr>
          <w:rFonts w:eastAsiaTheme="minorEastAsia"/>
          <w:color w:val="auto"/>
        </w:rPr>
        <w:fldChar w:fldCharType="begin"/>
      </w:r>
      <w:r w:rsidRPr="2183FBB7">
        <w:rPr>
          <w:rFonts w:eastAsiaTheme="minorEastAsia"/>
          <w:color w:val="auto"/>
        </w:rPr>
        <w:instrText xml:space="preserve"> ADDIN EN.CITE &lt;EndNote&gt;&lt;Cite&gt;&lt;Author&gt;Morrison&lt;/Author&gt;&lt;Year&gt;2025&lt;/Year&gt;&lt;RecNum&gt;616&lt;/RecNum&gt;&lt;DisplayText&gt;(Morrison et al. 2025)&lt;/DisplayText&gt;&lt;record&gt;&lt;rec-number&gt;616&lt;/rec-number&gt;&lt;foreign-keys&gt;&lt;key app="EN" db-id="0dx0awzxqvse2met0e5peavcszd2xv5vs5zw" timestamp="1763383259"&gt;616&lt;/key&gt;&lt;/foreign-keys&gt;&lt;ref-type name="Journal Article"&gt;17&lt;/ref-type&gt;&lt;contributors&gt;&lt;authors&gt;&lt;author&gt;Morrison, Larry E.&lt;/author&gt;&lt;author&gt;Larrinaga, Tania M.&lt;/author&gt;&lt;author&gt;Kelly, Brian D.&lt;/author&gt;&lt;author&gt;Lefever, Mark R.&lt;/author&gt;&lt;author&gt;Beck, Rachel C.&lt;/author&gt;&lt;author&gt;Bauer, Daniel R.&lt;/author&gt;&lt;/authors&gt;&lt;/contributors&gt;&lt;titles&gt;&lt;title&gt;Concurrent Viewing of H&amp;amp;E and Multiplex Immunohistochemistry in Clinical Specimens&lt;/title&gt;&lt;secondary-title&gt;Diagnostics&lt;/secondary-title&gt;&lt;/titles&gt;&lt;periodical&gt;&lt;full-title&gt;Diagnostics&lt;/full-title&gt;&lt;/periodical&gt;&lt;pages&gt;164&lt;/pages&gt;&lt;volume&gt;15&lt;/volume&gt;&lt;number&gt;2&lt;/number&gt;&lt;dates&gt;&lt;year&gt;2025&lt;/year&gt;&lt;/dates&gt;&lt;isbn&gt;2075-4418&lt;/isbn&gt;&lt;accession-num&gt;doi:10.3390/diagnostics15020164&lt;/accession-num&gt;&lt;urls&gt;&lt;related-urls&gt;&lt;url&gt;https://www.mdpi.com/2075-4418/15/2/164&lt;/url&gt;&lt;/related-urls&gt;&lt;/urls&gt;&lt;/record&gt;&lt;/Cite&gt;&lt;/EndNote&gt;</w:instrText>
      </w:r>
      <w:r w:rsidRPr="2183FBB7">
        <w:rPr>
          <w:rFonts w:eastAsiaTheme="minorEastAsia"/>
          <w:color w:val="auto"/>
        </w:rPr>
        <w:fldChar w:fldCharType="separate"/>
      </w:r>
      <w:r w:rsidRPr="2183FBB7">
        <w:rPr>
          <w:rFonts w:eastAsiaTheme="minorEastAsia"/>
          <w:color w:val="auto"/>
        </w:rPr>
        <w:t>(</w:t>
      </w:r>
      <w:hyperlink w:anchor="_ENREF_27" w:tooltip="Morrison, 2025 #616" w:history="1">
        <w:r w:rsidRPr="2183FBB7">
          <w:rPr>
            <w:rFonts w:eastAsiaTheme="minorEastAsia"/>
            <w:color w:val="auto"/>
          </w:rPr>
          <w:t>Morrison et al. 2025</w:t>
        </w:r>
      </w:hyperlink>
      <w:r w:rsidRPr="2183FBB7">
        <w:rPr>
          <w:rFonts w:eastAsiaTheme="minorEastAsia"/>
          <w:color w:val="auto"/>
        </w:rPr>
        <w:t>)</w:t>
      </w:r>
      <w:r w:rsidRPr="2183FBB7">
        <w:rPr>
          <w:rFonts w:eastAsiaTheme="minorEastAsia"/>
          <w:color w:val="auto"/>
        </w:rPr>
        <w:fldChar w:fldCharType="end"/>
      </w:r>
      <w:r w:rsidRPr="2183FBB7">
        <w:rPr>
          <w:rFonts w:eastAsiaTheme="minorEastAsia"/>
          <w:color w:val="auto"/>
        </w:rPr>
        <w:t>.</w:t>
      </w:r>
      <w:r w:rsidR="00C4626F">
        <w:rPr>
          <w:rFonts w:eastAsiaTheme="minorEastAsia"/>
          <w:color w:val="auto"/>
        </w:rPr>
        <w:t xml:space="preserve"> </w:t>
      </w:r>
    </w:p>
    <w:p w14:paraId="0BFED97D" w14:textId="3138D91A" w:rsidR="00283B81" w:rsidRPr="00B42A23" w:rsidRDefault="00C4626F" w:rsidP="038335E8">
      <w:pPr>
        <w:pStyle w:val="Instructionaltext"/>
        <w:keepNext/>
        <w:rPr>
          <w:rFonts w:eastAsiaTheme="minorEastAsia"/>
          <w:i/>
          <w:iCs/>
        </w:rPr>
      </w:pPr>
      <w:r w:rsidRPr="038335E8">
        <w:rPr>
          <w:rFonts w:eastAsiaTheme="minorEastAsia"/>
          <w:i/>
          <w:iCs/>
          <w:color w:val="auto"/>
        </w:rPr>
        <w:t xml:space="preserve">PASC considered </w:t>
      </w:r>
      <w:r w:rsidR="00120EE7" w:rsidRPr="038335E8">
        <w:rPr>
          <w:rFonts w:eastAsiaTheme="minorEastAsia"/>
          <w:i/>
          <w:iCs/>
          <w:color w:val="auto"/>
        </w:rPr>
        <w:t xml:space="preserve">that </w:t>
      </w:r>
      <w:r w:rsidR="008A1082" w:rsidRPr="038335E8">
        <w:rPr>
          <w:rFonts w:eastAsiaTheme="minorEastAsia"/>
          <w:i/>
          <w:iCs/>
          <w:color w:val="auto"/>
        </w:rPr>
        <w:t xml:space="preserve">currently </w:t>
      </w:r>
      <w:r w:rsidR="00120EE7" w:rsidRPr="038335E8">
        <w:rPr>
          <w:rFonts w:eastAsiaTheme="minorEastAsia"/>
          <w:i/>
          <w:iCs/>
          <w:color w:val="auto"/>
        </w:rPr>
        <w:t xml:space="preserve">combined visualization </w:t>
      </w:r>
      <w:r w:rsidR="008A1082" w:rsidRPr="038335E8">
        <w:rPr>
          <w:rFonts w:eastAsiaTheme="minorEastAsia"/>
          <w:i/>
          <w:iCs/>
          <w:color w:val="auto"/>
        </w:rPr>
        <w:t xml:space="preserve">(as described in the paragraph above) </w:t>
      </w:r>
      <w:r w:rsidR="00DE2486" w:rsidRPr="038335E8">
        <w:rPr>
          <w:rFonts w:eastAsiaTheme="minorEastAsia"/>
          <w:i/>
          <w:iCs/>
          <w:color w:val="auto"/>
        </w:rPr>
        <w:t>may not be widely available in pathology laboratories</w:t>
      </w:r>
      <w:r w:rsidR="008A1082" w:rsidRPr="038335E8">
        <w:rPr>
          <w:rFonts w:eastAsiaTheme="minorEastAsia"/>
          <w:i/>
          <w:iCs/>
          <w:color w:val="auto"/>
        </w:rPr>
        <w:t xml:space="preserve">. </w:t>
      </w:r>
      <w:r w:rsidR="00525028" w:rsidRPr="038335E8">
        <w:rPr>
          <w:rFonts w:eastAsiaTheme="minorEastAsia"/>
          <w:i/>
          <w:iCs/>
          <w:color w:val="auto"/>
        </w:rPr>
        <w:t>PASC also considered that it would be highly unusual that there would be too small a sample</w:t>
      </w:r>
      <w:r w:rsidR="00D564EB" w:rsidRPr="038335E8">
        <w:rPr>
          <w:rFonts w:eastAsiaTheme="minorEastAsia"/>
          <w:i/>
          <w:iCs/>
          <w:color w:val="auto"/>
        </w:rPr>
        <w:t xml:space="preserve"> of tissue</w:t>
      </w:r>
      <w:r w:rsidR="00536E8D" w:rsidRPr="038335E8">
        <w:rPr>
          <w:rFonts w:eastAsiaTheme="minorEastAsia"/>
          <w:i/>
          <w:iCs/>
          <w:color w:val="auto"/>
        </w:rPr>
        <w:t xml:space="preserve"> to be able to perform HT to SCLC testing, and then a panel of IHC</w:t>
      </w:r>
      <w:r w:rsidR="008B69BE" w:rsidRPr="038335E8">
        <w:rPr>
          <w:rFonts w:eastAsiaTheme="minorEastAsia"/>
          <w:i/>
          <w:iCs/>
          <w:color w:val="auto"/>
        </w:rPr>
        <w:t xml:space="preserve">/FISH. </w:t>
      </w:r>
    </w:p>
    <w:p w14:paraId="70E5FE42" w14:textId="5024309D" w:rsidR="00283B81" w:rsidRPr="00B42A23" w:rsidRDefault="00283B81" w:rsidP="038335E8">
      <w:pPr>
        <w:pStyle w:val="Instructionaltext"/>
        <w:keepNext/>
        <w:rPr>
          <w:rFonts w:eastAsiaTheme="minorEastAsia"/>
          <w:i/>
          <w:iCs/>
          <w:color w:val="auto"/>
        </w:rPr>
      </w:pPr>
      <w:r w:rsidRPr="038335E8">
        <w:rPr>
          <w:rFonts w:eastAsiaTheme="minorEastAsia"/>
          <w:i/>
          <w:iCs/>
          <w:color w:val="auto"/>
        </w:rPr>
        <w:t>PASC noted the applicant’s statement that histologic confirmation of NSCLC (</w:t>
      </w:r>
      <w:r w:rsidR="00B046EB" w:rsidRPr="038335E8">
        <w:rPr>
          <w:rFonts w:eastAsiaTheme="minorEastAsia"/>
          <w:i/>
          <w:iCs/>
          <w:color w:val="auto"/>
        </w:rPr>
        <w:t xml:space="preserve">i.e. to confirm the patient does not have </w:t>
      </w:r>
      <w:r w:rsidRPr="038335E8">
        <w:rPr>
          <w:rFonts w:eastAsiaTheme="minorEastAsia"/>
          <w:i/>
          <w:iCs/>
          <w:color w:val="auto"/>
        </w:rPr>
        <w:t xml:space="preserve">SCLC) must be mandated prior to MET guided therapy. PASC considered it is important to rule out HT to SCLC before performing MET testing, as the evidence base for savolitinib in combination with osimertinib is for use in patients with NSCLC, and </w:t>
      </w:r>
      <w:r w:rsidR="0043021C" w:rsidRPr="038335E8">
        <w:rPr>
          <w:rFonts w:eastAsiaTheme="minorEastAsia"/>
          <w:i/>
          <w:iCs/>
          <w:color w:val="auto"/>
        </w:rPr>
        <w:t>the proposed treatment</w:t>
      </w:r>
      <w:r w:rsidRPr="038335E8">
        <w:rPr>
          <w:rFonts w:eastAsiaTheme="minorEastAsia"/>
          <w:i/>
          <w:iCs/>
          <w:color w:val="auto"/>
        </w:rPr>
        <w:t xml:space="preserve"> is</w:t>
      </w:r>
      <w:r w:rsidR="0043021C" w:rsidRPr="038335E8">
        <w:rPr>
          <w:rFonts w:eastAsiaTheme="minorEastAsia"/>
          <w:i/>
          <w:iCs/>
          <w:color w:val="auto"/>
        </w:rPr>
        <w:t xml:space="preserve"> </w:t>
      </w:r>
      <w:r w:rsidR="00A40896" w:rsidRPr="038335E8">
        <w:rPr>
          <w:rFonts w:eastAsiaTheme="minorEastAsia"/>
          <w:i/>
          <w:iCs/>
          <w:color w:val="auto"/>
        </w:rPr>
        <w:t>not</w:t>
      </w:r>
      <w:r w:rsidRPr="038335E8">
        <w:rPr>
          <w:rFonts w:eastAsiaTheme="minorEastAsia"/>
          <w:i/>
          <w:iCs/>
          <w:color w:val="auto"/>
        </w:rPr>
        <w:t xml:space="preserve"> TGA registered for the treatment of SCLC.</w:t>
      </w:r>
    </w:p>
    <w:p w14:paraId="35F680F7" w14:textId="3219DFEE" w:rsidR="00283B81" w:rsidRPr="00B42A23" w:rsidRDefault="00283B81" w:rsidP="038335E8">
      <w:pPr>
        <w:pStyle w:val="Instructionaltext"/>
        <w:keepNext/>
        <w:rPr>
          <w:rFonts w:eastAsiaTheme="minorEastAsia"/>
          <w:i/>
          <w:iCs/>
          <w:color w:val="auto"/>
        </w:rPr>
      </w:pPr>
      <w:r w:rsidRPr="038335E8">
        <w:rPr>
          <w:rFonts w:eastAsiaTheme="minorEastAsia"/>
          <w:i/>
          <w:iCs/>
          <w:color w:val="auto"/>
        </w:rPr>
        <w:t xml:space="preserve">PASC considered the same biopsy used to test for transformation to SCLC could be used for MET evaluation and stated the proposed treatment algorithm could be simplified. PASC considered patients would no longer need to be selected for testing for HT to SCLC, as this </w:t>
      </w:r>
      <w:r w:rsidR="494899D6" w:rsidRPr="038335E8">
        <w:rPr>
          <w:rFonts w:eastAsiaTheme="minorEastAsia"/>
          <w:i/>
          <w:iCs/>
          <w:color w:val="auto"/>
        </w:rPr>
        <w:t xml:space="preserve">possibility can be excluded by </w:t>
      </w:r>
      <w:r w:rsidRPr="038335E8">
        <w:rPr>
          <w:rFonts w:eastAsiaTheme="minorEastAsia"/>
          <w:i/>
          <w:iCs/>
          <w:color w:val="auto"/>
        </w:rPr>
        <w:t>pathologists on all patients prior to testing for MET alteration. After biopsy, only patients who have histologic confirmation of NSCLC will proceed to MET testing. These changes have been reflected in the revised future treatment algorithm, however, PASC considered that this algorithm remains subject to change pending further evidence (as noted in the intervention section).</w:t>
      </w:r>
    </w:p>
    <w:p w14:paraId="4CBE619D" w14:textId="4FD009AB" w:rsidR="00283B81" w:rsidRDefault="00283B81" w:rsidP="2183FBB7">
      <w:pPr>
        <w:keepNext/>
        <w:rPr>
          <w:rFonts w:eastAsiaTheme="minorEastAsia" w:cstheme="minorBidi"/>
          <w:i/>
          <w:iCs/>
        </w:rPr>
      </w:pPr>
      <w:r w:rsidRPr="2183FBB7">
        <w:rPr>
          <w:rFonts w:eastAsiaTheme="minorEastAsia" w:cstheme="minorBidi"/>
          <w:i/>
          <w:iCs/>
        </w:rPr>
        <w:t xml:space="preserve">PASC noted the applicant’s comment that if only cytology/FNA is available, </w:t>
      </w:r>
      <w:r w:rsidR="7F849200" w:rsidRPr="2183FBB7">
        <w:rPr>
          <w:rFonts w:eastAsiaTheme="minorEastAsia" w:cstheme="minorBidi"/>
          <w:i/>
          <w:iCs/>
        </w:rPr>
        <w:t>analysis of cell block material may be performed.</w:t>
      </w:r>
      <w:r w:rsidRPr="2183FBB7">
        <w:rPr>
          <w:rFonts w:eastAsiaTheme="minorEastAsia" w:cstheme="minorBidi"/>
          <w:i/>
          <w:iCs/>
        </w:rPr>
        <w:t xml:space="preserve"> PASC also noted liquid biopsy </w:t>
      </w:r>
      <w:r w:rsidR="001E7E1D" w:rsidRPr="2183FBB7">
        <w:rPr>
          <w:rFonts w:eastAsiaTheme="minorEastAsia" w:cstheme="minorBidi"/>
          <w:i/>
          <w:iCs/>
        </w:rPr>
        <w:t>samples are</w:t>
      </w:r>
      <w:r w:rsidRPr="2183FBB7">
        <w:rPr>
          <w:rFonts w:eastAsiaTheme="minorEastAsia" w:cstheme="minorBidi"/>
          <w:i/>
          <w:iCs/>
        </w:rPr>
        <w:t xml:space="preserve"> not recommended for </w:t>
      </w:r>
      <w:r w:rsidR="0083528B" w:rsidRPr="2183FBB7">
        <w:rPr>
          <w:rFonts w:eastAsiaTheme="minorEastAsia" w:cstheme="minorBidi"/>
          <w:i/>
          <w:iCs/>
        </w:rPr>
        <w:t>assessing MET</w:t>
      </w:r>
      <w:r w:rsidRPr="2183FBB7">
        <w:rPr>
          <w:rFonts w:eastAsiaTheme="minorEastAsia" w:cstheme="minorBidi"/>
          <w:i/>
          <w:iCs/>
        </w:rPr>
        <w:t xml:space="preserve"> overexpression/amplification</w:t>
      </w:r>
      <w:r w:rsidR="57182AD9" w:rsidRPr="2183FBB7">
        <w:rPr>
          <w:rFonts w:eastAsiaTheme="minorEastAsia" w:cstheme="minorBidi"/>
          <w:i/>
          <w:iCs/>
        </w:rPr>
        <w:t xml:space="preserve"> (unlike their potential utility in identifying a specific mutation)</w:t>
      </w:r>
      <w:r w:rsidRPr="2183FBB7">
        <w:rPr>
          <w:rFonts w:eastAsiaTheme="minorEastAsia" w:cstheme="minorBidi"/>
          <w:i/>
          <w:iCs/>
        </w:rPr>
        <w:t xml:space="preserve">. PASC considered that </w:t>
      </w:r>
      <w:r w:rsidR="7CF7680A" w:rsidRPr="2183FBB7">
        <w:rPr>
          <w:rFonts w:eastAsiaTheme="minorEastAsia" w:cstheme="minorBidi"/>
          <w:i/>
          <w:iCs/>
        </w:rPr>
        <w:t xml:space="preserve">use of </w:t>
      </w:r>
      <w:r w:rsidRPr="2183FBB7">
        <w:rPr>
          <w:rFonts w:eastAsiaTheme="minorEastAsia" w:cstheme="minorBidi"/>
          <w:i/>
          <w:iCs/>
        </w:rPr>
        <w:t>archival tissue</w:t>
      </w:r>
      <w:r w:rsidR="0AE222E6" w:rsidRPr="2183FBB7">
        <w:rPr>
          <w:rFonts w:eastAsiaTheme="minorEastAsia" w:cstheme="minorBidi"/>
          <w:i/>
          <w:iCs/>
        </w:rPr>
        <w:t xml:space="preserve"> samples</w:t>
      </w:r>
      <w:r w:rsidRPr="2183FBB7">
        <w:rPr>
          <w:rFonts w:eastAsiaTheme="minorEastAsia" w:cstheme="minorBidi"/>
          <w:i/>
          <w:iCs/>
        </w:rPr>
        <w:t xml:space="preserve"> may not be appropriate in this setting, as the genetic alterations being tested for are primarily developed in response to TKI treatments, and unlikely to be present in archival tissue which predates osimertinib treatment. PASC considered that if only FNA is possible, </w:t>
      </w:r>
      <w:r w:rsidR="00CD5057" w:rsidRPr="2183FBB7">
        <w:rPr>
          <w:rFonts w:eastAsiaTheme="minorEastAsia" w:cstheme="minorBidi"/>
          <w:i/>
          <w:iCs/>
        </w:rPr>
        <w:t>then</w:t>
      </w:r>
      <w:r w:rsidRPr="2183FBB7">
        <w:rPr>
          <w:rFonts w:eastAsiaTheme="minorEastAsia" w:cstheme="minorBidi"/>
          <w:i/>
          <w:iCs/>
        </w:rPr>
        <w:t xml:space="preserve"> IHC </w:t>
      </w:r>
      <w:r w:rsidR="0097341E" w:rsidRPr="2183FBB7">
        <w:rPr>
          <w:rFonts w:eastAsiaTheme="minorEastAsia" w:cstheme="minorBidi"/>
          <w:i/>
          <w:iCs/>
        </w:rPr>
        <w:t>testing</w:t>
      </w:r>
      <w:r w:rsidRPr="2183FBB7">
        <w:rPr>
          <w:rFonts w:eastAsiaTheme="minorEastAsia" w:cstheme="minorBidi"/>
          <w:i/>
          <w:iCs/>
        </w:rPr>
        <w:t xml:space="preserve"> should be skipped and </w:t>
      </w:r>
      <w:r w:rsidR="00990060" w:rsidRPr="2183FBB7">
        <w:rPr>
          <w:rFonts w:eastAsiaTheme="minorEastAsia" w:cstheme="minorBidi"/>
          <w:i/>
          <w:iCs/>
        </w:rPr>
        <w:t xml:space="preserve">samples </w:t>
      </w:r>
      <w:r w:rsidR="00CD5057" w:rsidRPr="2183FBB7">
        <w:rPr>
          <w:rFonts w:eastAsiaTheme="minorEastAsia" w:cstheme="minorBidi"/>
          <w:i/>
          <w:iCs/>
        </w:rPr>
        <w:t xml:space="preserve">should </w:t>
      </w:r>
      <w:r w:rsidRPr="2183FBB7">
        <w:rPr>
          <w:rFonts w:eastAsiaTheme="minorEastAsia" w:cstheme="minorBidi"/>
          <w:i/>
          <w:iCs/>
        </w:rPr>
        <w:t>proceed directly to FISH testing (as discussed in the intervention section).</w:t>
      </w:r>
    </w:p>
    <w:p w14:paraId="014DE676" w14:textId="77777777" w:rsidR="00283B81" w:rsidRDefault="00283B81" w:rsidP="00283B81">
      <w:pPr>
        <w:pStyle w:val="Instructionaltext"/>
        <w:rPr>
          <w:iCs/>
          <w:color w:val="auto"/>
        </w:rPr>
      </w:pPr>
    </w:p>
    <w:p w14:paraId="1413AA94" w14:textId="4529E0DB" w:rsidR="006D78F1" w:rsidRDefault="006D78F1" w:rsidP="00562592">
      <w:pPr>
        <w:pStyle w:val="Caption"/>
        <w:ind w:left="0" w:firstLine="0"/>
        <w:rPr>
          <w:iCs/>
        </w:rPr>
      </w:pPr>
      <w:bookmarkStart w:id="11" w:name="_Ref213973770"/>
      <w:r>
        <w:lastRenderedPageBreak/>
        <w:t xml:space="preserve">Figure </w:t>
      </w:r>
      <w:r w:rsidR="006E4532">
        <w:fldChar w:fldCharType="begin"/>
      </w:r>
      <w:r w:rsidR="006E4532">
        <w:instrText xml:space="preserve"> SEQ Figure \* ARABIC </w:instrText>
      </w:r>
      <w:r w:rsidR="006E4532">
        <w:fldChar w:fldCharType="separate"/>
      </w:r>
      <w:r w:rsidR="006E4532">
        <w:rPr>
          <w:noProof/>
        </w:rPr>
        <w:t>5</w:t>
      </w:r>
      <w:r w:rsidR="006E4532">
        <w:fldChar w:fldCharType="end"/>
      </w:r>
      <w:bookmarkEnd w:id="11"/>
      <w:r>
        <w:t xml:space="preserve"> Current clinical algorithm</w:t>
      </w:r>
      <w:r w:rsidR="009A4744" w:rsidRPr="009A4744">
        <w:rPr>
          <w:noProof/>
        </w:rPr>
        <w:t xml:space="preserve"> </w:t>
      </w:r>
      <w:r w:rsidR="009A4744" w:rsidRPr="009A4744">
        <w:rPr>
          <w:iCs/>
          <w:noProof/>
        </w:rPr>
        <w:drawing>
          <wp:inline distT="0" distB="0" distL="0" distR="0" wp14:anchorId="0EF4E1F8" wp14:editId="5A1D0788">
            <wp:extent cx="6083935" cy="7586980"/>
            <wp:effectExtent l="0" t="0" r="0" b="0"/>
            <wp:docPr id="196797182" name="Picture 1" descr="Current clinical management algorithm including biopsy option and treatment 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7182" name="Picture 1" descr="Current clinical management algorithm including biopsy option and treatment options."/>
                    <pic:cNvPicPr/>
                  </pic:nvPicPr>
                  <pic:blipFill>
                    <a:blip r:embed="rId25"/>
                    <a:stretch>
                      <a:fillRect/>
                    </a:stretch>
                  </pic:blipFill>
                  <pic:spPr>
                    <a:xfrm>
                      <a:off x="0" y="0"/>
                      <a:ext cx="6083935" cy="7586980"/>
                    </a:xfrm>
                    <a:prstGeom prst="rect">
                      <a:avLst/>
                    </a:prstGeom>
                  </pic:spPr>
                </pic:pic>
              </a:graphicData>
            </a:graphic>
          </wp:inline>
        </w:drawing>
      </w:r>
    </w:p>
    <w:p w14:paraId="1A685358" w14:textId="6CF3713C" w:rsidR="007607D0" w:rsidRPr="008443AC" w:rsidRDefault="006D78F1" w:rsidP="00DD6CE9">
      <w:pPr>
        <w:pStyle w:val="Tablenotes"/>
        <w:jc w:val="left"/>
      </w:pPr>
      <w:r w:rsidRPr="006D78F1">
        <w:t>Source: Developed during evaluation</w:t>
      </w:r>
      <w:r>
        <w:br/>
      </w:r>
      <w:r w:rsidRPr="006D78F1">
        <w:t>1L = first line; 2L = second line; NSCLC = non-small cell lung cancer; SCLC = small-cell lung cancer.</w:t>
      </w:r>
      <w:r>
        <w:br/>
      </w:r>
      <w:r w:rsidRPr="006D78F1">
        <w:t>‡ This test is primarily a hematoxylin and eosin (H&amp;E) stain, however a small percentage may be equivocal and require a separate IHC test to determine NSCLC or SCLC status.</w:t>
      </w:r>
    </w:p>
    <w:p w14:paraId="1635ED7F" w14:textId="1A5619BB" w:rsidR="005A521C" w:rsidRDefault="005359F0" w:rsidP="038335E8">
      <w:pPr>
        <w:pStyle w:val="TableHeading"/>
        <w:rPr>
          <w:rStyle w:val="TablenotesChar"/>
          <w:rFonts w:eastAsiaTheme="minorEastAsia"/>
        </w:rPr>
      </w:pPr>
      <w:bookmarkStart w:id="12" w:name="_Ref212241129"/>
      <w:r>
        <w:lastRenderedPageBreak/>
        <w:t xml:space="preserve">Figure </w:t>
      </w:r>
      <w:r w:rsidR="007C2400">
        <w:t>6</w:t>
      </w:r>
      <w:r>
        <w:t xml:space="preserve"> PASC revised future treatment algorithm</w:t>
      </w:r>
      <w:bookmarkEnd w:id="12"/>
      <w:r w:rsidR="00B91893" w:rsidRPr="038335E8">
        <w:rPr>
          <w:noProof/>
        </w:rPr>
        <w:t xml:space="preserve"> </w:t>
      </w:r>
      <w:r w:rsidR="00EF3E25" w:rsidRPr="038335E8">
        <w:rPr>
          <w:noProof/>
        </w:rPr>
        <w:t xml:space="preserve"> </w:t>
      </w:r>
    </w:p>
    <w:p w14:paraId="04338E6D" w14:textId="7D437A2D" w:rsidR="0056779E" w:rsidRDefault="5653AB41" w:rsidP="0F496FCA">
      <w:pPr>
        <w:pStyle w:val="Instructionaltext"/>
      </w:pPr>
      <w:r>
        <w:rPr>
          <w:noProof/>
        </w:rPr>
        <w:drawing>
          <wp:inline distT="0" distB="0" distL="0" distR="0" wp14:anchorId="3695BE1A" wp14:editId="69D67A69">
            <wp:extent cx="5830114" cy="7163800"/>
            <wp:effectExtent l="0" t="0" r="0" b="0"/>
            <wp:docPr id="220885933" name="Picture 1" descr="PASC revised current clinical management algorithm including biopsy option and treatment 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885933" name="Picture 1" descr="PASC revised current clinical management algorithm including biopsy option and treatment options."/>
                    <pic:cNvPicPr/>
                  </pic:nvPicPr>
                  <pic:blipFill>
                    <a:blip r:embed="rId26"/>
                    <a:stretch>
                      <a:fillRect/>
                    </a:stretch>
                  </pic:blipFill>
                  <pic:spPr>
                    <a:xfrm>
                      <a:off x="0" y="0"/>
                      <a:ext cx="5830114" cy="7163800"/>
                    </a:xfrm>
                    <a:prstGeom prst="rect">
                      <a:avLst/>
                    </a:prstGeom>
                  </pic:spPr>
                </pic:pic>
              </a:graphicData>
            </a:graphic>
          </wp:inline>
        </w:drawing>
      </w:r>
    </w:p>
    <w:p w14:paraId="08E1E133" w14:textId="77777777" w:rsidR="00B46269" w:rsidRDefault="001552CA" w:rsidP="001552CA">
      <w:pPr>
        <w:pStyle w:val="Instructionaltext"/>
        <w:rPr>
          <w:rStyle w:val="TablenotesChar"/>
          <w:rFonts w:eastAsiaTheme="minorEastAsia"/>
          <w:color w:val="auto"/>
        </w:rPr>
      </w:pPr>
      <w:r w:rsidRPr="1CF350EC">
        <w:rPr>
          <w:rStyle w:val="TablenotesChar"/>
          <w:rFonts w:eastAsiaTheme="minorEastAsia"/>
          <w:color w:val="auto"/>
        </w:rPr>
        <w:t>Source: Developed during evaluation</w:t>
      </w:r>
      <w:r w:rsidR="00D87382" w:rsidRPr="1CF350EC">
        <w:rPr>
          <w:rStyle w:val="TablenotesChar"/>
          <w:rFonts w:eastAsiaTheme="minorEastAsia"/>
          <w:color w:val="auto"/>
        </w:rPr>
        <w:t xml:space="preserve">, </w:t>
      </w:r>
      <w:r w:rsidR="00790172" w:rsidRPr="1CF350EC">
        <w:rPr>
          <w:rStyle w:val="TablenotesChar"/>
          <w:rFonts w:eastAsiaTheme="minorEastAsia"/>
          <w:color w:val="auto"/>
        </w:rPr>
        <w:t>modified to reflect PASC outcomes.</w:t>
      </w:r>
      <w:r>
        <w:br/>
      </w:r>
      <w:r w:rsidRPr="1CF350EC">
        <w:rPr>
          <w:rStyle w:val="TablenotesChar"/>
          <w:rFonts w:eastAsiaTheme="minorEastAsia"/>
          <w:color w:val="auto"/>
        </w:rPr>
        <w:t>1L = first line; 2L = second line; FISH = fluorescence in situ hybridisation; IHC = immunohistochemistry; MET = mesenchymal-epithelial transition protein or MET gene; NSCLC = non-small cell lung cancer; SCLC = small-cell lung cancer. </w:t>
      </w:r>
      <w:r>
        <w:br/>
      </w:r>
      <w:r w:rsidRPr="1CF350EC">
        <w:rPr>
          <w:rStyle w:val="TablenotesChar"/>
          <w:rFonts w:eastAsiaTheme="minorEastAsia"/>
          <w:color w:val="auto"/>
        </w:rPr>
        <w:t>Yellow boxes = proposed tests; red box = proposed treatment</w:t>
      </w:r>
      <w:r w:rsidR="00D3012D" w:rsidRPr="1CF350EC">
        <w:rPr>
          <w:rStyle w:val="TablenotesChar"/>
          <w:rFonts w:eastAsiaTheme="minorEastAsia"/>
          <w:color w:val="auto"/>
        </w:rPr>
        <w:t xml:space="preserve"> </w:t>
      </w:r>
    </w:p>
    <w:p w14:paraId="3525B841" w14:textId="601A288F" w:rsidR="001D4E6F" w:rsidRPr="00EF5A03" w:rsidRDefault="47DD8E2A" w:rsidP="4B58AFB0">
      <w:pPr>
        <w:pStyle w:val="Instructionaltext"/>
        <w:spacing w:before="0" w:after="0"/>
        <w:rPr>
          <w:rStyle w:val="TablenotesChar"/>
          <w:rFonts w:eastAsiaTheme="minorEastAsia"/>
          <w:color w:val="auto"/>
        </w:rPr>
      </w:pPr>
      <w:r w:rsidRPr="4B58AFB0">
        <w:rPr>
          <w:rStyle w:val="TablenotesChar"/>
          <w:rFonts w:eastAsiaTheme="minorEastAsia"/>
          <w:color w:val="auto"/>
          <w:vertAlign w:val="superscript"/>
        </w:rPr>
        <w:t>1</w:t>
      </w:r>
      <w:r w:rsidRPr="4B58AFB0">
        <w:rPr>
          <w:rStyle w:val="TablenotesChar"/>
          <w:rFonts w:eastAsiaTheme="minorEastAsia"/>
          <w:color w:val="auto"/>
        </w:rPr>
        <w:t xml:space="preserve"> </w:t>
      </w:r>
      <w:r w:rsidR="105D5741" w:rsidRPr="4B58AFB0">
        <w:rPr>
          <w:rStyle w:val="TablenotesChar"/>
          <w:rFonts w:eastAsiaTheme="minorEastAsia"/>
          <w:color w:val="auto"/>
        </w:rPr>
        <w:t xml:space="preserve">Individuals who have undergone biopsy for </w:t>
      </w:r>
      <w:r w:rsidR="6CAF467C" w:rsidRPr="4B58AFB0">
        <w:rPr>
          <w:rStyle w:val="TablenotesChar"/>
          <w:rFonts w:eastAsiaTheme="minorEastAsia"/>
          <w:color w:val="auto"/>
        </w:rPr>
        <w:t xml:space="preserve">HT to SCLC testing will not need </w:t>
      </w:r>
      <w:r w:rsidR="44460768" w:rsidRPr="4B58AFB0">
        <w:rPr>
          <w:rStyle w:val="TablenotesChar"/>
          <w:rFonts w:eastAsiaTheme="minorEastAsia"/>
          <w:color w:val="auto"/>
        </w:rPr>
        <w:t xml:space="preserve">a repeat </w:t>
      </w:r>
      <w:r w:rsidR="6CAF467C" w:rsidRPr="4B58AFB0">
        <w:rPr>
          <w:rStyle w:val="TablenotesChar"/>
          <w:rFonts w:eastAsiaTheme="minorEastAsia"/>
          <w:color w:val="auto"/>
        </w:rPr>
        <w:t>biops</w:t>
      </w:r>
      <w:r w:rsidR="44460768" w:rsidRPr="4B58AFB0">
        <w:rPr>
          <w:rStyle w:val="TablenotesChar"/>
          <w:rFonts w:eastAsiaTheme="minorEastAsia"/>
          <w:color w:val="auto"/>
        </w:rPr>
        <w:t>y</w:t>
      </w:r>
      <w:r w:rsidR="6CAF467C" w:rsidRPr="4B58AFB0">
        <w:rPr>
          <w:rStyle w:val="TablenotesChar"/>
          <w:rFonts w:eastAsiaTheme="minorEastAsia"/>
          <w:color w:val="auto"/>
        </w:rPr>
        <w:t xml:space="preserve"> for MET testing, as the same sample</w:t>
      </w:r>
      <w:r w:rsidR="61E6C8E6" w:rsidRPr="4B58AFB0">
        <w:rPr>
          <w:rStyle w:val="TablenotesChar"/>
          <w:rFonts w:eastAsiaTheme="minorEastAsia"/>
          <w:color w:val="auto"/>
        </w:rPr>
        <w:t xml:space="preserve"> that was used for HT to SCLC testing</w:t>
      </w:r>
      <w:r w:rsidR="6CAF467C" w:rsidRPr="4B58AFB0">
        <w:rPr>
          <w:rStyle w:val="TablenotesChar"/>
          <w:rFonts w:eastAsiaTheme="minorEastAsia"/>
          <w:color w:val="auto"/>
        </w:rPr>
        <w:t xml:space="preserve"> can </w:t>
      </w:r>
      <w:r w:rsidR="61E6C8E6" w:rsidRPr="4B58AFB0">
        <w:rPr>
          <w:rStyle w:val="TablenotesChar"/>
          <w:rFonts w:eastAsiaTheme="minorEastAsia"/>
          <w:color w:val="auto"/>
        </w:rPr>
        <w:t xml:space="preserve">also </w:t>
      </w:r>
      <w:r w:rsidR="6CAF467C" w:rsidRPr="4B58AFB0">
        <w:rPr>
          <w:rStyle w:val="TablenotesChar"/>
          <w:rFonts w:eastAsiaTheme="minorEastAsia"/>
          <w:color w:val="auto"/>
        </w:rPr>
        <w:t>be used for MET testing</w:t>
      </w:r>
      <w:r w:rsidR="6F9CAC83" w:rsidRPr="4B58AFB0">
        <w:rPr>
          <w:rStyle w:val="TablenotesChar"/>
          <w:rFonts w:eastAsiaTheme="minorEastAsia"/>
          <w:color w:val="auto"/>
        </w:rPr>
        <w:t>.</w:t>
      </w:r>
    </w:p>
    <w:p w14:paraId="6EB760BF" w14:textId="4414DD37" w:rsidR="00633374" w:rsidRPr="00C90533" w:rsidRDefault="3F6DE6DC" w:rsidP="00785AA1">
      <w:pPr>
        <w:pStyle w:val="Instructionaltext"/>
        <w:spacing w:before="0"/>
        <w:rPr>
          <w:rFonts w:ascii="Arial Narrow" w:hAnsi="Arial Narrow" w:cs="Arial"/>
          <w:snapToGrid w:val="0"/>
          <w:color w:val="auto"/>
          <w:sz w:val="18"/>
          <w:szCs w:val="18"/>
        </w:rPr>
      </w:pPr>
      <w:r w:rsidRPr="4B58AFB0">
        <w:rPr>
          <w:rStyle w:val="TablenotesChar"/>
          <w:rFonts w:eastAsiaTheme="minorEastAsia"/>
          <w:color w:val="auto"/>
          <w:vertAlign w:val="superscript"/>
        </w:rPr>
        <w:t>2</w:t>
      </w:r>
      <w:r w:rsidR="6CAF467C" w:rsidRPr="4B58AFB0">
        <w:rPr>
          <w:rStyle w:val="TablenotesChar"/>
          <w:rFonts w:eastAsiaTheme="minorEastAsia"/>
          <w:color w:val="auto"/>
        </w:rPr>
        <w:t xml:space="preserve"> </w:t>
      </w:r>
      <w:r w:rsidR="180ACDF8" w:rsidRPr="4B58AFB0">
        <w:rPr>
          <w:rStyle w:val="TablenotesChar"/>
          <w:rFonts w:eastAsiaTheme="minorEastAsia"/>
          <w:color w:val="auto"/>
        </w:rPr>
        <w:t>Core/needl</w:t>
      </w:r>
      <w:r w:rsidR="765DDE1C" w:rsidRPr="4B58AFB0">
        <w:rPr>
          <w:rStyle w:val="TablenotesChar"/>
          <w:rFonts w:eastAsiaTheme="minorEastAsia"/>
          <w:color w:val="auto"/>
        </w:rPr>
        <w:t>e</w:t>
      </w:r>
      <w:r w:rsidR="180ACDF8" w:rsidRPr="4B58AFB0">
        <w:rPr>
          <w:rStyle w:val="TablenotesChar"/>
          <w:rFonts w:eastAsiaTheme="minorEastAsia"/>
          <w:color w:val="auto"/>
        </w:rPr>
        <w:t xml:space="preserve"> tissue</w:t>
      </w:r>
      <w:r w:rsidR="4EEFD02B" w:rsidRPr="4B58AFB0">
        <w:rPr>
          <w:rStyle w:val="TablenotesChar"/>
          <w:rFonts w:eastAsiaTheme="minorEastAsia"/>
          <w:color w:val="auto"/>
        </w:rPr>
        <w:t xml:space="preserve"> biopsy preferred</w:t>
      </w:r>
      <w:r w:rsidR="6F9CAC83" w:rsidRPr="4B58AFB0">
        <w:rPr>
          <w:rStyle w:val="TablenotesChar"/>
          <w:rFonts w:eastAsiaTheme="minorEastAsia"/>
          <w:color w:val="auto"/>
        </w:rPr>
        <w:t>.</w:t>
      </w:r>
    </w:p>
    <w:p w14:paraId="2BDE22B9" w14:textId="29DDBFA0" w:rsidR="00D73332" w:rsidRDefault="767A632B" w:rsidP="4B58AFB0">
      <w:pPr>
        <w:pStyle w:val="Heading2"/>
        <w:rPr>
          <w:b/>
          <w:bCs/>
          <w:i/>
          <w:iCs/>
        </w:rPr>
      </w:pPr>
      <w:r>
        <w:lastRenderedPageBreak/>
        <w:t>Proposed economic evaluation</w:t>
      </w:r>
    </w:p>
    <w:p w14:paraId="65AF8708" w14:textId="55603EFA" w:rsidR="0000058A" w:rsidRDefault="00EA1025" w:rsidP="0000058A">
      <w:pPr>
        <w:keepNext/>
        <w:spacing w:after="0"/>
        <w:rPr>
          <w:rFonts w:eastAsiaTheme="minorHAnsi" w:cstheme="minorBidi"/>
        </w:rPr>
      </w:pPr>
      <w:r>
        <w:rPr>
          <w:rFonts w:eastAsiaTheme="minorHAnsi" w:cstheme="minorBidi"/>
        </w:rPr>
        <w:t>The applicant claimed</w:t>
      </w:r>
      <w:r w:rsidR="000939E0">
        <w:rPr>
          <w:rFonts w:eastAsiaTheme="minorHAnsi" w:cstheme="minorBidi"/>
        </w:rPr>
        <w:t xml:space="preserve"> t</w:t>
      </w:r>
      <w:r w:rsidR="002F3E40">
        <w:rPr>
          <w:rFonts w:eastAsiaTheme="minorHAnsi" w:cstheme="minorBidi"/>
        </w:rPr>
        <w:t>he proposed</w:t>
      </w:r>
      <w:r>
        <w:rPr>
          <w:rFonts w:eastAsiaTheme="minorHAnsi" w:cstheme="minorBidi"/>
        </w:rPr>
        <w:t xml:space="preserve"> codependent technology (</w:t>
      </w:r>
      <w:r w:rsidRPr="006165C3">
        <w:rPr>
          <w:rFonts w:eastAsiaTheme="minorHAnsi" w:cstheme="minorBidi"/>
        </w:rPr>
        <w:t>MET</w:t>
      </w:r>
      <w:r>
        <w:rPr>
          <w:rFonts w:eastAsiaTheme="minorHAnsi" w:cstheme="minorBidi"/>
        </w:rPr>
        <w:t xml:space="preserve"> </w:t>
      </w:r>
      <w:r w:rsidRPr="006165C3">
        <w:rPr>
          <w:rFonts w:eastAsiaTheme="minorHAnsi" w:cstheme="minorBidi"/>
        </w:rPr>
        <w:t>overexpression</w:t>
      </w:r>
      <w:r>
        <w:rPr>
          <w:rFonts w:eastAsiaTheme="minorHAnsi" w:cstheme="minorBidi"/>
        </w:rPr>
        <w:t>/amplification testing</w:t>
      </w:r>
      <w:r w:rsidR="001B490C" w:rsidRPr="006165C3">
        <w:rPr>
          <w:rFonts w:eastAsiaTheme="minorHAnsi" w:cstheme="minorBidi"/>
        </w:rPr>
        <w:t xml:space="preserve"> and </w:t>
      </w:r>
      <w:r w:rsidRPr="006165C3">
        <w:rPr>
          <w:rFonts w:eastAsiaTheme="minorHAnsi" w:cstheme="minorBidi"/>
        </w:rPr>
        <w:t xml:space="preserve">treatment with savolitinib </w:t>
      </w:r>
      <w:r>
        <w:rPr>
          <w:rFonts w:eastAsiaTheme="minorHAnsi" w:cstheme="minorBidi"/>
        </w:rPr>
        <w:t xml:space="preserve">plus </w:t>
      </w:r>
      <w:r w:rsidRPr="006165C3">
        <w:rPr>
          <w:rFonts w:eastAsiaTheme="minorHAnsi" w:cstheme="minorBidi"/>
        </w:rPr>
        <w:t>osimertinib)</w:t>
      </w:r>
      <w:r w:rsidR="001B490C" w:rsidRPr="006165C3">
        <w:rPr>
          <w:rFonts w:eastAsiaTheme="minorHAnsi" w:cstheme="minorBidi"/>
        </w:rPr>
        <w:t xml:space="preserve"> </w:t>
      </w:r>
      <w:r w:rsidR="001B490C">
        <w:rPr>
          <w:rFonts w:eastAsiaTheme="minorHAnsi" w:cstheme="minorBidi"/>
        </w:rPr>
        <w:t>is</w:t>
      </w:r>
      <w:r w:rsidR="001B490C" w:rsidRPr="006165C3">
        <w:rPr>
          <w:rFonts w:eastAsiaTheme="minorHAnsi" w:cstheme="minorBidi"/>
        </w:rPr>
        <w:t xml:space="preserve"> </w:t>
      </w:r>
      <w:r w:rsidRPr="006165C3">
        <w:rPr>
          <w:rFonts w:eastAsiaTheme="minorHAnsi" w:cstheme="minorBidi"/>
        </w:rPr>
        <w:t>superior in terms of clinical effectiveness, patient safety and quality of life versus the main comparator (no testing and treatment with platinum-based doublet</w:t>
      </w:r>
      <w:r w:rsidR="0000058A">
        <w:rPr>
          <w:rFonts w:eastAsiaTheme="minorHAnsi" w:cstheme="minorBidi"/>
        </w:rPr>
        <w:t xml:space="preserve"> </w:t>
      </w:r>
      <w:r w:rsidR="0000058A" w:rsidRPr="006165C3">
        <w:rPr>
          <w:rFonts w:eastAsiaTheme="minorHAnsi" w:cstheme="minorBidi"/>
        </w:rPr>
        <w:t>chemotherapy).</w:t>
      </w:r>
      <w:r w:rsidR="0000058A">
        <w:rPr>
          <w:rFonts w:eastAsiaTheme="minorHAnsi" w:cstheme="minorBidi"/>
        </w:rPr>
        <w:t xml:space="preserve"> </w:t>
      </w:r>
      <w:r w:rsidR="0000058A" w:rsidRPr="00216454">
        <w:rPr>
          <w:rFonts w:eastAsiaTheme="minorHAnsi" w:cstheme="minorBidi"/>
        </w:rPr>
        <w:t xml:space="preserve">It is unlikely that performing an invasive </w:t>
      </w:r>
      <w:r w:rsidR="0000058A">
        <w:rPr>
          <w:rFonts w:eastAsiaTheme="minorHAnsi" w:cstheme="minorBidi"/>
        </w:rPr>
        <w:t xml:space="preserve">tumour </w:t>
      </w:r>
      <w:r w:rsidR="0000058A" w:rsidRPr="00216454">
        <w:rPr>
          <w:rFonts w:eastAsiaTheme="minorHAnsi" w:cstheme="minorBidi"/>
        </w:rPr>
        <w:t xml:space="preserve">biopsy is superior to not performing any biopsy </w:t>
      </w:r>
      <w:r w:rsidR="0000058A">
        <w:rPr>
          <w:rFonts w:eastAsiaTheme="minorHAnsi" w:cstheme="minorBidi"/>
        </w:rPr>
        <w:t>in terms of safety</w:t>
      </w:r>
      <w:r w:rsidR="0000058A" w:rsidRPr="00216454">
        <w:rPr>
          <w:rFonts w:eastAsiaTheme="minorHAnsi" w:cstheme="minorBidi"/>
        </w:rPr>
        <w:t>, and it is unclear whether the safety profile of savolitinib plus osimertinib as</w:t>
      </w:r>
      <w:r w:rsidR="0000058A">
        <w:rPr>
          <w:rFonts w:eastAsiaTheme="minorHAnsi" w:cstheme="minorBidi"/>
        </w:rPr>
        <w:t xml:space="preserve"> </w:t>
      </w:r>
    </w:p>
    <w:p w14:paraId="19DC1F51" w14:textId="77777777" w:rsidR="0000058A" w:rsidRDefault="0000058A" w:rsidP="0000058A">
      <w:pPr>
        <w:keepNext/>
        <w:rPr>
          <w:rFonts w:eastAsiaTheme="minorHAnsi" w:cstheme="minorBidi"/>
        </w:rPr>
      </w:pPr>
      <w:r w:rsidRPr="00216454">
        <w:rPr>
          <w:rFonts w:eastAsiaTheme="minorHAnsi" w:cstheme="minorBidi"/>
        </w:rPr>
        <w:t>superior safety compared to platinum-based doublet chemotherapy, pending safety outcomes from the key SAFFRON trial.</w:t>
      </w:r>
      <w:r>
        <w:rPr>
          <w:rFonts w:eastAsiaTheme="minorHAnsi" w:cstheme="minorBidi"/>
        </w:rPr>
        <w:t xml:space="preserve"> </w:t>
      </w:r>
    </w:p>
    <w:p w14:paraId="2CAA1F00" w14:textId="77777777" w:rsidR="0000058A" w:rsidRPr="005023FE" w:rsidRDefault="0000058A" w:rsidP="0000058A">
      <w:pPr>
        <w:keepNext/>
        <w:rPr>
          <w:rFonts w:eastAsiaTheme="minorHAnsi" w:cstheme="minorBidi"/>
        </w:rPr>
      </w:pPr>
      <w:r>
        <w:rPr>
          <w:rFonts w:eastAsiaTheme="minorHAnsi" w:cstheme="minorBidi"/>
        </w:rPr>
        <w:t xml:space="preserve">Based on the applicant’s proposed clinical claim of superior effectiveness and safety, a cost-effectiveness analysis (CEA)/cost-utility analysis (CUA) would be the appropriate type of economic evaluation. </w:t>
      </w:r>
      <w:r w:rsidRPr="00656CD3">
        <w:rPr>
          <w:rFonts w:eastAsiaTheme="minorHAnsi" w:cstheme="minorBidi"/>
        </w:rPr>
        <w:fldChar w:fldCharType="begin"/>
      </w:r>
      <w:r w:rsidRPr="00656CD3">
        <w:rPr>
          <w:rFonts w:eastAsiaTheme="minorHAnsi" w:cstheme="minorBidi"/>
        </w:rPr>
        <w:instrText xml:space="preserve"> REF _Ref54260209 \h </w:instrText>
      </w:r>
      <w:r>
        <w:rPr>
          <w:rFonts w:eastAsiaTheme="minorHAnsi" w:cstheme="minorBidi"/>
        </w:rPr>
        <w:instrText xml:space="preserve"> \* MERGEFORMAT </w:instrText>
      </w:r>
      <w:r w:rsidRPr="00656CD3">
        <w:rPr>
          <w:rFonts w:eastAsiaTheme="minorHAnsi" w:cstheme="minorBidi"/>
        </w:rPr>
      </w:r>
      <w:r w:rsidRPr="00656CD3">
        <w:rPr>
          <w:rFonts w:eastAsiaTheme="minorHAnsi" w:cstheme="minorBidi"/>
        </w:rPr>
        <w:fldChar w:fldCharType="separate"/>
      </w:r>
      <w:r w:rsidRPr="002853A1">
        <w:rPr>
          <w:rFonts w:eastAsiaTheme="minorHAnsi" w:cstheme="minorBidi"/>
        </w:rPr>
        <w:t>Table 9</w:t>
      </w:r>
      <w:r w:rsidRPr="00656CD3">
        <w:rPr>
          <w:rFonts w:eastAsiaTheme="minorHAnsi" w:cstheme="minorBidi"/>
        </w:rPr>
        <w:fldChar w:fldCharType="end"/>
      </w:r>
      <w:r w:rsidRPr="00656CD3">
        <w:rPr>
          <w:rFonts w:eastAsiaTheme="minorHAnsi" w:cstheme="minorBidi"/>
        </w:rPr>
        <w:t xml:space="preserve"> provides a guide for determining which type of economic evaluation is appropriate. </w:t>
      </w:r>
    </w:p>
    <w:p w14:paraId="35DD41E7" w14:textId="4A2CC160" w:rsidR="0000058A" w:rsidRPr="005023FE" w:rsidRDefault="0000058A" w:rsidP="00036999">
      <w:pPr>
        <w:rPr>
          <w:rFonts w:eastAsiaTheme="minorHAnsi" w:cstheme="minorBidi"/>
        </w:rPr>
      </w:pPr>
      <w:r>
        <w:rPr>
          <w:rFonts w:eastAsiaTheme="minorHAnsi" w:cstheme="minorBidi"/>
        </w:rPr>
        <w:t>In the event that the proposed codependent technology is</w:t>
      </w:r>
      <w:r w:rsidRPr="006165C3">
        <w:rPr>
          <w:rFonts w:eastAsiaTheme="minorHAnsi" w:cstheme="minorBidi"/>
        </w:rPr>
        <w:t xml:space="preserve"> superior in terms of clinical effectiveness</w:t>
      </w:r>
      <w:r>
        <w:rPr>
          <w:rFonts w:eastAsiaTheme="minorHAnsi" w:cstheme="minorBidi"/>
        </w:rPr>
        <w:t xml:space="preserve"> but inferior in terms of safety, the applicant may wish to perform a CEA/CUA noting the effect of inferior safety. </w:t>
      </w:r>
    </w:p>
    <w:p w14:paraId="187834FC" w14:textId="6AE64745" w:rsidR="000939E0" w:rsidRPr="00490FBB" w:rsidRDefault="000939E0" w:rsidP="007F1BB6">
      <w:pPr>
        <w:pStyle w:val="TableHeading"/>
      </w:pPr>
      <w:bookmarkStart w:id="13" w:name="_Ref54260209"/>
      <w:bookmarkStart w:id="14" w:name="_Hlk210906767"/>
      <w:bookmarkStart w:id="15" w:name="_Toc423450289"/>
      <w:r w:rsidRPr="00490FBB">
        <w:t>Table</w:t>
      </w:r>
      <w:r w:rsidR="00DE762F">
        <w:t> </w:t>
      </w:r>
      <w:r>
        <w:fldChar w:fldCharType="begin"/>
      </w:r>
      <w:r>
        <w:instrText>SEQ Table \* ARABIC</w:instrText>
      </w:r>
      <w:r>
        <w:fldChar w:fldCharType="separate"/>
      </w:r>
      <w:r w:rsidR="00F4377E">
        <w:rPr>
          <w:noProof/>
        </w:rPr>
        <w:t>9</w:t>
      </w:r>
      <w:r>
        <w:fldChar w:fldCharType="end"/>
      </w:r>
      <w:bookmarkEnd w:id="13"/>
      <w:r w:rsidR="000B1BBF">
        <w:t xml:space="preserve"> </w:t>
      </w:r>
      <w:r w:rsidR="001A5D2F">
        <w:t xml:space="preserve">Classification </w:t>
      </w:r>
      <w:bookmarkEnd w:id="14"/>
      <w:r w:rsidR="001A5D2F">
        <w:t>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5"/>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06F20FA"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6956B81" w14:textId="176ABC66" w:rsidR="00686EED" w:rsidRPr="00490FBB" w:rsidRDefault="00686EED" w:rsidP="00C40CC4">
            <w:pPr>
              <w:pStyle w:val="TableHeading"/>
              <w:spacing w:before="33" w:after="33"/>
            </w:pPr>
            <w:bookmarkStart w:id="16" w:name="Title_Table2" w:colFirst="0" w:colLast="0"/>
            <w:r w:rsidRPr="00490FBB">
              <w:t>Comparative safety</w:t>
            </w:r>
          </w:p>
        </w:tc>
        <w:tc>
          <w:tcPr>
            <w:tcW w:w="1905" w:type="dxa"/>
            <w:tcBorders>
              <w:top w:val="single" w:sz="4" w:space="0" w:color="auto"/>
              <w:left w:val="single" w:sz="4" w:space="0" w:color="auto"/>
              <w:bottom w:val="single" w:sz="4" w:space="0" w:color="auto"/>
              <w:right w:val="nil"/>
            </w:tcBorders>
          </w:tcPr>
          <w:p w14:paraId="3D4A2A66" w14:textId="77777777" w:rsidR="00686EED" w:rsidRPr="00490FBB" w:rsidRDefault="00686EED" w:rsidP="00C40CC4">
            <w:pPr>
              <w:pStyle w:val="TableHeading"/>
              <w:spacing w:before="33" w:after="33"/>
              <w:jc w:val="center"/>
            </w:pPr>
          </w:p>
        </w:tc>
        <w:tc>
          <w:tcPr>
            <w:tcW w:w="2227" w:type="dxa"/>
            <w:tcBorders>
              <w:top w:val="single" w:sz="4" w:space="0" w:color="auto"/>
              <w:left w:val="nil"/>
              <w:bottom w:val="single" w:sz="4" w:space="0" w:color="auto"/>
            </w:tcBorders>
          </w:tcPr>
          <w:p w14:paraId="61497287" w14:textId="77777777" w:rsidR="00686EED" w:rsidRPr="00490FBB" w:rsidRDefault="00686EED" w:rsidP="00C40CC4">
            <w:pPr>
              <w:pStyle w:val="TableHeading"/>
              <w:spacing w:before="33" w:after="33"/>
              <w:ind w:left="-63" w:right="-106"/>
              <w:jc w:val="center"/>
            </w:pPr>
            <w:r w:rsidRPr="00490FBB">
              <w:t>Comparative effectiveness</w:t>
            </w:r>
          </w:p>
        </w:tc>
        <w:tc>
          <w:tcPr>
            <w:tcW w:w="1748" w:type="dxa"/>
            <w:tcBorders>
              <w:top w:val="single" w:sz="4" w:space="0" w:color="auto"/>
              <w:left w:val="nil"/>
              <w:bottom w:val="single" w:sz="4" w:space="0" w:color="auto"/>
            </w:tcBorders>
          </w:tcPr>
          <w:p w14:paraId="59BB9F53" w14:textId="77777777" w:rsidR="00686EED" w:rsidRPr="00490FBB" w:rsidRDefault="00686EED" w:rsidP="00C40CC4">
            <w:pPr>
              <w:pStyle w:val="TableHeading"/>
              <w:spacing w:before="33" w:after="33"/>
              <w:jc w:val="center"/>
            </w:pPr>
          </w:p>
        </w:tc>
        <w:tc>
          <w:tcPr>
            <w:tcW w:w="1434" w:type="dxa"/>
            <w:tcBorders>
              <w:top w:val="single" w:sz="4" w:space="0" w:color="auto"/>
              <w:left w:val="nil"/>
              <w:bottom w:val="single" w:sz="4" w:space="0" w:color="auto"/>
              <w:right w:val="single" w:sz="4" w:space="0" w:color="auto"/>
            </w:tcBorders>
          </w:tcPr>
          <w:p w14:paraId="0DDC1DC7" w14:textId="77777777" w:rsidR="00686EED" w:rsidRPr="00490FBB" w:rsidRDefault="00686EED" w:rsidP="00C40CC4">
            <w:pPr>
              <w:pStyle w:val="TableHeading"/>
              <w:spacing w:before="33" w:after="33"/>
              <w:jc w:val="center"/>
            </w:pPr>
          </w:p>
        </w:tc>
      </w:tr>
      <w:bookmarkEnd w:id="16"/>
      <w:tr w:rsidR="00686EED" w:rsidRPr="00490FBB" w14:paraId="3FB6EF18" w14:textId="77777777" w:rsidTr="00686EED">
        <w:trPr>
          <w:cantSplit/>
          <w:tblHeader/>
        </w:trPr>
        <w:tc>
          <w:tcPr>
            <w:tcW w:w="2012" w:type="dxa"/>
            <w:vMerge/>
            <w:tcBorders>
              <w:left w:val="single" w:sz="4" w:space="0" w:color="auto"/>
              <w:bottom w:val="single" w:sz="4" w:space="0" w:color="auto"/>
              <w:right w:val="single" w:sz="4" w:space="0" w:color="auto"/>
            </w:tcBorders>
          </w:tcPr>
          <w:p w14:paraId="5250EDD0" w14:textId="77777777" w:rsidR="00686EED" w:rsidRPr="00490FBB" w:rsidRDefault="00686EED" w:rsidP="00C40CC4">
            <w:pPr>
              <w:pStyle w:val="TableHeading"/>
              <w:spacing w:before="33" w:after="33"/>
            </w:pPr>
          </w:p>
        </w:tc>
        <w:tc>
          <w:tcPr>
            <w:tcW w:w="1905" w:type="dxa"/>
            <w:tcBorders>
              <w:left w:val="single" w:sz="4" w:space="0" w:color="auto"/>
              <w:bottom w:val="single" w:sz="4" w:space="0" w:color="auto"/>
              <w:right w:val="single" w:sz="4" w:space="0" w:color="auto"/>
            </w:tcBorders>
          </w:tcPr>
          <w:p w14:paraId="05C019FC" w14:textId="77777777" w:rsidR="00686EED" w:rsidRPr="00490FBB" w:rsidRDefault="00686EED" w:rsidP="00C40CC4">
            <w:pPr>
              <w:pStyle w:val="TableHeading"/>
              <w:spacing w:before="33" w:after="33"/>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35B18EB9" w14:textId="77777777" w:rsidR="00686EED" w:rsidRPr="00490FBB" w:rsidRDefault="00686EED" w:rsidP="00C40CC4">
            <w:pPr>
              <w:pStyle w:val="TableHeading"/>
              <w:spacing w:before="33" w:after="33"/>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7BD0F31" w14:textId="77777777" w:rsidR="00686EED" w:rsidRPr="00490FBB" w:rsidRDefault="00686EED" w:rsidP="00C40CC4">
            <w:pPr>
              <w:pStyle w:val="TableHeading"/>
              <w:spacing w:before="33" w:after="33"/>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2AFCCFA6" w14:textId="77777777" w:rsidR="00686EED" w:rsidRPr="00490FBB" w:rsidRDefault="00686EED" w:rsidP="00C40CC4">
            <w:pPr>
              <w:pStyle w:val="TableHeading"/>
              <w:spacing w:before="33" w:after="33"/>
              <w:jc w:val="center"/>
            </w:pPr>
            <w:r w:rsidRPr="00490FBB">
              <w:t>Superior</w:t>
            </w:r>
          </w:p>
        </w:tc>
      </w:tr>
      <w:tr w:rsidR="000939E0" w:rsidRPr="00490FBB" w14:paraId="35B2C4E0"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67FF32C0" w14:textId="77777777" w:rsidR="000939E0" w:rsidRPr="00490FBB" w:rsidRDefault="000939E0" w:rsidP="00C40CC4">
            <w:pPr>
              <w:pStyle w:val="Tabletext"/>
              <w:keepNext/>
              <w:spacing w:before="33" w:after="33"/>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444AD115" w14:textId="77777777" w:rsidR="000939E0" w:rsidRPr="00490FBB" w:rsidRDefault="000939E0" w:rsidP="00C40CC4">
            <w:pPr>
              <w:pStyle w:val="Tabletext"/>
              <w:keepNext/>
              <w:spacing w:before="33" w:after="33"/>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0543EA99" w14:textId="77777777" w:rsidR="000939E0" w:rsidRPr="00490FBB" w:rsidRDefault="000939E0" w:rsidP="00C40CC4">
            <w:pPr>
              <w:pStyle w:val="Tabletext"/>
              <w:keepNext/>
              <w:spacing w:before="33" w:after="33"/>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198BAC80" w14:textId="77777777" w:rsidR="000939E0" w:rsidRPr="00490FBB" w:rsidRDefault="000939E0" w:rsidP="00C40CC4">
            <w:pPr>
              <w:pStyle w:val="Tabletext"/>
              <w:keepNext/>
              <w:spacing w:before="33" w:after="33"/>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E6577D4" w14:textId="743511B0" w:rsidR="000939E0" w:rsidRPr="00490FBB" w:rsidRDefault="000939E0" w:rsidP="00C40CC4">
            <w:pPr>
              <w:pStyle w:val="Tabletext"/>
              <w:keepNext/>
              <w:spacing w:before="33" w:after="33"/>
            </w:pPr>
            <w:r w:rsidRPr="00490FBB">
              <w:t>? Likely CUA</w:t>
            </w:r>
          </w:p>
        </w:tc>
      </w:tr>
      <w:tr w:rsidR="000939E0" w:rsidRPr="00490FBB" w14:paraId="4F611362" w14:textId="77777777" w:rsidTr="003014CA">
        <w:tc>
          <w:tcPr>
            <w:tcW w:w="2012" w:type="dxa"/>
            <w:tcBorders>
              <w:top w:val="single" w:sz="4" w:space="0" w:color="auto"/>
              <w:left w:val="single" w:sz="4" w:space="0" w:color="auto"/>
              <w:bottom w:val="single" w:sz="4" w:space="0" w:color="auto"/>
              <w:right w:val="single" w:sz="4" w:space="0" w:color="auto"/>
            </w:tcBorders>
            <w:vAlign w:val="center"/>
          </w:tcPr>
          <w:p w14:paraId="26379C72" w14:textId="77777777" w:rsidR="000939E0" w:rsidRPr="00490FBB" w:rsidRDefault="000939E0" w:rsidP="00C40CC4">
            <w:pPr>
              <w:pStyle w:val="Tabletext"/>
              <w:keepNext/>
              <w:spacing w:before="33" w:after="33"/>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3E797770" w14:textId="77777777" w:rsidR="000939E0" w:rsidRPr="00490FBB" w:rsidRDefault="000939E0" w:rsidP="00C40CC4">
            <w:pPr>
              <w:pStyle w:val="Tabletext"/>
              <w:keepNext/>
              <w:spacing w:before="33" w:after="33"/>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4E7DC1A" w14:textId="77777777" w:rsidR="000939E0" w:rsidRPr="00490FBB" w:rsidRDefault="000939E0" w:rsidP="00C40CC4">
            <w:pPr>
              <w:pStyle w:val="Tabletext"/>
              <w:keepNext/>
              <w:spacing w:before="33" w:after="33"/>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5DF3B82C" w14:textId="77777777" w:rsidR="000939E0" w:rsidRPr="00490FBB" w:rsidRDefault="000939E0" w:rsidP="00C40CC4">
            <w:pPr>
              <w:pStyle w:val="Tabletext"/>
              <w:keepNext/>
              <w:spacing w:before="33" w:after="33"/>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69ED4AF2" w14:textId="0FEEF8CD" w:rsidR="000939E0" w:rsidRPr="00490FBB" w:rsidRDefault="000939E0" w:rsidP="00C40CC4">
            <w:pPr>
              <w:pStyle w:val="Tabletext"/>
              <w:keepNext/>
              <w:spacing w:before="33" w:after="33"/>
            </w:pPr>
            <w:r w:rsidRPr="00490FBB">
              <w:t>? Likely CEA/CUA</w:t>
            </w:r>
          </w:p>
        </w:tc>
      </w:tr>
      <w:tr w:rsidR="000939E0" w:rsidRPr="00490FBB" w14:paraId="5E9A7A8F"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5A317EE7" w14:textId="77777777" w:rsidR="000939E0" w:rsidRPr="00490FBB" w:rsidRDefault="000939E0" w:rsidP="00C40CC4">
            <w:pPr>
              <w:pStyle w:val="Tabletext"/>
              <w:keepNext/>
              <w:spacing w:before="33" w:after="33"/>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37DE37C3" w14:textId="77777777" w:rsidR="000939E0" w:rsidRPr="00490FBB" w:rsidRDefault="000939E0" w:rsidP="00C40CC4">
            <w:pPr>
              <w:pStyle w:val="Tabletext"/>
              <w:keepNext/>
              <w:spacing w:before="33" w:after="33"/>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630E177E" w14:textId="77777777" w:rsidR="000939E0" w:rsidRPr="00490FBB" w:rsidRDefault="000939E0" w:rsidP="00C40CC4">
            <w:pPr>
              <w:pStyle w:val="Tabletext"/>
              <w:keepNext/>
              <w:spacing w:before="33" w:after="33"/>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2EA82CF1" w14:textId="77777777" w:rsidR="000939E0" w:rsidRPr="00490FBB" w:rsidRDefault="000939E0" w:rsidP="00C40CC4">
            <w:pPr>
              <w:pStyle w:val="Tabletext"/>
              <w:keepNext/>
              <w:spacing w:before="33" w:after="33"/>
            </w:pPr>
            <w:r w:rsidRPr="00490FBB">
              <w:t>CMA</w:t>
            </w:r>
          </w:p>
        </w:tc>
        <w:tc>
          <w:tcPr>
            <w:tcW w:w="1434" w:type="dxa"/>
            <w:tcBorders>
              <w:top w:val="single" w:sz="4" w:space="0" w:color="auto"/>
              <w:left w:val="single" w:sz="4" w:space="0" w:color="auto"/>
              <w:bottom w:val="single" w:sz="4" w:space="0" w:color="auto"/>
              <w:right w:val="single" w:sz="4" w:space="0" w:color="auto"/>
            </w:tcBorders>
            <w:vAlign w:val="center"/>
          </w:tcPr>
          <w:p w14:paraId="04D0F02C" w14:textId="77777777" w:rsidR="000939E0" w:rsidRPr="00490FBB" w:rsidRDefault="000939E0" w:rsidP="00C40CC4">
            <w:pPr>
              <w:pStyle w:val="Tabletext"/>
              <w:keepNext/>
              <w:spacing w:before="33" w:after="33"/>
            </w:pPr>
            <w:r w:rsidRPr="00490FBB">
              <w:t>CEA/CUA</w:t>
            </w:r>
          </w:p>
        </w:tc>
      </w:tr>
      <w:tr w:rsidR="000939E0" w:rsidRPr="00490FBB" w14:paraId="548E0BFE" w14:textId="77777777" w:rsidTr="003014CA">
        <w:tc>
          <w:tcPr>
            <w:tcW w:w="2012" w:type="dxa"/>
            <w:tcBorders>
              <w:top w:val="single" w:sz="4" w:space="0" w:color="auto"/>
              <w:left w:val="single" w:sz="4" w:space="0" w:color="auto"/>
              <w:bottom w:val="single" w:sz="4" w:space="0" w:color="auto"/>
              <w:right w:val="single" w:sz="4" w:space="0" w:color="auto"/>
            </w:tcBorders>
            <w:vAlign w:val="center"/>
          </w:tcPr>
          <w:p w14:paraId="675CB117" w14:textId="77777777" w:rsidR="000939E0" w:rsidRPr="00490FBB" w:rsidRDefault="000939E0" w:rsidP="00C40CC4">
            <w:pPr>
              <w:pStyle w:val="Tabletext"/>
              <w:keepNext/>
              <w:spacing w:before="33" w:after="33"/>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6A02A3D5" w14:textId="77777777" w:rsidR="000939E0" w:rsidRPr="00490FBB" w:rsidRDefault="000939E0" w:rsidP="00C40CC4">
            <w:pPr>
              <w:pStyle w:val="Tabletext"/>
              <w:keepNext/>
              <w:spacing w:before="33" w:after="33"/>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0254127A" w14:textId="77777777" w:rsidR="000939E0" w:rsidRPr="00490FBB" w:rsidRDefault="000939E0" w:rsidP="00C40CC4">
            <w:pPr>
              <w:pStyle w:val="Tabletext"/>
              <w:keepNext/>
              <w:spacing w:before="33" w:after="33"/>
            </w:pPr>
            <w:r w:rsidRPr="00490FBB">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6E557B9A" w14:textId="77777777" w:rsidR="000939E0" w:rsidRPr="00490FBB" w:rsidRDefault="000939E0" w:rsidP="00C40CC4">
            <w:pPr>
              <w:pStyle w:val="Tabletext"/>
              <w:keepNext/>
              <w:spacing w:before="33" w:after="33"/>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FFFF00"/>
            <w:vAlign w:val="center"/>
          </w:tcPr>
          <w:p w14:paraId="6073C65F" w14:textId="77777777" w:rsidR="000939E0" w:rsidRPr="00490FBB" w:rsidRDefault="000939E0" w:rsidP="00C40CC4">
            <w:pPr>
              <w:pStyle w:val="Tabletext"/>
              <w:keepNext/>
              <w:spacing w:before="33" w:after="33"/>
            </w:pPr>
            <w:r w:rsidRPr="00490FBB">
              <w:t>CEA/CUA</w:t>
            </w:r>
          </w:p>
        </w:tc>
      </w:tr>
    </w:tbl>
    <w:p w14:paraId="7838072D" w14:textId="06451065" w:rsidR="000939E0" w:rsidRDefault="000939E0" w:rsidP="00DC7232">
      <w:pPr>
        <w:pStyle w:val="Tablenotes"/>
        <w:jc w:val="left"/>
        <w:rPr>
          <w:rFonts w:eastAsiaTheme="minorHAnsi" w:cstheme="minorBidi"/>
        </w:rPr>
      </w:pPr>
      <w:r w:rsidRPr="00490FBB">
        <w:rPr>
          <w:szCs w:val="18"/>
        </w:rPr>
        <w:t>CEA=cost-effectiveness analysis; CMA=cost-minimisation analysis; CUA=cost-utility analysis</w:t>
      </w:r>
      <w:r w:rsidR="00C97EA5">
        <w:br/>
      </w:r>
      <w:r w:rsidRPr="00490FBB">
        <w:rPr>
          <w:szCs w:val="18"/>
        </w:rPr>
        <w:t xml:space="preserve">? = reflect uncertainties and any identified health trade-offs in the economic evaluation, as a minimum in a cost-consequences analysis </w:t>
      </w:r>
      <w:r w:rsidR="00C97EA5">
        <w:rPr>
          <w:vertAlign w:val="superscript"/>
        </w:rPr>
        <w:br/>
      </w: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C97EA5">
        <w:rPr>
          <w:vertAlign w:val="superscript"/>
        </w:rPr>
        <w:br/>
      </w:r>
      <w:r w:rsidRPr="00490FBB">
        <w:rPr>
          <w:szCs w:val="18"/>
          <w:vertAlign w:val="superscript"/>
        </w:rPr>
        <w:t>b</w:t>
      </w:r>
      <w:r w:rsidRPr="00490FBB">
        <w:rPr>
          <w:szCs w:val="18"/>
        </w:rPr>
        <w:t> </w:t>
      </w:r>
      <w:r w:rsidRPr="009A4ADD">
        <w:rPr>
          <w:szCs w:val="18"/>
        </w:rPr>
        <w:t>An adequate assessment of ‘noninferiority’ is the preferred basis for demonstrating equivalence</w:t>
      </w:r>
    </w:p>
    <w:p w14:paraId="60B1D8B3" w14:textId="2C838808" w:rsidR="005023FE" w:rsidRDefault="00EA1025" w:rsidP="3221D15A">
      <w:pPr>
        <w:rPr>
          <w:rFonts w:eastAsiaTheme="minorEastAsia" w:cstheme="minorBidi"/>
        </w:rPr>
      </w:pPr>
      <w:r w:rsidRPr="3221D15A">
        <w:rPr>
          <w:rFonts w:eastAsiaTheme="minorEastAsia" w:cstheme="minorBidi"/>
        </w:rPr>
        <w:t xml:space="preserve">A preliminary search </w:t>
      </w:r>
      <w:r w:rsidR="00432229" w:rsidRPr="3221D15A">
        <w:rPr>
          <w:rFonts w:eastAsiaTheme="minorEastAsia" w:cstheme="minorBidi"/>
        </w:rPr>
        <w:t>yielded</w:t>
      </w:r>
      <w:r w:rsidRPr="3221D15A">
        <w:rPr>
          <w:rFonts w:eastAsiaTheme="minorEastAsia" w:cstheme="minorBidi"/>
        </w:rPr>
        <w:t xml:space="preserve"> three relevant studies investigating the clinical effectiveness of the proposed codependent technology: SAVANNAH (Phase 2), SACHI (Phase 3) and SAFFRON (Phase 3). The applicant’s clinical claim was primarily based on </w:t>
      </w:r>
      <w:r w:rsidR="007864EE" w:rsidRPr="3221D15A">
        <w:rPr>
          <w:rFonts w:eastAsiaTheme="minorEastAsia" w:cstheme="minorBidi"/>
        </w:rPr>
        <w:t>the</w:t>
      </w:r>
      <w:r w:rsidRPr="3221D15A">
        <w:rPr>
          <w:rFonts w:eastAsiaTheme="minorEastAsia" w:cstheme="minorBidi"/>
        </w:rPr>
        <w:t xml:space="preserve"> SAVANNAH study. However, the study investigated the efficacy and safety of savolitinib plus osimertinib versus savolitinib plus placebo which is not the proposed comparator (platinum-based doublet chemotherapy). </w:t>
      </w:r>
      <w:r w:rsidR="00EB4563" w:rsidRPr="3221D15A">
        <w:rPr>
          <w:rFonts w:eastAsiaTheme="minorEastAsia" w:cstheme="minorBidi"/>
        </w:rPr>
        <w:t xml:space="preserve">The </w:t>
      </w:r>
      <w:r w:rsidRPr="3221D15A">
        <w:rPr>
          <w:rFonts w:eastAsiaTheme="minorEastAsia" w:cstheme="minorBidi"/>
        </w:rPr>
        <w:t>SACHI study demonstrated savolitinib plus osimertinib significantly improved median PFS (8.2 months vs 4.5 months, p&lt;0.0001) versus chemotherapy in the proposed population, however the median OS was not significantly different (22.9 months vs 17.7 months, p=0.4191)</w:t>
      </w:r>
      <w:r w:rsidR="00EB4563" w:rsidRPr="3221D15A">
        <w:rPr>
          <w:rFonts w:eastAsiaTheme="minorEastAsia" w:cstheme="minorBidi"/>
        </w:rPr>
        <w:t xml:space="preserve">; this may be due to </w:t>
      </w:r>
      <w:r w:rsidRPr="3221D15A">
        <w:rPr>
          <w:rFonts w:eastAsiaTheme="minorEastAsia" w:cstheme="minorBidi"/>
        </w:rPr>
        <w:t xml:space="preserve">52.4% of patients in </w:t>
      </w:r>
      <w:r w:rsidR="00EB4563" w:rsidRPr="3221D15A">
        <w:rPr>
          <w:rFonts w:eastAsiaTheme="minorEastAsia" w:cstheme="minorBidi"/>
        </w:rPr>
        <w:t xml:space="preserve">the </w:t>
      </w:r>
      <w:r w:rsidRPr="3221D15A">
        <w:rPr>
          <w:rFonts w:eastAsiaTheme="minorEastAsia" w:cstheme="minorBidi"/>
        </w:rPr>
        <w:t>chemotherapy group were cross</w:t>
      </w:r>
      <w:r w:rsidR="005E7697" w:rsidRPr="3221D15A">
        <w:rPr>
          <w:rFonts w:eastAsiaTheme="minorEastAsia" w:cstheme="minorBidi"/>
        </w:rPr>
        <w:t xml:space="preserve">ed </w:t>
      </w:r>
      <w:r w:rsidRPr="3221D15A">
        <w:rPr>
          <w:rFonts w:eastAsiaTheme="minorEastAsia" w:cstheme="minorBidi"/>
        </w:rPr>
        <w:t>over to receive savolitinib plus osimertinib or other MET inhibitors.</w:t>
      </w:r>
      <w:r w:rsidR="005023FE" w:rsidRPr="3221D15A">
        <w:rPr>
          <w:rFonts w:eastAsiaTheme="minorEastAsia" w:cstheme="minorBidi"/>
        </w:rPr>
        <w:t xml:space="preserve"> The applicant stated comparative evidence will be provided by SAFFRON, a confirmatory Phase </w:t>
      </w:r>
      <w:r w:rsidR="002124AB" w:rsidRPr="3221D15A">
        <w:rPr>
          <w:rFonts w:eastAsiaTheme="minorEastAsia" w:cstheme="minorBidi"/>
        </w:rPr>
        <w:t>3</w:t>
      </w:r>
      <w:r w:rsidR="005023FE" w:rsidRPr="3221D15A">
        <w:rPr>
          <w:rFonts w:eastAsiaTheme="minorEastAsia" w:cstheme="minorBidi"/>
        </w:rPr>
        <w:t xml:space="preserve"> study evaluating the efficacy and safety of savolitinib in combination with osimertinib versus platinum-based chemotherapy in patients with EGFR-mutated, MET-overexpressed, and/or amplified advanced NSCLC following progression on first- or second-line </w:t>
      </w:r>
      <w:r w:rsidR="005023FE" w:rsidRPr="3221D15A">
        <w:rPr>
          <w:rFonts w:eastAsiaTheme="minorEastAsia" w:cstheme="minorBidi"/>
        </w:rPr>
        <w:lastRenderedPageBreak/>
        <w:t xml:space="preserve">osimertinib. Given the nature of all three studies, results from SAFFRON would </w:t>
      </w:r>
      <w:r w:rsidR="005D7280" w:rsidRPr="3221D15A">
        <w:rPr>
          <w:rFonts w:eastAsiaTheme="minorEastAsia" w:cstheme="minorBidi"/>
        </w:rPr>
        <w:t>be most appropriate to</w:t>
      </w:r>
      <w:r w:rsidR="005023FE" w:rsidRPr="3221D15A">
        <w:rPr>
          <w:rFonts w:eastAsiaTheme="minorEastAsia" w:cstheme="minorBidi"/>
        </w:rPr>
        <w:t xml:space="preserve"> inform the </w:t>
      </w:r>
      <w:r w:rsidR="007F7E72" w:rsidRPr="3221D15A">
        <w:rPr>
          <w:rFonts w:eastAsiaTheme="minorEastAsia" w:cstheme="minorBidi"/>
        </w:rPr>
        <w:t>clinical claim</w:t>
      </w:r>
      <w:r w:rsidR="005023FE" w:rsidRPr="3221D15A">
        <w:rPr>
          <w:rFonts w:eastAsiaTheme="minorEastAsia" w:cstheme="minorBidi"/>
        </w:rPr>
        <w:t xml:space="preserve">. At the time of preparation of PICO document, results from </w:t>
      </w:r>
      <w:r w:rsidR="005E7697" w:rsidRPr="3221D15A">
        <w:rPr>
          <w:rFonts w:eastAsiaTheme="minorEastAsia" w:cstheme="minorBidi"/>
        </w:rPr>
        <w:t xml:space="preserve">the </w:t>
      </w:r>
      <w:r w:rsidR="005023FE" w:rsidRPr="3221D15A">
        <w:rPr>
          <w:rFonts w:eastAsiaTheme="minorEastAsia" w:cstheme="minorBidi"/>
        </w:rPr>
        <w:t xml:space="preserve">SAFFRON study were not available. Therefore, </w:t>
      </w:r>
      <w:r w:rsidR="00E31889" w:rsidRPr="3221D15A">
        <w:rPr>
          <w:rFonts w:eastAsiaTheme="minorEastAsia" w:cstheme="minorBidi"/>
        </w:rPr>
        <w:t xml:space="preserve">the </w:t>
      </w:r>
      <w:r w:rsidR="005023FE" w:rsidRPr="3221D15A">
        <w:rPr>
          <w:rFonts w:eastAsiaTheme="minorEastAsia" w:cstheme="minorBidi"/>
        </w:rPr>
        <w:t xml:space="preserve">comparative effectiveness and safety of the proposed codependent technology </w:t>
      </w:r>
      <w:r w:rsidR="00F731F7" w:rsidRPr="3221D15A">
        <w:rPr>
          <w:rFonts w:eastAsiaTheme="minorEastAsia" w:cstheme="minorBidi"/>
        </w:rPr>
        <w:t>remain</w:t>
      </w:r>
      <w:r w:rsidR="00E31889" w:rsidRPr="3221D15A">
        <w:rPr>
          <w:rFonts w:eastAsiaTheme="minorEastAsia" w:cstheme="minorBidi"/>
        </w:rPr>
        <w:t xml:space="preserve"> uncertain</w:t>
      </w:r>
      <w:r w:rsidR="00F731F7" w:rsidRPr="3221D15A">
        <w:rPr>
          <w:rFonts w:eastAsiaTheme="minorEastAsia" w:cstheme="minorBidi"/>
        </w:rPr>
        <w:t xml:space="preserve"> at this time</w:t>
      </w:r>
      <w:r w:rsidR="005023FE" w:rsidRPr="3221D15A">
        <w:rPr>
          <w:rFonts w:eastAsiaTheme="minorEastAsia" w:cstheme="minorBidi"/>
        </w:rPr>
        <w:t>.</w:t>
      </w:r>
    </w:p>
    <w:p w14:paraId="4F37EEFB" w14:textId="626CE632" w:rsidR="3221D15A" w:rsidRDefault="008A119F">
      <w:r w:rsidRPr="2ACAFB8D">
        <w:rPr>
          <w:rFonts w:eastAsiaTheme="minorEastAsia" w:cstheme="minorBidi"/>
          <w:i/>
          <w:iCs/>
        </w:rPr>
        <w:t>PASC noted that based on the applicant’s proposed clinical claim of superior effectiveness and safety, a cost-effectiveness analysis (CEA)/cost-utility analysis (CUA) would be the appropriate economic evaluation but that the outcomes of the SAFFRON trial are awaited as evidence to justify this proposed clinical claim.</w:t>
      </w:r>
    </w:p>
    <w:p w14:paraId="047E4738" w14:textId="1D501EE9" w:rsidR="00D73332" w:rsidRPr="00DE762F" w:rsidRDefault="00D73332" w:rsidP="00DE762F">
      <w:pPr>
        <w:pStyle w:val="Heading2"/>
      </w:pPr>
      <w:r w:rsidRPr="00DE762F">
        <w:t>Propos</w:t>
      </w:r>
      <w:r w:rsidR="000D1FCF" w:rsidRPr="00DE762F">
        <w:t>al for public funding</w:t>
      </w:r>
    </w:p>
    <w:p w14:paraId="74A128E8" w14:textId="0B67A7F1" w:rsidR="009856E4" w:rsidRDefault="00327E5C" w:rsidP="00327E5C">
      <w:pPr>
        <w:keepNext/>
      </w:pPr>
      <w:r>
        <w:t xml:space="preserve">Currently </w:t>
      </w:r>
      <w:r w:rsidR="004E191B">
        <w:t xml:space="preserve">there </w:t>
      </w:r>
      <w:r w:rsidR="00220ED7">
        <w:t>are</w:t>
      </w:r>
      <w:r w:rsidR="004E191B">
        <w:t xml:space="preserve"> no existing MBS item</w:t>
      </w:r>
      <w:r w:rsidR="3902241C">
        <w:t>s specifically</w:t>
      </w:r>
      <w:r w:rsidR="004E191B">
        <w:t xml:space="preserve"> for MET testing. </w:t>
      </w:r>
      <w:r w:rsidR="0CAF9439">
        <w:t xml:space="preserve">There are generic IHC items that could already accommodate IHC testing for MET. </w:t>
      </w:r>
      <w:r w:rsidR="000C65BC">
        <w:t xml:space="preserve">The applicant proposed two new MBS items </w:t>
      </w:r>
      <w:r w:rsidR="005740F7">
        <w:t>f</w:t>
      </w:r>
      <w:r w:rsidR="007039E0">
        <w:t xml:space="preserve">or </w:t>
      </w:r>
      <w:r w:rsidR="00EA2E1E">
        <w:t>IHC and FISH testing</w:t>
      </w:r>
      <w:r w:rsidR="001251C8">
        <w:t xml:space="preserve"> respectively. </w:t>
      </w:r>
    </w:p>
    <w:p w14:paraId="51ECB5EC" w14:textId="34797F23" w:rsidR="005B197F" w:rsidRPr="007D4A95" w:rsidRDefault="500AD99A" w:rsidP="12136443">
      <w:pPr>
        <w:pStyle w:val="Tablenotes"/>
        <w:keepNext/>
        <w:jc w:val="left"/>
        <w:rPr>
          <w:i/>
          <w:iCs/>
        </w:rPr>
      </w:pPr>
      <w:r w:rsidRPr="12136443">
        <w:rPr>
          <w:rFonts w:asciiTheme="minorHAnsi" w:hAnsiTheme="minorHAnsi" w:cstheme="minorBidi"/>
          <w:sz w:val="22"/>
          <w:szCs w:val="22"/>
        </w:rPr>
        <w:t xml:space="preserve">As per the proposed population, patients with locally advanced or metastatic NSCLC who have progressed on or after osimertinib treatment, with MET overexpression and/or amplification are eligible for treatment with savolitinib in combination with osimertinib. The wording in the applicant’s originally proposed item descriptors did not include “progression on or after osimertinib”. </w:t>
      </w:r>
    </w:p>
    <w:p w14:paraId="188C9137" w14:textId="37DA81D9" w:rsidR="005B197F" w:rsidRPr="007D4A95" w:rsidRDefault="4FC4349B" w:rsidP="12136443">
      <w:pPr>
        <w:rPr>
          <w:i/>
          <w:iCs/>
        </w:rPr>
      </w:pPr>
      <w:r>
        <w:t>PASC considered that a number of changes should be made to the applicant’s proposed descriptor. These included:</w:t>
      </w:r>
    </w:p>
    <w:p w14:paraId="6552CE99" w14:textId="470153B4" w:rsidR="005B197F" w:rsidRPr="007D4A95" w:rsidRDefault="4FC4349B" w:rsidP="7F1EE60D">
      <w:pPr>
        <w:pStyle w:val="ListParagraph"/>
        <w:numPr>
          <w:ilvl w:val="0"/>
          <w:numId w:val="30"/>
        </w:numPr>
        <w:rPr>
          <w:i/>
          <w:iCs/>
        </w:rPr>
      </w:pPr>
      <w:r w:rsidRPr="7F1EE60D">
        <w:rPr>
          <w:i/>
          <w:iCs/>
        </w:rPr>
        <w:t>The test for tumour tissue must specify ’A test of tumour tissue derived from a new sample’, as PASC considered the use of archival tissue is inappropriate in this setting, where most MET genetic variants manifest after treatment with osimertinib.</w:t>
      </w:r>
    </w:p>
    <w:p w14:paraId="5D28B848" w14:textId="0384AB82" w:rsidR="005B197F" w:rsidRPr="007D4A95" w:rsidRDefault="4FC4349B" w:rsidP="12136443">
      <w:pPr>
        <w:pStyle w:val="ListParagraph"/>
        <w:numPr>
          <w:ilvl w:val="0"/>
          <w:numId w:val="30"/>
        </w:numPr>
        <w:rPr>
          <w:i/>
          <w:iCs/>
        </w:rPr>
      </w:pPr>
      <w:r w:rsidRPr="12136443">
        <w:rPr>
          <w:i/>
          <w:iCs/>
        </w:rPr>
        <w:t>FISH on FNA samples needs to be included as a potential testing option for patients where optimal tissue collection for IHC cannot be performed.</w:t>
      </w:r>
    </w:p>
    <w:p w14:paraId="21AC105F" w14:textId="1BE44CA9" w:rsidR="005B197F" w:rsidRPr="007D4A95" w:rsidRDefault="4FC4349B" w:rsidP="12136443">
      <w:pPr>
        <w:pStyle w:val="ListParagraph"/>
        <w:numPr>
          <w:ilvl w:val="0"/>
          <w:numId w:val="30"/>
        </w:numPr>
        <w:rPr>
          <w:i/>
          <w:iCs/>
        </w:rPr>
      </w:pPr>
      <w:r w:rsidRPr="12136443">
        <w:rPr>
          <w:i/>
          <w:iCs/>
        </w:rPr>
        <w:t>Minor grammatical changes.</w:t>
      </w:r>
    </w:p>
    <w:p w14:paraId="62D2A0EA" w14:textId="4E1A47E4" w:rsidR="005B197F" w:rsidRPr="007D4A95" w:rsidRDefault="4FC4349B" w:rsidP="12136443">
      <w:pPr>
        <w:rPr>
          <w:i/>
          <w:iCs/>
        </w:rPr>
      </w:pPr>
      <w:r w:rsidRPr="12136443">
        <w:rPr>
          <w:i/>
          <w:iCs/>
        </w:rPr>
        <w:t xml:space="preserve">PASC noted the concerns expressed in the consultation feedback by the RCPA around the varying definitions of the IHC threshold (negative, non-3+, 2+ or less) and considered that the IHC threshold should be described in a standardised manner, and based on the available evidence to be presented in the ADAR on threshold cut offs. </w:t>
      </w:r>
    </w:p>
    <w:p w14:paraId="6EDBEAC7" w14:textId="625C581B" w:rsidR="005B197F" w:rsidRPr="007D4A95" w:rsidRDefault="4FC4349B" w:rsidP="00A340CB">
      <w:pPr>
        <w:rPr>
          <w:i/>
          <w:iCs/>
        </w:rPr>
      </w:pPr>
      <w:r w:rsidRPr="12136443">
        <w:rPr>
          <w:i/>
          <w:iCs/>
        </w:rPr>
        <w:t xml:space="preserve">PASC noted the item descriptor for FISH </w:t>
      </w:r>
      <w:r w:rsidR="75528D81" w:rsidRPr="12136443">
        <w:rPr>
          <w:i/>
          <w:iCs/>
        </w:rPr>
        <w:t xml:space="preserve">should include the possibility of direct FISH testing without the need for IHC (if IHC testing is not technically feasible </w:t>
      </w:r>
      <w:r w:rsidR="40236C9E" w:rsidRPr="12136443">
        <w:rPr>
          <w:i/>
          <w:iCs/>
        </w:rPr>
        <w:t>e.g.</w:t>
      </w:r>
      <w:r w:rsidR="75528D81" w:rsidRPr="12136443">
        <w:rPr>
          <w:i/>
          <w:iCs/>
        </w:rPr>
        <w:t xml:space="preserve"> on cytology cell block preparations). </w:t>
      </w:r>
      <w:r w:rsidRPr="12136443">
        <w:rPr>
          <w:i/>
          <w:iCs/>
        </w:rPr>
        <w:t>PASC noted that the proposed item descriptors specified that the test was “… to determine eligibility for savolitinib in combination with osimertinib under the Pharmaceutical Benefits Scheme (PBS)”. PASC considered that this wording should be amended to allow the item descriptor to be drug agnostic.</w:t>
      </w:r>
    </w:p>
    <w:p w14:paraId="50C75B0F" w14:textId="6A1EDEE5" w:rsidR="005B197F" w:rsidRPr="00580249" w:rsidRDefault="7C32CC10" w:rsidP="00A340CB">
      <w:pPr>
        <w:rPr>
          <w:i/>
          <w:iCs/>
        </w:rPr>
      </w:pPr>
      <w:r w:rsidRPr="12136443">
        <w:rPr>
          <w:i/>
          <w:iCs/>
        </w:rPr>
        <w:t>PASC considered that there was a low risk of leakage, and therefore a frequency restriction was not required.</w:t>
      </w:r>
    </w:p>
    <w:p w14:paraId="7C50EC15" w14:textId="6F60A858" w:rsidR="00620A7B" w:rsidRDefault="001F4B5F" w:rsidP="00A340CB">
      <w:r>
        <w:t xml:space="preserve">The proposed item descriptors </w:t>
      </w:r>
      <w:r w:rsidR="00220ED7">
        <w:t xml:space="preserve">with amendments by the Department, </w:t>
      </w:r>
      <w:r w:rsidR="00620A7B">
        <w:t xml:space="preserve">assessment group and PASC </w:t>
      </w:r>
      <w:r>
        <w:t xml:space="preserve">are </w:t>
      </w:r>
      <w:r w:rsidR="00D60AAC">
        <w:t xml:space="preserve">presented in </w:t>
      </w:r>
      <w:r w:rsidR="00F5418C">
        <w:t xml:space="preserve">Table </w:t>
      </w:r>
      <w:r w:rsidR="00220ED7">
        <w:t xml:space="preserve">10 </w:t>
      </w:r>
      <w:r w:rsidR="00F5418C">
        <w:t>and Tabl</w:t>
      </w:r>
      <w:r w:rsidR="00175F1B">
        <w:t>e</w:t>
      </w:r>
      <w:r w:rsidR="00594BA9">
        <w:t xml:space="preserve"> </w:t>
      </w:r>
      <w:r w:rsidR="00220ED7">
        <w:t>11</w:t>
      </w:r>
      <w:r w:rsidR="00594BA9">
        <w:t>.</w:t>
      </w:r>
    </w:p>
    <w:p w14:paraId="5BA9D33C" w14:textId="0B2218BA" w:rsidR="00580249" w:rsidRDefault="00175F1B" w:rsidP="003E3E34">
      <w:pPr>
        <w:keepNext/>
      </w:pPr>
      <w:r>
        <w:lastRenderedPageBreak/>
        <w:t xml:space="preserve">The proposed fee for IHC and FISH testing are </w:t>
      </w:r>
      <w:r w:rsidR="0052067F">
        <w:t>$7</w:t>
      </w:r>
      <w:r w:rsidR="00220ED7">
        <w:t>6</w:t>
      </w:r>
      <w:r w:rsidR="0052067F">
        <w:t>.</w:t>
      </w:r>
      <w:r w:rsidR="00220ED7">
        <w:t>3</w:t>
      </w:r>
      <w:r w:rsidR="0052067F">
        <w:t>0 and $400</w:t>
      </w:r>
      <w:r w:rsidR="00BD6D28">
        <w:t>.</w:t>
      </w:r>
      <w:r w:rsidR="00053BF7">
        <w:t xml:space="preserve">00 respectively. </w:t>
      </w:r>
      <w:r w:rsidR="0ACAE2A9">
        <w:t xml:space="preserve">These fees are consistent with the current IHC listing for PD-L1 and </w:t>
      </w:r>
      <w:r w:rsidR="1562D949">
        <w:t xml:space="preserve">other </w:t>
      </w:r>
      <w:r w:rsidR="0ACAE2A9">
        <w:t xml:space="preserve">FISH testing </w:t>
      </w:r>
      <w:r w:rsidR="38F5E6E8">
        <w:t>in SCLC.</w:t>
      </w:r>
    </w:p>
    <w:p w14:paraId="4650F24C" w14:textId="64D1FF30" w:rsidR="002F30E4" w:rsidRDefault="002F30E4" w:rsidP="003014CA">
      <w:pPr>
        <w:pStyle w:val="TableHeading"/>
      </w:pPr>
      <w:bookmarkStart w:id="17" w:name="_Ref212631936"/>
      <w:r w:rsidRPr="00490FBB">
        <w:t>Table</w:t>
      </w:r>
      <w:r>
        <w:t> </w:t>
      </w:r>
      <w:r>
        <w:fldChar w:fldCharType="begin"/>
      </w:r>
      <w:r>
        <w:instrText>SEQ Table \* ARABIC</w:instrText>
      </w:r>
      <w:r>
        <w:fldChar w:fldCharType="separate"/>
      </w:r>
      <w:r w:rsidR="00F4377E">
        <w:rPr>
          <w:noProof/>
        </w:rPr>
        <w:t>10</w:t>
      </w:r>
      <w:r>
        <w:fldChar w:fldCharType="end"/>
      </w:r>
      <w:bookmarkEnd w:id="17"/>
      <w:r>
        <w:tab/>
      </w:r>
      <w:r w:rsidR="00E214BE">
        <w:t xml:space="preserve"> </w:t>
      </w:r>
      <w:r w:rsidR="00376CA7">
        <w:t xml:space="preserve">Proposed </w:t>
      </w:r>
      <w:r w:rsidR="00D75F06">
        <w:t xml:space="preserve">item descriptor for IHC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0E4" w:rsidRPr="00D2670B" w14:paraId="22E20AA6"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F455BDC" w14:textId="6F302E09" w:rsidR="002F30E4" w:rsidRPr="00DE762F" w:rsidRDefault="74AEF15A" w:rsidP="3B94F981">
            <w:pPr>
              <w:spacing w:before="33" w:after="33" w:line="240" w:lineRule="auto"/>
              <w:rPr>
                <w:rFonts w:ascii="Arial Narrow" w:eastAsia="Arial Narrow" w:hAnsi="Arial Narrow" w:cs="Arial Narrow"/>
                <w:sz w:val="20"/>
                <w:szCs w:val="20"/>
              </w:rPr>
            </w:pPr>
            <w:r w:rsidRPr="3B94F981">
              <w:rPr>
                <w:rFonts w:ascii="Arial Narrow" w:hAnsi="Arial Narrow"/>
                <w:sz w:val="20"/>
                <w:szCs w:val="20"/>
              </w:rPr>
              <w:t xml:space="preserve">Category </w:t>
            </w:r>
            <w:r>
              <w:t xml:space="preserve">6 – </w:t>
            </w:r>
            <w:r w:rsidRPr="3B94F981">
              <w:rPr>
                <w:rFonts w:ascii="Arial Narrow" w:hAnsi="Arial Narrow"/>
                <w:sz w:val="20"/>
                <w:szCs w:val="20"/>
              </w:rPr>
              <w:t>PATHOLOGY SERVICES</w:t>
            </w:r>
            <w:r w:rsidR="1EA8308B" w:rsidRPr="3B94F981">
              <w:rPr>
                <w:rFonts w:ascii="Arial" w:eastAsia="Arial" w:hAnsi="Arial" w:cs="Arial"/>
                <w:sz w:val="20"/>
                <w:szCs w:val="20"/>
              </w:rPr>
              <w:t xml:space="preserve"> - P5 - Tissue Pathology</w:t>
            </w:r>
          </w:p>
        </w:tc>
      </w:tr>
      <w:tr w:rsidR="002F30E4" w:rsidRPr="005771DC" w14:paraId="16EB8772"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tcPr>
          <w:p w14:paraId="54BF425E" w14:textId="77777777" w:rsidR="002F30E4" w:rsidRPr="00DE762F" w:rsidRDefault="002F30E4">
            <w:pPr>
              <w:spacing w:before="100" w:after="100" w:line="240" w:lineRule="auto"/>
              <w:rPr>
                <w:rFonts w:ascii="Arial Narrow" w:hAnsi="Arial Narrow"/>
                <w:sz w:val="20"/>
                <w:szCs w:val="20"/>
              </w:rPr>
            </w:pPr>
            <w:r w:rsidRPr="00DE762F">
              <w:rPr>
                <w:rFonts w:ascii="Arial Narrow" w:hAnsi="Arial Narrow"/>
                <w:sz w:val="20"/>
                <w:szCs w:val="20"/>
              </w:rPr>
              <w:t>MBS item *XXXX</w:t>
            </w:r>
          </w:p>
          <w:p w14:paraId="715DCDA0" w14:textId="679ED881" w:rsidR="002F30E4" w:rsidRPr="00A931F9" w:rsidRDefault="00272326" w:rsidP="002028F9">
            <w:pPr>
              <w:spacing w:before="100" w:after="100" w:line="240" w:lineRule="auto"/>
              <w:rPr>
                <w:rFonts w:ascii="Arial Narrow" w:hAnsi="Arial Narrow"/>
                <w:sz w:val="20"/>
                <w:szCs w:val="20"/>
              </w:rPr>
            </w:pPr>
            <w:r w:rsidRPr="00C16AE9">
              <w:rPr>
                <w:rFonts w:ascii="Arial Narrow" w:hAnsi="Arial Narrow"/>
                <w:strike/>
                <w:color w:val="EE0000"/>
                <w:sz w:val="20"/>
                <w:szCs w:val="20"/>
              </w:rPr>
              <w:t>Immunohistochemical examination of biopsy material by immunoperoxidase or other labelled antibody techniques using the mesenchymal-epithelial transition (MET) antibody of tumour material</w:t>
            </w:r>
            <w:r w:rsidRPr="00C16AE9">
              <w:rPr>
                <w:rFonts w:ascii="Arial Narrow" w:hAnsi="Arial Narrow"/>
                <w:color w:val="EE0000"/>
                <w:sz w:val="20"/>
                <w:szCs w:val="20"/>
              </w:rPr>
              <w:t xml:space="preserve"> </w:t>
            </w:r>
            <w:r w:rsidR="3EEE190F" w:rsidRPr="00DE1486">
              <w:rPr>
                <w:rFonts w:ascii="Arial Narrow" w:hAnsi="Arial Narrow"/>
                <w:color w:val="ED0000"/>
                <w:sz w:val="20"/>
                <w:szCs w:val="20"/>
              </w:rPr>
              <w:t xml:space="preserve">A test of tumour tissue </w:t>
            </w:r>
            <w:r w:rsidR="3EEE190F" w:rsidRPr="00A931F9">
              <w:rPr>
                <w:rFonts w:ascii="Arial Narrow" w:hAnsi="Arial Narrow"/>
                <w:b/>
                <w:bCs/>
                <w:sz w:val="20"/>
                <w:szCs w:val="20"/>
              </w:rPr>
              <w:t>derived from a new sample</w:t>
            </w:r>
            <w:r w:rsidR="2B4867B5" w:rsidRPr="00A931F9">
              <w:rPr>
                <w:rFonts w:ascii="Arial Narrow" w:hAnsi="Arial Narrow"/>
                <w:sz w:val="20"/>
                <w:szCs w:val="20"/>
              </w:rPr>
              <w:t xml:space="preserve"> </w:t>
            </w:r>
            <w:r w:rsidR="2B4867B5" w:rsidRPr="3B94F981">
              <w:rPr>
                <w:rFonts w:ascii="Arial Narrow" w:hAnsi="Arial Narrow"/>
                <w:sz w:val="20"/>
                <w:szCs w:val="20"/>
              </w:rPr>
              <w:t>from a patient diagnosed with recurrent epidermal growth factor receptor (EGFR)-mutated non-small cell lung cancer</w:t>
            </w:r>
            <w:r w:rsidR="00EB43D3">
              <w:rPr>
                <w:rFonts w:ascii="Arial Narrow" w:hAnsi="Arial Narrow"/>
                <w:sz w:val="20"/>
                <w:szCs w:val="20"/>
              </w:rPr>
              <w:t xml:space="preserve"> </w:t>
            </w:r>
            <w:r w:rsidR="00EB43D3" w:rsidRPr="00C16AE9">
              <w:rPr>
                <w:rFonts w:ascii="Arial Narrow" w:hAnsi="Arial Narrow"/>
                <w:strike/>
                <w:color w:val="EE0000"/>
                <w:sz w:val="20"/>
                <w:szCs w:val="20"/>
              </w:rPr>
              <w:t>to determine if requirements for access to savolitinib in combination with osimertinib as listed under the Pharmaceutical Benefits Scheme (PBS) are fulfilled</w:t>
            </w:r>
            <w:r w:rsidR="2B4867B5" w:rsidRPr="00C16AE9">
              <w:rPr>
                <w:rFonts w:ascii="Arial Narrow" w:hAnsi="Arial Narrow"/>
                <w:color w:val="EE0000"/>
                <w:sz w:val="20"/>
                <w:szCs w:val="20"/>
              </w:rPr>
              <w:t xml:space="preserve"> </w:t>
            </w:r>
            <w:r w:rsidR="616680AE" w:rsidRPr="00DE1486">
              <w:rPr>
                <w:rFonts w:ascii="Arial Narrow" w:hAnsi="Arial Narrow"/>
                <w:color w:val="007BB8"/>
                <w:sz w:val="20"/>
                <w:szCs w:val="20"/>
              </w:rPr>
              <w:t>who</w:t>
            </w:r>
            <w:r w:rsidR="00B5452A" w:rsidRPr="00DE1486">
              <w:rPr>
                <w:rFonts w:ascii="Arial Narrow" w:hAnsi="Arial Narrow"/>
                <w:color w:val="007BB8"/>
                <w:sz w:val="20"/>
                <w:szCs w:val="20"/>
              </w:rPr>
              <w:t xml:space="preserve"> </w:t>
            </w:r>
            <w:r w:rsidR="00B5452A" w:rsidRPr="00A931F9">
              <w:rPr>
                <w:rFonts w:ascii="Arial Narrow" w:hAnsi="Arial Narrow"/>
                <w:b/>
                <w:bCs/>
                <w:sz w:val="20"/>
                <w:szCs w:val="20"/>
              </w:rPr>
              <w:t>has</w:t>
            </w:r>
            <w:r w:rsidR="616680AE" w:rsidRPr="00DE1486">
              <w:rPr>
                <w:rFonts w:ascii="Arial Narrow" w:hAnsi="Arial Narrow"/>
                <w:color w:val="007BB8"/>
                <w:sz w:val="20"/>
                <w:szCs w:val="20"/>
              </w:rPr>
              <w:t xml:space="preserve"> </w:t>
            </w:r>
            <w:r w:rsidR="616680AE" w:rsidRPr="00DE1486">
              <w:rPr>
                <w:rFonts w:ascii="Arial Narrow" w:hAnsi="Arial Narrow"/>
                <w:strike/>
                <w:color w:val="007BB8"/>
                <w:sz w:val="20"/>
                <w:szCs w:val="20"/>
              </w:rPr>
              <w:t>have</w:t>
            </w:r>
            <w:r w:rsidR="616680AE" w:rsidRPr="00DE1486">
              <w:rPr>
                <w:rFonts w:ascii="Arial Narrow" w:hAnsi="Arial Narrow"/>
                <w:color w:val="007BB8"/>
                <w:sz w:val="20"/>
                <w:szCs w:val="20"/>
              </w:rPr>
              <w:t xml:space="preserve"> </w:t>
            </w:r>
            <w:r w:rsidR="616680AE" w:rsidRPr="004A1C91">
              <w:rPr>
                <w:rFonts w:ascii="Arial Narrow" w:hAnsi="Arial Narrow"/>
                <w:color w:val="007BB8"/>
                <w:sz w:val="20"/>
                <w:szCs w:val="20"/>
              </w:rPr>
              <w:t>progressed on</w:t>
            </w:r>
            <w:r w:rsidR="616680AE" w:rsidRPr="00DE1486">
              <w:rPr>
                <w:rFonts w:ascii="Arial Narrow" w:hAnsi="Arial Narrow"/>
                <w:color w:val="007BB8"/>
                <w:sz w:val="20"/>
                <w:szCs w:val="20"/>
              </w:rPr>
              <w:t xml:space="preserve"> or after osimertinib treatment</w:t>
            </w:r>
            <w:r w:rsidR="2B4867B5" w:rsidRPr="00DE1486">
              <w:rPr>
                <w:rFonts w:ascii="Arial Narrow" w:hAnsi="Arial Narrow"/>
                <w:color w:val="007BB8"/>
                <w:sz w:val="20"/>
                <w:szCs w:val="20"/>
              </w:rPr>
              <w:t xml:space="preserve"> </w:t>
            </w:r>
            <w:r w:rsidR="0980D63A" w:rsidRPr="00A931F9">
              <w:rPr>
                <w:rFonts w:ascii="Arial Narrow" w:hAnsi="Arial Narrow"/>
                <w:sz w:val="20"/>
                <w:szCs w:val="20"/>
              </w:rPr>
              <w:t xml:space="preserve">requested </w:t>
            </w:r>
            <w:r w:rsidR="4825D557" w:rsidRPr="00A931F9">
              <w:rPr>
                <w:rFonts w:ascii="Arial Narrow" w:hAnsi="Arial Narrow"/>
                <w:sz w:val="20"/>
                <w:szCs w:val="20"/>
              </w:rPr>
              <w:t>by, or on behalf of, a specialist or consultant physician, if the test is:</w:t>
            </w:r>
          </w:p>
          <w:p w14:paraId="4E8FEE7D" w14:textId="0350620E" w:rsidR="002236CC" w:rsidRPr="00A931F9" w:rsidRDefault="0CF345AC" w:rsidP="004B6097">
            <w:pPr>
              <w:pStyle w:val="ListParagraph"/>
              <w:numPr>
                <w:ilvl w:val="0"/>
                <w:numId w:val="19"/>
              </w:numPr>
              <w:spacing w:before="100" w:after="100" w:line="240" w:lineRule="auto"/>
              <w:ind w:left="604" w:hanging="302"/>
              <w:rPr>
                <w:rFonts w:ascii="Arial Narrow" w:hAnsi="Arial Narrow"/>
                <w:sz w:val="20"/>
                <w:szCs w:val="20"/>
              </w:rPr>
            </w:pPr>
            <w:r w:rsidRPr="1CF350EC">
              <w:rPr>
                <w:rFonts w:ascii="Arial Narrow" w:hAnsi="Arial Narrow"/>
                <w:sz w:val="20"/>
                <w:szCs w:val="20"/>
              </w:rPr>
              <w:t>u</w:t>
            </w:r>
            <w:r w:rsidR="1462FED6" w:rsidRPr="1CF350EC">
              <w:rPr>
                <w:rFonts w:ascii="Arial Narrow" w:hAnsi="Arial Narrow"/>
                <w:sz w:val="20"/>
                <w:szCs w:val="20"/>
              </w:rPr>
              <w:t xml:space="preserve">sing </w:t>
            </w:r>
            <w:r w:rsidR="13C63536" w:rsidRPr="1CF350EC">
              <w:rPr>
                <w:rFonts w:ascii="Arial Narrow" w:hAnsi="Arial Narrow"/>
                <w:sz w:val="20"/>
                <w:szCs w:val="20"/>
              </w:rPr>
              <w:t>immunohistochemical examination of biopsy material by immunoperoxidase or other labelled antibody techniques using</w:t>
            </w:r>
            <w:r w:rsidR="5A210AC6" w:rsidRPr="1CF350EC">
              <w:rPr>
                <w:rFonts w:ascii="Arial Narrow" w:hAnsi="Arial Narrow"/>
                <w:sz w:val="20"/>
                <w:szCs w:val="20"/>
              </w:rPr>
              <w:t xml:space="preserve"> </w:t>
            </w:r>
            <w:r w:rsidR="5A210AC6" w:rsidRPr="00B77D3D">
              <w:rPr>
                <w:rFonts w:ascii="Arial Narrow" w:hAnsi="Arial Narrow"/>
                <w:b/>
                <w:bCs/>
                <w:strike/>
                <w:sz w:val="20"/>
                <w:szCs w:val="20"/>
              </w:rPr>
              <w:t>the</w:t>
            </w:r>
            <w:r w:rsidR="13C63536" w:rsidRPr="00B77D3D">
              <w:rPr>
                <w:rFonts w:ascii="Arial Narrow" w:hAnsi="Arial Narrow"/>
                <w:b/>
                <w:bCs/>
                <w:strike/>
                <w:sz w:val="20"/>
                <w:szCs w:val="20"/>
              </w:rPr>
              <w:t xml:space="preserve"> </w:t>
            </w:r>
            <w:r w:rsidR="2902F05B" w:rsidRPr="00DE1486">
              <w:rPr>
                <w:rFonts w:ascii="Arial Narrow" w:hAnsi="Arial Narrow"/>
                <w:strike/>
                <w:color w:val="ED0000"/>
                <w:sz w:val="20"/>
                <w:szCs w:val="20"/>
              </w:rPr>
              <w:t>mesenchymal epithelial</w:t>
            </w:r>
            <w:r w:rsidR="2902F05B" w:rsidRPr="00DE1486">
              <w:rPr>
                <w:rFonts w:ascii="Arial Narrow" w:hAnsi="Arial Narrow"/>
                <w:color w:val="ED0000"/>
                <w:sz w:val="20"/>
                <w:szCs w:val="20"/>
              </w:rPr>
              <w:t xml:space="preserve"> </w:t>
            </w:r>
            <w:r w:rsidR="07360F29" w:rsidRPr="00B77D3D">
              <w:rPr>
                <w:rFonts w:ascii="Arial Narrow" w:hAnsi="Arial Narrow"/>
                <w:b/>
                <w:bCs/>
                <w:sz w:val="20"/>
                <w:szCs w:val="20"/>
              </w:rPr>
              <w:t>a</w:t>
            </w:r>
            <w:r w:rsidR="07360F29" w:rsidRPr="004A1C91">
              <w:rPr>
                <w:rFonts w:ascii="Arial Narrow" w:hAnsi="Arial Narrow"/>
                <w:color w:val="ED0000"/>
                <w:sz w:val="20"/>
                <w:szCs w:val="20"/>
              </w:rPr>
              <w:t xml:space="preserve"> </w:t>
            </w:r>
            <w:r w:rsidR="13C63536" w:rsidRPr="004A1C91">
              <w:rPr>
                <w:rFonts w:ascii="Arial Narrow" w:hAnsi="Arial Narrow"/>
                <w:color w:val="ED0000"/>
                <w:sz w:val="20"/>
                <w:szCs w:val="20"/>
              </w:rPr>
              <w:t xml:space="preserve">mesenchymal-epithelial </w:t>
            </w:r>
            <w:r w:rsidR="2902F05B" w:rsidRPr="1CF350EC">
              <w:rPr>
                <w:rFonts w:ascii="Arial Narrow" w:hAnsi="Arial Narrow"/>
                <w:sz w:val="20"/>
                <w:szCs w:val="20"/>
              </w:rPr>
              <w:t>transition</w:t>
            </w:r>
            <w:r w:rsidR="2902F05B" w:rsidRPr="1CF350EC">
              <w:rPr>
                <w:rFonts w:ascii="Arial Narrow" w:hAnsi="Arial Narrow"/>
                <w:color w:val="FF0000"/>
                <w:sz w:val="20"/>
                <w:szCs w:val="20"/>
              </w:rPr>
              <w:t xml:space="preserve"> </w:t>
            </w:r>
            <w:r w:rsidR="13C63536" w:rsidRPr="1CF350EC">
              <w:rPr>
                <w:rFonts w:ascii="Arial Narrow" w:hAnsi="Arial Narrow"/>
                <w:sz w:val="20"/>
                <w:szCs w:val="20"/>
              </w:rPr>
              <w:t xml:space="preserve">(MET) antibody </w:t>
            </w:r>
            <w:r w:rsidR="13C63536" w:rsidRPr="1CF350EC">
              <w:rPr>
                <w:rFonts w:ascii="Arial Narrow" w:hAnsi="Arial Narrow"/>
                <w:b/>
                <w:bCs/>
                <w:sz w:val="20"/>
                <w:szCs w:val="20"/>
              </w:rPr>
              <w:t>on</w:t>
            </w:r>
            <w:r w:rsidR="13C63536" w:rsidRPr="1CF350EC">
              <w:rPr>
                <w:rFonts w:ascii="Arial Narrow" w:hAnsi="Arial Narrow"/>
                <w:sz w:val="20"/>
                <w:szCs w:val="20"/>
              </w:rPr>
              <w:t xml:space="preserve"> tumour material; and</w:t>
            </w:r>
          </w:p>
          <w:p w14:paraId="010F7C90" w14:textId="26616B93" w:rsidR="0009137C" w:rsidRPr="00A931F9" w:rsidRDefault="00410A17" w:rsidP="004B6097">
            <w:pPr>
              <w:pStyle w:val="ListParagraph"/>
              <w:numPr>
                <w:ilvl w:val="0"/>
                <w:numId w:val="19"/>
              </w:numPr>
              <w:spacing w:before="100" w:after="100" w:line="240" w:lineRule="auto"/>
              <w:ind w:left="604" w:hanging="302"/>
              <w:rPr>
                <w:rFonts w:ascii="Arial Narrow" w:hAnsi="Arial Narrow"/>
                <w:sz w:val="20"/>
                <w:szCs w:val="20"/>
              </w:rPr>
            </w:pPr>
            <w:r w:rsidRPr="004A1C91">
              <w:rPr>
                <w:rFonts w:ascii="Arial Narrow" w:hAnsi="Arial Narrow"/>
                <w:color w:val="ED0000"/>
                <w:sz w:val="20"/>
                <w:szCs w:val="20"/>
              </w:rPr>
              <w:t>f</w:t>
            </w:r>
            <w:r w:rsidR="0009137C" w:rsidRPr="004A1C91">
              <w:rPr>
                <w:rFonts w:ascii="Arial Narrow" w:hAnsi="Arial Narrow"/>
                <w:color w:val="ED0000"/>
                <w:sz w:val="20"/>
                <w:szCs w:val="20"/>
              </w:rPr>
              <w:t>or MET gene expression status</w:t>
            </w:r>
            <w:r w:rsidR="0009137C" w:rsidRPr="00A931F9">
              <w:rPr>
                <w:rFonts w:ascii="Arial Narrow" w:hAnsi="Arial Narrow"/>
                <w:sz w:val="20"/>
                <w:szCs w:val="20"/>
              </w:rPr>
              <w:t>; and</w:t>
            </w:r>
          </w:p>
          <w:p w14:paraId="75A004F8" w14:textId="75EC45F1" w:rsidR="0009137C" w:rsidRPr="00CA7658" w:rsidRDefault="2B735872" w:rsidP="004B6097">
            <w:pPr>
              <w:pStyle w:val="ListParagraph"/>
              <w:numPr>
                <w:ilvl w:val="0"/>
                <w:numId w:val="19"/>
              </w:numPr>
              <w:spacing w:before="100" w:after="100" w:line="240" w:lineRule="auto"/>
              <w:ind w:left="604" w:hanging="302"/>
              <w:rPr>
                <w:rFonts w:ascii="Arial Narrow" w:hAnsi="Arial Narrow"/>
                <w:sz w:val="20"/>
                <w:szCs w:val="20"/>
              </w:rPr>
            </w:pPr>
            <w:r w:rsidRPr="0C38A575">
              <w:rPr>
                <w:rFonts w:ascii="Arial Narrow" w:hAnsi="Arial Narrow"/>
                <w:color w:val="ED0000"/>
                <w:sz w:val="20"/>
                <w:szCs w:val="20"/>
              </w:rPr>
              <w:t>t</w:t>
            </w:r>
            <w:r w:rsidR="1C3A1931" w:rsidRPr="0C38A575">
              <w:rPr>
                <w:rFonts w:ascii="Arial Narrow" w:hAnsi="Arial Narrow"/>
                <w:color w:val="ED0000"/>
                <w:sz w:val="20"/>
                <w:szCs w:val="20"/>
              </w:rPr>
              <w:t>o determine eligibility for</w:t>
            </w:r>
            <w:r w:rsidR="62086DB5" w:rsidRPr="0C38A575">
              <w:rPr>
                <w:rFonts w:ascii="Arial Narrow" w:hAnsi="Arial Narrow"/>
                <w:color w:val="ED0000"/>
                <w:sz w:val="20"/>
                <w:szCs w:val="20"/>
              </w:rPr>
              <w:t xml:space="preserve"> </w:t>
            </w:r>
            <w:r w:rsidR="003D1266" w:rsidRPr="0C38A575">
              <w:rPr>
                <w:rFonts w:ascii="Arial Narrow" w:hAnsi="Arial Narrow"/>
                <w:color w:val="ED0000"/>
                <w:sz w:val="20"/>
                <w:szCs w:val="20"/>
              </w:rPr>
              <w:t xml:space="preserve">a relevant treatment </w:t>
            </w:r>
            <w:r w:rsidR="62086DB5" w:rsidRPr="0C38A575">
              <w:rPr>
                <w:rFonts w:ascii="Arial Narrow" w:hAnsi="Arial Narrow"/>
                <w:strike/>
                <w:color w:val="ED0000"/>
                <w:sz w:val="20"/>
                <w:szCs w:val="20"/>
              </w:rPr>
              <w:t xml:space="preserve">access to </w:t>
            </w:r>
            <w:r w:rsidR="1C3A1931" w:rsidRPr="0C38A575">
              <w:rPr>
                <w:rFonts w:ascii="Arial Narrow" w:hAnsi="Arial Narrow"/>
                <w:strike/>
                <w:color w:val="ED0000"/>
                <w:sz w:val="20"/>
                <w:szCs w:val="20"/>
              </w:rPr>
              <w:t xml:space="preserve">savolitinib in combination </w:t>
            </w:r>
            <w:r w:rsidRPr="0C38A575">
              <w:rPr>
                <w:rFonts w:ascii="Arial Narrow" w:hAnsi="Arial Narrow"/>
                <w:strike/>
                <w:color w:val="ED0000"/>
                <w:sz w:val="20"/>
                <w:szCs w:val="20"/>
              </w:rPr>
              <w:t xml:space="preserve">with </w:t>
            </w:r>
            <w:r w:rsidR="564034DF" w:rsidRPr="0C38A575">
              <w:rPr>
                <w:rFonts w:ascii="Arial Narrow" w:hAnsi="Arial Narrow"/>
                <w:strike/>
                <w:color w:val="ED0000"/>
                <w:sz w:val="20"/>
                <w:szCs w:val="20"/>
              </w:rPr>
              <w:t>osimertinib</w:t>
            </w:r>
            <w:r w:rsidR="564034DF" w:rsidRPr="0C38A575">
              <w:rPr>
                <w:rFonts w:ascii="Arial Narrow" w:hAnsi="Arial Narrow"/>
                <w:color w:val="ED0000"/>
                <w:sz w:val="20"/>
                <w:szCs w:val="20"/>
              </w:rPr>
              <w:t xml:space="preserve"> </w:t>
            </w:r>
            <w:r w:rsidR="564034DF" w:rsidRPr="0C38A575">
              <w:rPr>
                <w:rFonts w:ascii="Arial Narrow" w:hAnsi="Arial Narrow"/>
                <w:strike/>
                <w:color w:val="ED0000"/>
                <w:sz w:val="20"/>
                <w:szCs w:val="20"/>
              </w:rPr>
              <w:t>as listed</w:t>
            </w:r>
            <w:r w:rsidRPr="0C38A575">
              <w:rPr>
                <w:rFonts w:ascii="Arial Narrow" w:hAnsi="Arial Narrow"/>
                <w:sz w:val="20"/>
                <w:szCs w:val="20"/>
              </w:rPr>
              <w:t xml:space="preserve"> under the Pharmaceutical Benefits Scheme (PBS)</w:t>
            </w:r>
            <w:r w:rsidR="4754CB5A" w:rsidRPr="0C38A575">
              <w:rPr>
                <w:rFonts w:ascii="Arial Narrow" w:hAnsi="Arial Narrow"/>
                <w:sz w:val="20"/>
                <w:szCs w:val="20"/>
              </w:rPr>
              <w:t xml:space="preserve"> </w:t>
            </w:r>
            <w:r w:rsidR="4754CB5A" w:rsidRPr="0C38A575">
              <w:rPr>
                <w:rFonts w:ascii="Arial Narrow" w:hAnsi="Arial Narrow"/>
                <w:strike/>
                <w:color w:val="ED0000"/>
                <w:sz w:val="20"/>
                <w:szCs w:val="20"/>
              </w:rPr>
              <w:t>are fulfilled</w:t>
            </w:r>
            <w:r w:rsidRPr="0C38A575">
              <w:rPr>
                <w:rFonts w:ascii="Arial Narrow" w:hAnsi="Arial Narrow"/>
                <w:sz w:val="20"/>
                <w:szCs w:val="20"/>
              </w:rPr>
              <w:t>.</w:t>
            </w:r>
          </w:p>
        </w:tc>
      </w:tr>
      <w:tr w:rsidR="002F30E4" w:rsidRPr="005771DC" w14:paraId="7D8789A2"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4B7E2E0" w14:textId="6DFED980" w:rsidR="002F30E4" w:rsidRPr="00DE762F" w:rsidRDefault="002F30E4">
            <w:pPr>
              <w:spacing w:before="33" w:after="33" w:line="240" w:lineRule="auto"/>
              <w:rPr>
                <w:rFonts w:ascii="Arial Narrow" w:hAnsi="Arial Narrow"/>
                <w:sz w:val="20"/>
                <w:szCs w:val="20"/>
              </w:rPr>
            </w:pPr>
            <w:r w:rsidRPr="0C38A575">
              <w:rPr>
                <w:rFonts w:ascii="Arial Narrow" w:hAnsi="Arial Narrow"/>
                <w:sz w:val="20"/>
                <w:szCs w:val="20"/>
              </w:rPr>
              <w:t>Fee: $</w:t>
            </w:r>
            <w:r w:rsidR="1B41B4FB" w:rsidRPr="0C38A575">
              <w:rPr>
                <w:rFonts w:ascii="Arial Narrow" w:hAnsi="Arial Narrow"/>
                <w:sz w:val="20"/>
                <w:szCs w:val="20"/>
              </w:rPr>
              <w:t>76</w:t>
            </w:r>
            <w:r w:rsidRPr="0C38A575">
              <w:rPr>
                <w:rFonts w:ascii="Arial Narrow" w:hAnsi="Arial Narrow"/>
                <w:sz w:val="20"/>
                <w:szCs w:val="20"/>
              </w:rPr>
              <w:t>.</w:t>
            </w:r>
            <w:r w:rsidR="1B41B4FB" w:rsidRPr="0C38A575">
              <w:rPr>
                <w:rFonts w:ascii="Arial Narrow" w:hAnsi="Arial Narrow"/>
                <w:sz w:val="20"/>
                <w:szCs w:val="20"/>
              </w:rPr>
              <w:t>30</w:t>
            </w:r>
            <w:r w:rsidR="003F1A6D" w:rsidRPr="0C38A575">
              <w:rPr>
                <w:rFonts w:ascii="Arial Narrow" w:hAnsi="Arial Narrow"/>
                <w:sz w:val="20"/>
                <w:szCs w:val="20"/>
              </w:rPr>
              <w:t xml:space="preserve"> </w:t>
            </w:r>
            <w:r w:rsidR="003F1A6D" w:rsidRPr="0C38A575">
              <w:rPr>
                <w:rFonts w:ascii="Arial Narrow" w:hAnsi="Arial Narrow"/>
                <w:color w:val="007BB8"/>
                <w:sz w:val="20"/>
                <w:szCs w:val="20"/>
              </w:rPr>
              <w:t>Benefit: 75% = $57.25 85% = $64.90</w:t>
            </w:r>
          </w:p>
        </w:tc>
      </w:tr>
    </w:tbl>
    <w:p w14:paraId="4C1E1845" w14:textId="66EBAC69" w:rsidR="57288F00" w:rsidRDefault="57288F00" w:rsidP="12136443">
      <w:pPr>
        <w:pStyle w:val="TableHeading"/>
        <w:spacing w:before="0" w:after="120"/>
        <w:rPr>
          <w:b w:val="0"/>
          <w:i/>
          <w:iCs/>
          <w:sz w:val="18"/>
          <w:szCs w:val="18"/>
        </w:rPr>
      </w:pPr>
      <w:r w:rsidRPr="12136443">
        <w:rPr>
          <w:b w:val="0"/>
          <w:i/>
          <w:iCs/>
          <w:sz w:val="18"/>
          <w:szCs w:val="18"/>
        </w:rPr>
        <w:t xml:space="preserve">Source: Table 1, p 9 of the application. </w:t>
      </w:r>
      <w:r w:rsidR="4EA13715" w:rsidRPr="12136443">
        <w:rPr>
          <w:b w:val="0"/>
          <w:i/>
          <w:iCs/>
          <w:color w:val="ED0000"/>
          <w:sz w:val="18"/>
          <w:szCs w:val="18"/>
        </w:rPr>
        <w:t>Departmental changes to the descriptor are in red</w:t>
      </w:r>
      <w:r w:rsidR="4EA13715" w:rsidRPr="12136443">
        <w:rPr>
          <w:b w:val="0"/>
          <w:i/>
          <w:iCs/>
          <w:sz w:val="18"/>
          <w:szCs w:val="18"/>
        </w:rPr>
        <w:t xml:space="preserve">. </w:t>
      </w:r>
      <w:r w:rsidR="5E4848AD" w:rsidRPr="12136443">
        <w:rPr>
          <w:b w:val="0"/>
          <w:i/>
          <w:iCs/>
          <w:color w:val="007BB8"/>
          <w:sz w:val="18"/>
          <w:szCs w:val="18"/>
        </w:rPr>
        <w:t>Assessment group changes to the descriptor are in blue</w:t>
      </w:r>
      <w:r w:rsidR="5E4848AD" w:rsidRPr="12136443">
        <w:rPr>
          <w:b w:val="0"/>
          <w:i/>
          <w:iCs/>
          <w:sz w:val="18"/>
          <w:szCs w:val="18"/>
        </w:rPr>
        <w:t xml:space="preserve">. </w:t>
      </w:r>
      <w:r w:rsidR="4EA13715" w:rsidRPr="12136443">
        <w:rPr>
          <w:i/>
          <w:iCs/>
          <w:sz w:val="18"/>
          <w:szCs w:val="18"/>
        </w:rPr>
        <w:t xml:space="preserve">PASC changes to the descriptor are in </w:t>
      </w:r>
      <w:r w:rsidR="5E4848AD" w:rsidRPr="12136443">
        <w:rPr>
          <w:i/>
          <w:iCs/>
          <w:sz w:val="18"/>
          <w:szCs w:val="18"/>
        </w:rPr>
        <w:t>bold</w:t>
      </w:r>
      <w:r w:rsidRPr="12136443">
        <w:rPr>
          <w:b w:val="0"/>
          <w:i/>
          <w:iCs/>
          <w:sz w:val="18"/>
          <w:szCs w:val="18"/>
        </w:rPr>
        <w:t>.</w:t>
      </w:r>
    </w:p>
    <w:p w14:paraId="4AEAA70C" w14:textId="6861C79E" w:rsidR="12136443" w:rsidRDefault="12136443" w:rsidP="12136443">
      <w:pPr>
        <w:pStyle w:val="TableHeading"/>
        <w:spacing w:before="0" w:after="120"/>
        <w:rPr>
          <w:b w:val="0"/>
          <w:i/>
          <w:iCs/>
          <w:sz w:val="18"/>
          <w:szCs w:val="18"/>
        </w:rPr>
      </w:pPr>
    </w:p>
    <w:p w14:paraId="53B7F905" w14:textId="0C433757" w:rsidR="002F30E4" w:rsidRDefault="00A724C6" w:rsidP="003014CA">
      <w:pPr>
        <w:pStyle w:val="TableHeading"/>
      </w:pPr>
      <w:bookmarkStart w:id="18" w:name="_Ref212631947"/>
      <w:r w:rsidRPr="00490FBB">
        <w:t>Table</w:t>
      </w:r>
      <w:r>
        <w:t> </w:t>
      </w:r>
      <w:r>
        <w:fldChar w:fldCharType="begin"/>
      </w:r>
      <w:r>
        <w:instrText>SEQ Table \* ARABIC</w:instrText>
      </w:r>
      <w:r>
        <w:fldChar w:fldCharType="separate"/>
      </w:r>
      <w:r w:rsidR="00F4377E">
        <w:rPr>
          <w:noProof/>
        </w:rPr>
        <w:t>11</w:t>
      </w:r>
      <w:r>
        <w:fldChar w:fldCharType="end"/>
      </w:r>
      <w:bookmarkEnd w:id="18"/>
      <w:r w:rsidR="00023F7C">
        <w:t xml:space="preserve"> </w:t>
      </w:r>
      <w:r>
        <w:t>Proposed item descriptor for FISH</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0E4" w:rsidRPr="00D2670B" w14:paraId="4CD42982"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3D927AE" w14:textId="030416D4" w:rsidR="002F30E4" w:rsidRPr="00DE762F" w:rsidRDefault="74AEF15A" w:rsidP="3B94F981">
            <w:pPr>
              <w:spacing w:before="33" w:after="33" w:line="240" w:lineRule="auto"/>
              <w:rPr>
                <w:rFonts w:ascii="Arial Narrow" w:eastAsia="Arial Narrow" w:hAnsi="Arial Narrow" w:cs="Arial Narrow"/>
                <w:sz w:val="20"/>
                <w:szCs w:val="20"/>
              </w:rPr>
            </w:pPr>
            <w:r w:rsidRPr="3B94F981">
              <w:rPr>
                <w:rFonts w:ascii="Arial Narrow" w:hAnsi="Arial Narrow"/>
                <w:sz w:val="20"/>
                <w:szCs w:val="20"/>
              </w:rPr>
              <w:t xml:space="preserve">Category </w:t>
            </w:r>
            <w:r>
              <w:t xml:space="preserve">6 – </w:t>
            </w:r>
            <w:r w:rsidRPr="3B94F981">
              <w:rPr>
                <w:rFonts w:ascii="Arial Narrow" w:hAnsi="Arial Narrow"/>
                <w:sz w:val="20"/>
                <w:szCs w:val="20"/>
              </w:rPr>
              <w:t>PATHOLOGY SERVICES</w:t>
            </w:r>
            <w:r w:rsidR="43F11CEA" w:rsidRPr="3B94F981">
              <w:rPr>
                <w:rFonts w:ascii="Arial" w:eastAsia="Arial" w:hAnsi="Arial" w:cs="Arial"/>
                <w:sz w:val="20"/>
                <w:szCs w:val="20"/>
              </w:rPr>
              <w:t xml:space="preserve"> – P7 - Genetics</w:t>
            </w:r>
          </w:p>
        </w:tc>
      </w:tr>
      <w:tr w:rsidR="002F30E4" w:rsidRPr="005771DC" w14:paraId="4DBB229D"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tcPr>
          <w:p w14:paraId="02493E44" w14:textId="77777777" w:rsidR="002F30E4" w:rsidRPr="00DE762F" w:rsidRDefault="002F30E4">
            <w:pPr>
              <w:spacing w:before="100" w:after="100" w:line="240" w:lineRule="auto"/>
              <w:rPr>
                <w:rFonts w:ascii="Arial Narrow" w:hAnsi="Arial Narrow"/>
                <w:sz w:val="20"/>
                <w:szCs w:val="20"/>
              </w:rPr>
            </w:pPr>
            <w:r w:rsidRPr="00DE762F">
              <w:rPr>
                <w:rFonts w:ascii="Arial Narrow" w:hAnsi="Arial Narrow"/>
                <w:sz w:val="20"/>
                <w:szCs w:val="20"/>
              </w:rPr>
              <w:t>MBS item *XXXX</w:t>
            </w:r>
          </w:p>
          <w:p w14:paraId="2B6A68C5" w14:textId="42864411" w:rsidR="00DA0C5B" w:rsidRDefault="1ED9A02F" w:rsidP="000F246C">
            <w:pPr>
              <w:spacing w:before="100" w:after="100" w:line="240" w:lineRule="auto"/>
              <w:rPr>
                <w:rFonts w:ascii="Arial Narrow" w:hAnsi="Arial Narrow"/>
                <w:sz w:val="20"/>
                <w:szCs w:val="20"/>
              </w:rPr>
            </w:pPr>
            <w:r w:rsidRPr="0C38A575">
              <w:rPr>
                <w:rFonts w:ascii="Arial Narrow" w:hAnsi="Arial Narrow"/>
                <w:sz w:val="20"/>
                <w:szCs w:val="20"/>
              </w:rPr>
              <w:t>Fluorescence in situ hybridisation (FISH) test of tumour tissue</w:t>
            </w:r>
            <w:r w:rsidR="3F1BE2B6" w:rsidRPr="0C38A575">
              <w:rPr>
                <w:rFonts w:ascii="Arial Narrow" w:hAnsi="Arial Narrow"/>
                <w:sz w:val="20"/>
                <w:szCs w:val="20"/>
              </w:rPr>
              <w:t xml:space="preserve"> </w:t>
            </w:r>
            <w:r w:rsidR="3F1BE2B6" w:rsidRPr="0C38A575">
              <w:rPr>
                <w:rFonts w:ascii="Arial Narrow" w:hAnsi="Arial Narrow"/>
                <w:b/>
                <w:bCs/>
                <w:sz w:val="20"/>
                <w:szCs w:val="20"/>
              </w:rPr>
              <w:t>derived from a new sample</w:t>
            </w:r>
            <w:r w:rsidRPr="0C38A575">
              <w:rPr>
                <w:rFonts w:ascii="Arial Narrow" w:hAnsi="Arial Narrow"/>
                <w:sz w:val="20"/>
                <w:szCs w:val="20"/>
              </w:rPr>
              <w:t xml:space="preserve"> from a patient diagnosed with recurrent epidermal growth factor receptor (EGFR)-mutated non-small cell lung cancer</w:t>
            </w:r>
            <w:r w:rsidR="3BD02C8F" w:rsidRPr="0C38A575">
              <w:rPr>
                <w:rFonts w:ascii="Arial Narrow" w:hAnsi="Arial Narrow"/>
                <w:sz w:val="20"/>
                <w:szCs w:val="20"/>
              </w:rPr>
              <w:t xml:space="preserve"> </w:t>
            </w:r>
            <w:r w:rsidR="3BD02C8F" w:rsidRPr="0C38A575">
              <w:rPr>
                <w:rFonts w:ascii="Arial Narrow" w:hAnsi="Arial Narrow"/>
                <w:color w:val="007BB8"/>
                <w:sz w:val="20"/>
                <w:szCs w:val="20"/>
              </w:rPr>
              <w:t xml:space="preserve">who </w:t>
            </w:r>
            <w:r w:rsidR="3BD02C8F" w:rsidRPr="0C38A575">
              <w:rPr>
                <w:rFonts w:ascii="Arial Narrow" w:hAnsi="Arial Narrow"/>
                <w:b/>
                <w:bCs/>
                <w:sz w:val="20"/>
                <w:szCs w:val="20"/>
              </w:rPr>
              <w:t>has</w:t>
            </w:r>
            <w:r w:rsidR="3BD02C8F" w:rsidRPr="0C38A575">
              <w:rPr>
                <w:rFonts w:ascii="Arial Narrow" w:hAnsi="Arial Narrow"/>
                <w:color w:val="007BB8"/>
                <w:sz w:val="20"/>
                <w:szCs w:val="20"/>
              </w:rPr>
              <w:t xml:space="preserve"> progressed on or after osimertinib treatment</w:t>
            </w:r>
            <w:r w:rsidR="593BBD59" w:rsidRPr="0C38A575">
              <w:rPr>
                <w:rFonts w:ascii="Arial Narrow" w:hAnsi="Arial Narrow"/>
                <w:sz w:val="20"/>
                <w:szCs w:val="20"/>
              </w:rPr>
              <w:t xml:space="preserve"> </w:t>
            </w:r>
            <w:r w:rsidR="593BBD59" w:rsidRPr="0C38A575">
              <w:rPr>
                <w:rFonts w:ascii="Arial Narrow" w:hAnsi="Arial Narrow"/>
                <w:strike/>
                <w:color w:val="EE0000"/>
                <w:sz w:val="20"/>
                <w:szCs w:val="20"/>
              </w:rPr>
              <w:t xml:space="preserve">and with documented evidence of </w:t>
            </w:r>
            <w:r w:rsidR="007623EA" w:rsidRPr="0C38A575">
              <w:rPr>
                <w:rFonts w:ascii="Arial Narrow" w:hAnsi="Arial Narrow"/>
                <w:strike/>
                <w:color w:val="EE0000"/>
                <w:sz w:val="20"/>
                <w:szCs w:val="20"/>
              </w:rPr>
              <w:t>mesenchymal</w:t>
            </w:r>
            <w:r w:rsidR="593BBD59" w:rsidRPr="0C38A575">
              <w:rPr>
                <w:rFonts w:ascii="Arial Narrow" w:hAnsi="Arial Narrow"/>
                <w:strike/>
                <w:color w:val="EE0000"/>
                <w:sz w:val="20"/>
                <w:szCs w:val="20"/>
              </w:rPr>
              <w:t>-epithelial transition (MET) expression by immunohistochemical (IHC) examination giving a staining intensity score of 2+ or less</w:t>
            </w:r>
            <w:r w:rsidR="593BBD59" w:rsidRPr="0C38A575">
              <w:rPr>
                <w:rFonts w:ascii="Arial Narrow" w:hAnsi="Arial Narrow"/>
                <w:color w:val="EE0000"/>
                <w:sz w:val="20"/>
                <w:szCs w:val="20"/>
              </w:rPr>
              <w:t>, requested by a specialist or consultant physician</w:t>
            </w:r>
            <w:r w:rsidR="593BBD59" w:rsidRPr="0C38A575">
              <w:rPr>
                <w:rFonts w:ascii="Arial Narrow" w:hAnsi="Arial Narrow"/>
                <w:strike/>
                <w:color w:val="EE0000"/>
                <w:sz w:val="20"/>
                <w:szCs w:val="20"/>
              </w:rPr>
              <w:t>, to determine if requirements relating to MET gene amplification status for access to savolitinib in combination with osimertinib as listed under the Pharmaceutical Benefits Scheme (PBS) are fulfilled</w:t>
            </w:r>
            <w:r w:rsidRPr="0C38A575">
              <w:rPr>
                <w:rFonts w:ascii="Arial Narrow" w:hAnsi="Arial Narrow"/>
                <w:sz w:val="20"/>
                <w:szCs w:val="20"/>
              </w:rPr>
              <w:t>,</w:t>
            </w:r>
            <w:r w:rsidR="27731FEF" w:rsidRPr="0C38A575">
              <w:rPr>
                <w:rFonts w:ascii="Arial Narrow" w:hAnsi="Arial Narrow"/>
                <w:sz w:val="20"/>
                <w:szCs w:val="20"/>
              </w:rPr>
              <w:t xml:space="preserve"> if the test is:</w:t>
            </w:r>
          </w:p>
          <w:p w14:paraId="50781105" w14:textId="3C6B8B8D" w:rsidR="0026371F" w:rsidRPr="00580249" w:rsidRDefault="49060957" w:rsidP="004B6097">
            <w:pPr>
              <w:pStyle w:val="ListParagraph"/>
              <w:numPr>
                <w:ilvl w:val="0"/>
                <w:numId w:val="20"/>
              </w:numPr>
              <w:spacing w:before="100" w:after="100" w:line="240" w:lineRule="auto"/>
              <w:ind w:left="604" w:hanging="302"/>
              <w:rPr>
                <w:rFonts w:ascii="Arial Narrow" w:hAnsi="Arial Narrow"/>
                <w:b/>
                <w:bCs/>
                <w:sz w:val="20"/>
                <w:szCs w:val="20"/>
              </w:rPr>
            </w:pPr>
            <w:r w:rsidRPr="004A1C91">
              <w:rPr>
                <w:rFonts w:ascii="Arial Narrow" w:hAnsi="Arial Narrow"/>
                <w:strike/>
                <w:color w:val="ED0000"/>
                <w:sz w:val="20"/>
                <w:szCs w:val="20"/>
              </w:rPr>
              <w:t>to determine if requirements relating to</w:t>
            </w:r>
            <w:r w:rsidRPr="004A1C91">
              <w:rPr>
                <w:rFonts w:ascii="Arial Narrow" w:hAnsi="Arial Narrow"/>
                <w:color w:val="ED0000"/>
                <w:sz w:val="20"/>
                <w:szCs w:val="20"/>
              </w:rPr>
              <w:t xml:space="preserve"> </w:t>
            </w:r>
            <w:r w:rsidR="2DD89673" w:rsidRPr="004A1C91">
              <w:rPr>
                <w:rFonts w:ascii="Arial Narrow" w:hAnsi="Arial Narrow"/>
                <w:color w:val="ED0000"/>
                <w:sz w:val="20"/>
                <w:szCs w:val="20"/>
              </w:rPr>
              <w:t xml:space="preserve">for a patient </w:t>
            </w:r>
            <w:r w:rsidR="2DD89673" w:rsidRPr="2183FBB7">
              <w:rPr>
                <w:rFonts w:ascii="Arial Narrow" w:hAnsi="Arial Narrow"/>
                <w:sz w:val="20"/>
                <w:szCs w:val="20"/>
              </w:rPr>
              <w:t xml:space="preserve">with documented </w:t>
            </w:r>
            <w:r w:rsidR="1ED9A02F" w:rsidRPr="2183FBB7">
              <w:rPr>
                <w:rFonts w:ascii="Arial Narrow" w:hAnsi="Arial Narrow"/>
                <w:sz w:val="20"/>
                <w:szCs w:val="20"/>
              </w:rPr>
              <w:t>evidence of</w:t>
            </w:r>
            <w:r w:rsidR="6DFA4250" w:rsidRPr="2183FBB7">
              <w:rPr>
                <w:rFonts w:ascii="Arial Narrow" w:hAnsi="Arial Narrow"/>
                <w:sz w:val="20"/>
                <w:szCs w:val="20"/>
              </w:rPr>
              <w:t xml:space="preserve"> </w:t>
            </w:r>
            <w:r w:rsidR="6DFA4250" w:rsidRPr="004A1C91">
              <w:rPr>
                <w:rFonts w:ascii="Arial Narrow" w:hAnsi="Arial Narrow"/>
                <w:strike/>
                <w:color w:val="ED0000"/>
                <w:sz w:val="20"/>
                <w:szCs w:val="20"/>
              </w:rPr>
              <w:t>mesenchymal epithelial</w:t>
            </w:r>
            <w:r w:rsidR="1ED9A02F" w:rsidRPr="2183FBB7">
              <w:rPr>
                <w:rFonts w:ascii="Arial Narrow" w:hAnsi="Arial Narrow"/>
                <w:sz w:val="20"/>
                <w:szCs w:val="20"/>
              </w:rPr>
              <w:t xml:space="preserve"> </w:t>
            </w:r>
            <w:r w:rsidR="1ED9A02F" w:rsidRPr="004A1C91">
              <w:rPr>
                <w:rFonts w:ascii="Arial Narrow" w:hAnsi="Arial Narrow"/>
                <w:color w:val="ED0000"/>
                <w:sz w:val="20"/>
                <w:szCs w:val="20"/>
              </w:rPr>
              <w:t>mesenchyma</w:t>
            </w:r>
            <w:r w:rsidR="3704BDCB" w:rsidRPr="004A1C91">
              <w:rPr>
                <w:rFonts w:ascii="Arial Narrow" w:hAnsi="Arial Narrow"/>
                <w:color w:val="ED0000"/>
                <w:sz w:val="20"/>
                <w:szCs w:val="20"/>
              </w:rPr>
              <w:t>l</w:t>
            </w:r>
            <w:r w:rsidR="1ED9A02F" w:rsidRPr="004A1C91">
              <w:rPr>
                <w:rFonts w:ascii="Arial Narrow" w:hAnsi="Arial Narrow"/>
                <w:color w:val="ED0000"/>
                <w:sz w:val="20"/>
                <w:szCs w:val="20"/>
              </w:rPr>
              <w:t xml:space="preserve">-epithelial </w:t>
            </w:r>
            <w:r w:rsidR="1ED9A02F" w:rsidRPr="2183FBB7">
              <w:rPr>
                <w:rFonts w:ascii="Arial Narrow" w:hAnsi="Arial Narrow"/>
                <w:sz w:val="20"/>
                <w:szCs w:val="20"/>
              </w:rPr>
              <w:t>transition (MET) expression by immunohistochemical (IHC) examination giving a staining intensity score of 2+ or less</w:t>
            </w:r>
            <w:r w:rsidR="5D68DCBE" w:rsidRPr="2183FBB7">
              <w:rPr>
                <w:rFonts w:ascii="Arial Narrow" w:hAnsi="Arial Narrow"/>
                <w:sz w:val="20"/>
                <w:szCs w:val="20"/>
              </w:rPr>
              <w:t xml:space="preserve">; </w:t>
            </w:r>
            <w:r w:rsidR="00A10C7C" w:rsidRPr="2183FBB7">
              <w:rPr>
                <w:rFonts w:ascii="Arial Narrow" w:hAnsi="Arial Narrow"/>
                <w:b/>
                <w:bCs/>
                <w:sz w:val="20"/>
                <w:szCs w:val="20"/>
              </w:rPr>
              <w:t xml:space="preserve">or </w:t>
            </w:r>
            <w:r w:rsidR="0B0E57B9" w:rsidRPr="2183FBB7">
              <w:rPr>
                <w:rFonts w:ascii="Arial Narrow" w:hAnsi="Arial Narrow"/>
                <w:b/>
                <w:bCs/>
                <w:sz w:val="20"/>
                <w:szCs w:val="20"/>
              </w:rPr>
              <w:t>if MET assessment is technically not possible</w:t>
            </w:r>
            <w:r w:rsidR="1312CBF3" w:rsidRPr="2183FBB7">
              <w:rPr>
                <w:rFonts w:ascii="Arial Narrow" w:hAnsi="Arial Narrow"/>
                <w:b/>
                <w:bCs/>
                <w:sz w:val="20"/>
                <w:szCs w:val="20"/>
              </w:rPr>
              <w:t>; and</w:t>
            </w:r>
          </w:p>
          <w:p w14:paraId="38382D66" w14:textId="5F54FE2D" w:rsidR="00C400A9" w:rsidRPr="004A1C91" w:rsidRDefault="00C400A9" w:rsidP="004B6097">
            <w:pPr>
              <w:pStyle w:val="ListParagraph"/>
              <w:numPr>
                <w:ilvl w:val="0"/>
                <w:numId w:val="20"/>
              </w:numPr>
              <w:spacing w:before="100" w:after="100" w:line="240" w:lineRule="auto"/>
              <w:ind w:left="604" w:hanging="302"/>
              <w:rPr>
                <w:rFonts w:ascii="Arial Narrow" w:hAnsi="Arial Narrow"/>
                <w:color w:val="ED0000"/>
                <w:sz w:val="20"/>
                <w:szCs w:val="20"/>
              </w:rPr>
            </w:pPr>
            <w:r w:rsidRPr="004A1C91">
              <w:rPr>
                <w:rFonts w:ascii="Arial Narrow" w:hAnsi="Arial Narrow"/>
                <w:color w:val="ED0000"/>
                <w:sz w:val="20"/>
                <w:szCs w:val="20"/>
              </w:rPr>
              <w:t xml:space="preserve">for </w:t>
            </w:r>
            <w:r w:rsidR="000F246C" w:rsidRPr="004A1C91">
              <w:rPr>
                <w:rFonts w:ascii="Arial Narrow" w:hAnsi="Arial Narrow"/>
                <w:color w:val="ED0000"/>
                <w:sz w:val="20"/>
                <w:szCs w:val="20"/>
              </w:rPr>
              <w:t>MET gene amplification status</w:t>
            </w:r>
            <w:r w:rsidRPr="004A1C91">
              <w:rPr>
                <w:rFonts w:ascii="Arial Narrow" w:hAnsi="Arial Narrow"/>
                <w:color w:val="ED0000"/>
                <w:sz w:val="20"/>
                <w:szCs w:val="20"/>
              </w:rPr>
              <w:t>; and</w:t>
            </w:r>
          </w:p>
          <w:p w14:paraId="77AD4849" w14:textId="1FE9058E" w:rsidR="002F30E4" w:rsidRPr="00DE762F" w:rsidRDefault="00C400A9" w:rsidP="004B6097">
            <w:pPr>
              <w:pStyle w:val="ListParagraph"/>
              <w:numPr>
                <w:ilvl w:val="0"/>
                <w:numId w:val="20"/>
              </w:numPr>
              <w:spacing w:before="100" w:after="100" w:line="240" w:lineRule="auto"/>
              <w:ind w:left="604" w:hanging="302"/>
              <w:rPr>
                <w:rFonts w:ascii="Arial Narrow" w:hAnsi="Arial Narrow"/>
                <w:sz w:val="20"/>
                <w:szCs w:val="20"/>
              </w:rPr>
            </w:pPr>
            <w:r w:rsidRPr="0C38A575">
              <w:rPr>
                <w:rFonts w:ascii="Arial Narrow" w:hAnsi="Arial Narrow"/>
                <w:color w:val="ED0000"/>
                <w:sz w:val="20"/>
                <w:szCs w:val="20"/>
              </w:rPr>
              <w:t>to determine eligibility for</w:t>
            </w:r>
            <w:r w:rsidR="00991B33" w:rsidRPr="0C38A575">
              <w:rPr>
                <w:rFonts w:ascii="Arial Narrow" w:hAnsi="Arial Narrow"/>
                <w:color w:val="ED0000"/>
                <w:sz w:val="20"/>
                <w:szCs w:val="20"/>
              </w:rPr>
              <w:t xml:space="preserve"> </w:t>
            </w:r>
            <w:r w:rsidR="003D1266" w:rsidRPr="0C38A575">
              <w:rPr>
                <w:rFonts w:ascii="Arial Narrow" w:hAnsi="Arial Narrow"/>
                <w:color w:val="ED0000"/>
                <w:sz w:val="20"/>
                <w:szCs w:val="20"/>
              </w:rPr>
              <w:t>a relevant treatment</w:t>
            </w:r>
            <w:r w:rsidR="00991B33" w:rsidRPr="0C38A575">
              <w:rPr>
                <w:rFonts w:ascii="Arial Narrow" w:hAnsi="Arial Narrow"/>
                <w:color w:val="ED0000"/>
                <w:sz w:val="20"/>
                <w:szCs w:val="20"/>
              </w:rPr>
              <w:t xml:space="preserve"> </w:t>
            </w:r>
            <w:r w:rsidR="00991B33" w:rsidRPr="0C38A575">
              <w:rPr>
                <w:rFonts w:ascii="Arial Narrow" w:hAnsi="Arial Narrow"/>
                <w:strike/>
                <w:color w:val="ED0000"/>
                <w:sz w:val="20"/>
                <w:szCs w:val="20"/>
              </w:rPr>
              <w:t>access to</w:t>
            </w:r>
            <w:r w:rsidR="000F246C" w:rsidRPr="0C38A575">
              <w:rPr>
                <w:rFonts w:ascii="Arial Narrow" w:hAnsi="Arial Narrow"/>
                <w:strike/>
                <w:color w:val="ED0000"/>
                <w:sz w:val="20"/>
                <w:szCs w:val="20"/>
              </w:rPr>
              <w:t xml:space="preserve"> savolitinib in combination with osimertinib</w:t>
            </w:r>
            <w:r w:rsidR="000F246C" w:rsidRPr="0C38A575">
              <w:rPr>
                <w:rFonts w:ascii="Arial Narrow" w:hAnsi="Arial Narrow"/>
                <w:color w:val="ED0000"/>
                <w:sz w:val="20"/>
                <w:szCs w:val="20"/>
              </w:rPr>
              <w:t xml:space="preserve"> </w:t>
            </w:r>
            <w:r w:rsidR="001A0096" w:rsidRPr="0C38A575">
              <w:rPr>
                <w:rFonts w:ascii="Arial Narrow" w:hAnsi="Arial Narrow"/>
                <w:strike/>
                <w:color w:val="ED0000"/>
                <w:sz w:val="20"/>
                <w:szCs w:val="20"/>
              </w:rPr>
              <w:t>as listed</w:t>
            </w:r>
            <w:r w:rsidR="001A0096" w:rsidRPr="0C38A575">
              <w:rPr>
                <w:rFonts w:ascii="Arial Narrow" w:hAnsi="Arial Narrow"/>
                <w:color w:val="ED0000"/>
                <w:sz w:val="20"/>
                <w:szCs w:val="20"/>
              </w:rPr>
              <w:t xml:space="preserve"> </w:t>
            </w:r>
            <w:r w:rsidR="000F246C" w:rsidRPr="0C38A575">
              <w:rPr>
                <w:rFonts w:ascii="Arial Narrow" w:hAnsi="Arial Narrow"/>
                <w:sz w:val="20"/>
                <w:szCs w:val="20"/>
              </w:rPr>
              <w:t>under the Pharmaceutical Benefits Scheme (PBS)</w:t>
            </w:r>
            <w:r w:rsidR="001A0096" w:rsidRPr="0C38A575">
              <w:rPr>
                <w:rFonts w:ascii="Arial Narrow" w:hAnsi="Arial Narrow"/>
                <w:sz w:val="20"/>
                <w:szCs w:val="20"/>
              </w:rPr>
              <w:t xml:space="preserve"> </w:t>
            </w:r>
            <w:r w:rsidR="001A0096" w:rsidRPr="0C38A575">
              <w:rPr>
                <w:rFonts w:ascii="Arial Narrow" w:hAnsi="Arial Narrow"/>
                <w:strike/>
                <w:color w:val="ED0000"/>
                <w:sz w:val="20"/>
                <w:szCs w:val="20"/>
              </w:rPr>
              <w:t>are fulfilled</w:t>
            </w:r>
            <w:r w:rsidR="002F30E4" w:rsidRPr="0C38A575">
              <w:rPr>
                <w:rFonts w:ascii="Arial Narrow" w:hAnsi="Arial Narrow"/>
                <w:color w:val="0070C0"/>
                <w:sz w:val="20"/>
                <w:szCs w:val="20"/>
              </w:rPr>
              <w:t>.</w:t>
            </w:r>
          </w:p>
        </w:tc>
      </w:tr>
      <w:tr w:rsidR="002F30E4" w:rsidRPr="005771DC" w14:paraId="6A540490" w14:textId="77777777" w:rsidTr="0C38A575">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F2BB1E3" w14:textId="2CF06555" w:rsidR="002F30E4" w:rsidRPr="00DE762F" w:rsidRDefault="002F30E4">
            <w:pPr>
              <w:spacing w:before="33" w:after="33" w:line="240" w:lineRule="auto"/>
              <w:rPr>
                <w:rFonts w:ascii="Arial Narrow" w:hAnsi="Arial Narrow"/>
                <w:sz w:val="20"/>
                <w:szCs w:val="20"/>
              </w:rPr>
            </w:pPr>
            <w:r w:rsidRPr="0C38A575">
              <w:rPr>
                <w:rFonts w:ascii="Arial Narrow" w:hAnsi="Arial Narrow"/>
                <w:sz w:val="20"/>
                <w:szCs w:val="20"/>
              </w:rPr>
              <w:t>Fee: $400.00</w:t>
            </w:r>
            <w:r w:rsidR="003F1A6D" w:rsidRPr="0C38A575">
              <w:rPr>
                <w:rFonts w:ascii="Arial Narrow" w:hAnsi="Arial Narrow"/>
                <w:sz w:val="20"/>
                <w:szCs w:val="20"/>
              </w:rPr>
              <w:t xml:space="preserve"> </w:t>
            </w:r>
            <w:r w:rsidR="003F1A6D" w:rsidRPr="0C38A575">
              <w:rPr>
                <w:rFonts w:ascii="Arial Narrow" w:hAnsi="Arial Narrow"/>
                <w:color w:val="007BB8"/>
                <w:sz w:val="20"/>
                <w:szCs w:val="20"/>
              </w:rPr>
              <w:t>Benefit: 75% = $300 85% = $340</w:t>
            </w:r>
          </w:p>
        </w:tc>
      </w:tr>
    </w:tbl>
    <w:p w14:paraId="52AC927D" w14:textId="77777777" w:rsidR="00BF3220" w:rsidRPr="00DD6CE9" w:rsidRDefault="00DA52FB" w:rsidP="00BF3220">
      <w:pPr>
        <w:pStyle w:val="TableHeading"/>
        <w:spacing w:before="0" w:after="120"/>
        <w:rPr>
          <w:b w:val="0"/>
          <w:bCs/>
          <w:i/>
          <w:iCs/>
          <w:sz w:val="18"/>
          <w:szCs w:val="18"/>
        </w:rPr>
      </w:pPr>
      <w:r w:rsidRPr="00DD6CE9">
        <w:rPr>
          <w:i/>
          <w:iCs/>
        </w:rPr>
        <w:t xml:space="preserve">Source: Table 2, p 10 of the </w:t>
      </w:r>
      <w:r w:rsidR="00DE1A4F" w:rsidRPr="005E0C82">
        <w:rPr>
          <w:i/>
          <w:iCs/>
        </w:rPr>
        <w:t>application</w:t>
      </w:r>
      <w:r w:rsidRPr="005E0C82">
        <w:rPr>
          <w:i/>
          <w:iCs/>
        </w:rPr>
        <w:t>.</w:t>
      </w:r>
      <w:r w:rsidR="005E0C82" w:rsidRPr="005E0C82">
        <w:rPr>
          <w:i/>
          <w:iCs/>
        </w:rPr>
        <w:t xml:space="preserve"> </w:t>
      </w:r>
      <w:r w:rsidR="00BF3220" w:rsidRPr="004A1C91">
        <w:rPr>
          <w:b w:val="0"/>
          <w:bCs/>
          <w:i/>
          <w:iCs/>
          <w:color w:val="ED0000"/>
          <w:sz w:val="18"/>
          <w:szCs w:val="18"/>
        </w:rPr>
        <w:t>Departmental changes to the descriptor are in red</w:t>
      </w:r>
      <w:r w:rsidR="00BF3220">
        <w:rPr>
          <w:b w:val="0"/>
          <w:bCs/>
          <w:i/>
          <w:iCs/>
          <w:sz w:val="18"/>
          <w:szCs w:val="18"/>
        </w:rPr>
        <w:t xml:space="preserve">. </w:t>
      </w:r>
      <w:r w:rsidR="00BF3220" w:rsidRPr="004A1C91">
        <w:rPr>
          <w:b w:val="0"/>
          <w:bCs/>
          <w:i/>
          <w:iCs/>
          <w:color w:val="007BB8"/>
          <w:sz w:val="18"/>
          <w:szCs w:val="18"/>
        </w:rPr>
        <w:t>Assessment group changes to the descriptor are in blue</w:t>
      </w:r>
      <w:r w:rsidR="00BF3220">
        <w:rPr>
          <w:b w:val="0"/>
          <w:bCs/>
          <w:i/>
          <w:iCs/>
          <w:sz w:val="18"/>
          <w:szCs w:val="18"/>
        </w:rPr>
        <w:t xml:space="preserve">. </w:t>
      </w:r>
      <w:r w:rsidR="00BF3220" w:rsidRPr="00A55C51">
        <w:rPr>
          <w:i/>
          <w:iCs/>
          <w:sz w:val="18"/>
          <w:szCs w:val="18"/>
        </w:rPr>
        <w:t>PASC changes to the descriptor are in bold</w:t>
      </w:r>
      <w:r w:rsidR="00BF3220">
        <w:rPr>
          <w:b w:val="0"/>
          <w:bCs/>
          <w:i/>
          <w:iCs/>
          <w:sz w:val="18"/>
          <w:szCs w:val="18"/>
        </w:rPr>
        <w:t>.</w:t>
      </w:r>
    </w:p>
    <w:p w14:paraId="4C74BF59" w14:textId="2372645B" w:rsidR="00D25911" w:rsidRDefault="00D25911" w:rsidP="00F83543">
      <w:pPr>
        <w:keepNext/>
        <w:spacing w:before="200"/>
      </w:pPr>
      <w:r>
        <w:t>A letter from the Peter MacCallum Cancer Centre dated 16 September 2025 suggested that notification for MET IHC and FISH testing has been submitted to NATA to be included in their scope, and the quoted costs to provide MET testing were listed as:</w:t>
      </w:r>
    </w:p>
    <w:p w14:paraId="35DD96D8" w14:textId="54D24090" w:rsidR="00D25911" w:rsidRDefault="00D25911" w:rsidP="00D25911">
      <w:pPr>
        <w:keepNext/>
      </w:pPr>
      <w:r>
        <w:t>IHC: $</w:t>
      </w:r>
      <w:r w:rsidR="00A71972">
        <w:t>REDACTED</w:t>
      </w:r>
      <w:r>
        <w:br/>
        <w:t>FISH: $</w:t>
      </w:r>
      <w:r w:rsidR="00A71972">
        <w:t>REDACTED</w:t>
      </w:r>
    </w:p>
    <w:p w14:paraId="10F0AA53" w14:textId="640D9730" w:rsidR="00D25911" w:rsidRDefault="00D25911" w:rsidP="00D25911">
      <w:pPr>
        <w:keepNext/>
      </w:pPr>
      <w:r>
        <w:t>The</w:t>
      </w:r>
      <w:r w:rsidR="486F6A81">
        <w:t xml:space="preserve"> </w:t>
      </w:r>
      <w:r>
        <w:t>quote</w:t>
      </w:r>
      <w:r w:rsidR="335E2550">
        <w:t xml:space="preserve"> </w:t>
      </w:r>
      <w:r>
        <w:t xml:space="preserve">for MET IHC testing </w:t>
      </w:r>
      <w:r w:rsidR="000C7335">
        <w:t xml:space="preserve">is substantially </w:t>
      </w:r>
      <w:r>
        <w:t xml:space="preserve">higher than the </w:t>
      </w:r>
      <w:r w:rsidR="0E9FDED8">
        <w:t>applicant</w:t>
      </w:r>
      <w:r>
        <w:t xml:space="preserve"> </w:t>
      </w:r>
      <w:r w:rsidR="00287D37">
        <w:t>proposed</w:t>
      </w:r>
      <w:r>
        <w:t xml:space="preserve"> MBS item ($</w:t>
      </w:r>
      <w:r w:rsidR="0001196E">
        <w:t>REDACTED</w:t>
      </w:r>
      <w:r>
        <w:t xml:space="preserve"> vs $74.50 respectively</w:t>
      </w:r>
      <w:r w:rsidR="002E71E3">
        <w:t>)</w:t>
      </w:r>
      <w:r w:rsidR="642E3E77">
        <w:t>,</w:t>
      </w:r>
      <w:r w:rsidR="002E71E3">
        <w:t xml:space="preserve"> and</w:t>
      </w:r>
      <w:r>
        <w:t xml:space="preserve"> MET FISH testing is slightly </w:t>
      </w:r>
      <w:r w:rsidR="0017794B">
        <w:t xml:space="preserve">lower </w:t>
      </w:r>
      <w:r>
        <w:t xml:space="preserve">than the </w:t>
      </w:r>
      <w:r w:rsidR="00287D37">
        <w:t xml:space="preserve">proposed </w:t>
      </w:r>
      <w:r>
        <w:t>MBS item ($</w:t>
      </w:r>
      <w:r w:rsidR="0001196E">
        <w:t>REDACTED</w:t>
      </w:r>
      <w:r>
        <w:t xml:space="preserve"> vs $400.00 respectively).</w:t>
      </w:r>
      <w:r w:rsidR="007A52E6">
        <w:t xml:space="preserve"> </w:t>
      </w:r>
      <w:r w:rsidR="00BA1C18">
        <w:t xml:space="preserve">The applicant </w:t>
      </w:r>
      <w:r w:rsidR="00863B32">
        <w:t xml:space="preserve">also </w:t>
      </w:r>
      <w:r w:rsidR="00BA1C18">
        <w:t xml:space="preserve">claimed </w:t>
      </w:r>
      <w:r w:rsidR="00863B32">
        <w:t xml:space="preserve">they are not anticipating any </w:t>
      </w:r>
      <w:r w:rsidR="003739AD">
        <w:t>out-of-pocket</w:t>
      </w:r>
      <w:r w:rsidR="00863B32">
        <w:t xml:space="preserve"> expenditures </w:t>
      </w:r>
      <w:r w:rsidR="00A20214">
        <w:lastRenderedPageBreak/>
        <w:t>due to MET IHC and FISH testing</w:t>
      </w:r>
      <w:r w:rsidR="00227CDF">
        <w:t>.</w:t>
      </w:r>
      <w:r w:rsidR="00526FFB">
        <w:t xml:space="preserve"> </w:t>
      </w:r>
      <w:r w:rsidR="00227CDF">
        <w:t>T</w:t>
      </w:r>
      <w:r w:rsidR="00526FFB">
        <w:t>herefore</w:t>
      </w:r>
      <w:r w:rsidR="00227CDF">
        <w:t>,</w:t>
      </w:r>
      <w:r w:rsidR="00526FFB">
        <w:t xml:space="preserve"> </w:t>
      </w:r>
      <w:r w:rsidR="0068407B">
        <w:t xml:space="preserve">it is not clear </w:t>
      </w:r>
      <w:r w:rsidR="00227CDF">
        <w:t>who will be responsible for covering any potential shortfall in fees</w:t>
      </w:r>
      <w:r w:rsidR="00A20214">
        <w:t>.</w:t>
      </w:r>
    </w:p>
    <w:p w14:paraId="63F286B4" w14:textId="4C51B564" w:rsidR="0042220E" w:rsidRPr="00642527" w:rsidRDefault="0042220E" w:rsidP="2183FBB7">
      <w:pPr>
        <w:keepNext/>
        <w:rPr>
          <w:i/>
          <w:iCs/>
        </w:rPr>
      </w:pPr>
      <w:r w:rsidRPr="2183FBB7">
        <w:rPr>
          <w:i/>
          <w:iCs/>
        </w:rPr>
        <w:t xml:space="preserve">PASC considered that </w:t>
      </w:r>
      <w:r w:rsidR="1C6FB35D" w:rsidRPr="2183FBB7">
        <w:rPr>
          <w:i/>
          <w:iCs/>
        </w:rPr>
        <w:t>histological examination to exclude transformation to</w:t>
      </w:r>
      <w:r w:rsidRPr="2183FBB7">
        <w:rPr>
          <w:i/>
          <w:iCs/>
        </w:rPr>
        <w:t xml:space="preserve"> SCLC should be performed prior to MET testing and </w:t>
      </w:r>
      <w:r w:rsidR="298811E3" w:rsidRPr="2183FBB7">
        <w:rPr>
          <w:i/>
          <w:iCs/>
        </w:rPr>
        <w:t>transformed</w:t>
      </w:r>
      <w:r w:rsidRPr="2183FBB7">
        <w:rPr>
          <w:i/>
          <w:iCs/>
        </w:rPr>
        <w:t xml:space="preserve"> cases </w:t>
      </w:r>
      <w:r w:rsidR="00C645AE" w:rsidRPr="2183FBB7">
        <w:rPr>
          <w:i/>
          <w:iCs/>
        </w:rPr>
        <w:t>should</w:t>
      </w:r>
      <w:r w:rsidRPr="2183FBB7">
        <w:rPr>
          <w:i/>
          <w:iCs/>
        </w:rPr>
        <w:t xml:space="preserve"> not proceed to MET testing.</w:t>
      </w:r>
      <w:r w:rsidR="2A3A827E" w:rsidRPr="2183FBB7">
        <w:rPr>
          <w:i/>
          <w:iCs/>
        </w:rPr>
        <w:t xml:space="preserve"> This examination may require use of additional immunohistochemical stains.</w:t>
      </w:r>
      <w:r w:rsidRPr="2183FBB7">
        <w:rPr>
          <w:i/>
          <w:iCs/>
        </w:rPr>
        <w:t xml:space="preserve"> PASC considered whether initiating MET testing on </w:t>
      </w:r>
      <w:r w:rsidR="00C645AE" w:rsidRPr="2183FBB7">
        <w:rPr>
          <w:i/>
          <w:iCs/>
        </w:rPr>
        <w:t>samples that are</w:t>
      </w:r>
      <w:r w:rsidRPr="2183FBB7">
        <w:rPr>
          <w:i/>
          <w:iCs/>
        </w:rPr>
        <w:t xml:space="preserve"> confirmed </w:t>
      </w:r>
      <w:r w:rsidR="00C645AE" w:rsidRPr="2183FBB7">
        <w:rPr>
          <w:i/>
          <w:iCs/>
        </w:rPr>
        <w:t>to be</w:t>
      </w:r>
      <w:r w:rsidRPr="2183FBB7">
        <w:rPr>
          <w:i/>
          <w:iCs/>
        </w:rPr>
        <w:t xml:space="preserve"> NSCLC should be pathologist determinable, advising that justification and clinical evidence will be required in the ADAR. PASC noted that the </w:t>
      </w:r>
      <w:r w:rsidR="00737B6B" w:rsidRPr="2183FBB7">
        <w:rPr>
          <w:i/>
          <w:iCs/>
        </w:rPr>
        <w:t>FISH</w:t>
      </w:r>
      <w:r w:rsidRPr="2183FBB7">
        <w:rPr>
          <w:i/>
          <w:iCs/>
        </w:rPr>
        <w:t xml:space="preserve"> test could be pathologist-determinable, rather than require the clinical team to specify the additional FISH test, if the IHC test </w:t>
      </w:r>
      <w:r w:rsidR="00176AFD" w:rsidRPr="2183FBB7">
        <w:rPr>
          <w:i/>
          <w:iCs/>
        </w:rPr>
        <w:t>is</w:t>
      </w:r>
      <w:r w:rsidRPr="2183FBB7">
        <w:rPr>
          <w:i/>
          <w:iCs/>
        </w:rPr>
        <w:t xml:space="preserve"> negative. The applicant stated that with pathologist education, it may be reasonable to allow pathologists to order the </w:t>
      </w:r>
      <w:r w:rsidR="009F0D99" w:rsidRPr="2183FBB7">
        <w:rPr>
          <w:i/>
          <w:iCs/>
        </w:rPr>
        <w:t xml:space="preserve">FISH </w:t>
      </w:r>
      <w:r w:rsidRPr="2183FBB7">
        <w:rPr>
          <w:i/>
          <w:iCs/>
        </w:rPr>
        <w:t>test rather than having the clinical team submit the request. However, PASC considered further evidence would be required on this issue to inform decision-making.</w:t>
      </w:r>
    </w:p>
    <w:p w14:paraId="6A269E73" w14:textId="73D07901" w:rsidR="0042220E" w:rsidRPr="00642527" w:rsidRDefault="0042220E" w:rsidP="0042220E">
      <w:pPr>
        <w:keepNext/>
        <w:rPr>
          <w:i/>
          <w:iCs/>
        </w:rPr>
      </w:pPr>
      <w:r w:rsidRPr="3221D15A">
        <w:rPr>
          <w:i/>
          <w:iCs/>
        </w:rPr>
        <w:t xml:space="preserve">PASC acknowledged </w:t>
      </w:r>
      <w:r w:rsidR="00A95677">
        <w:rPr>
          <w:i/>
          <w:iCs/>
        </w:rPr>
        <w:t>that</w:t>
      </w:r>
      <w:r w:rsidRPr="3221D15A">
        <w:rPr>
          <w:i/>
          <w:iCs/>
        </w:rPr>
        <w:t xml:space="preserve"> the applicant’s proposed fees align </w:t>
      </w:r>
      <w:r w:rsidR="00A95677">
        <w:rPr>
          <w:i/>
          <w:iCs/>
        </w:rPr>
        <w:t>with</w:t>
      </w:r>
      <w:r w:rsidRPr="3221D15A">
        <w:rPr>
          <w:i/>
          <w:iCs/>
        </w:rPr>
        <w:t xml:space="preserve"> current MBS fees for IHC and FISH and noted variation exists in fees charged for MET testing across laboratories. </w:t>
      </w:r>
    </w:p>
    <w:p w14:paraId="669993AB" w14:textId="3CF5C109" w:rsidR="0042220E" w:rsidRPr="00642527" w:rsidDel="00E023B9" w:rsidRDefault="0042220E" w:rsidP="0042220E">
      <w:pPr>
        <w:keepNext/>
        <w:rPr>
          <w:i/>
          <w:iCs/>
        </w:rPr>
      </w:pPr>
      <w:r w:rsidRPr="3221D15A">
        <w:rPr>
          <w:i/>
          <w:iCs/>
        </w:rPr>
        <w:t xml:space="preserve">PASC </w:t>
      </w:r>
      <w:r w:rsidR="00F83439">
        <w:rPr>
          <w:i/>
          <w:iCs/>
        </w:rPr>
        <w:t>noted</w:t>
      </w:r>
      <w:r w:rsidRPr="3221D15A">
        <w:rPr>
          <w:i/>
          <w:iCs/>
        </w:rPr>
        <w:t xml:space="preserve"> the </w:t>
      </w:r>
      <w:r w:rsidR="00F83439">
        <w:rPr>
          <w:i/>
          <w:iCs/>
        </w:rPr>
        <w:t>applicant’s</w:t>
      </w:r>
      <w:r w:rsidRPr="3221D15A">
        <w:rPr>
          <w:i/>
          <w:iCs/>
        </w:rPr>
        <w:t xml:space="preserve"> proposed fee</w:t>
      </w:r>
      <w:r w:rsidR="00BC0E1A">
        <w:rPr>
          <w:i/>
          <w:iCs/>
        </w:rPr>
        <w:t xml:space="preserve"> of $74.50</w:t>
      </w:r>
      <w:r w:rsidRPr="3221D15A">
        <w:rPr>
          <w:i/>
          <w:iCs/>
        </w:rPr>
        <w:t xml:space="preserve"> for IHC testing, noting concerns </w:t>
      </w:r>
      <w:r w:rsidR="00552736">
        <w:rPr>
          <w:i/>
          <w:iCs/>
        </w:rPr>
        <w:t xml:space="preserve">that the fee </w:t>
      </w:r>
      <w:r w:rsidR="00ED75C2">
        <w:rPr>
          <w:i/>
          <w:iCs/>
        </w:rPr>
        <w:t>may</w:t>
      </w:r>
      <w:r w:rsidR="00552736">
        <w:rPr>
          <w:i/>
          <w:iCs/>
        </w:rPr>
        <w:t xml:space="preserve"> be considered</w:t>
      </w:r>
      <w:r w:rsidRPr="3221D15A">
        <w:rPr>
          <w:i/>
          <w:iCs/>
        </w:rPr>
        <w:t xml:space="preserve"> low for a complex IHC item, the viability of testing in laboratories due to low utilisation </w:t>
      </w:r>
      <w:r w:rsidR="00A45917">
        <w:rPr>
          <w:i/>
          <w:iCs/>
        </w:rPr>
        <w:t>and high</w:t>
      </w:r>
      <w:r w:rsidRPr="3221D15A">
        <w:rPr>
          <w:i/>
          <w:iCs/>
        </w:rPr>
        <w:t xml:space="preserve"> service costs</w:t>
      </w:r>
      <w:r w:rsidR="00CC03C6">
        <w:rPr>
          <w:i/>
          <w:iCs/>
        </w:rPr>
        <w:t>,</w:t>
      </w:r>
      <w:r w:rsidRPr="3221D15A">
        <w:rPr>
          <w:i/>
          <w:iCs/>
        </w:rPr>
        <w:t xml:space="preserve"> and the potential impact for patients </w:t>
      </w:r>
      <w:r w:rsidR="00CC03C6">
        <w:rPr>
          <w:i/>
          <w:iCs/>
        </w:rPr>
        <w:t>regarding</w:t>
      </w:r>
      <w:r w:rsidRPr="3221D15A">
        <w:rPr>
          <w:i/>
          <w:iCs/>
        </w:rPr>
        <w:t xml:space="preserve"> out-of-pocket costs. PASC noted consultation feedback from Public Pathology </w:t>
      </w:r>
      <w:r w:rsidRPr="3221D15A" w:rsidDel="00E023B9">
        <w:rPr>
          <w:i/>
          <w:iCs/>
        </w:rPr>
        <w:t xml:space="preserve">Australia which stated that a fee of $112 for the IHC test would be </w:t>
      </w:r>
      <w:r w:rsidR="00E130DB">
        <w:rPr>
          <w:i/>
          <w:iCs/>
        </w:rPr>
        <w:t>more</w:t>
      </w:r>
      <w:r w:rsidRPr="3221D15A" w:rsidDel="00E023B9">
        <w:rPr>
          <w:i/>
          <w:iCs/>
        </w:rPr>
        <w:t xml:space="preserve"> appropriate. PASC considered the fee for the MBS item for IHC testing should be $112. </w:t>
      </w:r>
    </w:p>
    <w:p w14:paraId="2CC2E48F" w14:textId="77777777" w:rsidR="0042220E" w:rsidRPr="00642527" w:rsidDel="00E023B9" w:rsidRDefault="0042220E" w:rsidP="0042220E">
      <w:pPr>
        <w:keepNext/>
        <w:rPr>
          <w:i/>
          <w:iCs/>
        </w:rPr>
      </w:pPr>
      <w:r w:rsidRPr="3221D15A" w:rsidDel="00E023B9">
        <w:rPr>
          <w:i/>
          <w:iCs/>
        </w:rPr>
        <w:t>For the MBS item for FISH testing, PASC considered $400 as an appropriate fee. PASC considered that further justification is required for any proposed changes to the fee.</w:t>
      </w:r>
    </w:p>
    <w:p w14:paraId="2A06DA54" w14:textId="7D1B56AC" w:rsidR="0042220E" w:rsidRPr="00580249" w:rsidRDefault="0042220E" w:rsidP="2183FBB7">
      <w:pPr>
        <w:keepNext/>
        <w:rPr>
          <w:i/>
          <w:iCs/>
        </w:rPr>
      </w:pPr>
      <w:r w:rsidRPr="2183FBB7">
        <w:rPr>
          <w:i/>
          <w:iCs/>
        </w:rPr>
        <w:t>PASC noted that there may be future applications also requiring analysis of MET amplification (e.g. gastric cancer) and queried if generic IHC items based on complexity may future</w:t>
      </w:r>
      <w:r w:rsidR="33C95799" w:rsidRPr="2183FBB7">
        <w:rPr>
          <w:i/>
          <w:iCs/>
        </w:rPr>
        <w:t>-</w:t>
      </w:r>
      <w:r w:rsidRPr="2183FBB7">
        <w:rPr>
          <w:i/>
          <w:iCs/>
        </w:rPr>
        <w:t xml:space="preserve">proof the item. </w:t>
      </w:r>
    </w:p>
    <w:p w14:paraId="62338695" w14:textId="775A0FF4" w:rsidR="00D37A3F" w:rsidRPr="00D37A3F" w:rsidRDefault="003F0A39" w:rsidP="00713728">
      <w:pPr>
        <w:pStyle w:val="Heading2"/>
      </w:pPr>
      <w:r>
        <w:t xml:space="preserve">Summary of public consultation </w:t>
      </w:r>
      <w:r w:rsidR="00E470B0">
        <w:t>input</w:t>
      </w:r>
    </w:p>
    <w:p w14:paraId="28CF1DCC" w14:textId="7596F9F7" w:rsidR="00C93808" w:rsidRDefault="096848DB" w:rsidP="00CA7658">
      <w:pPr>
        <w:spacing w:after="120" w:line="257" w:lineRule="auto"/>
        <w:rPr>
          <w:rFonts w:cs="Calibri"/>
        </w:rPr>
      </w:pPr>
      <w:r w:rsidRPr="5D2F7CEB">
        <w:rPr>
          <w:rFonts w:cs="Calibri"/>
          <w:i/>
          <w:iCs/>
        </w:rPr>
        <w:t>PASC noted and welcomed consultation input from</w:t>
      </w:r>
      <w:r w:rsidRPr="5D2F7CEB">
        <w:rPr>
          <w:rFonts w:cs="Calibri"/>
        </w:rPr>
        <w:t xml:space="preserve"> </w:t>
      </w:r>
      <w:r w:rsidRPr="5D2F7CEB">
        <w:rPr>
          <w:rFonts w:cs="Calibri"/>
          <w:i/>
          <w:iCs/>
        </w:rPr>
        <w:t xml:space="preserve">10 organisations and no individuals. </w:t>
      </w:r>
      <w:r w:rsidRPr="00B77D3D">
        <w:rPr>
          <w:rFonts w:cs="Calibri"/>
        </w:rPr>
        <w:t>The 10 organisations that submitted input were (list in dot points):</w:t>
      </w:r>
      <w:r w:rsidRPr="5D2F7CEB">
        <w:rPr>
          <w:rFonts w:cs="Calibri"/>
        </w:rPr>
        <w:t xml:space="preserve"> </w:t>
      </w:r>
    </w:p>
    <w:p w14:paraId="059A73F3" w14:textId="5B0B8582" w:rsidR="00C93808" w:rsidRDefault="7AAC6164" w:rsidP="00CA7658">
      <w:pPr>
        <w:pStyle w:val="ListParagraph"/>
        <w:numPr>
          <w:ilvl w:val="0"/>
          <w:numId w:val="4"/>
        </w:numPr>
        <w:spacing w:after="0" w:line="257" w:lineRule="auto"/>
        <w:ind w:left="714" w:hanging="357"/>
        <w:rPr>
          <w:rFonts w:cs="Calibri"/>
        </w:rPr>
      </w:pPr>
      <w:r w:rsidRPr="0F11A280">
        <w:rPr>
          <w:rFonts w:cs="Calibri"/>
        </w:rPr>
        <w:t>Royal College of Pathologists of Australasia (RCPA)</w:t>
      </w:r>
    </w:p>
    <w:p w14:paraId="224184E8" w14:textId="019270EB" w:rsidR="00C93808" w:rsidRDefault="096848DB" w:rsidP="00CA7658">
      <w:pPr>
        <w:pStyle w:val="ListParagraph"/>
        <w:numPr>
          <w:ilvl w:val="0"/>
          <w:numId w:val="4"/>
        </w:numPr>
        <w:spacing w:after="0" w:line="257" w:lineRule="auto"/>
        <w:ind w:left="714" w:hanging="357"/>
        <w:rPr>
          <w:rFonts w:cs="Calibri"/>
        </w:rPr>
      </w:pPr>
      <w:r w:rsidRPr="5D2F7CEB">
        <w:rPr>
          <w:rFonts w:cs="Calibri"/>
        </w:rPr>
        <w:t>Royal College of Pathologists of Australasia Quality Assurance Program (RCPAQAP)</w:t>
      </w:r>
    </w:p>
    <w:p w14:paraId="481919F1" w14:textId="42410D0C" w:rsidR="00C93808" w:rsidRDefault="096848DB" w:rsidP="00CA7658">
      <w:pPr>
        <w:pStyle w:val="ListParagraph"/>
        <w:numPr>
          <w:ilvl w:val="0"/>
          <w:numId w:val="4"/>
        </w:numPr>
        <w:spacing w:after="0" w:line="257" w:lineRule="auto"/>
        <w:ind w:left="714" w:hanging="357"/>
        <w:rPr>
          <w:rFonts w:cs="Calibri"/>
        </w:rPr>
      </w:pPr>
      <w:r w:rsidRPr="5D2F7CEB">
        <w:rPr>
          <w:rFonts w:cs="Calibri"/>
        </w:rPr>
        <w:t>Public Pathology Australia (PPA)</w:t>
      </w:r>
    </w:p>
    <w:p w14:paraId="5A0A6471" w14:textId="1ACE2DDC" w:rsidR="00C93808" w:rsidRDefault="096848DB" w:rsidP="00CA7658">
      <w:pPr>
        <w:pStyle w:val="ListParagraph"/>
        <w:numPr>
          <w:ilvl w:val="0"/>
          <w:numId w:val="4"/>
        </w:numPr>
        <w:spacing w:after="0" w:line="257" w:lineRule="auto"/>
        <w:ind w:left="714" w:hanging="357"/>
        <w:rPr>
          <w:rFonts w:cs="Calibri"/>
        </w:rPr>
      </w:pPr>
      <w:r w:rsidRPr="5D2F7CEB">
        <w:rPr>
          <w:rFonts w:cs="Calibri"/>
        </w:rPr>
        <w:t>Thoracic Oncology Group of Australasia (TOGA)</w:t>
      </w:r>
    </w:p>
    <w:p w14:paraId="7A2F0B04" w14:textId="5F3E6340" w:rsidR="00C93808" w:rsidRDefault="096848DB" w:rsidP="00CA7658">
      <w:pPr>
        <w:pStyle w:val="ListParagraph"/>
        <w:numPr>
          <w:ilvl w:val="0"/>
          <w:numId w:val="4"/>
        </w:numPr>
        <w:spacing w:after="0" w:line="257" w:lineRule="auto"/>
        <w:ind w:left="714" w:hanging="357"/>
        <w:rPr>
          <w:rFonts w:cs="Calibri"/>
        </w:rPr>
      </w:pPr>
      <w:r w:rsidRPr="5D2F7CEB">
        <w:rPr>
          <w:rFonts w:cs="Calibri"/>
        </w:rPr>
        <w:t>Rare Cancers Australia (RCA)</w:t>
      </w:r>
    </w:p>
    <w:p w14:paraId="64482487" w14:textId="6C01AF62" w:rsidR="00C93808" w:rsidRDefault="096848DB" w:rsidP="00CA7658">
      <w:pPr>
        <w:pStyle w:val="ListParagraph"/>
        <w:numPr>
          <w:ilvl w:val="0"/>
          <w:numId w:val="4"/>
        </w:numPr>
        <w:spacing w:after="0" w:line="257" w:lineRule="auto"/>
        <w:ind w:left="714" w:hanging="357"/>
        <w:rPr>
          <w:rFonts w:cs="Calibri"/>
        </w:rPr>
      </w:pPr>
      <w:r w:rsidRPr="5D2F7CEB">
        <w:rPr>
          <w:rFonts w:cs="Calibri"/>
        </w:rPr>
        <w:t>Lung Foundation Australia (LFA)</w:t>
      </w:r>
    </w:p>
    <w:p w14:paraId="4660F87A" w14:textId="1FAA0A36" w:rsidR="00C93808" w:rsidRDefault="096848DB" w:rsidP="00CA7658">
      <w:pPr>
        <w:pStyle w:val="ListParagraph"/>
        <w:numPr>
          <w:ilvl w:val="0"/>
          <w:numId w:val="4"/>
        </w:numPr>
        <w:spacing w:after="0" w:line="257" w:lineRule="auto"/>
        <w:ind w:left="714" w:hanging="357"/>
        <w:rPr>
          <w:rFonts w:cs="Calibri"/>
        </w:rPr>
      </w:pPr>
      <w:r w:rsidRPr="5D2F7CEB">
        <w:rPr>
          <w:rFonts w:cs="Calibri"/>
        </w:rPr>
        <w:t>Australian Pathology (AP)</w:t>
      </w:r>
    </w:p>
    <w:p w14:paraId="3A598C95" w14:textId="6CC7599C" w:rsidR="00C93808" w:rsidRDefault="096848DB" w:rsidP="00CA7658">
      <w:pPr>
        <w:pStyle w:val="ListParagraph"/>
        <w:numPr>
          <w:ilvl w:val="0"/>
          <w:numId w:val="4"/>
        </w:numPr>
        <w:spacing w:after="0" w:line="257" w:lineRule="auto"/>
        <w:ind w:left="714" w:hanging="357"/>
        <w:rPr>
          <w:rFonts w:cs="Calibri"/>
        </w:rPr>
      </w:pPr>
      <w:r w:rsidRPr="5D2F7CEB">
        <w:rPr>
          <w:rFonts w:cs="Calibri"/>
        </w:rPr>
        <w:t>Pathology Technology Australia (PTA)</w:t>
      </w:r>
    </w:p>
    <w:p w14:paraId="315FDA58" w14:textId="420AB6B2" w:rsidR="00C93808" w:rsidRDefault="096848DB" w:rsidP="00CA7658">
      <w:pPr>
        <w:pStyle w:val="ListParagraph"/>
        <w:numPr>
          <w:ilvl w:val="0"/>
          <w:numId w:val="4"/>
        </w:numPr>
        <w:spacing w:after="0" w:line="257" w:lineRule="auto"/>
        <w:ind w:left="714" w:hanging="357"/>
        <w:rPr>
          <w:rFonts w:cs="Calibri"/>
        </w:rPr>
      </w:pPr>
      <w:r w:rsidRPr="5D2F7CEB">
        <w:rPr>
          <w:rFonts w:cs="Calibri"/>
        </w:rPr>
        <w:t>Human Genetics Society of Australasia (HGSA)</w:t>
      </w:r>
    </w:p>
    <w:p w14:paraId="0222E39A" w14:textId="72F1D441" w:rsidR="00C93808" w:rsidRDefault="096848DB" w:rsidP="00CA7658">
      <w:pPr>
        <w:pStyle w:val="ListParagraph"/>
        <w:numPr>
          <w:ilvl w:val="0"/>
          <w:numId w:val="3"/>
        </w:numPr>
        <w:spacing w:after="0" w:line="257" w:lineRule="auto"/>
        <w:rPr>
          <w:rFonts w:cs="Calibri"/>
        </w:rPr>
      </w:pPr>
      <w:r w:rsidRPr="5D2F7CEB">
        <w:rPr>
          <w:rFonts w:cs="Calibri"/>
        </w:rPr>
        <w:t>Omico</w:t>
      </w:r>
    </w:p>
    <w:p w14:paraId="37460359" w14:textId="06BEED51" w:rsidR="00C93808" w:rsidRDefault="00C93808" w:rsidP="5D2F7CEB">
      <w:pPr>
        <w:spacing w:after="0" w:line="257" w:lineRule="auto"/>
        <w:rPr>
          <w:rFonts w:cs="Calibri"/>
        </w:rPr>
      </w:pPr>
    </w:p>
    <w:p w14:paraId="28ECDF0E" w14:textId="507AC7CF" w:rsidR="00C93808" w:rsidRDefault="096848DB" w:rsidP="3221D15A">
      <w:pPr>
        <w:spacing w:after="160" w:line="257" w:lineRule="auto"/>
        <w:rPr>
          <w:rFonts w:cs="Calibri"/>
        </w:rPr>
      </w:pPr>
      <w:r w:rsidRPr="3221D15A">
        <w:rPr>
          <w:rFonts w:cs="Calibri"/>
        </w:rPr>
        <w:t xml:space="preserve">Consultation input was supportive of public funding for testing for MET overexpression and amplification in patients with locally advanced or metastatic NSCLC to determine eligibility for treatment with PBS subsidised savolitinib in combination with osimertinib. </w:t>
      </w:r>
    </w:p>
    <w:p w14:paraId="26A09198" w14:textId="2818DE9A" w:rsidR="00C93808" w:rsidRDefault="096848DB" w:rsidP="00436D86">
      <w:pPr>
        <w:keepNext/>
        <w:spacing w:after="160" w:line="257" w:lineRule="auto"/>
        <w:rPr>
          <w:rFonts w:cs="Calibri"/>
          <w:b/>
          <w:bCs/>
        </w:rPr>
      </w:pPr>
      <w:r w:rsidRPr="5D2F7CEB">
        <w:rPr>
          <w:rFonts w:cs="Calibri"/>
          <w:b/>
          <w:bCs/>
        </w:rPr>
        <w:lastRenderedPageBreak/>
        <w:t>Consumer Experience</w:t>
      </w:r>
    </w:p>
    <w:p w14:paraId="7C250820" w14:textId="2F2A09D7" w:rsidR="00C93808" w:rsidRDefault="096848DB" w:rsidP="00436D86">
      <w:pPr>
        <w:keepNext/>
        <w:spacing w:after="160" w:line="257" w:lineRule="auto"/>
        <w:rPr>
          <w:rFonts w:cs="Calibri"/>
        </w:rPr>
      </w:pPr>
      <w:r w:rsidRPr="5D2F7CEB">
        <w:rPr>
          <w:rFonts w:cs="Calibri"/>
        </w:rPr>
        <w:t>Consumer and patient advocacy organisations highlighted the significant social, emotional, and financial burdens faced by patients with advanced NSCLC and their families. Out-of-pocket costs for treatment, travel, and medical care can be substantial, and the disease often impacts patients’ ability to work and participate in daily life.</w:t>
      </w:r>
    </w:p>
    <w:p w14:paraId="63E0DE55" w14:textId="2559970E" w:rsidR="00C93808" w:rsidRDefault="096848DB" w:rsidP="00CA7658">
      <w:pPr>
        <w:spacing w:after="160" w:line="257" w:lineRule="auto"/>
        <w:rPr>
          <w:rFonts w:cs="Calibri"/>
        </w:rPr>
      </w:pPr>
      <w:r w:rsidRPr="5D2F7CEB">
        <w:rPr>
          <w:rFonts w:cs="Calibri"/>
        </w:rPr>
        <w:t>There was strong support for public funding of MET testing to enable access to targeted therapies, which are seen as offering hope, improved prognosis, and better quality of life. Equity of access was a key concern, with stakeholders emphasising the need to remove financial barriers and ensure all eligible patients, regardless of location or socioeconomic status, can benefit from advanced diagnostics and treatments.</w:t>
      </w:r>
    </w:p>
    <w:p w14:paraId="7CC18FF7" w14:textId="31EEFB16" w:rsidR="00C93808" w:rsidRDefault="096848DB" w:rsidP="00CA7658">
      <w:pPr>
        <w:spacing w:after="160" w:line="257" w:lineRule="auto"/>
        <w:rPr>
          <w:rFonts w:cs="Calibri"/>
          <w:b/>
          <w:bCs/>
        </w:rPr>
      </w:pPr>
      <w:r w:rsidRPr="5D2F7CEB">
        <w:rPr>
          <w:rFonts w:cs="Calibri"/>
          <w:b/>
          <w:bCs/>
        </w:rPr>
        <w:t>Benefits and Disadvantages</w:t>
      </w:r>
    </w:p>
    <w:p w14:paraId="131BE460" w14:textId="3F7B7F30" w:rsidR="00C93808" w:rsidRDefault="096848DB" w:rsidP="00CA7658">
      <w:pPr>
        <w:spacing w:after="160" w:line="257" w:lineRule="auto"/>
        <w:rPr>
          <w:rFonts w:cs="Calibri"/>
        </w:rPr>
      </w:pPr>
      <w:r w:rsidRPr="5D2F7CEB">
        <w:rPr>
          <w:rFonts w:cs="Calibri"/>
        </w:rPr>
        <w:t>The main benefits of public funding for MET testing included enabling access to targeted therapies that may improve clinical outcomes, extend survival, and enhance quality of life, including by allowing patients to avoid or delay chemotherapy and its associated side effects. Public funding was seen as essential for ensuring equitable access to testing and therapies, regardless of a patient’s financial situation or geographic location.</w:t>
      </w:r>
    </w:p>
    <w:p w14:paraId="6E3379FB" w14:textId="1476676B" w:rsidR="00C93808" w:rsidRDefault="096848DB" w:rsidP="00CA7658">
      <w:pPr>
        <w:spacing w:after="160" w:line="257" w:lineRule="auto"/>
        <w:rPr>
          <w:rFonts w:cs="Calibri"/>
        </w:rPr>
      </w:pPr>
      <w:r w:rsidRPr="5D2F7CEB">
        <w:rPr>
          <w:rFonts w:cs="Calibri"/>
        </w:rPr>
        <w:t xml:space="preserve">The main disadvantage from the consultation input was the proposed tissue biopsy, with RCA noting that by this point patients will have already had a biopsy to determine </w:t>
      </w:r>
      <w:r w:rsidRPr="5D2F7CEB">
        <w:rPr>
          <w:rFonts w:cs="Calibri"/>
          <w:i/>
          <w:iCs/>
        </w:rPr>
        <w:t>EGFR</w:t>
      </w:r>
      <w:r w:rsidRPr="5D2F7CEB">
        <w:rPr>
          <w:rFonts w:cs="Calibri"/>
        </w:rPr>
        <w:t xml:space="preserve"> variant status prior to first line treatment. RCA recommended ensuring that patients are informed and aware of the clinical reasoning for tissue biopsies by their clinicians at first-line treatment, not at the point where resistance starts to develop.</w:t>
      </w:r>
    </w:p>
    <w:p w14:paraId="4A3DF396" w14:textId="260B235D" w:rsidR="00C93808" w:rsidRDefault="096848DB" w:rsidP="00CA7658">
      <w:pPr>
        <w:spacing w:after="160" w:line="257" w:lineRule="auto"/>
        <w:rPr>
          <w:rFonts w:cs="Calibri"/>
          <w:b/>
          <w:bCs/>
        </w:rPr>
      </w:pPr>
      <w:r w:rsidRPr="5D2F7CEB">
        <w:rPr>
          <w:rFonts w:cs="Calibri"/>
          <w:b/>
          <w:bCs/>
        </w:rPr>
        <w:t>Population, Comparator (current management), and Delivery</w:t>
      </w:r>
    </w:p>
    <w:p w14:paraId="372B80B1" w14:textId="33A0D998" w:rsidR="00C93808" w:rsidRDefault="096848DB" w:rsidP="00CA7658">
      <w:pPr>
        <w:spacing w:after="160" w:line="257" w:lineRule="auto"/>
        <w:rPr>
          <w:rFonts w:cs="Calibri"/>
        </w:rPr>
      </w:pPr>
      <w:r w:rsidRPr="5D2F7CEB">
        <w:rPr>
          <w:rFonts w:cs="Calibri"/>
        </w:rPr>
        <w:t xml:space="preserve">Consultation input largely agreed with the proposed population—patients with locally advanced or metastatic NSCLC who have progressed on or after osimertinib. However, TOGA recommended that eligibility be broadened to include patients who have received osimertinib in combination with chemotherapy (not just as monotherapy), as well as patients with other oncogenic driver mutations (such as variants in the </w:t>
      </w:r>
      <w:r w:rsidRPr="5D2F7CEB">
        <w:rPr>
          <w:rFonts w:cs="Calibri"/>
          <w:i/>
          <w:iCs/>
        </w:rPr>
        <w:t>ALK</w:t>
      </w:r>
      <w:r w:rsidRPr="5D2F7CEB">
        <w:rPr>
          <w:rFonts w:cs="Calibri"/>
        </w:rPr>
        <w:t xml:space="preserve">, </w:t>
      </w:r>
      <w:r w:rsidRPr="5D2F7CEB">
        <w:rPr>
          <w:rFonts w:cs="Calibri"/>
          <w:i/>
          <w:iCs/>
        </w:rPr>
        <w:t>ROS1</w:t>
      </w:r>
      <w:r w:rsidRPr="5D2F7CEB">
        <w:rPr>
          <w:rFonts w:cs="Calibri"/>
        </w:rPr>
        <w:t xml:space="preserve">, and </w:t>
      </w:r>
      <w:r w:rsidRPr="5D2F7CEB">
        <w:rPr>
          <w:rFonts w:cs="Calibri"/>
          <w:i/>
          <w:iCs/>
        </w:rPr>
        <w:t xml:space="preserve">KRAS </w:t>
      </w:r>
      <w:r w:rsidRPr="5D2F7CEB">
        <w:rPr>
          <w:rFonts w:cs="Calibri"/>
        </w:rPr>
        <w:t>genes) due to the emerging evidence that MET amplification and overexpression represent important resistance mechanisms in these subgroups as well. TOGA stated that inclusion of these patient groups would help address a significant unmet need in Australia, as similar to those with EGFR-mutated NSCLC who progress after first-line therapy, these patients currently have limited or no effective treatment options beyond chemotherapy.</w:t>
      </w:r>
    </w:p>
    <w:p w14:paraId="2B7F491C" w14:textId="1CE68DAF" w:rsidR="00C93808" w:rsidRDefault="096848DB" w:rsidP="00CA7658">
      <w:pPr>
        <w:spacing w:after="160" w:line="257" w:lineRule="auto"/>
        <w:rPr>
          <w:rFonts w:cs="Calibri"/>
        </w:rPr>
      </w:pPr>
      <w:r w:rsidRPr="5D2F7CEB">
        <w:rPr>
          <w:rFonts w:cs="Calibri"/>
        </w:rPr>
        <w:t>Stakeholders generally agreed that the appropriate comparator is no MET testing, with patients managed by platinum-based doublet chemotherapy, reflecting current standard of care in the absence of targeted testing and therapy.</w:t>
      </w:r>
    </w:p>
    <w:p w14:paraId="319AAC42" w14:textId="2A38B618" w:rsidR="00C93808" w:rsidRDefault="096848DB" w:rsidP="00CA7658">
      <w:pPr>
        <w:spacing w:after="160" w:line="257" w:lineRule="auto"/>
        <w:rPr>
          <w:rFonts w:cs="Calibri"/>
        </w:rPr>
      </w:pPr>
      <w:r w:rsidRPr="5D2F7CEB">
        <w:rPr>
          <w:rFonts w:cs="Calibri"/>
        </w:rPr>
        <w:t xml:space="preserve">Some stakeholders raised concerns about the reliability and appropriateness of different testing methodologies. While the proposed pathway is IHC followed by FISH testing if IHC is negative, several organisations noted that IHC may be unreliable for detecting MET overexpression, and that FISH, although considered a gold standard for gene amplification, may be superseded by NGS in some settings. Specifically, the HGSA advocated for the use of NGS panels, which can assess </w:t>
      </w:r>
      <w:r w:rsidRPr="5D2F7CEB">
        <w:rPr>
          <w:rFonts w:cs="Calibri"/>
          <w:i/>
          <w:iCs/>
        </w:rPr>
        <w:t>MET</w:t>
      </w:r>
      <w:r w:rsidRPr="5D2F7CEB">
        <w:rPr>
          <w:rFonts w:cs="Calibri"/>
        </w:rPr>
        <w:t xml:space="preserve"> amplification alongside other resistance mechanisms, and suggested that new standalone IHC or FISH items may duplicate services already available through established NGS-based workflows. HGSA stated that the current RCPA best practice guidelines for lung cancer biomarker testing recommend the use of multi-gene NGS panels for comprehensive assessment of resistance mutations in NSCLC. Additionally, PTA raised that NGS is most </w:t>
      </w:r>
      <w:r w:rsidRPr="5D2F7CEB">
        <w:rPr>
          <w:rFonts w:cs="Calibri"/>
        </w:rPr>
        <w:lastRenderedPageBreak/>
        <w:t>appropriate in newly diagnosed advanced NSCLC whereas FISH and IHC are preferred in confirmatory and recurrent settings.</w:t>
      </w:r>
    </w:p>
    <w:p w14:paraId="4C49816D" w14:textId="05EE7DB9" w:rsidR="00C93808" w:rsidRDefault="6FF41D0F" w:rsidP="00CA7658">
      <w:pPr>
        <w:spacing w:after="160" w:line="257" w:lineRule="auto"/>
        <w:rPr>
          <w:rFonts w:cs="Calibri"/>
        </w:rPr>
      </w:pPr>
      <w:r w:rsidRPr="0F496FCA">
        <w:rPr>
          <w:rFonts w:cs="Calibri"/>
        </w:rPr>
        <w:t xml:space="preserve">PTA also stated that NGS copy number alterations (CNA) is a potential alternative methodology, however, reiterate the significant amount of time and resources </w:t>
      </w:r>
      <w:r w:rsidR="3A4A3FB5" w:rsidRPr="0F496FCA">
        <w:rPr>
          <w:rFonts w:cs="Calibri"/>
        </w:rPr>
        <w:t xml:space="preserve">that </w:t>
      </w:r>
      <w:r w:rsidRPr="0F496FCA">
        <w:rPr>
          <w:rFonts w:cs="Calibri"/>
        </w:rPr>
        <w:t xml:space="preserve">would be needed to be invested in determining local validation, clear cut-offs, and lab specific validation processes including appropriate external quality assurance (EQA). Without this infrastructure, they believe that FISH will remain the orthogonal standard. </w:t>
      </w:r>
    </w:p>
    <w:p w14:paraId="3B572019" w14:textId="2981023B" w:rsidR="00C93808" w:rsidRDefault="096848DB" w:rsidP="00CA7658">
      <w:pPr>
        <w:spacing w:after="160" w:line="257" w:lineRule="auto"/>
        <w:rPr>
          <w:rFonts w:cs="Calibri"/>
        </w:rPr>
      </w:pPr>
      <w:r w:rsidRPr="5D2F7CEB">
        <w:rPr>
          <w:rFonts w:cs="Calibri"/>
        </w:rPr>
        <w:t>Equity of access to tissue biopsy and testing, especially for patients in rural and remote areas, was also noted as a key consideration for implementation.</w:t>
      </w:r>
    </w:p>
    <w:p w14:paraId="3C508923" w14:textId="286E048F" w:rsidR="00C93808" w:rsidRDefault="096848DB" w:rsidP="00CA7658">
      <w:pPr>
        <w:spacing w:after="160" w:line="257" w:lineRule="auto"/>
        <w:rPr>
          <w:rFonts w:cs="Calibri"/>
          <w:b/>
          <w:bCs/>
        </w:rPr>
      </w:pPr>
      <w:r w:rsidRPr="5D2F7CEB">
        <w:rPr>
          <w:rFonts w:cs="Calibri"/>
          <w:b/>
          <w:bCs/>
        </w:rPr>
        <w:t>MBS Item Descriptor and Fee</w:t>
      </w:r>
    </w:p>
    <w:p w14:paraId="4451E28D" w14:textId="2F0EBA4A" w:rsidR="00C93808" w:rsidRDefault="7AAC6164" w:rsidP="00CA7658">
      <w:pPr>
        <w:spacing w:after="160" w:line="257" w:lineRule="auto"/>
        <w:rPr>
          <w:rFonts w:cs="Calibri"/>
          <w:color w:val="000000" w:themeColor="text1"/>
        </w:rPr>
      </w:pPr>
      <w:r w:rsidRPr="0F11A280">
        <w:rPr>
          <w:rFonts w:cs="Calibri"/>
          <w:color w:val="000000" w:themeColor="text1"/>
        </w:rPr>
        <w:t>The consultation input ranged from agreeing to expressing concerns with the proposed service descriptor, with the HGSA disagreeing with the creation of MBS items specifying IHC and FISH methods. Most feedback supported the intent of the proposed MBS items for MET IHC and FISH testing, recognising their alignment with the clinical need for targeted therapy eligibility. There were also calls for clear and consistent definitions in the item descriptors to avoid confusion regarding eligibility criteria and testing thresholds for MET positivity.</w:t>
      </w:r>
    </w:p>
    <w:p w14:paraId="42F71FD1" w14:textId="79F5C2DF" w:rsidR="00C93808" w:rsidRDefault="096848DB" w:rsidP="00CA7658">
      <w:pPr>
        <w:spacing w:after="160" w:line="257" w:lineRule="auto"/>
        <w:rPr>
          <w:rFonts w:cs="Calibri"/>
          <w:color w:val="000000" w:themeColor="text1"/>
        </w:rPr>
      </w:pPr>
      <w:r w:rsidRPr="5D2F7CEB">
        <w:rPr>
          <w:rFonts w:cs="Calibri"/>
          <w:color w:val="000000" w:themeColor="text1"/>
        </w:rPr>
        <w:t>Regarding the proposed fee, PPA raised concerns that the proposed IHC fee ($74.50) may be too low to cover the costs of providing the service, given the complexity and quality assurance requirements.</w:t>
      </w:r>
    </w:p>
    <w:p w14:paraId="7781ED1A" w14:textId="4BF9345F" w:rsidR="00C93808" w:rsidRDefault="096848DB" w:rsidP="00CA7658">
      <w:pPr>
        <w:spacing w:after="160" w:line="257" w:lineRule="auto"/>
        <w:rPr>
          <w:rFonts w:cs="Calibri"/>
          <w:b/>
          <w:bCs/>
        </w:rPr>
      </w:pPr>
      <w:r w:rsidRPr="5D2F7CEB">
        <w:rPr>
          <w:rFonts w:cs="Calibri"/>
          <w:b/>
          <w:bCs/>
        </w:rPr>
        <w:t xml:space="preserve">Additional Comments </w:t>
      </w:r>
    </w:p>
    <w:p w14:paraId="03AC246D" w14:textId="57ADBD55" w:rsidR="00C93808" w:rsidRDefault="096848DB" w:rsidP="00CA7658">
      <w:pPr>
        <w:spacing w:after="160" w:line="257" w:lineRule="auto"/>
        <w:rPr>
          <w:rFonts w:cs="Calibri"/>
        </w:rPr>
      </w:pPr>
      <w:r w:rsidRPr="7DCE83A2">
        <w:rPr>
          <w:rFonts w:cs="Calibri"/>
        </w:rPr>
        <w:t xml:space="preserve">The importance of ongoing review of testing methodologies as new evidence and technologies emerged was highlighted, particularly less invasive (than tissue biopsy) techniques of determining MET protein overexpression. </w:t>
      </w:r>
    </w:p>
    <w:p w14:paraId="78A6D749" w14:textId="779AFE68" w:rsidR="7DCE83A2" w:rsidRDefault="2FDE5548" w:rsidP="12136443">
      <w:pPr>
        <w:spacing w:after="160" w:line="257" w:lineRule="auto"/>
        <w:rPr>
          <w:rFonts w:cs="Calibri"/>
        </w:rPr>
      </w:pPr>
      <w:r w:rsidRPr="038335E8">
        <w:rPr>
          <w:rFonts w:cs="Calibri"/>
          <w:i/>
          <w:iCs/>
          <w:color w:val="000000" w:themeColor="text1"/>
        </w:rPr>
        <w:t>PASC noted that the majority of inputs were supportive of the testing. PASC noted multiple issues had been raised throughout the input including concerns regarding the need for a repeat tissue biopsy, patient population and reliability of the proposed testing methodologies. PASC noted that PTA stated that NGS CNA may be a potential alternative to FISH testing, however</w:t>
      </w:r>
      <w:r w:rsidR="003202D0" w:rsidRPr="038335E8">
        <w:rPr>
          <w:rFonts w:cs="Calibri"/>
          <w:i/>
          <w:iCs/>
          <w:color w:val="000000" w:themeColor="text1"/>
        </w:rPr>
        <w:t xml:space="preserve"> stated that IHC and Fish testing was </w:t>
      </w:r>
      <w:r w:rsidR="00ED0D83" w:rsidRPr="038335E8">
        <w:rPr>
          <w:rFonts w:cs="Calibri"/>
          <w:i/>
          <w:iCs/>
          <w:color w:val="000000" w:themeColor="text1"/>
        </w:rPr>
        <w:t>the preferred option for assessing protein overexpression</w:t>
      </w:r>
      <w:r w:rsidR="00FE465E" w:rsidRPr="038335E8">
        <w:rPr>
          <w:rFonts w:cs="Calibri"/>
          <w:i/>
          <w:iCs/>
          <w:color w:val="000000" w:themeColor="text1"/>
        </w:rPr>
        <w:t>.</w:t>
      </w:r>
      <w:r w:rsidRPr="038335E8">
        <w:rPr>
          <w:rFonts w:cs="Calibri"/>
          <w:i/>
          <w:iCs/>
          <w:color w:val="000000" w:themeColor="text1"/>
        </w:rPr>
        <w:t xml:space="preserve"> </w:t>
      </w:r>
      <w:r w:rsidR="00FE465E" w:rsidRPr="038335E8">
        <w:rPr>
          <w:rFonts w:cs="Calibri"/>
          <w:i/>
          <w:iCs/>
          <w:color w:val="000000" w:themeColor="text1"/>
        </w:rPr>
        <w:t>A</w:t>
      </w:r>
      <w:r w:rsidRPr="038335E8">
        <w:rPr>
          <w:rFonts w:cs="Calibri"/>
          <w:i/>
          <w:iCs/>
          <w:color w:val="000000" w:themeColor="text1"/>
        </w:rPr>
        <w:t>s discussed in the Intervention section, PASC did not consider NGS to be a potential alternative. PASC also noted a number of organisations had commented on the potential fees of the proposed items. PASC considered this input during discussion around the potential fee for the items, and this is reflected in the Proposal for public funding section.</w:t>
      </w:r>
    </w:p>
    <w:p w14:paraId="4E68667F" w14:textId="77777777" w:rsidR="00D37A3F" w:rsidRPr="00D37A3F" w:rsidRDefault="00D37A3F" w:rsidP="00713728">
      <w:pPr>
        <w:pStyle w:val="Heading2"/>
      </w:pPr>
      <w:r w:rsidRPr="00D37A3F">
        <w:t>Next steps</w:t>
      </w:r>
    </w:p>
    <w:p w14:paraId="61B5D64F" w14:textId="396AC0BE" w:rsidR="00C93808" w:rsidRDefault="00517377" w:rsidP="4228E597">
      <w:pPr>
        <w:rPr>
          <w:rFonts w:asciiTheme="minorHAnsi" w:hAnsiTheme="minorHAnsi" w:cstheme="minorBidi"/>
          <w:i/>
          <w:iCs/>
        </w:rPr>
      </w:pPr>
      <w:r w:rsidRPr="4228E597">
        <w:rPr>
          <w:rFonts w:asciiTheme="minorHAnsi" w:hAnsiTheme="minorHAnsi" w:cstheme="minorBidi"/>
          <w:i/>
          <w:iCs/>
        </w:rPr>
        <w:t>The</w:t>
      </w:r>
      <w:r w:rsidR="00EB7CAD">
        <w:rPr>
          <w:rFonts w:asciiTheme="minorHAnsi" w:hAnsiTheme="minorHAnsi" w:cstheme="minorBidi"/>
          <w:i/>
          <w:iCs/>
        </w:rPr>
        <w:t xml:space="preserve"> </w:t>
      </w:r>
      <w:r w:rsidRPr="4228E597">
        <w:rPr>
          <w:rFonts w:asciiTheme="minorHAnsi" w:hAnsiTheme="minorHAnsi" w:cstheme="minorBidi"/>
          <w:i/>
          <w:iCs/>
        </w:rPr>
        <w:t>results from</w:t>
      </w:r>
      <w:r w:rsidR="4916E207" w:rsidRPr="4228E597">
        <w:rPr>
          <w:rFonts w:asciiTheme="minorHAnsi" w:hAnsiTheme="minorHAnsi" w:cstheme="minorBidi"/>
          <w:i/>
          <w:iCs/>
        </w:rPr>
        <w:t xml:space="preserve"> the</w:t>
      </w:r>
      <w:r w:rsidRPr="4228E597">
        <w:rPr>
          <w:rFonts w:asciiTheme="minorHAnsi" w:hAnsiTheme="minorHAnsi" w:cstheme="minorBidi"/>
          <w:i/>
          <w:iCs/>
        </w:rPr>
        <w:t xml:space="preserve"> SAFFRON </w:t>
      </w:r>
      <w:r w:rsidR="3C4C062C" w:rsidRPr="4228E597">
        <w:rPr>
          <w:rFonts w:asciiTheme="minorHAnsi" w:hAnsiTheme="minorHAnsi" w:cstheme="minorBidi"/>
          <w:i/>
          <w:iCs/>
        </w:rPr>
        <w:t xml:space="preserve">trial </w:t>
      </w:r>
      <w:r w:rsidR="3511A115" w:rsidRPr="4228E597">
        <w:rPr>
          <w:rFonts w:asciiTheme="minorHAnsi" w:hAnsiTheme="minorHAnsi" w:cstheme="minorBidi"/>
          <w:i/>
          <w:iCs/>
        </w:rPr>
        <w:t>are pending</w:t>
      </w:r>
      <w:r w:rsidRPr="4228E597">
        <w:rPr>
          <w:rFonts w:asciiTheme="minorHAnsi" w:hAnsiTheme="minorHAnsi" w:cstheme="minorBidi"/>
          <w:i/>
          <w:iCs/>
        </w:rPr>
        <w:t>, which</w:t>
      </w:r>
      <w:r w:rsidR="00EB7CAD">
        <w:rPr>
          <w:rFonts w:asciiTheme="minorHAnsi" w:hAnsiTheme="minorHAnsi" w:cstheme="minorBidi"/>
          <w:i/>
          <w:iCs/>
        </w:rPr>
        <w:t xml:space="preserve"> will</w:t>
      </w:r>
      <w:r w:rsidRPr="4228E597">
        <w:rPr>
          <w:rFonts w:asciiTheme="minorHAnsi" w:hAnsiTheme="minorHAnsi" w:cstheme="minorBidi"/>
          <w:i/>
          <w:iCs/>
        </w:rPr>
        <w:t xml:space="preserve"> inform the timeline for the ADAR submission</w:t>
      </w:r>
      <w:r w:rsidR="00EB7CAD">
        <w:rPr>
          <w:rFonts w:asciiTheme="minorHAnsi" w:hAnsiTheme="minorHAnsi" w:cstheme="minorBidi"/>
          <w:i/>
          <w:iCs/>
        </w:rPr>
        <w:t>.</w:t>
      </w:r>
    </w:p>
    <w:p w14:paraId="18CEEDB3" w14:textId="77777777" w:rsidR="00EC1330" w:rsidRDefault="00EC1330" w:rsidP="00EC1330">
      <w:pPr>
        <w:pStyle w:val="Heading2"/>
      </w:pPr>
      <w:r>
        <w:t>Applicant Comments on Ratified PICO</w:t>
      </w:r>
    </w:p>
    <w:p w14:paraId="6C3F3A76" w14:textId="2592921F" w:rsidR="00EC1330" w:rsidRPr="00EC1330" w:rsidRDefault="00EB7CAD" w:rsidP="00EC1330">
      <w:pPr>
        <w:rPr>
          <w:color w:val="007BB8"/>
        </w:rPr>
      </w:pPr>
      <w:r w:rsidRPr="00A05DD8">
        <w:t xml:space="preserve">The results from SAFFRON </w:t>
      </w:r>
      <w:r>
        <w:t>are</w:t>
      </w:r>
      <w:r w:rsidRPr="00A05DD8">
        <w:t xml:space="preserve"> expected in Q3 2026.</w:t>
      </w:r>
    </w:p>
    <w:p w14:paraId="1AB7D0B8" w14:textId="77777777" w:rsidR="00EC1330" w:rsidRPr="00EB7CAD" w:rsidRDefault="00EC1330" w:rsidP="00C93808"/>
    <w:p w14:paraId="0FC07FC6" w14:textId="77777777" w:rsidR="00ED3799" w:rsidRDefault="00ED3799">
      <w:pPr>
        <w:spacing w:after="160" w:line="259" w:lineRule="auto"/>
        <w:rPr>
          <w:rFonts w:ascii="Franklin Gothic Medium" w:eastAsiaTheme="majorEastAsia" w:hAnsi="Franklin Gothic Medium" w:cstheme="majorBidi"/>
          <w:color w:val="000000" w:themeColor="text1"/>
          <w:sz w:val="32"/>
          <w:szCs w:val="26"/>
        </w:rPr>
      </w:pPr>
      <w:r>
        <w:br w:type="page"/>
      </w:r>
    </w:p>
    <w:p w14:paraId="73A2A9C9" w14:textId="0F4CC8D0" w:rsidR="006478E7" w:rsidRDefault="00A33126" w:rsidP="00713728">
      <w:pPr>
        <w:pStyle w:val="Heading2"/>
      </w:pPr>
      <w:r w:rsidRPr="00A33126">
        <w:lastRenderedPageBreak/>
        <w:t>References</w:t>
      </w:r>
    </w:p>
    <w:p w14:paraId="33775B11" w14:textId="77777777" w:rsidR="00394A26" w:rsidRPr="00394A26" w:rsidRDefault="00356D8A" w:rsidP="00B54498">
      <w:pPr>
        <w:pStyle w:val="EndNoteBibliography"/>
        <w:ind w:left="720" w:hanging="720"/>
      </w:pPr>
      <w:r>
        <w:fldChar w:fldCharType="begin"/>
      </w:r>
      <w:r>
        <w:instrText xml:space="preserve"> ADDIN EN.REFLIST </w:instrText>
      </w:r>
      <w:r>
        <w:fldChar w:fldCharType="separate"/>
      </w:r>
      <w:bookmarkStart w:id="19" w:name="_ENREF_1"/>
      <w:r w:rsidR="00394A26" w:rsidRPr="00394A26">
        <w:t xml:space="preserve">Ahn, M. j, F. De Marinis, L. Bonanno, B. C. Cho, T. M. Kim, S. Cheng, S. Novello, C. Proto, S. W. Kim, J. S. Lee, G. Metro, J. C. Yang, W. Xu, R. Hartmaier, A. Telaranta-Keerie, L. Poole, and L. Sequist. 2022. 'EP08.02-140 MET Biomarker-based Preliminary Efficacy Analysis in SAVANNAH: savolitinib+osimertinib in EGFRm NSCLC Post-Osimertinib', </w:t>
      </w:r>
      <w:r w:rsidR="00394A26" w:rsidRPr="00394A26">
        <w:rPr>
          <w:i/>
        </w:rPr>
        <w:t>Journal of Thoracic Oncology</w:t>
      </w:r>
      <w:r w:rsidR="00394A26" w:rsidRPr="00394A26">
        <w:t>, 17: S469–S70.</w:t>
      </w:r>
      <w:bookmarkEnd w:id="19"/>
    </w:p>
    <w:p w14:paraId="4C6F57C2" w14:textId="77777777" w:rsidR="00394A26" w:rsidRPr="00394A26" w:rsidRDefault="00394A26" w:rsidP="00B54498">
      <w:pPr>
        <w:pStyle w:val="EndNoteBibliography"/>
        <w:ind w:left="720" w:hanging="720"/>
      </w:pPr>
      <w:bookmarkStart w:id="20" w:name="_ENREF_2"/>
      <w:r w:rsidRPr="00394A26">
        <w:t xml:space="preserve">Ahn, M. J., B. C. Cho, X. Ou, A. Walding, A. W. Dymond, S. Ren, M. Cantarini, and P. A. Jänne. 2022. 'Osimertinib Plus Durvalumab in Patients With EGFR-Mutated, Advanced NSCLC: A Phase 1b, Open-Label, Multicenter Trial', </w:t>
      </w:r>
      <w:r w:rsidRPr="00394A26">
        <w:rPr>
          <w:i/>
        </w:rPr>
        <w:t>J Thorac Oncol</w:t>
      </w:r>
      <w:r w:rsidRPr="00394A26">
        <w:t>, 17: 718–23.</w:t>
      </w:r>
      <w:bookmarkEnd w:id="20"/>
    </w:p>
    <w:p w14:paraId="08C1DD2C" w14:textId="77777777" w:rsidR="00394A26" w:rsidRPr="00394A26" w:rsidRDefault="00394A26" w:rsidP="00B54498">
      <w:pPr>
        <w:pStyle w:val="EndNoteBibliography"/>
        <w:ind w:left="720" w:hanging="720"/>
      </w:pPr>
      <w:bookmarkStart w:id="21" w:name="_ENREF_3"/>
      <w:r w:rsidRPr="00394A26">
        <w:t xml:space="preserve">Arriola, Edurne, David Casadevall, Javier Gimeno, Sergi Clave, Alvaro Taus, Marta Lorenzo, Silvia Menendez, Joan Albanell, Blanca Espinet, and Marta Salido. 2014. 'Met heterogeneity evaluation by immunohistochemistry (IHC) and fluorescence in situ hybridization (FISH) in nonsquamous non-small cell lung cancer (nsNSCLC)', </w:t>
      </w:r>
      <w:r w:rsidRPr="00394A26">
        <w:rPr>
          <w:i/>
        </w:rPr>
        <w:t>Journal of Clinical Oncology</w:t>
      </w:r>
      <w:r w:rsidRPr="00394A26">
        <w:t>, 32: 11005–05.</w:t>
      </w:r>
      <w:bookmarkEnd w:id="21"/>
    </w:p>
    <w:p w14:paraId="410605FE" w14:textId="0D443B64" w:rsidR="00394A26" w:rsidRPr="00394A26" w:rsidRDefault="00394A26" w:rsidP="00B54498">
      <w:pPr>
        <w:pStyle w:val="EndNoteBibliography"/>
        <w:ind w:left="720" w:hanging="720"/>
      </w:pPr>
      <w:bookmarkStart w:id="22" w:name="_ENREF_4"/>
      <w:r w:rsidRPr="00394A26">
        <w:t xml:space="preserve">Australian Institute of Health and Welfare. 2025. 'Cancer data in Australia'. </w:t>
      </w:r>
      <w:hyperlink r:id="rId27" w:history="1">
        <w:r w:rsidRPr="00394A26">
          <w:rPr>
            <w:rStyle w:val="Hyperlink"/>
            <w:rFonts w:ascii="Calibri" w:hAnsi="Calibri" w:cs="Calibri"/>
          </w:rPr>
          <w:t>https://www.aihw.gov.au/reports/cancer/cancer-data-in-australia/contents/about</w:t>
        </w:r>
      </w:hyperlink>
      <w:r w:rsidRPr="00394A26">
        <w:t>.</w:t>
      </w:r>
      <w:bookmarkEnd w:id="22"/>
    </w:p>
    <w:p w14:paraId="7EEDB6EF" w14:textId="6C8D5602" w:rsidR="00394A26" w:rsidRPr="00394A26" w:rsidRDefault="00394A26" w:rsidP="00B54498">
      <w:pPr>
        <w:pStyle w:val="EndNoteBibliography"/>
        <w:ind w:left="720" w:hanging="720"/>
      </w:pPr>
      <w:bookmarkStart w:id="23" w:name="_ENREF_5"/>
      <w:r w:rsidRPr="00394A26">
        <w:t xml:space="preserve">Cancer Council Australia. 2022. 'Understanding Lung Cancer'. </w:t>
      </w:r>
      <w:hyperlink r:id="rId28" w:history="1">
        <w:r w:rsidRPr="00394A26">
          <w:rPr>
            <w:rStyle w:val="Hyperlink"/>
            <w:rFonts w:ascii="Calibri" w:hAnsi="Calibri" w:cs="Calibri"/>
          </w:rPr>
          <w:t>https://www.cancer.org.au/cancer-information/types-of-cancer/lung-cancer</w:t>
        </w:r>
      </w:hyperlink>
      <w:r w:rsidRPr="00394A26">
        <w:t>.</w:t>
      </w:r>
      <w:bookmarkEnd w:id="23"/>
    </w:p>
    <w:p w14:paraId="38D723AD" w14:textId="77777777" w:rsidR="00394A26" w:rsidRPr="00394A26" w:rsidRDefault="00394A26" w:rsidP="00B54498">
      <w:pPr>
        <w:pStyle w:val="EndNoteBibliography"/>
        <w:ind w:left="720" w:hanging="720"/>
      </w:pPr>
      <w:bookmarkStart w:id="24" w:name="_ENREF_6"/>
      <w:r w:rsidRPr="00394A26">
        <w:t xml:space="preserve">Coleman, N., L. Hong, J. Zhang, J. Heymach, D. Hong, and X. Le. 2021. 'Beyond epidermal growth factor receptor: MET amplification as a general resistance driver to targeted therapy in oncogene-driven non-small-cell lung cancer', </w:t>
      </w:r>
      <w:r w:rsidRPr="00394A26">
        <w:rPr>
          <w:i/>
        </w:rPr>
        <w:t>ESMO Open</w:t>
      </w:r>
      <w:r w:rsidRPr="00394A26">
        <w:t>, 6: 100319.</w:t>
      </w:r>
      <w:bookmarkEnd w:id="24"/>
    </w:p>
    <w:p w14:paraId="77029466" w14:textId="77777777" w:rsidR="00394A26" w:rsidRPr="00394A26" w:rsidRDefault="00394A26" w:rsidP="00B54498">
      <w:pPr>
        <w:pStyle w:val="EndNoteBibliography"/>
        <w:ind w:left="720" w:hanging="720"/>
      </w:pPr>
      <w:bookmarkStart w:id="25" w:name="_ENREF_7"/>
      <w:r w:rsidRPr="00394A26">
        <w:t xml:space="preserve">Cooper, Wendy A., Benhur Amanuel, Caroline Cooper, Stephen B. Fox, Jon W. A. Graftdyk, Peter Jessup, Sonja Klebe, Wei-Sen Lam, Trishe Y. M. Leong, Zarnie Lwin, Rachel Roberts-Thomson, Benjamin J. Solomon, Rebecca Y. Tay, Rebecca Trowman, Janney L. Wale, and Nick Pavlakis. 2025. 'Molecular testing of lung cancer in Australia: consensus best practice recommendations from the Royal College of Pathologists of Australasia in collaboration with the Thoracic Oncology Group of Australasia', </w:t>
      </w:r>
      <w:r w:rsidRPr="00394A26">
        <w:rPr>
          <w:i/>
        </w:rPr>
        <w:t>Pathology</w:t>
      </w:r>
      <w:r w:rsidRPr="00394A26">
        <w:t>, 57: 425–36.</w:t>
      </w:r>
      <w:bookmarkEnd w:id="25"/>
    </w:p>
    <w:p w14:paraId="4CA71B6E" w14:textId="77777777" w:rsidR="00394A26" w:rsidRPr="00394A26" w:rsidRDefault="00394A26" w:rsidP="00B54498">
      <w:pPr>
        <w:pStyle w:val="EndNoteBibliography"/>
        <w:ind w:left="720" w:hanging="720"/>
      </w:pPr>
      <w:bookmarkStart w:id="26" w:name="_ENREF_8"/>
      <w:r w:rsidRPr="00394A26">
        <w:t xml:space="preserve">de Marinis, F., T. M. Kim, L. Bonanno, S. Cheng, S. W. Kim, M. Tiseo, Q. Chu, C. Proto, A. Sacher, Y. H. Luo, S. Novello, D. Hao, C. Baik, L. Bazhenova, J. S. Lee, B. C. Cho, J. Cadranel, T. B. Diep, G. Metro, P. Narayanan, Y. Yoneshima, J. de Castro Carpeño, C. Baldotto, C. Nyhus, J. C. Yang, L. V. Sequist, B. Levy, R. Hartmaier, I. Igwegbe, L. Poole, W. Xu, and M. J. Ahn. 2025. 'Savolitinib plus osimertinib in epidermal growth factor receptor (EGFR)-mutated advanced non-small cell lung cancer with MET overexpression and/or amplification following disease progression on osimertinib: primary results from the phase II SAVANNAH study', </w:t>
      </w:r>
      <w:r w:rsidRPr="00394A26">
        <w:rPr>
          <w:i/>
        </w:rPr>
        <w:t>Ann Oncol</w:t>
      </w:r>
      <w:r w:rsidRPr="00394A26">
        <w:t>, 36: 920–33.</w:t>
      </w:r>
      <w:bookmarkEnd w:id="26"/>
    </w:p>
    <w:p w14:paraId="7323B960" w14:textId="77777777" w:rsidR="00394A26" w:rsidRPr="00394A26" w:rsidRDefault="00394A26" w:rsidP="00B54498">
      <w:pPr>
        <w:pStyle w:val="EndNoteBibliography"/>
        <w:ind w:left="720" w:hanging="720"/>
      </w:pPr>
      <w:bookmarkStart w:id="27" w:name="_ENREF_9"/>
      <w:r w:rsidRPr="00394A26">
        <w:t xml:space="preserve">Feldt, S. L., and C. M. Bestvina. 2023. 'The Role of MET in Resistance to EGFR Inhibition in NSCLC: A Review of Mechanisms and Treatment Implications', </w:t>
      </w:r>
      <w:r w:rsidRPr="00394A26">
        <w:rPr>
          <w:i/>
        </w:rPr>
        <w:t>Cancers (Basel)</w:t>
      </w:r>
      <w:r w:rsidRPr="00394A26">
        <w:t>, 15.</w:t>
      </w:r>
      <w:bookmarkEnd w:id="27"/>
    </w:p>
    <w:p w14:paraId="48FB6BED" w14:textId="77777777" w:rsidR="00394A26" w:rsidRPr="00394A26" w:rsidRDefault="00394A26" w:rsidP="00B54498">
      <w:pPr>
        <w:pStyle w:val="EndNoteBibliography"/>
        <w:ind w:left="720" w:hanging="720"/>
      </w:pPr>
      <w:bookmarkStart w:id="28" w:name="_ENREF_10"/>
      <w:r w:rsidRPr="00394A26">
        <w:t xml:space="preserve">Fujimoto, Daichi, Hiroaki Akamatsu, Takeshi Morimoto, Kazushige Wakuda, Yuki Sato, Yoshitaka Kawa, Toshihide Yokoyama, Motohiro Tamiya, Ryota Hiraoka, Naoki Shingu, Hideki Ikeda, Akihiro Tamiya, Masaki Kanazu, Eisaku Miyauchi, Satoru Miura, Masaaki Yanai, Makiko Yomota, Ryotaro Morinaga, Takashi Yokoi, Akito Hata, Hidekazu Suzuki, Hirotaka Matsumoto, Shinya Sakata, Naoki Furuya, Yuhei Harutani, Ichiro Nakachi, Ayumu Otsuki, Shinya Uematsu, Satoshi Hara, Keiki Yokoo, Takeya Sugimoto, and Nobuyuki Yamamoto. 2022. 'Histologic transformation of epidermal growth factor receptor&amp;#x2013;mutated lung cancer', </w:t>
      </w:r>
      <w:r w:rsidRPr="00394A26">
        <w:rPr>
          <w:i/>
        </w:rPr>
        <w:t>European Journal of Cancer</w:t>
      </w:r>
      <w:r w:rsidRPr="00394A26">
        <w:t>, 166: 41–50.</w:t>
      </w:r>
      <w:bookmarkEnd w:id="28"/>
    </w:p>
    <w:p w14:paraId="3B7442C0" w14:textId="77777777" w:rsidR="00394A26" w:rsidRPr="00394A26" w:rsidRDefault="00394A26" w:rsidP="00B54498">
      <w:pPr>
        <w:pStyle w:val="EndNoteBibliography"/>
        <w:ind w:left="720" w:hanging="720"/>
      </w:pPr>
      <w:bookmarkStart w:id="29" w:name="_ENREF_11"/>
      <w:r w:rsidRPr="00394A26">
        <w:t xml:space="preserve">Goldman, S. L., M. MacKay, E. Afshinnekoo, A. M. Melnick, S. Wu, and C. E. Mason. 2019. 'The Impact of Heterogeneity on Single-Cell Sequencing', </w:t>
      </w:r>
      <w:r w:rsidRPr="00394A26">
        <w:rPr>
          <w:i/>
        </w:rPr>
        <w:t>Front Genet</w:t>
      </w:r>
      <w:r w:rsidRPr="00394A26">
        <w:t>, 10: 8.</w:t>
      </w:r>
      <w:bookmarkEnd w:id="29"/>
    </w:p>
    <w:p w14:paraId="1EDDFEE6" w14:textId="77777777" w:rsidR="00394A26" w:rsidRPr="00394A26" w:rsidRDefault="00394A26" w:rsidP="00B54498">
      <w:pPr>
        <w:pStyle w:val="EndNoteBibliography"/>
        <w:ind w:left="720" w:hanging="720"/>
      </w:pPr>
      <w:bookmarkStart w:id="30" w:name="_ENREF_12"/>
      <w:r w:rsidRPr="00394A26">
        <w:t xml:space="preserve">Gomatou, G., N. Syrigos, and E. Kotteas. 2023. 'Osimertinib Resistance: Molecular Mechanisms and Emerging Treatment Options', </w:t>
      </w:r>
      <w:r w:rsidRPr="00394A26">
        <w:rPr>
          <w:i/>
        </w:rPr>
        <w:t>Cancers (Basel)</w:t>
      </w:r>
      <w:r w:rsidRPr="00394A26">
        <w:t>, 15.</w:t>
      </w:r>
      <w:bookmarkEnd w:id="30"/>
    </w:p>
    <w:p w14:paraId="1A998474" w14:textId="77777777" w:rsidR="00394A26" w:rsidRPr="00394A26" w:rsidRDefault="00394A26" w:rsidP="00B54498">
      <w:pPr>
        <w:pStyle w:val="EndNoteBibliography"/>
        <w:ind w:left="720" w:hanging="720"/>
      </w:pPr>
      <w:bookmarkStart w:id="31" w:name="_ENREF_13"/>
      <w:r w:rsidRPr="00394A26">
        <w:lastRenderedPageBreak/>
        <w:t xml:space="preserve">Guirado, M., E. Fernández Martín, A. Fernández Villar, A. Navarro Martín, and A. Sánchez-Hernández. 2022. 'Clinical impact of delays in the management of lung cancer patients in the last decade: systematic review', </w:t>
      </w:r>
      <w:r w:rsidRPr="00394A26">
        <w:rPr>
          <w:i/>
        </w:rPr>
        <w:t>Clin Transl Oncol</w:t>
      </w:r>
      <w:r w:rsidRPr="00394A26">
        <w:t>, 24: 1549–68.</w:t>
      </w:r>
      <w:bookmarkEnd w:id="31"/>
    </w:p>
    <w:p w14:paraId="5ABAFC60" w14:textId="77777777" w:rsidR="00394A26" w:rsidRPr="00394A26" w:rsidRDefault="00394A26" w:rsidP="00B54498">
      <w:pPr>
        <w:pStyle w:val="EndNoteBibliography"/>
        <w:ind w:left="720" w:hanging="720"/>
      </w:pPr>
      <w:bookmarkStart w:id="32" w:name="_ENREF_14"/>
      <w:r w:rsidRPr="00394A26">
        <w:t xml:space="preserve">Guo, R., L. D. Berry, D. L. Aisner, J. Sheren, T. Boyle, P. A. Bunn, Jr., B. E. Johnson, D. J. Kwiatkowski, A. Drilon, L. M. Sholl, and M. G. Kris. 2019. 'MET IHC Is a Poor Screen for MET Amplification or MET Exon 14 Mutations in Lung Adenocarcinomas: Data from a Tri-Institutional Cohort of the Lung Cancer Mutation Consortium', </w:t>
      </w:r>
      <w:r w:rsidRPr="00394A26">
        <w:rPr>
          <w:i/>
        </w:rPr>
        <w:t>J Thorac Oncol</w:t>
      </w:r>
      <w:r w:rsidRPr="00394A26">
        <w:t>, 14: 1666–71.</w:t>
      </w:r>
      <w:bookmarkEnd w:id="32"/>
    </w:p>
    <w:p w14:paraId="0C61C0B4" w14:textId="77777777" w:rsidR="00394A26" w:rsidRPr="00394A26" w:rsidRDefault="00394A26" w:rsidP="00B54498">
      <w:pPr>
        <w:pStyle w:val="EndNoteBibliography"/>
        <w:ind w:left="720" w:hanging="720"/>
      </w:pPr>
      <w:bookmarkStart w:id="33" w:name="_ENREF_15"/>
      <w:r w:rsidRPr="00394A26">
        <w:t xml:space="preserve">Han, Y., Y. Yu, D. Miao, M. Zhou, J. Zhao, Z. Shao, R. Jin, X. Le, W. Li, and Y. Xia. 2024. 'Targeting MET in NSCLC: An Ever-Expanding Territory', </w:t>
      </w:r>
      <w:r w:rsidRPr="00394A26">
        <w:rPr>
          <w:i/>
        </w:rPr>
        <w:t>JTO Clin Res Rep</w:t>
      </w:r>
      <w:r w:rsidRPr="00394A26">
        <w:t>, 5: 100630.</w:t>
      </w:r>
      <w:bookmarkEnd w:id="33"/>
    </w:p>
    <w:p w14:paraId="4EE955D8" w14:textId="77777777" w:rsidR="00394A26" w:rsidRPr="00394A26" w:rsidRDefault="00394A26" w:rsidP="00B54498">
      <w:pPr>
        <w:pStyle w:val="EndNoteBibliography"/>
        <w:ind w:left="720" w:hanging="720"/>
      </w:pPr>
      <w:bookmarkStart w:id="34" w:name="_ENREF_16"/>
      <w:r w:rsidRPr="00394A26">
        <w:t xml:space="preserve">Hendriks, L. E., K. M. Kerr, J. Menis, T. S. Mok, U. Nestle, A. Passaro, S. Peters, D. Planchard, E. F. Smit, B. J. Solomon, G. Veronesi, and M. Reck. 2023. 'Oncogene-addicted metastatic non-small-cell lung cancer: ESMO Clinical Practice Guideline for diagnosis, treatment and follow-up&lt;sup&gt;&amp;#x2606;&lt;/sup&gt;', </w:t>
      </w:r>
      <w:r w:rsidRPr="00394A26">
        <w:rPr>
          <w:i/>
        </w:rPr>
        <w:t>Annals of Oncology</w:t>
      </w:r>
      <w:r w:rsidRPr="00394A26">
        <w:t>, 34: 339–57.</w:t>
      </w:r>
      <w:bookmarkEnd w:id="34"/>
    </w:p>
    <w:p w14:paraId="6576ACF9" w14:textId="77777777" w:rsidR="00394A26" w:rsidRPr="00394A26" w:rsidRDefault="00394A26" w:rsidP="00B54498">
      <w:pPr>
        <w:pStyle w:val="EndNoteBibliography"/>
        <w:ind w:left="720" w:hanging="720"/>
      </w:pPr>
      <w:bookmarkStart w:id="35" w:name="_ENREF_17"/>
      <w:r w:rsidRPr="00394A26">
        <w:t xml:space="preserve">Imai, Hisao, Kyoichi Kaira, Keita Mori, Mie Kotake, Masumi Mitani, Naoko Kawashima, Takeshi Hisada, and Koichi Minato. 2019. 'Post-progression survival is highly linked to overall survival in patients with non-small-cell lung cancer harboring sensitive EGFR mutations treated with first-line epidermal growth factor receptor-tyrosine kinase inhibitors', </w:t>
      </w:r>
      <w:r w:rsidRPr="00394A26">
        <w:rPr>
          <w:i/>
        </w:rPr>
        <w:t>Thoracic Cancer</w:t>
      </w:r>
      <w:r w:rsidRPr="00394A26">
        <w:t>, 10: 2200–08.</w:t>
      </w:r>
      <w:bookmarkEnd w:id="35"/>
    </w:p>
    <w:p w14:paraId="35CB3835" w14:textId="77777777" w:rsidR="00394A26" w:rsidRPr="00394A26" w:rsidRDefault="00394A26" w:rsidP="00B54498">
      <w:pPr>
        <w:pStyle w:val="EndNoteBibliography"/>
        <w:ind w:left="720" w:hanging="720"/>
      </w:pPr>
      <w:bookmarkStart w:id="36" w:name="_ENREF_18"/>
      <w:r w:rsidRPr="00394A26">
        <w:t xml:space="preserve">John, Alexius, Thanika Ketpueak, Suzanne MacMahon, Marianne Wall, Lina Yuan, Nadza Tokaca, Jaishree Bhosle, Anna Minchom, Michael Davidson, Mary O'Brien, David McMahon, Maria Rodriguez Nevado, and Sanjay Popat. 2024. '7 Concordance of MET amplification detection between FISH and NGS in NSCLC', </w:t>
      </w:r>
      <w:r w:rsidRPr="00394A26">
        <w:rPr>
          <w:i/>
        </w:rPr>
        <w:t>Lung Cancer</w:t>
      </w:r>
      <w:r w:rsidRPr="00394A26">
        <w:t>, 190: 107568.</w:t>
      </w:r>
      <w:bookmarkEnd w:id="36"/>
    </w:p>
    <w:p w14:paraId="0506E1F1" w14:textId="77777777" w:rsidR="00394A26" w:rsidRPr="00394A26" w:rsidRDefault="00394A26" w:rsidP="00B54498">
      <w:pPr>
        <w:pStyle w:val="EndNoteBibliography"/>
        <w:ind w:left="720" w:hanging="720"/>
      </w:pPr>
      <w:bookmarkStart w:id="37" w:name="_ENREF_19"/>
      <w:r w:rsidRPr="00394A26">
        <w:t xml:space="preserve">Kim, R. H., A. Lapuk, J. Harraway, E. Lee, M. Walsh, E. Topkas, V. Jones, J. Burn, T. Baillie, C. Lim, K. Nejad, A. Muljono, E. Gagne, M. K. McConechy, Y. Zein, F. Maclean, A. J. Gill, and A. C. Vargas. 2020. 'Prevalence of the EGFR T790M and other resistance mutations in the Australian population and histopathological correlation in a small subset of cases', </w:t>
      </w:r>
      <w:r w:rsidRPr="00394A26">
        <w:rPr>
          <w:i/>
        </w:rPr>
        <w:t>Pathology</w:t>
      </w:r>
      <w:r w:rsidRPr="00394A26">
        <w:t>, 52: 410–20.</w:t>
      </w:r>
      <w:bookmarkEnd w:id="37"/>
    </w:p>
    <w:p w14:paraId="2ED18AA5" w14:textId="77777777" w:rsidR="00394A26" w:rsidRPr="00394A26" w:rsidRDefault="00394A26" w:rsidP="00B54498">
      <w:pPr>
        <w:pStyle w:val="EndNoteBibliography"/>
        <w:ind w:left="720" w:hanging="720"/>
      </w:pPr>
      <w:bookmarkStart w:id="38" w:name="_ENREF_20"/>
      <w:r w:rsidRPr="00394A26">
        <w:t xml:space="preserve">Kim, Y. H., Y. Song, J. K. Kim, T. M. Kim, H. W. Sim, H. L. Kim, H. Jang, Y. W. Kim, and K. M. Hong. 2019. 'False-negative errors in next-generation sequencing contribute substantially to inconsistency of mutation databases', </w:t>
      </w:r>
      <w:r w:rsidRPr="00394A26">
        <w:rPr>
          <w:i/>
        </w:rPr>
        <w:t>PLoS One</w:t>
      </w:r>
      <w:r w:rsidRPr="00394A26">
        <w:t>, 14: e0222535.</w:t>
      </w:r>
      <w:bookmarkEnd w:id="38"/>
    </w:p>
    <w:p w14:paraId="00174D25" w14:textId="77777777" w:rsidR="00394A26" w:rsidRPr="00394A26" w:rsidRDefault="00394A26" w:rsidP="00B54498">
      <w:pPr>
        <w:pStyle w:val="EndNoteBibliography"/>
        <w:ind w:left="720" w:hanging="720"/>
      </w:pPr>
      <w:bookmarkStart w:id="39" w:name="_ENREF_21"/>
      <w:r w:rsidRPr="00394A26">
        <w:t xml:space="preserve">Kumaki, Y., G. Oda, and S. Ikeda. 2023. 'Targeting MET Amplification: Opportunities and Obstacles in Therapeutic Approaches', </w:t>
      </w:r>
      <w:r w:rsidRPr="00394A26">
        <w:rPr>
          <w:i/>
        </w:rPr>
        <w:t>Cancers (Basel)</w:t>
      </w:r>
      <w:r w:rsidRPr="00394A26">
        <w:t>, 15.</w:t>
      </w:r>
      <w:bookmarkEnd w:id="39"/>
    </w:p>
    <w:p w14:paraId="270C7428" w14:textId="77777777" w:rsidR="00394A26" w:rsidRPr="00394A26" w:rsidRDefault="00394A26" w:rsidP="00B54498">
      <w:pPr>
        <w:pStyle w:val="EndNoteBibliography"/>
        <w:ind w:left="720" w:hanging="720"/>
      </w:pPr>
      <w:bookmarkStart w:id="40" w:name="_ENREF_22"/>
      <w:r w:rsidRPr="00394A26">
        <w:t xml:space="preserve">Lai, G. G. Y., T. H. Lim, J. Lim, P. J. R. Liew, X. L. Kwang, R. Nahar, Z. W. Aung, A. Takano, Y. Y. Lee, D. P. X. Lau, G. S. Tan, S. H. Tan, W. L. Tan, M. K. Ang, C. K. Toh, B. S. Tan, A. Devanand, C. W. Too, A. Gogna, B. H. Ong, T. P. T. Koh, R. Kanesvaran, Q. S. Ng, A. Jain, T. Rajasekaran, J. Yuan, T. K. H. Lim, A. S. T. Lim, A. M. Hillmer, W. T. Lim, N. G. Iyer, W. L. Tam, W. Zhai, E. H. Tan, and D. S. W. Tan. 2019. 'Clonal MET Amplification as a Determinant of Tyrosine Kinase Inhibitor Resistance in Epidermal Growth Factor Receptor-Mutant Non-Small-Cell Lung Cancer', </w:t>
      </w:r>
      <w:r w:rsidRPr="00394A26">
        <w:rPr>
          <w:i/>
        </w:rPr>
        <w:t>J Clin Oncol</w:t>
      </w:r>
      <w:r w:rsidRPr="00394A26">
        <w:t>, 37: 876–84.</w:t>
      </w:r>
      <w:bookmarkEnd w:id="40"/>
    </w:p>
    <w:p w14:paraId="49E1CC09" w14:textId="77777777" w:rsidR="00394A26" w:rsidRPr="00394A26" w:rsidRDefault="00394A26" w:rsidP="00B54498">
      <w:pPr>
        <w:pStyle w:val="EndNoteBibliography"/>
        <w:ind w:left="720" w:hanging="720"/>
      </w:pPr>
      <w:bookmarkStart w:id="41" w:name="_ENREF_23"/>
      <w:r w:rsidRPr="00394A26">
        <w:t xml:space="preserve">Leonetti, A., S. Sharma, R. Minari, P. Perego, E. Giovannetti, and M. Tiseo. 2019. 'Resistance mechanisms to osimertinib in EGFR-mutated non-small cell lung cancer', </w:t>
      </w:r>
      <w:r w:rsidRPr="00394A26">
        <w:rPr>
          <w:i/>
        </w:rPr>
        <w:t>Br J Cancer</w:t>
      </w:r>
      <w:r w:rsidRPr="00394A26">
        <w:t>, 121: 725–37.</w:t>
      </w:r>
      <w:bookmarkEnd w:id="41"/>
    </w:p>
    <w:p w14:paraId="073C94B4" w14:textId="77777777" w:rsidR="00394A26" w:rsidRPr="00394A26" w:rsidRDefault="00394A26" w:rsidP="00B54498">
      <w:pPr>
        <w:pStyle w:val="EndNoteBibliography"/>
        <w:ind w:left="720" w:hanging="720"/>
      </w:pPr>
      <w:bookmarkStart w:id="42" w:name="_ENREF_24"/>
      <w:r w:rsidRPr="00394A26">
        <w:t xml:space="preserve">Lin, X., Q. Zheng, W. Qi, J. Li, Y. Wang, W. Wang, and Z. Liang. 2023. 'P1.22-11 Comparison of NGS and FISH Platforms to Test MET Amplification in Chinese Lung Cancer Patients: A Prospective Study', </w:t>
      </w:r>
      <w:r w:rsidRPr="00394A26">
        <w:rPr>
          <w:i/>
        </w:rPr>
        <w:t>Journal of Thoracic Oncology</w:t>
      </w:r>
      <w:r w:rsidRPr="00394A26">
        <w:t>, 18: S249.</w:t>
      </w:r>
      <w:bookmarkEnd w:id="42"/>
    </w:p>
    <w:p w14:paraId="6CC2603F" w14:textId="77777777" w:rsidR="00394A26" w:rsidRPr="00394A26" w:rsidRDefault="00394A26" w:rsidP="00B54498">
      <w:pPr>
        <w:pStyle w:val="EndNoteBibliography"/>
        <w:ind w:left="720" w:hanging="720"/>
      </w:pPr>
      <w:bookmarkStart w:id="43" w:name="_ENREF_25"/>
      <w:r w:rsidRPr="00394A26">
        <w:t xml:space="preserve">Liu, Shiyi, Tao Xu, Xiaojing Cao, Hecheng Li, and Runsen Jin. 2025. 'Histological transformation in lung cancer: Mechanisms, clinical characteristics, and therapeutic approaches', </w:t>
      </w:r>
      <w:r w:rsidRPr="00394A26">
        <w:rPr>
          <w:i/>
        </w:rPr>
        <w:t>Biochimica et Biophysica Acta (BBA) - Reviews on Cancer</w:t>
      </w:r>
      <w:r w:rsidRPr="00394A26">
        <w:t>, 1880: 189413.</w:t>
      </w:r>
      <w:bookmarkEnd w:id="43"/>
    </w:p>
    <w:p w14:paraId="4C0A9612" w14:textId="77777777" w:rsidR="00394A26" w:rsidRPr="00394A26" w:rsidRDefault="00394A26" w:rsidP="00B54498">
      <w:pPr>
        <w:pStyle w:val="EndNoteBibliography"/>
        <w:ind w:left="720" w:hanging="720"/>
      </w:pPr>
      <w:bookmarkStart w:id="44" w:name="_ENREF_26"/>
      <w:r w:rsidRPr="00394A26">
        <w:t xml:space="preserve">Modi, P., and A. Uppe. 2025. 'Lung Biopsy Techniques and Clinical Significance.' in, </w:t>
      </w:r>
      <w:r w:rsidRPr="00394A26">
        <w:rPr>
          <w:i/>
        </w:rPr>
        <w:t>StatPearls</w:t>
      </w:r>
      <w:r w:rsidRPr="00394A26">
        <w:t xml:space="preserve"> (StatPearls Publishing</w:t>
      </w:r>
    </w:p>
    <w:p w14:paraId="35BF5DFA" w14:textId="77777777" w:rsidR="00394A26" w:rsidRPr="00394A26" w:rsidRDefault="00394A26" w:rsidP="00B54498">
      <w:pPr>
        <w:pStyle w:val="EndNoteBibliography"/>
        <w:ind w:left="720" w:hanging="720"/>
      </w:pPr>
      <w:r w:rsidRPr="00394A26">
        <w:lastRenderedPageBreak/>
        <w:t>Copyright © 2025, StatPearls Publishing LLC.: Treasure Island (FL)).</w:t>
      </w:r>
      <w:bookmarkEnd w:id="44"/>
    </w:p>
    <w:p w14:paraId="5A6ED832" w14:textId="77777777" w:rsidR="00394A26" w:rsidRPr="00394A26" w:rsidRDefault="00394A26" w:rsidP="00B54498">
      <w:pPr>
        <w:pStyle w:val="EndNoteBibliography"/>
        <w:ind w:left="720" w:hanging="720"/>
      </w:pPr>
      <w:bookmarkStart w:id="45" w:name="_ENREF_27"/>
      <w:r w:rsidRPr="00394A26">
        <w:t xml:space="preserve">Morrison, Larry E., Tania M. Larrinaga, Brian D. Kelly, Mark R. Lefever, Rachel C. Beck, and Daniel R. Bauer. 2025. 'Concurrent Viewing of H&amp;E and Multiplex Immunohistochemistry in Clinical Specimens', </w:t>
      </w:r>
      <w:r w:rsidRPr="00394A26">
        <w:rPr>
          <w:i/>
        </w:rPr>
        <w:t>Diagnostics</w:t>
      </w:r>
      <w:r w:rsidRPr="00394A26">
        <w:t>, 15: 164.</w:t>
      </w:r>
      <w:bookmarkEnd w:id="45"/>
    </w:p>
    <w:p w14:paraId="78E31B49" w14:textId="3C51319D" w:rsidR="00394A26" w:rsidRPr="00394A26" w:rsidRDefault="00394A26" w:rsidP="00B54498">
      <w:pPr>
        <w:pStyle w:val="EndNoteBibliography"/>
        <w:ind w:left="720" w:hanging="720"/>
      </w:pPr>
      <w:bookmarkStart w:id="46" w:name="_ENREF_28"/>
      <w:r w:rsidRPr="00394A26">
        <w:t xml:space="preserve">National Comprehensive Cancer Network. 2025. 'Guidelines for Non-Small Cell Lung Cancer'. </w:t>
      </w:r>
      <w:hyperlink r:id="rId29" w:history="1">
        <w:r w:rsidRPr="00394A26">
          <w:rPr>
            <w:rStyle w:val="Hyperlink"/>
            <w:rFonts w:ascii="Calibri" w:hAnsi="Calibri" w:cs="Calibri"/>
          </w:rPr>
          <w:t>https://www.nccn.org/professionals/physician_gls/pdf/nscl.pdf</w:t>
        </w:r>
      </w:hyperlink>
      <w:r w:rsidRPr="00394A26">
        <w:t>.</w:t>
      </w:r>
      <w:bookmarkEnd w:id="46"/>
    </w:p>
    <w:p w14:paraId="689C7C0E" w14:textId="77777777" w:rsidR="00394A26" w:rsidRPr="00394A26" w:rsidRDefault="00394A26" w:rsidP="00B54498">
      <w:pPr>
        <w:pStyle w:val="EndNoteBibliography"/>
        <w:ind w:left="720" w:hanging="720"/>
      </w:pPr>
      <w:bookmarkStart w:id="47" w:name="_ENREF_29"/>
      <w:r w:rsidRPr="00394A26">
        <w:t xml:space="preserve">Ngo, P., D. Karikios, D. Goldsbury, S. Wade, Z. Lwin, B. G. M. Hughes, K. M. Fong, K. Canfell, and M. Weber. 2023. 'Development and Validation of txSim: A Model of Advanced Lung Cancer Treatment in Australia', </w:t>
      </w:r>
      <w:r w:rsidRPr="00394A26">
        <w:rPr>
          <w:i/>
        </w:rPr>
        <w:t>Pharmacoeconomics</w:t>
      </w:r>
      <w:r w:rsidRPr="00394A26">
        <w:t>, 41: 1525–37.</w:t>
      </w:r>
      <w:bookmarkEnd w:id="47"/>
    </w:p>
    <w:p w14:paraId="4DC44602" w14:textId="77777777" w:rsidR="00394A26" w:rsidRPr="00394A26" w:rsidRDefault="00394A26" w:rsidP="00B54498">
      <w:pPr>
        <w:pStyle w:val="EndNoteBibliography"/>
        <w:ind w:left="720" w:hanging="720"/>
      </w:pPr>
      <w:bookmarkStart w:id="48" w:name="_ENREF_30"/>
      <w:r w:rsidRPr="00394A26">
        <w:t xml:space="preserve">Offin, M., J. M. Chan, M. Tenet, H. A. Rizvi, R. Shen, G. J. Riely, N. Rekhtman, Y. Daneshbod, A. Quintanal-Villalonga, A. Penson, M. D. Hellmann, M. E. Arcila, M. Ladanyi, D. Pe'er, M. G. Kris, C. M. Rudin, and H. A. Yu. 2019. 'Concurrent RB1 and TP53 Alterations Define a Subset of EGFR-Mutant Lung Cancers at risk for Histologic Transformation and Inferior Clinical Outcomes', </w:t>
      </w:r>
      <w:r w:rsidRPr="00394A26">
        <w:rPr>
          <w:i/>
        </w:rPr>
        <w:t>J Thorac Oncol</w:t>
      </w:r>
      <w:r w:rsidRPr="00394A26">
        <w:t>, 14: 1784–93.</w:t>
      </w:r>
      <w:bookmarkEnd w:id="48"/>
    </w:p>
    <w:p w14:paraId="752307FF" w14:textId="77777777" w:rsidR="00394A26" w:rsidRPr="00394A26" w:rsidRDefault="00394A26" w:rsidP="00B54498">
      <w:pPr>
        <w:pStyle w:val="EndNoteBibliography"/>
        <w:ind w:left="720" w:hanging="720"/>
      </w:pPr>
      <w:bookmarkStart w:id="49" w:name="_ENREF_31"/>
      <w:r w:rsidRPr="00394A26">
        <w:t xml:space="preserve">Oh, M. S., J. Abascal, A. K. Rennels, R. Salehi-Rad, S. M. Dubinett, and B. Liu. 2025. 'Tumor Heterogeneity and the Immune Response in Non-Small Cell Lung Cancer: Emerging Insights and Implications for Immunotherapy', </w:t>
      </w:r>
      <w:r w:rsidRPr="00394A26">
        <w:rPr>
          <w:i/>
        </w:rPr>
        <w:t>Cancers (Basel)</w:t>
      </w:r>
      <w:r w:rsidRPr="00394A26">
        <w:t>, 17.</w:t>
      </w:r>
      <w:bookmarkEnd w:id="49"/>
    </w:p>
    <w:p w14:paraId="6AD52CA7" w14:textId="77777777" w:rsidR="00394A26" w:rsidRPr="00394A26" w:rsidRDefault="00394A26" w:rsidP="00B54498">
      <w:pPr>
        <w:pStyle w:val="EndNoteBibliography"/>
        <w:ind w:left="720" w:hanging="720"/>
      </w:pPr>
      <w:bookmarkStart w:id="50" w:name="_ENREF_32"/>
      <w:r w:rsidRPr="00394A26">
        <w:t xml:space="preserve">Peng, L., A. Li, S. Liu, H. Sun, M. Zheng, J. Zhou, J. Zhang, X. Zhang, Q. Zhou, W. Zhong, X. Yang, H. Tu, J. Su, H. Yan, L. Gou, H. Gao, and Y. Wu. 2021. 'P85.02 NGS could not Replace FISH Regarding to MET Amplification as an Optimal Biomarker', </w:t>
      </w:r>
      <w:r w:rsidRPr="00394A26">
        <w:rPr>
          <w:i/>
        </w:rPr>
        <w:t>Journal of Thoracic Oncology</w:t>
      </w:r>
      <w:r w:rsidRPr="00394A26">
        <w:t>, 16: S669.</w:t>
      </w:r>
      <w:bookmarkEnd w:id="50"/>
    </w:p>
    <w:p w14:paraId="63383BFA" w14:textId="77777777" w:rsidR="00394A26" w:rsidRPr="00394A26" w:rsidRDefault="00394A26" w:rsidP="00B54498">
      <w:pPr>
        <w:pStyle w:val="EndNoteBibliography"/>
        <w:ind w:left="720" w:hanging="720"/>
      </w:pPr>
      <w:bookmarkStart w:id="51" w:name="_ENREF_33"/>
      <w:r w:rsidRPr="00394A26">
        <w:t xml:space="preserve">Peng, L. X., G. L. Jie, A. N. Li, S. Y. Liu, H. Sun, M. M. Zheng, J. Y. Zhou, J. T. Zhang, X. C. Zhang, Q. Zhou, W. Z. Zhong, J. J. Yang, H. Y. Tu, J. Su, H. H. Yan, and Y. L. Wu. 2021. 'MET amplification identified by next-generation sequencing and its clinical relevance for MET inhibitors', </w:t>
      </w:r>
      <w:r w:rsidRPr="00394A26">
        <w:rPr>
          <w:i/>
        </w:rPr>
        <w:t>Exp Hematol Oncol</w:t>
      </w:r>
      <w:r w:rsidRPr="00394A26">
        <w:t>, 10: 52.</w:t>
      </w:r>
      <w:bookmarkEnd w:id="51"/>
    </w:p>
    <w:p w14:paraId="7D5EA877" w14:textId="77777777" w:rsidR="00394A26" w:rsidRPr="00394A26" w:rsidRDefault="00394A26" w:rsidP="00B54498">
      <w:pPr>
        <w:pStyle w:val="EndNoteBibliography"/>
        <w:ind w:left="720" w:hanging="720"/>
      </w:pPr>
      <w:bookmarkStart w:id="52" w:name="_ENREF_34"/>
      <w:r w:rsidRPr="00394A26">
        <w:t xml:space="preserve">Peters, M. J., J. J. Bowden, P. Carpenter, J. Lewis, and B. Solomon. 2014. 'Outcomes of an Australian testing programme for epidermal growth factor receptor mutations in non-small cell lung cancer', </w:t>
      </w:r>
      <w:r w:rsidRPr="00394A26">
        <w:rPr>
          <w:i/>
        </w:rPr>
        <w:t>Internal Medicine Journal</w:t>
      </w:r>
      <w:r w:rsidRPr="00394A26">
        <w:t>, 44: 575–80.</w:t>
      </w:r>
      <w:bookmarkEnd w:id="52"/>
    </w:p>
    <w:p w14:paraId="5B436C1E" w14:textId="08066316" w:rsidR="00394A26" w:rsidRPr="00394A26" w:rsidRDefault="00394A26" w:rsidP="00B54498">
      <w:pPr>
        <w:pStyle w:val="EndNoteBibliography"/>
        <w:ind w:left="720" w:hanging="720"/>
      </w:pPr>
      <w:bookmarkStart w:id="53" w:name="_ENREF_35"/>
      <w:r w:rsidRPr="00394A26">
        <w:t xml:space="preserve">Pharmaceutical Benefits Advisory Committee. 2019. 'Osimertinib Public Summary Document, July 2019 PBAC Meeting'. </w:t>
      </w:r>
      <w:hyperlink r:id="rId30" w:history="1">
        <w:r w:rsidRPr="00394A26">
          <w:rPr>
            <w:rStyle w:val="Hyperlink"/>
            <w:rFonts w:ascii="Calibri" w:hAnsi="Calibri" w:cs="Calibri"/>
          </w:rPr>
          <w:t>https://www.pbs.gov.au/industry/listing/elements/pbac-meetings/psd/2019-07/files/osimertinib-psd-july-2019.pdf</w:t>
        </w:r>
      </w:hyperlink>
      <w:r w:rsidRPr="00394A26">
        <w:t xml:space="preserve"> </w:t>
      </w:r>
      <w:bookmarkEnd w:id="53"/>
    </w:p>
    <w:p w14:paraId="31D22B0E" w14:textId="77777777" w:rsidR="00394A26" w:rsidRPr="00394A26" w:rsidRDefault="00394A26" w:rsidP="00B54498">
      <w:pPr>
        <w:pStyle w:val="EndNoteBibliography"/>
        <w:ind w:left="720" w:hanging="720"/>
      </w:pPr>
      <w:bookmarkStart w:id="54" w:name="_ENREF_36"/>
      <w:r w:rsidRPr="00394A26">
        <w:t xml:space="preserve">Piper-Vallillo, A. J., L. V. Sequist, and Z. Piotrowska. 2020. 'Emerging Treatment Paradigms for EGFR-Mutant Lung Cancers Progressing on Osimertinib: A Review', </w:t>
      </w:r>
      <w:r w:rsidRPr="00394A26">
        <w:rPr>
          <w:i/>
        </w:rPr>
        <w:t>J Clin Oncol</w:t>
      </w:r>
      <w:r w:rsidRPr="00394A26">
        <w:t>: Jco1903123.</w:t>
      </w:r>
      <w:bookmarkEnd w:id="54"/>
    </w:p>
    <w:p w14:paraId="6EBEB3CD" w14:textId="77777777" w:rsidR="00394A26" w:rsidRPr="00394A26" w:rsidRDefault="00394A26" w:rsidP="00B54498">
      <w:pPr>
        <w:pStyle w:val="EndNoteBibliography"/>
        <w:ind w:left="720" w:hanging="720"/>
      </w:pPr>
      <w:bookmarkStart w:id="55" w:name="_ENREF_37"/>
      <w:r w:rsidRPr="00394A26">
        <w:t xml:space="preserve">Schubart, Christoph, Robert Stöhr, Lars Tögel, Florian Fuchs, Horia Sirbu, Gerhard Seitz, Ruth Seggewiss-Bernhardt, Rumo Leistner, William Sterlacci, Michael Vieth, Christoph Seidl, Michael Mugler, Markus Kapp, Wolfgang Hohenforst-Schmidt, Arndt Hartmann, Florian Haller, and Ramona Erber. 2021. 'MET Amplification in Non-Small Cell Lung Cancer (NSCLC)—A Consecutive Evaluation Using Next-Generation Sequencing (NGS) in a Real-World Setting', </w:t>
      </w:r>
      <w:r w:rsidRPr="00394A26">
        <w:rPr>
          <w:i/>
        </w:rPr>
        <w:t>Cancers</w:t>
      </w:r>
      <w:r w:rsidRPr="00394A26">
        <w:t>, 13: 5023.</w:t>
      </w:r>
      <w:bookmarkEnd w:id="55"/>
    </w:p>
    <w:p w14:paraId="369E0164" w14:textId="77777777" w:rsidR="00394A26" w:rsidRPr="00394A26" w:rsidRDefault="00394A26" w:rsidP="00B54498">
      <w:pPr>
        <w:pStyle w:val="EndNoteBibliography"/>
        <w:ind w:left="720" w:hanging="720"/>
      </w:pPr>
      <w:bookmarkStart w:id="56" w:name="_ENREF_38"/>
      <w:r w:rsidRPr="00394A26">
        <w:t xml:space="preserve">Solomon, J. P., S. R. Yang, N. J. Choudhury, R. N. Ptashkin, N. Eslamdoost, C. J. Falcon, A. Martin, A. Plodkowski, C. Wilhelm, R. Shen, M. Ladanyi, M. Berger, Y. Zhang, A. Drilon, and M. E. Arcila. 2022. 'Bioinformatically Expanded Next-Generation Sequencing Analysis Optimizes Identification of Therapeutically Relevant MET Copy Number Alterations in &gt;50,000 Tumors', </w:t>
      </w:r>
      <w:r w:rsidRPr="00394A26">
        <w:rPr>
          <w:i/>
        </w:rPr>
        <w:t>Clin Cancer Res</w:t>
      </w:r>
      <w:r w:rsidRPr="00394A26">
        <w:t>, 28: 4649–59.</w:t>
      </w:r>
      <w:bookmarkEnd w:id="56"/>
    </w:p>
    <w:p w14:paraId="432DA3AF" w14:textId="77777777" w:rsidR="00394A26" w:rsidRPr="00394A26" w:rsidRDefault="00394A26" w:rsidP="00B54498">
      <w:pPr>
        <w:pStyle w:val="EndNoteBibliography"/>
        <w:ind w:left="720" w:hanging="720"/>
      </w:pPr>
      <w:bookmarkStart w:id="57" w:name="_ENREF_39"/>
      <w:r w:rsidRPr="00394A26">
        <w:t xml:space="preserve">Song, Z., and Y. Zhang. 2016. 'Treatment and prognosis after progression in long-term responders to EGFR-tyrosine kinase inhibitor in advanced non-small cell lung cancer', </w:t>
      </w:r>
      <w:r w:rsidRPr="00394A26">
        <w:rPr>
          <w:i/>
        </w:rPr>
        <w:t>Arch Med Sci</w:t>
      </w:r>
      <w:r w:rsidRPr="00394A26">
        <w:t>, 12: 107–11.</w:t>
      </w:r>
      <w:bookmarkEnd w:id="57"/>
    </w:p>
    <w:p w14:paraId="41A9F64A" w14:textId="77777777" w:rsidR="00394A26" w:rsidRPr="00394A26" w:rsidRDefault="00394A26" w:rsidP="00B54498">
      <w:pPr>
        <w:pStyle w:val="EndNoteBibliography"/>
        <w:ind w:left="720" w:hanging="720"/>
      </w:pPr>
      <w:bookmarkStart w:id="58" w:name="_ENREF_40"/>
      <w:r w:rsidRPr="00394A26">
        <w:t xml:space="preserve">Wang, Y., Y. Zhang, N. Ren, F. Li, L. Lu, X. Zhao, Z. Zhou, M. Gao, and M. Wang. 2024. 'Repeat biopsy versus initial biopsy in terms of complication risk factors and clinical outcomes for patients with non-small </w:t>
      </w:r>
      <w:r w:rsidRPr="00394A26">
        <w:lastRenderedPageBreak/>
        <w:t xml:space="preserve">cell lung cancer: a comparative study of 113 CT-guided needle biopsy of lung lesions', </w:t>
      </w:r>
      <w:r w:rsidRPr="00394A26">
        <w:rPr>
          <w:i/>
        </w:rPr>
        <w:t>Front Oncol</w:t>
      </w:r>
      <w:r w:rsidRPr="00394A26">
        <w:t>, 14: 1367603.</w:t>
      </w:r>
      <w:bookmarkEnd w:id="58"/>
    </w:p>
    <w:p w14:paraId="79BE7701" w14:textId="77777777" w:rsidR="00394A26" w:rsidRPr="00394A26" w:rsidRDefault="00394A26" w:rsidP="00B54498">
      <w:pPr>
        <w:pStyle w:val="EndNoteBibliography"/>
        <w:ind w:left="720" w:hanging="720"/>
      </w:pPr>
      <w:bookmarkStart w:id="59" w:name="_ENREF_41"/>
      <w:r w:rsidRPr="00394A26">
        <w:t xml:space="preserve">Xiang, C., X. Lv, K. Chen, L. Guo, R. Zhao, H. Teng, M. Ye, T. Kuang, T. Hou, C. Liu, H. Du, Z. Zhang, and Y. Han. 2024. 'Unraveling the Significance of MET Focal Amplification in Lung Cancer: Integrative NGS, FISH, and IHC Investigation', </w:t>
      </w:r>
      <w:r w:rsidRPr="00394A26">
        <w:rPr>
          <w:i/>
        </w:rPr>
        <w:t>Mod Pathol</w:t>
      </w:r>
      <w:r w:rsidRPr="00394A26">
        <w:t>, 37: 100451.</w:t>
      </w:r>
      <w:bookmarkEnd w:id="59"/>
    </w:p>
    <w:p w14:paraId="4FAAED00" w14:textId="77777777" w:rsidR="00394A26" w:rsidRPr="00394A26" w:rsidRDefault="00394A26" w:rsidP="00B54498">
      <w:pPr>
        <w:pStyle w:val="EndNoteBibliography"/>
        <w:ind w:left="720" w:hanging="720"/>
      </w:pPr>
      <w:bookmarkStart w:id="60" w:name="_ENREF_42"/>
      <w:r w:rsidRPr="00394A26">
        <w:t xml:space="preserve">Yang, Zane, Navin Niranjan, Tracey Guan, Robert Mason, Bryan Anthony Chan, and Jasotha Sanmugarajah. 2024. 'EGFR mutation testing trends for patients with metastatic, non-squamous non-small cell lung cancer (non-SQ NSCLC) in Queensland, Australia from 2014-2021', </w:t>
      </w:r>
      <w:r w:rsidRPr="00394A26">
        <w:rPr>
          <w:i/>
        </w:rPr>
        <w:t>Journal of Clinical Oncology</w:t>
      </w:r>
      <w:r w:rsidRPr="00394A26">
        <w:t>, 42: e13505–e05.</w:t>
      </w:r>
      <w:bookmarkEnd w:id="60"/>
    </w:p>
    <w:p w14:paraId="10AB4FD9" w14:textId="77777777" w:rsidR="00394A26" w:rsidRPr="00394A26" w:rsidRDefault="00394A26" w:rsidP="00B54498">
      <w:pPr>
        <w:pStyle w:val="EndNoteBibliography"/>
        <w:ind w:left="720" w:hanging="720"/>
      </w:pPr>
      <w:bookmarkStart w:id="61" w:name="_ENREF_43"/>
      <w:r w:rsidRPr="00394A26">
        <w:t xml:space="preserve">Zheng, Q., X. Lin, W. Qi, J. Yin, J. Li, Y. Wang, W. Wang, W. Li, and Z. Liang. 2024. 'NGS and FISH for MET amplification detection in EGFR TKI resistant non-small cell lung cancer (NSCLC) patients: A prospective, multicenter study in China', </w:t>
      </w:r>
      <w:r w:rsidRPr="00394A26">
        <w:rPr>
          <w:i/>
        </w:rPr>
        <w:t>Lung Cancer</w:t>
      </w:r>
      <w:r w:rsidRPr="00394A26">
        <w:t>, 194: 107897.</w:t>
      </w:r>
      <w:bookmarkEnd w:id="61"/>
    </w:p>
    <w:p w14:paraId="746C9F9B" w14:textId="77777777" w:rsidR="00394A26" w:rsidRPr="00394A26" w:rsidRDefault="00394A26" w:rsidP="00B54498">
      <w:pPr>
        <w:pStyle w:val="EndNoteBibliography"/>
        <w:ind w:left="720" w:hanging="720"/>
      </w:pPr>
      <w:bookmarkStart w:id="62" w:name="_ENREF_44"/>
      <w:r w:rsidRPr="00394A26">
        <w:t xml:space="preserve">Zhou, Qing, Hongyun Zhao, Shun Lu, Ying Cheng, Ying Liu, Mingfang Zhao, Zhuang Yu, Chengping Hu, Li Zhang, Fan Yang, Jun Zhao, Renhua Guo, Rui Ma, Yingying Du, Xiaorong Dong, Jiuwei Cui, Daniel S. W. Tan, Myung-Ju Ahn, Masahiro Tsuboi, Si-Yang Maggie Liu, Tony S. Mok, and Yi-Long Wu. 2024. 'Consensus on the lung cancer management after third-generation EGFR-TKI resistance', </w:t>
      </w:r>
      <w:r w:rsidRPr="00394A26">
        <w:rPr>
          <w:i/>
        </w:rPr>
        <w:t>The Lancet Regional Health – Western Pacific</w:t>
      </w:r>
      <w:r w:rsidRPr="00394A26">
        <w:t>, 53.</w:t>
      </w:r>
      <w:bookmarkEnd w:id="62"/>
    </w:p>
    <w:p w14:paraId="3923ED2A" w14:textId="3D515668" w:rsidR="005A0C40" w:rsidRDefault="00356D8A" w:rsidP="00B54498">
      <w:pPr>
        <w:pStyle w:val="Instructionaltext"/>
        <w:spacing w:after="120"/>
      </w:pPr>
      <w:r>
        <w:fldChar w:fldCharType="end"/>
      </w:r>
    </w:p>
    <w:p w14:paraId="7E51E36B" w14:textId="77777777" w:rsidR="00B160C1" w:rsidRPr="00E01349" w:rsidRDefault="00B160C1" w:rsidP="00DD6CE9">
      <w:pPr>
        <w:pStyle w:val="Instructionaltext"/>
      </w:pPr>
    </w:p>
    <w:sectPr w:rsidR="00B160C1" w:rsidRPr="00E01349" w:rsidSect="00EF5A7D">
      <w:endnotePr>
        <w:numFmt w:val="upperRoman"/>
      </w:endnotePr>
      <w:pgSz w:w="11906" w:h="16838"/>
      <w:pgMar w:top="682" w:right="1134" w:bottom="1021"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F4C64" w14:textId="77777777" w:rsidR="005732F9" w:rsidRDefault="005732F9" w:rsidP="0016315C">
      <w:pPr>
        <w:spacing w:after="0" w:line="240" w:lineRule="auto"/>
      </w:pPr>
      <w:r>
        <w:separator/>
      </w:r>
    </w:p>
  </w:endnote>
  <w:endnote w:type="continuationSeparator" w:id="0">
    <w:p w14:paraId="1E22D48E" w14:textId="77777777" w:rsidR="005732F9" w:rsidRDefault="005732F9" w:rsidP="0016315C">
      <w:pPr>
        <w:spacing w:after="0" w:line="240" w:lineRule="auto"/>
      </w:pPr>
      <w:r>
        <w:continuationSeparator/>
      </w:r>
    </w:p>
  </w:endnote>
  <w:endnote w:type="continuationNotice" w:id="1">
    <w:p w14:paraId="0E8B6EB8" w14:textId="77777777" w:rsidR="005732F9" w:rsidRDefault="005732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6B4E878B" w:rsidR="00685355" w:rsidRDefault="00C90732">
    <w:pPr>
      <w:pStyle w:val="Footer"/>
      <w:framePr w:wrap="none" w:vAnchor="text" w:hAnchor="margin" w:xAlign="right" w:y="1"/>
      <w:rPr>
        <w:rStyle w:val="PageNumber"/>
      </w:rPr>
    </w:pPr>
    <w:r>
      <w:rPr>
        <w:noProof/>
      </w:rPr>
      <mc:AlternateContent>
        <mc:Choice Requires="wps">
          <w:drawing>
            <wp:anchor distT="0" distB="0" distL="0" distR="0" simplePos="0" relativeHeight="251675653" behindDoc="0" locked="0" layoutInCell="1" allowOverlap="1" wp14:anchorId="3EB2CF4A" wp14:editId="075A6B47">
              <wp:simplePos x="635" y="635"/>
              <wp:positionH relativeFrom="page">
                <wp:align>center</wp:align>
              </wp:positionH>
              <wp:positionV relativeFrom="page">
                <wp:align>bottom</wp:align>
              </wp:positionV>
              <wp:extent cx="622300" cy="404495"/>
              <wp:effectExtent l="0" t="0" r="6350" b="0"/>
              <wp:wrapNone/>
              <wp:docPr id="1231693973"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EBDC15D" w14:textId="40AFD5D7"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EB2CF4A" id="_x0000_t202" coordsize="21600,21600" o:spt="202" path="m,l,21600r21600,l21600,xe">
              <v:stroke joinstyle="miter"/>
              <v:path gradientshapeok="t" o:connecttype="rect"/>
            </v:shapetype>
            <v:shape id="Text Box 5" o:spid="_x0000_s1028" type="#_x0000_t202" alt="OFFICIAL" style="position:absolute;margin-left:0;margin-top:0;width:49pt;height:31.85pt;z-index:2516756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textbox style="mso-fit-shape-to-text:t" inset="0,0,0,15pt">
                <w:txbxContent>
                  <w:p w14:paraId="2EBDC15D" w14:textId="40AFD5D7"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B5AD0" w14:textId="0108DC07" w:rsidR="000A3BDC" w:rsidRPr="00DD6CE9" w:rsidRDefault="000A3BDC" w:rsidP="00052722">
    <w:pPr>
      <w:spacing w:after="0"/>
      <w:contextualSpacing/>
      <w:jc w:val="center"/>
      <w:rPr>
        <w:sz w:val="18"/>
        <w:szCs w:val="18"/>
      </w:rPr>
    </w:pPr>
  </w:p>
  <w:p w14:paraId="66DA5BFD" w14:textId="307640C2" w:rsidR="000A3BDC" w:rsidRDefault="00A50EA4" w:rsidP="00052722">
    <w:pPr>
      <w:pStyle w:val="Footer"/>
      <w:framePr w:w="331" w:h="526" w:hRule="exact" w:wrap="none" w:vAnchor="text" w:hAnchor="page" w:x="10996" w:y="45"/>
      <w:rPr>
        <w:rStyle w:val="PageNumber"/>
      </w:rPr>
    </w:pPr>
    <w:sdt>
      <w:sdtPr>
        <w:rPr>
          <w:rStyle w:val="PageNumber"/>
        </w:rPr>
        <w:id w:val="-2093382827"/>
        <w:docPartObj>
          <w:docPartGallery w:val="Page Numbers (Bottom of Page)"/>
          <w:docPartUnique/>
        </w:docPartObj>
      </w:sdtPr>
      <w:sdtEndPr>
        <w:rPr>
          <w:rStyle w:val="PageNumber"/>
        </w:rPr>
      </w:sdtEndPr>
      <w:sdtContent>
        <w:r w:rsidR="000A3BDC">
          <w:rPr>
            <w:rStyle w:val="PageNumber"/>
          </w:rPr>
          <w:fldChar w:fldCharType="begin"/>
        </w:r>
        <w:r w:rsidR="000A3BDC">
          <w:rPr>
            <w:rStyle w:val="PageNumber"/>
          </w:rPr>
          <w:instrText xml:space="preserve"> PAGE </w:instrText>
        </w:r>
        <w:r w:rsidR="000A3BDC">
          <w:rPr>
            <w:rStyle w:val="PageNumber"/>
          </w:rPr>
          <w:fldChar w:fldCharType="separate"/>
        </w:r>
        <w:r w:rsidR="000A3BDC">
          <w:rPr>
            <w:rStyle w:val="PageNumber"/>
            <w:noProof/>
          </w:rPr>
          <w:t>1</w:t>
        </w:r>
        <w:r w:rsidR="000A3BDC">
          <w:rPr>
            <w:rStyle w:val="PageNumber"/>
          </w:rPr>
          <w:fldChar w:fldCharType="end"/>
        </w:r>
      </w:sdtContent>
    </w:sdt>
  </w:p>
  <w:p w14:paraId="33649654" w14:textId="09C681E6" w:rsidR="0016315C" w:rsidRPr="00685355" w:rsidRDefault="038335E8" w:rsidP="00BB0FFB">
    <w:pPr>
      <w:jc w:val="center"/>
    </w:pPr>
    <w:r>
      <w:t xml:space="preserve">Ratified PICO Confirmation – </w:t>
    </w:r>
    <w:r w:rsidRPr="00646395">
      <w:t>December 202</w:t>
    </w:r>
    <w:r>
      <w:t>5</w:t>
    </w:r>
    <w:r w:rsidRPr="00646395">
      <w:t xml:space="preserve"> PASC Meeting</w:t>
    </w:r>
    <w:r w:rsidR="00BB0FFB">
      <w:br/>
    </w:r>
    <w:r w:rsidRPr="00A00494">
      <w:t xml:space="preserve">Application 1811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AC788" w14:textId="1E771D79" w:rsidR="00B6793E" w:rsidRDefault="00C90732">
    <w:pPr>
      <w:pStyle w:val="Footer"/>
    </w:pPr>
    <w:r>
      <w:rPr>
        <w:noProof/>
      </w:rPr>
      <mc:AlternateContent>
        <mc:Choice Requires="wps">
          <w:drawing>
            <wp:anchor distT="0" distB="0" distL="0" distR="0" simplePos="0" relativeHeight="251674629" behindDoc="0" locked="0" layoutInCell="1" allowOverlap="1" wp14:anchorId="5AB26E51" wp14:editId="2A52ADBD">
              <wp:simplePos x="635" y="635"/>
              <wp:positionH relativeFrom="page">
                <wp:align>center</wp:align>
              </wp:positionH>
              <wp:positionV relativeFrom="page">
                <wp:align>bottom</wp:align>
              </wp:positionV>
              <wp:extent cx="622300" cy="404495"/>
              <wp:effectExtent l="0" t="0" r="6350" b="0"/>
              <wp:wrapNone/>
              <wp:docPr id="180591415"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DB955D9" w14:textId="3A1F36C1"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B26E51" id="_x0000_t202" coordsize="21600,21600" o:spt="202" path="m,l,21600r21600,l21600,xe">
              <v:stroke joinstyle="miter"/>
              <v:path gradientshapeok="t" o:connecttype="rect"/>
            </v:shapetype>
            <v:shape id="Text Box 4" o:spid="_x0000_s1031" type="#_x0000_t202" alt="OFFICIAL" style="position:absolute;margin-left:0;margin-top:0;width:49pt;height:31.85pt;z-index:25167462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filled="f" stroked="f">
              <v:textbox style="mso-fit-shape-to-text:t" inset="0,0,0,15pt">
                <w:txbxContent>
                  <w:p w14:paraId="2DB955D9" w14:textId="3A1F36C1"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30E287" w14:textId="77777777" w:rsidR="005732F9" w:rsidRDefault="005732F9" w:rsidP="0016315C">
      <w:pPr>
        <w:spacing w:after="0" w:line="240" w:lineRule="auto"/>
      </w:pPr>
      <w:r>
        <w:separator/>
      </w:r>
    </w:p>
  </w:footnote>
  <w:footnote w:type="continuationSeparator" w:id="0">
    <w:p w14:paraId="0CA930D8" w14:textId="77777777" w:rsidR="005732F9" w:rsidRDefault="005732F9" w:rsidP="0016315C">
      <w:pPr>
        <w:spacing w:after="0" w:line="240" w:lineRule="auto"/>
      </w:pPr>
      <w:r>
        <w:continuationSeparator/>
      </w:r>
    </w:p>
  </w:footnote>
  <w:footnote w:type="continuationNotice" w:id="1">
    <w:p w14:paraId="52FB627E" w14:textId="77777777" w:rsidR="005732F9" w:rsidRDefault="005732F9">
      <w:pPr>
        <w:spacing w:after="0" w:line="240" w:lineRule="auto"/>
      </w:pPr>
    </w:p>
  </w:footnote>
  <w:footnote w:id="2">
    <w:p w14:paraId="0111294A" w14:textId="552AA3C4" w:rsidR="006C0F39" w:rsidRDefault="006C0F39">
      <w:pPr>
        <w:pStyle w:val="FootnoteText"/>
      </w:pPr>
      <w:r>
        <w:rPr>
          <w:rStyle w:val="FootnoteReference"/>
        </w:rPr>
        <w:footnoteRef/>
      </w:r>
      <w:r>
        <w:t xml:space="preserve"> </w:t>
      </w:r>
      <w:hyperlink r:id="rId1" w:history="1">
        <w:r w:rsidRPr="00F8468E">
          <w:rPr>
            <w:rStyle w:val="Hyperlink"/>
            <w:rFonts w:ascii="Arial Narrow" w:hAnsi="Arial Narrow" w:cs="Arial"/>
          </w:rPr>
          <w:t>https://www.mbsonline.gov.au/internet/mbsonline/publishing.nsf/Content/0FAE1338D92EA3A3CA258A6F0001701A/$File/FS%20-%20Small%20gene%20panel%20test%20for%20non-small%20cell%20lung%20carcinoma.doc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CD17D" w14:textId="2B7B1132" w:rsidR="00B6793E" w:rsidRDefault="00C90732">
    <w:pPr>
      <w:pStyle w:val="Header"/>
    </w:pPr>
    <w:r>
      <w:rPr>
        <w:noProof/>
      </w:rPr>
      <mc:AlternateContent>
        <mc:Choice Requires="wps">
          <w:drawing>
            <wp:anchor distT="0" distB="0" distL="0" distR="0" simplePos="0" relativeHeight="251672581" behindDoc="0" locked="0" layoutInCell="1" allowOverlap="1" wp14:anchorId="2B4F67B5" wp14:editId="53904401">
              <wp:simplePos x="635" y="635"/>
              <wp:positionH relativeFrom="page">
                <wp:align>center</wp:align>
              </wp:positionH>
              <wp:positionV relativeFrom="page">
                <wp:align>top</wp:align>
              </wp:positionV>
              <wp:extent cx="622300" cy="404495"/>
              <wp:effectExtent l="0" t="0" r="6350" b="14605"/>
              <wp:wrapNone/>
              <wp:docPr id="110266829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FA8FC68" w14:textId="70E81D56"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B4F67B5" id="_x0000_t202" coordsize="21600,21600" o:spt="202" path="m,l,21600r21600,l21600,xe">
              <v:stroke joinstyle="miter"/>
              <v:path gradientshapeok="t" o:connecttype="rect"/>
            </v:shapetype>
            <v:shape id="Text Box 2" o:spid="_x0000_s1026" type="#_x0000_t202" alt="OFFICIAL" style="position:absolute;margin-left:0;margin-top:0;width:49pt;height:31.85pt;z-index:25167258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textbox style="mso-fit-shape-to-text:t" inset="0,15pt,0,0">
                <w:txbxContent>
                  <w:p w14:paraId="5FA8FC68" w14:textId="70E81D56"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570" w:type="dxa"/>
      <w:tblInd w:w="1157" w:type="dxa"/>
      <w:tblLayout w:type="fixed"/>
      <w:tblLook w:val="06A0" w:firstRow="1" w:lastRow="0" w:firstColumn="1" w:lastColumn="0" w:noHBand="1" w:noVBand="1"/>
    </w:tblPr>
    <w:tblGrid>
      <w:gridCol w:w="3190"/>
      <w:gridCol w:w="3190"/>
      <w:gridCol w:w="3190"/>
    </w:tblGrid>
    <w:tr w:rsidR="628F6C62" w14:paraId="30E3AEF3" w14:textId="77777777" w:rsidTr="0098521B">
      <w:trPr>
        <w:trHeight w:val="300"/>
      </w:trPr>
      <w:tc>
        <w:tcPr>
          <w:tcW w:w="3190" w:type="dxa"/>
        </w:tcPr>
        <w:p w14:paraId="49F52A5F" w14:textId="3E457841" w:rsidR="628F6C62" w:rsidRDefault="628F6C62" w:rsidP="0098521B">
          <w:pPr>
            <w:pStyle w:val="Header"/>
            <w:tabs>
              <w:tab w:val="clear" w:pos="4513"/>
              <w:tab w:val="clear" w:pos="9026"/>
              <w:tab w:val="center" w:pos="3790"/>
              <w:tab w:val="right" w:pos="7581"/>
            </w:tabs>
            <w:ind w:left="-96"/>
            <w:jc w:val="center"/>
          </w:pPr>
        </w:p>
      </w:tc>
      <w:tc>
        <w:tcPr>
          <w:tcW w:w="3190" w:type="dxa"/>
        </w:tcPr>
        <w:p w14:paraId="36E67869" w14:textId="1B88D822" w:rsidR="628F6C62" w:rsidRDefault="628F6C62" w:rsidP="009A4FFB">
          <w:pPr>
            <w:pStyle w:val="Header"/>
            <w:tabs>
              <w:tab w:val="clear" w:pos="4513"/>
              <w:tab w:val="clear" w:pos="9026"/>
              <w:tab w:val="center" w:pos="3790"/>
              <w:tab w:val="right" w:pos="7581"/>
            </w:tabs>
            <w:jc w:val="center"/>
          </w:pPr>
        </w:p>
      </w:tc>
      <w:tc>
        <w:tcPr>
          <w:tcW w:w="3190" w:type="dxa"/>
        </w:tcPr>
        <w:p w14:paraId="7D0E02FB" w14:textId="1ED15B37" w:rsidR="628F6C62" w:rsidRDefault="628F6C62" w:rsidP="009A4FFB">
          <w:pPr>
            <w:pStyle w:val="Header"/>
            <w:tabs>
              <w:tab w:val="clear" w:pos="4513"/>
              <w:tab w:val="clear" w:pos="9026"/>
              <w:tab w:val="center" w:pos="3790"/>
              <w:tab w:val="right" w:pos="7581"/>
            </w:tabs>
            <w:ind w:right="-96"/>
            <w:jc w:val="right"/>
          </w:pPr>
        </w:p>
      </w:tc>
    </w:tr>
  </w:tbl>
  <w:p w14:paraId="1C2EB0F3" w14:textId="5B17FEE6" w:rsidR="628F6C62" w:rsidRDefault="628F6C62" w:rsidP="00E0776F">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089EC" w14:textId="0C483081" w:rsidR="00B6793E" w:rsidRDefault="00C90732">
    <w:pPr>
      <w:pStyle w:val="Header"/>
    </w:pPr>
    <w:r>
      <w:rPr>
        <w:noProof/>
      </w:rPr>
      <mc:AlternateContent>
        <mc:Choice Requires="wps">
          <w:drawing>
            <wp:anchor distT="0" distB="0" distL="0" distR="0" simplePos="0" relativeHeight="251671557" behindDoc="0" locked="0" layoutInCell="1" allowOverlap="1" wp14:anchorId="48797544" wp14:editId="303DB9C2">
              <wp:simplePos x="635" y="635"/>
              <wp:positionH relativeFrom="page">
                <wp:align>center</wp:align>
              </wp:positionH>
              <wp:positionV relativeFrom="page">
                <wp:align>top</wp:align>
              </wp:positionV>
              <wp:extent cx="622300" cy="404495"/>
              <wp:effectExtent l="0" t="0" r="6350" b="14605"/>
              <wp:wrapNone/>
              <wp:docPr id="28757048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DAE4EAA" w14:textId="630CB4FC"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797544" id="_x0000_t202" coordsize="21600,21600" o:spt="202" path="m,l,21600r21600,l21600,xe">
              <v:stroke joinstyle="miter"/>
              <v:path gradientshapeok="t" o:connecttype="rect"/>
            </v:shapetype>
            <v:shape id="Text Box 1" o:spid="_x0000_s1030" type="#_x0000_t202" alt="OFFICIAL" style="position:absolute;margin-left:0;margin-top:0;width:49pt;height:31.85pt;z-index:25167155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textbox style="mso-fit-shape-to-text:t" inset="0,15pt,0,0">
                <w:txbxContent>
                  <w:p w14:paraId="3DAE4EAA" w14:textId="630CB4FC" w:rsidR="00C90732" w:rsidRPr="00C90732" w:rsidRDefault="00C90732" w:rsidP="00C90732">
                    <w:pPr>
                      <w:spacing w:after="0"/>
                      <w:rPr>
                        <w:rFonts w:ascii="Aptos" w:eastAsia="Aptos" w:hAnsi="Aptos" w:cs="Aptos"/>
                        <w:noProof/>
                        <w:color w:val="FF0000"/>
                        <w:sz w:val="24"/>
                        <w:szCs w:val="24"/>
                      </w:rPr>
                    </w:pPr>
                    <w:r w:rsidRPr="00C90732">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837CB"/>
    <w:multiLevelType w:val="hybridMultilevel"/>
    <w:tmpl w:val="D6868D58"/>
    <w:lvl w:ilvl="0" w:tplc="CE041826">
      <w:start w:val="1"/>
      <w:numFmt w:val="bullet"/>
      <w:lvlText w:val=""/>
      <w:lvlJc w:val="left"/>
      <w:pPr>
        <w:ind w:left="720" w:hanging="360"/>
      </w:pPr>
      <w:rPr>
        <w:rFonts w:ascii="Symbol" w:hAnsi="Symbol" w:hint="default"/>
      </w:rPr>
    </w:lvl>
    <w:lvl w:ilvl="1" w:tplc="EEDAA8D0">
      <w:start w:val="1"/>
      <w:numFmt w:val="bullet"/>
      <w:lvlText w:val="o"/>
      <w:lvlJc w:val="left"/>
      <w:pPr>
        <w:ind w:left="1440" w:hanging="360"/>
      </w:pPr>
      <w:rPr>
        <w:rFonts w:ascii="Courier New" w:hAnsi="Courier New" w:hint="default"/>
      </w:rPr>
    </w:lvl>
    <w:lvl w:ilvl="2" w:tplc="AA980B6E">
      <w:start w:val="1"/>
      <w:numFmt w:val="bullet"/>
      <w:lvlText w:val=""/>
      <w:lvlJc w:val="left"/>
      <w:pPr>
        <w:ind w:left="2160" w:hanging="360"/>
      </w:pPr>
      <w:rPr>
        <w:rFonts w:ascii="Wingdings" w:hAnsi="Wingdings" w:hint="default"/>
      </w:rPr>
    </w:lvl>
    <w:lvl w:ilvl="3" w:tplc="BCD84652">
      <w:start w:val="1"/>
      <w:numFmt w:val="bullet"/>
      <w:lvlText w:val=""/>
      <w:lvlJc w:val="left"/>
      <w:pPr>
        <w:ind w:left="2880" w:hanging="360"/>
      </w:pPr>
      <w:rPr>
        <w:rFonts w:ascii="Symbol" w:hAnsi="Symbol" w:hint="default"/>
      </w:rPr>
    </w:lvl>
    <w:lvl w:ilvl="4" w:tplc="4F8C04CC">
      <w:start w:val="1"/>
      <w:numFmt w:val="bullet"/>
      <w:lvlText w:val="o"/>
      <w:lvlJc w:val="left"/>
      <w:pPr>
        <w:ind w:left="3600" w:hanging="360"/>
      </w:pPr>
      <w:rPr>
        <w:rFonts w:ascii="Courier New" w:hAnsi="Courier New" w:hint="default"/>
      </w:rPr>
    </w:lvl>
    <w:lvl w:ilvl="5" w:tplc="5D68C56C">
      <w:start w:val="1"/>
      <w:numFmt w:val="bullet"/>
      <w:lvlText w:val=""/>
      <w:lvlJc w:val="left"/>
      <w:pPr>
        <w:ind w:left="4320" w:hanging="360"/>
      </w:pPr>
      <w:rPr>
        <w:rFonts w:ascii="Wingdings" w:hAnsi="Wingdings" w:hint="default"/>
      </w:rPr>
    </w:lvl>
    <w:lvl w:ilvl="6" w:tplc="44562A7C">
      <w:start w:val="1"/>
      <w:numFmt w:val="bullet"/>
      <w:lvlText w:val=""/>
      <w:lvlJc w:val="left"/>
      <w:pPr>
        <w:ind w:left="5040" w:hanging="360"/>
      </w:pPr>
      <w:rPr>
        <w:rFonts w:ascii="Symbol" w:hAnsi="Symbol" w:hint="default"/>
      </w:rPr>
    </w:lvl>
    <w:lvl w:ilvl="7" w:tplc="4AEEF4F2">
      <w:start w:val="1"/>
      <w:numFmt w:val="bullet"/>
      <w:lvlText w:val="o"/>
      <w:lvlJc w:val="left"/>
      <w:pPr>
        <w:ind w:left="5760" w:hanging="360"/>
      </w:pPr>
      <w:rPr>
        <w:rFonts w:ascii="Courier New" w:hAnsi="Courier New" w:hint="default"/>
      </w:rPr>
    </w:lvl>
    <w:lvl w:ilvl="8" w:tplc="9F285898">
      <w:start w:val="1"/>
      <w:numFmt w:val="bullet"/>
      <w:lvlText w:val=""/>
      <w:lvlJc w:val="left"/>
      <w:pPr>
        <w:ind w:left="6480" w:hanging="360"/>
      </w:pPr>
      <w:rPr>
        <w:rFonts w:ascii="Wingdings" w:hAnsi="Wingdings" w:hint="default"/>
      </w:rPr>
    </w:lvl>
  </w:abstractNum>
  <w:abstractNum w:abstractNumId="1" w15:restartNumberingAfterBreak="0">
    <w:nsid w:val="04E15131"/>
    <w:multiLevelType w:val="hybridMultilevel"/>
    <w:tmpl w:val="1DA81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0A77E1"/>
    <w:multiLevelType w:val="hybridMultilevel"/>
    <w:tmpl w:val="920662A6"/>
    <w:lvl w:ilvl="0" w:tplc="5EEE3CC4">
      <w:numFmt w:val="bullet"/>
      <w:lvlText w:val="-"/>
      <w:lvlJc w:val="left"/>
      <w:pPr>
        <w:ind w:left="720" w:hanging="360"/>
      </w:pPr>
      <w:rPr>
        <w:rFonts w:ascii="Calibri" w:eastAsia="Calibri" w:hAnsi="Calibri" w:cs="Calibri"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D06D08"/>
    <w:multiLevelType w:val="hybridMultilevel"/>
    <w:tmpl w:val="E4B233C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BF264E9"/>
    <w:multiLevelType w:val="hybridMultilevel"/>
    <w:tmpl w:val="4E72B90A"/>
    <w:lvl w:ilvl="0" w:tplc="67DE48DA">
      <w:numFmt w:val="bullet"/>
      <w:lvlText w:val="-"/>
      <w:lvlJc w:val="left"/>
      <w:pPr>
        <w:ind w:left="720" w:hanging="360"/>
      </w:pPr>
      <w:rPr>
        <w:rFonts w:ascii="Aptos" w:eastAsiaTheme="minorHAnsi" w:hAnsi="Aptos" w:cstheme="minorBid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5AC6B0"/>
    <w:multiLevelType w:val="hybridMultilevel"/>
    <w:tmpl w:val="F8D0F278"/>
    <w:lvl w:ilvl="0" w:tplc="884896A8">
      <w:start w:val="1"/>
      <w:numFmt w:val="bullet"/>
      <w:lvlText w:val="·"/>
      <w:lvlJc w:val="left"/>
      <w:pPr>
        <w:ind w:left="720" w:hanging="360"/>
      </w:pPr>
      <w:rPr>
        <w:rFonts w:ascii="Symbol" w:hAnsi="Symbol" w:hint="default"/>
      </w:rPr>
    </w:lvl>
    <w:lvl w:ilvl="1" w:tplc="2AD0DEAA">
      <w:start w:val="1"/>
      <w:numFmt w:val="bullet"/>
      <w:lvlText w:val="o"/>
      <w:lvlJc w:val="left"/>
      <w:pPr>
        <w:ind w:left="1440" w:hanging="360"/>
      </w:pPr>
      <w:rPr>
        <w:rFonts w:ascii="Courier New" w:hAnsi="Courier New" w:hint="default"/>
      </w:rPr>
    </w:lvl>
    <w:lvl w:ilvl="2" w:tplc="CCAA3CE8">
      <w:start w:val="1"/>
      <w:numFmt w:val="bullet"/>
      <w:lvlText w:val=""/>
      <w:lvlJc w:val="left"/>
      <w:pPr>
        <w:ind w:left="2160" w:hanging="360"/>
      </w:pPr>
      <w:rPr>
        <w:rFonts w:ascii="Wingdings" w:hAnsi="Wingdings" w:hint="default"/>
      </w:rPr>
    </w:lvl>
    <w:lvl w:ilvl="3" w:tplc="FEB037A2">
      <w:start w:val="1"/>
      <w:numFmt w:val="bullet"/>
      <w:lvlText w:val=""/>
      <w:lvlJc w:val="left"/>
      <w:pPr>
        <w:ind w:left="2880" w:hanging="360"/>
      </w:pPr>
      <w:rPr>
        <w:rFonts w:ascii="Symbol" w:hAnsi="Symbol" w:hint="default"/>
      </w:rPr>
    </w:lvl>
    <w:lvl w:ilvl="4" w:tplc="BF3AA582">
      <w:start w:val="1"/>
      <w:numFmt w:val="bullet"/>
      <w:lvlText w:val="o"/>
      <w:lvlJc w:val="left"/>
      <w:pPr>
        <w:ind w:left="3600" w:hanging="360"/>
      </w:pPr>
      <w:rPr>
        <w:rFonts w:ascii="Courier New" w:hAnsi="Courier New" w:hint="default"/>
      </w:rPr>
    </w:lvl>
    <w:lvl w:ilvl="5" w:tplc="1976090E">
      <w:start w:val="1"/>
      <w:numFmt w:val="bullet"/>
      <w:lvlText w:val=""/>
      <w:lvlJc w:val="left"/>
      <w:pPr>
        <w:ind w:left="4320" w:hanging="360"/>
      </w:pPr>
      <w:rPr>
        <w:rFonts w:ascii="Wingdings" w:hAnsi="Wingdings" w:hint="default"/>
      </w:rPr>
    </w:lvl>
    <w:lvl w:ilvl="6" w:tplc="BFFA77EE">
      <w:start w:val="1"/>
      <w:numFmt w:val="bullet"/>
      <w:lvlText w:val=""/>
      <w:lvlJc w:val="left"/>
      <w:pPr>
        <w:ind w:left="5040" w:hanging="360"/>
      </w:pPr>
      <w:rPr>
        <w:rFonts w:ascii="Symbol" w:hAnsi="Symbol" w:hint="default"/>
      </w:rPr>
    </w:lvl>
    <w:lvl w:ilvl="7" w:tplc="5A6C35E0">
      <w:start w:val="1"/>
      <w:numFmt w:val="bullet"/>
      <w:lvlText w:val="o"/>
      <w:lvlJc w:val="left"/>
      <w:pPr>
        <w:ind w:left="5760" w:hanging="360"/>
      </w:pPr>
      <w:rPr>
        <w:rFonts w:ascii="Courier New" w:hAnsi="Courier New" w:hint="default"/>
      </w:rPr>
    </w:lvl>
    <w:lvl w:ilvl="8" w:tplc="5A5E496E">
      <w:start w:val="1"/>
      <w:numFmt w:val="bullet"/>
      <w:lvlText w:val=""/>
      <w:lvlJc w:val="left"/>
      <w:pPr>
        <w:ind w:left="6480" w:hanging="360"/>
      </w:pPr>
      <w:rPr>
        <w:rFonts w:ascii="Wingdings" w:hAnsi="Wingdings" w:hint="default"/>
      </w:rPr>
    </w:lvl>
  </w:abstractNum>
  <w:abstractNum w:abstractNumId="6" w15:restartNumberingAfterBreak="0">
    <w:nsid w:val="0DEF4CCA"/>
    <w:multiLevelType w:val="hybridMultilevel"/>
    <w:tmpl w:val="2B2CA778"/>
    <w:lvl w:ilvl="0" w:tplc="1584B00E">
      <w:start w:val="1"/>
      <w:numFmt w:val="lowerLetter"/>
      <w:lvlText w:val="%1)"/>
      <w:lvlJc w:val="left"/>
      <w:pPr>
        <w:ind w:left="720" w:hanging="360"/>
      </w:pPr>
    </w:lvl>
    <w:lvl w:ilvl="1" w:tplc="876834A8">
      <w:start w:val="1"/>
      <w:numFmt w:val="lowerLetter"/>
      <w:lvlText w:val="%2)"/>
      <w:lvlJc w:val="left"/>
      <w:pPr>
        <w:ind w:left="720" w:hanging="360"/>
      </w:pPr>
    </w:lvl>
    <w:lvl w:ilvl="2" w:tplc="95F6A510">
      <w:start w:val="1"/>
      <w:numFmt w:val="lowerLetter"/>
      <w:lvlText w:val="%3)"/>
      <w:lvlJc w:val="left"/>
      <w:pPr>
        <w:ind w:left="720" w:hanging="360"/>
      </w:pPr>
    </w:lvl>
    <w:lvl w:ilvl="3" w:tplc="E612C82A">
      <w:start w:val="1"/>
      <w:numFmt w:val="lowerLetter"/>
      <w:lvlText w:val="%4)"/>
      <w:lvlJc w:val="left"/>
      <w:pPr>
        <w:ind w:left="720" w:hanging="360"/>
      </w:pPr>
    </w:lvl>
    <w:lvl w:ilvl="4" w:tplc="6A36010E">
      <w:start w:val="1"/>
      <w:numFmt w:val="lowerLetter"/>
      <w:lvlText w:val="%5)"/>
      <w:lvlJc w:val="left"/>
      <w:pPr>
        <w:ind w:left="720" w:hanging="360"/>
      </w:pPr>
    </w:lvl>
    <w:lvl w:ilvl="5" w:tplc="E6F00872">
      <w:start w:val="1"/>
      <w:numFmt w:val="lowerLetter"/>
      <w:lvlText w:val="%6)"/>
      <w:lvlJc w:val="left"/>
      <w:pPr>
        <w:ind w:left="720" w:hanging="360"/>
      </w:pPr>
    </w:lvl>
    <w:lvl w:ilvl="6" w:tplc="77F8FFF0">
      <w:start w:val="1"/>
      <w:numFmt w:val="lowerLetter"/>
      <w:lvlText w:val="%7)"/>
      <w:lvlJc w:val="left"/>
      <w:pPr>
        <w:ind w:left="720" w:hanging="360"/>
      </w:pPr>
    </w:lvl>
    <w:lvl w:ilvl="7" w:tplc="2A7AE6BA">
      <w:start w:val="1"/>
      <w:numFmt w:val="lowerLetter"/>
      <w:lvlText w:val="%8)"/>
      <w:lvlJc w:val="left"/>
      <w:pPr>
        <w:ind w:left="720" w:hanging="360"/>
      </w:pPr>
    </w:lvl>
    <w:lvl w:ilvl="8" w:tplc="1F4C0520">
      <w:start w:val="1"/>
      <w:numFmt w:val="lowerLetter"/>
      <w:lvlText w:val="%9)"/>
      <w:lvlJc w:val="left"/>
      <w:pPr>
        <w:ind w:left="720" w:hanging="360"/>
      </w:pPr>
    </w:lvl>
  </w:abstractNum>
  <w:abstractNum w:abstractNumId="7" w15:restartNumberingAfterBreak="0">
    <w:nsid w:val="0F0440E7"/>
    <w:multiLevelType w:val="hybridMultilevel"/>
    <w:tmpl w:val="2032A2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2B6333"/>
    <w:multiLevelType w:val="hybridMultilevel"/>
    <w:tmpl w:val="332451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AE3ED8"/>
    <w:multiLevelType w:val="hybridMultilevel"/>
    <w:tmpl w:val="2F2E6BEE"/>
    <w:lvl w:ilvl="0" w:tplc="F9A831AC">
      <w:start w:val="1"/>
      <w:numFmt w:val="lowerLetter"/>
      <w:lvlText w:val="%1)"/>
      <w:lvlJc w:val="left"/>
      <w:pPr>
        <w:ind w:left="1020" w:hanging="360"/>
      </w:pPr>
    </w:lvl>
    <w:lvl w:ilvl="1" w:tplc="1430C2C0">
      <w:start w:val="1"/>
      <w:numFmt w:val="lowerLetter"/>
      <w:lvlText w:val="%2)"/>
      <w:lvlJc w:val="left"/>
      <w:pPr>
        <w:ind w:left="1020" w:hanging="360"/>
      </w:pPr>
    </w:lvl>
    <w:lvl w:ilvl="2" w:tplc="C7464942">
      <w:start w:val="1"/>
      <w:numFmt w:val="lowerLetter"/>
      <w:lvlText w:val="%3)"/>
      <w:lvlJc w:val="left"/>
      <w:pPr>
        <w:ind w:left="1020" w:hanging="360"/>
      </w:pPr>
    </w:lvl>
    <w:lvl w:ilvl="3" w:tplc="E0F01C10">
      <w:start w:val="1"/>
      <w:numFmt w:val="lowerLetter"/>
      <w:lvlText w:val="%4)"/>
      <w:lvlJc w:val="left"/>
      <w:pPr>
        <w:ind w:left="1020" w:hanging="360"/>
      </w:pPr>
    </w:lvl>
    <w:lvl w:ilvl="4" w:tplc="DBE69A96">
      <w:start w:val="1"/>
      <w:numFmt w:val="lowerLetter"/>
      <w:lvlText w:val="%5)"/>
      <w:lvlJc w:val="left"/>
      <w:pPr>
        <w:ind w:left="1020" w:hanging="360"/>
      </w:pPr>
    </w:lvl>
    <w:lvl w:ilvl="5" w:tplc="E7ECF4C0">
      <w:start w:val="1"/>
      <w:numFmt w:val="lowerLetter"/>
      <w:lvlText w:val="%6)"/>
      <w:lvlJc w:val="left"/>
      <w:pPr>
        <w:ind w:left="1020" w:hanging="360"/>
      </w:pPr>
    </w:lvl>
    <w:lvl w:ilvl="6" w:tplc="113A26A2">
      <w:start w:val="1"/>
      <w:numFmt w:val="lowerLetter"/>
      <w:lvlText w:val="%7)"/>
      <w:lvlJc w:val="left"/>
      <w:pPr>
        <w:ind w:left="1020" w:hanging="360"/>
      </w:pPr>
    </w:lvl>
    <w:lvl w:ilvl="7" w:tplc="9BCA2BB8">
      <w:start w:val="1"/>
      <w:numFmt w:val="lowerLetter"/>
      <w:lvlText w:val="%8)"/>
      <w:lvlJc w:val="left"/>
      <w:pPr>
        <w:ind w:left="1020" w:hanging="360"/>
      </w:pPr>
    </w:lvl>
    <w:lvl w:ilvl="8" w:tplc="7584E44C">
      <w:start w:val="1"/>
      <w:numFmt w:val="lowerLetter"/>
      <w:lvlText w:val="%9)"/>
      <w:lvlJc w:val="left"/>
      <w:pPr>
        <w:ind w:left="1020" w:hanging="360"/>
      </w:pPr>
    </w:lvl>
  </w:abstractNum>
  <w:abstractNum w:abstractNumId="10" w15:restartNumberingAfterBreak="0">
    <w:nsid w:val="1434343C"/>
    <w:multiLevelType w:val="hybridMultilevel"/>
    <w:tmpl w:val="D8BAFD02"/>
    <w:lvl w:ilvl="0" w:tplc="56429A5A">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5CE2AB3"/>
    <w:multiLevelType w:val="hybridMultilevel"/>
    <w:tmpl w:val="D08AE02A"/>
    <w:lvl w:ilvl="0" w:tplc="9B522EE8">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9E35C8"/>
    <w:multiLevelType w:val="hybridMultilevel"/>
    <w:tmpl w:val="685A9CD4"/>
    <w:lvl w:ilvl="0" w:tplc="5EAC716A">
      <w:numFmt w:val="bullet"/>
      <w:lvlText w:val="-"/>
      <w:lvlJc w:val="left"/>
      <w:pPr>
        <w:ind w:left="720" w:hanging="360"/>
      </w:pPr>
      <w:rPr>
        <w:rFonts w:ascii="Calibri" w:eastAsia="Calibri" w:hAnsi="Calibri" w:cs="Calibri" w:hint="default"/>
        <w:i/>
        <w:color w:val="2E74B5" w:themeColor="accent1"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975591A"/>
    <w:multiLevelType w:val="hybridMultilevel"/>
    <w:tmpl w:val="E0A0D64A"/>
    <w:lvl w:ilvl="0" w:tplc="6756D5A0">
      <w:start w:val="1"/>
      <w:numFmt w:val="lowerLetter"/>
      <w:lvlText w:val="%1)"/>
      <w:lvlJc w:val="left"/>
      <w:pPr>
        <w:ind w:left="1020" w:hanging="360"/>
      </w:pPr>
    </w:lvl>
    <w:lvl w:ilvl="1" w:tplc="07ACCFEE">
      <w:start w:val="1"/>
      <w:numFmt w:val="lowerLetter"/>
      <w:lvlText w:val="%2)"/>
      <w:lvlJc w:val="left"/>
      <w:pPr>
        <w:ind w:left="1020" w:hanging="360"/>
      </w:pPr>
    </w:lvl>
    <w:lvl w:ilvl="2" w:tplc="63C2935C">
      <w:start w:val="1"/>
      <w:numFmt w:val="lowerLetter"/>
      <w:lvlText w:val="%3)"/>
      <w:lvlJc w:val="left"/>
      <w:pPr>
        <w:ind w:left="1020" w:hanging="360"/>
      </w:pPr>
    </w:lvl>
    <w:lvl w:ilvl="3" w:tplc="B41882EA">
      <w:start w:val="1"/>
      <w:numFmt w:val="lowerLetter"/>
      <w:lvlText w:val="%4)"/>
      <w:lvlJc w:val="left"/>
      <w:pPr>
        <w:ind w:left="1020" w:hanging="360"/>
      </w:pPr>
    </w:lvl>
    <w:lvl w:ilvl="4" w:tplc="BCD6D638">
      <w:start w:val="1"/>
      <w:numFmt w:val="lowerLetter"/>
      <w:lvlText w:val="%5)"/>
      <w:lvlJc w:val="left"/>
      <w:pPr>
        <w:ind w:left="1020" w:hanging="360"/>
      </w:pPr>
    </w:lvl>
    <w:lvl w:ilvl="5" w:tplc="A5F65600">
      <w:start w:val="1"/>
      <w:numFmt w:val="lowerLetter"/>
      <w:lvlText w:val="%6)"/>
      <w:lvlJc w:val="left"/>
      <w:pPr>
        <w:ind w:left="1020" w:hanging="360"/>
      </w:pPr>
    </w:lvl>
    <w:lvl w:ilvl="6" w:tplc="D9FC5B54">
      <w:start w:val="1"/>
      <w:numFmt w:val="lowerLetter"/>
      <w:lvlText w:val="%7)"/>
      <w:lvlJc w:val="left"/>
      <w:pPr>
        <w:ind w:left="1020" w:hanging="360"/>
      </w:pPr>
    </w:lvl>
    <w:lvl w:ilvl="7" w:tplc="F7DC6DBE">
      <w:start w:val="1"/>
      <w:numFmt w:val="lowerLetter"/>
      <w:lvlText w:val="%8)"/>
      <w:lvlJc w:val="left"/>
      <w:pPr>
        <w:ind w:left="1020" w:hanging="360"/>
      </w:pPr>
    </w:lvl>
    <w:lvl w:ilvl="8" w:tplc="B3D8DD40">
      <w:start w:val="1"/>
      <w:numFmt w:val="lowerLetter"/>
      <w:lvlText w:val="%9)"/>
      <w:lvlJc w:val="left"/>
      <w:pPr>
        <w:ind w:left="1020" w:hanging="360"/>
      </w:pPr>
    </w:lvl>
  </w:abstractNum>
  <w:abstractNum w:abstractNumId="14" w15:restartNumberingAfterBreak="0">
    <w:nsid w:val="1D074DBF"/>
    <w:multiLevelType w:val="hybridMultilevel"/>
    <w:tmpl w:val="2CC016FA"/>
    <w:lvl w:ilvl="0" w:tplc="C302A322">
      <w:start w:val="1"/>
      <w:numFmt w:val="bullet"/>
      <w:lvlText w:val=""/>
      <w:lvlJc w:val="left"/>
      <w:pPr>
        <w:ind w:left="720" w:hanging="360"/>
      </w:pPr>
      <w:rPr>
        <w:rFonts w:ascii="Symbol" w:hAnsi="Symbol" w:hint="default"/>
      </w:rPr>
    </w:lvl>
    <w:lvl w:ilvl="1" w:tplc="FFD2DF00">
      <w:start w:val="1"/>
      <w:numFmt w:val="bullet"/>
      <w:lvlText w:val="o"/>
      <w:lvlJc w:val="left"/>
      <w:pPr>
        <w:ind w:left="1440" w:hanging="360"/>
      </w:pPr>
      <w:rPr>
        <w:rFonts w:ascii="Courier New" w:hAnsi="Courier New" w:hint="default"/>
      </w:rPr>
    </w:lvl>
    <w:lvl w:ilvl="2" w:tplc="C23CF1F2">
      <w:start w:val="1"/>
      <w:numFmt w:val="bullet"/>
      <w:lvlText w:val=""/>
      <w:lvlJc w:val="left"/>
      <w:pPr>
        <w:ind w:left="2160" w:hanging="360"/>
      </w:pPr>
      <w:rPr>
        <w:rFonts w:ascii="Wingdings" w:hAnsi="Wingdings" w:hint="default"/>
      </w:rPr>
    </w:lvl>
    <w:lvl w:ilvl="3" w:tplc="9B92E104">
      <w:start w:val="1"/>
      <w:numFmt w:val="bullet"/>
      <w:lvlText w:val=""/>
      <w:lvlJc w:val="left"/>
      <w:pPr>
        <w:ind w:left="2880" w:hanging="360"/>
      </w:pPr>
      <w:rPr>
        <w:rFonts w:ascii="Symbol" w:hAnsi="Symbol" w:hint="default"/>
      </w:rPr>
    </w:lvl>
    <w:lvl w:ilvl="4" w:tplc="F9B2B412">
      <w:start w:val="1"/>
      <w:numFmt w:val="bullet"/>
      <w:lvlText w:val="o"/>
      <w:lvlJc w:val="left"/>
      <w:pPr>
        <w:ind w:left="3600" w:hanging="360"/>
      </w:pPr>
      <w:rPr>
        <w:rFonts w:ascii="Courier New" w:hAnsi="Courier New" w:hint="default"/>
      </w:rPr>
    </w:lvl>
    <w:lvl w:ilvl="5" w:tplc="C046DD2E">
      <w:start w:val="1"/>
      <w:numFmt w:val="bullet"/>
      <w:lvlText w:val=""/>
      <w:lvlJc w:val="left"/>
      <w:pPr>
        <w:ind w:left="4320" w:hanging="360"/>
      </w:pPr>
      <w:rPr>
        <w:rFonts w:ascii="Wingdings" w:hAnsi="Wingdings" w:hint="default"/>
      </w:rPr>
    </w:lvl>
    <w:lvl w:ilvl="6" w:tplc="C5F835DC">
      <w:start w:val="1"/>
      <w:numFmt w:val="bullet"/>
      <w:lvlText w:val=""/>
      <w:lvlJc w:val="left"/>
      <w:pPr>
        <w:ind w:left="5040" w:hanging="360"/>
      </w:pPr>
      <w:rPr>
        <w:rFonts w:ascii="Symbol" w:hAnsi="Symbol" w:hint="default"/>
      </w:rPr>
    </w:lvl>
    <w:lvl w:ilvl="7" w:tplc="B51690DE">
      <w:start w:val="1"/>
      <w:numFmt w:val="bullet"/>
      <w:lvlText w:val="o"/>
      <w:lvlJc w:val="left"/>
      <w:pPr>
        <w:ind w:left="5760" w:hanging="360"/>
      </w:pPr>
      <w:rPr>
        <w:rFonts w:ascii="Courier New" w:hAnsi="Courier New" w:hint="default"/>
      </w:rPr>
    </w:lvl>
    <w:lvl w:ilvl="8" w:tplc="3EC22C28">
      <w:start w:val="1"/>
      <w:numFmt w:val="bullet"/>
      <w:lvlText w:val=""/>
      <w:lvlJc w:val="left"/>
      <w:pPr>
        <w:ind w:left="6480" w:hanging="360"/>
      </w:pPr>
      <w:rPr>
        <w:rFonts w:ascii="Wingdings" w:hAnsi="Wingdings" w:hint="default"/>
      </w:rPr>
    </w:lvl>
  </w:abstractNum>
  <w:abstractNum w:abstractNumId="15" w15:restartNumberingAfterBreak="0">
    <w:nsid w:val="1E5F4821"/>
    <w:multiLevelType w:val="hybridMultilevel"/>
    <w:tmpl w:val="C6066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EFF2486"/>
    <w:multiLevelType w:val="hybridMultilevel"/>
    <w:tmpl w:val="FFFFFFFF"/>
    <w:lvl w:ilvl="0" w:tplc="43266D88">
      <w:start w:val="1"/>
      <w:numFmt w:val="bullet"/>
      <w:lvlText w:val="-"/>
      <w:lvlJc w:val="left"/>
      <w:pPr>
        <w:ind w:left="720" w:hanging="360"/>
      </w:pPr>
      <w:rPr>
        <w:rFonts w:ascii="Aptos" w:hAnsi="Aptos" w:hint="default"/>
      </w:rPr>
    </w:lvl>
    <w:lvl w:ilvl="1" w:tplc="8460BBDC">
      <w:start w:val="1"/>
      <w:numFmt w:val="bullet"/>
      <w:lvlText w:val="o"/>
      <w:lvlJc w:val="left"/>
      <w:pPr>
        <w:ind w:left="1440" w:hanging="360"/>
      </w:pPr>
      <w:rPr>
        <w:rFonts w:ascii="Courier New" w:hAnsi="Courier New" w:hint="default"/>
      </w:rPr>
    </w:lvl>
    <w:lvl w:ilvl="2" w:tplc="56708960">
      <w:start w:val="1"/>
      <w:numFmt w:val="bullet"/>
      <w:lvlText w:val=""/>
      <w:lvlJc w:val="left"/>
      <w:pPr>
        <w:ind w:left="2160" w:hanging="360"/>
      </w:pPr>
      <w:rPr>
        <w:rFonts w:ascii="Wingdings" w:hAnsi="Wingdings" w:hint="default"/>
      </w:rPr>
    </w:lvl>
    <w:lvl w:ilvl="3" w:tplc="AE8EFFDE">
      <w:start w:val="1"/>
      <w:numFmt w:val="bullet"/>
      <w:lvlText w:val=""/>
      <w:lvlJc w:val="left"/>
      <w:pPr>
        <w:ind w:left="2880" w:hanging="360"/>
      </w:pPr>
      <w:rPr>
        <w:rFonts w:ascii="Symbol" w:hAnsi="Symbol" w:hint="default"/>
      </w:rPr>
    </w:lvl>
    <w:lvl w:ilvl="4" w:tplc="7C5EB2B2">
      <w:start w:val="1"/>
      <w:numFmt w:val="bullet"/>
      <w:lvlText w:val="o"/>
      <w:lvlJc w:val="left"/>
      <w:pPr>
        <w:ind w:left="3600" w:hanging="360"/>
      </w:pPr>
      <w:rPr>
        <w:rFonts w:ascii="Courier New" w:hAnsi="Courier New" w:hint="default"/>
      </w:rPr>
    </w:lvl>
    <w:lvl w:ilvl="5" w:tplc="DD4085EE">
      <w:start w:val="1"/>
      <w:numFmt w:val="bullet"/>
      <w:lvlText w:val=""/>
      <w:lvlJc w:val="left"/>
      <w:pPr>
        <w:ind w:left="4320" w:hanging="360"/>
      </w:pPr>
      <w:rPr>
        <w:rFonts w:ascii="Wingdings" w:hAnsi="Wingdings" w:hint="default"/>
      </w:rPr>
    </w:lvl>
    <w:lvl w:ilvl="6" w:tplc="801EA2C4">
      <w:start w:val="1"/>
      <w:numFmt w:val="bullet"/>
      <w:lvlText w:val=""/>
      <w:lvlJc w:val="left"/>
      <w:pPr>
        <w:ind w:left="5040" w:hanging="360"/>
      </w:pPr>
      <w:rPr>
        <w:rFonts w:ascii="Symbol" w:hAnsi="Symbol" w:hint="default"/>
      </w:rPr>
    </w:lvl>
    <w:lvl w:ilvl="7" w:tplc="BCD6E148">
      <w:start w:val="1"/>
      <w:numFmt w:val="bullet"/>
      <w:lvlText w:val="o"/>
      <w:lvlJc w:val="left"/>
      <w:pPr>
        <w:ind w:left="5760" w:hanging="360"/>
      </w:pPr>
      <w:rPr>
        <w:rFonts w:ascii="Courier New" w:hAnsi="Courier New" w:hint="default"/>
      </w:rPr>
    </w:lvl>
    <w:lvl w:ilvl="8" w:tplc="377C0CF0">
      <w:start w:val="1"/>
      <w:numFmt w:val="bullet"/>
      <w:lvlText w:val=""/>
      <w:lvlJc w:val="left"/>
      <w:pPr>
        <w:ind w:left="6480" w:hanging="360"/>
      </w:pPr>
      <w:rPr>
        <w:rFonts w:ascii="Wingdings" w:hAnsi="Wingdings" w:hint="default"/>
      </w:rPr>
    </w:lvl>
  </w:abstractNum>
  <w:abstractNum w:abstractNumId="18" w15:restartNumberingAfterBreak="0">
    <w:nsid w:val="21F02AD0"/>
    <w:multiLevelType w:val="hybridMultilevel"/>
    <w:tmpl w:val="32BE2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2612EB0"/>
    <w:multiLevelType w:val="hybridMultilevel"/>
    <w:tmpl w:val="A71A42F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292A71E3"/>
    <w:multiLevelType w:val="hybridMultilevel"/>
    <w:tmpl w:val="A2A88796"/>
    <w:lvl w:ilvl="0" w:tplc="10943AD4">
      <w:start w:val="1"/>
      <w:numFmt w:val="lowerLetter"/>
      <w:lvlText w:val="(%1)"/>
      <w:lvlJc w:val="left"/>
      <w:pPr>
        <w:ind w:left="720" w:hanging="360"/>
      </w:pPr>
      <w:rPr>
        <w:rFonts w:hint="default"/>
        <w:color w:val="0070C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9BC4DE6"/>
    <w:multiLevelType w:val="hybridMultilevel"/>
    <w:tmpl w:val="52005D6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2" w15:restartNumberingAfterBreak="0">
    <w:nsid w:val="2D9B5E95"/>
    <w:multiLevelType w:val="hybridMultilevel"/>
    <w:tmpl w:val="7DC2E7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E4A0A43"/>
    <w:multiLevelType w:val="hybridMultilevel"/>
    <w:tmpl w:val="ADCE3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36880C4"/>
    <w:multiLevelType w:val="hybridMultilevel"/>
    <w:tmpl w:val="1F2C5600"/>
    <w:lvl w:ilvl="0" w:tplc="923A687E">
      <w:start w:val="1"/>
      <w:numFmt w:val="decimal"/>
      <w:lvlText w:val="%1."/>
      <w:lvlJc w:val="left"/>
      <w:pPr>
        <w:ind w:left="720" w:hanging="360"/>
      </w:pPr>
    </w:lvl>
    <w:lvl w:ilvl="1" w:tplc="3F0E6970">
      <w:start w:val="1"/>
      <w:numFmt w:val="lowerLetter"/>
      <w:lvlText w:val="%2."/>
      <w:lvlJc w:val="left"/>
      <w:pPr>
        <w:ind w:left="1440" w:hanging="360"/>
      </w:pPr>
    </w:lvl>
    <w:lvl w:ilvl="2" w:tplc="75CC7B64">
      <w:start w:val="1"/>
      <w:numFmt w:val="lowerRoman"/>
      <w:lvlText w:val="%3."/>
      <w:lvlJc w:val="right"/>
      <w:pPr>
        <w:ind w:left="2160" w:hanging="180"/>
      </w:pPr>
    </w:lvl>
    <w:lvl w:ilvl="3" w:tplc="2B2A5AC2">
      <w:start w:val="1"/>
      <w:numFmt w:val="decimal"/>
      <w:lvlText w:val="%4."/>
      <w:lvlJc w:val="left"/>
      <w:pPr>
        <w:ind w:left="2880" w:hanging="360"/>
      </w:pPr>
    </w:lvl>
    <w:lvl w:ilvl="4" w:tplc="15D626F4">
      <w:start w:val="1"/>
      <w:numFmt w:val="lowerLetter"/>
      <w:lvlText w:val="%5."/>
      <w:lvlJc w:val="left"/>
      <w:pPr>
        <w:ind w:left="3600" w:hanging="360"/>
      </w:pPr>
    </w:lvl>
    <w:lvl w:ilvl="5" w:tplc="DEFE6B50">
      <w:start w:val="1"/>
      <w:numFmt w:val="lowerRoman"/>
      <w:lvlText w:val="%6."/>
      <w:lvlJc w:val="right"/>
      <w:pPr>
        <w:ind w:left="4320" w:hanging="180"/>
      </w:pPr>
    </w:lvl>
    <w:lvl w:ilvl="6" w:tplc="7D640354">
      <w:start w:val="1"/>
      <w:numFmt w:val="decimal"/>
      <w:lvlText w:val="%7."/>
      <w:lvlJc w:val="left"/>
      <w:pPr>
        <w:ind w:left="5040" w:hanging="360"/>
      </w:pPr>
    </w:lvl>
    <w:lvl w:ilvl="7" w:tplc="2F8EB86A">
      <w:start w:val="1"/>
      <w:numFmt w:val="lowerLetter"/>
      <w:lvlText w:val="%8."/>
      <w:lvlJc w:val="left"/>
      <w:pPr>
        <w:ind w:left="5760" w:hanging="360"/>
      </w:pPr>
    </w:lvl>
    <w:lvl w:ilvl="8" w:tplc="2D92BE66">
      <w:start w:val="1"/>
      <w:numFmt w:val="lowerRoman"/>
      <w:lvlText w:val="%9."/>
      <w:lvlJc w:val="right"/>
      <w:pPr>
        <w:ind w:left="6480" w:hanging="180"/>
      </w:pPr>
    </w:lvl>
  </w:abstractNum>
  <w:abstractNum w:abstractNumId="25" w15:restartNumberingAfterBreak="0">
    <w:nsid w:val="37683D8B"/>
    <w:multiLevelType w:val="hybridMultilevel"/>
    <w:tmpl w:val="87C4D046"/>
    <w:lvl w:ilvl="0" w:tplc="9746010C">
      <w:start w:val="1"/>
      <w:numFmt w:val="lowerLetter"/>
      <w:lvlText w:val="%1)"/>
      <w:lvlJc w:val="left"/>
      <w:pPr>
        <w:ind w:left="720" w:hanging="360"/>
      </w:pPr>
    </w:lvl>
    <w:lvl w:ilvl="1" w:tplc="8CF2A880">
      <w:start w:val="1"/>
      <w:numFmt w:val="lowerLetter"/>
      <w:lvlText w:val="%2)"/>
      <w:lvlJc w:val="left"/>
      <w:pPr>
        <w:ind w:left="720" w:hanging="360"/>
      </w:pPr>
    </w:lvl>
    <w:lvl w:ilvl="2" w:tplc="CD74749C">
      <w:start w:val="1"/>
      <w:numFmt w:val="lowerLetter"/>
      <w:lvlText w:val="%3)"/>
      <w:lvlJc w:val="left"/>
      <w:pPr>
        <w:ind w:left="720" w:hanging="360"/>
      </w:pPr>
    </w:lvl>
    <w:lvl w:ilvl="3" w:tplc="0E48539E">
      <w:start w:val="1"/>
      <w:numFmt w:val="lowerLetter"/>
      <w:lvlText w:val="%4)"/>
      <w:lvlJc w:val="left"/>
      <w:pPr>
        <w:ind w:left="720" w:hanging="360"/>
      </w:pPr>
    </w:lvl>
    <w:lvl w:ilvl="4" w:tplc="3FB46E74">
      <w:start w:val="1"/>
      <w:numFmt w:val="lowerLetter"/>
      <w:lvlText w:val="%5)"/>
      <w:lvlJc w:val="left"/>
      <w:pPr>
        <w:ind w:left="720" w:hanging="360"/>
      </w:pPr>
    </w:lvl>
    <w:lvl w:ilvl="5" w:tplc="D2988B28">
      <w:start w:val="1"/>
      <w:numFmt w:val="lowerLetter"/>
      <w:lvlText w:val="%6)"/>
      <w:lvlJc w:val="left"/>
      <w:pPr>
        <w:ind w:left="720" w:hanging="360"/>
      </w:pPr>
    </w:lvl>
    <w:lvl w:ilvl="6" w:tplc="2514CC38">
      <w:start w:val="1"/>
      <w:numFmt w:val="lowerLetter"/>
      <w:lvlText w:val="%7)"/>
      <w:lvlJc w:val="left"/>
      <w:pPr>
        <w:ind w:left="720" w:hanging="360"/>
      </w:pPr>
    </w:lvl>
    <w:lvl w:ilvl="7" w:tplc="26527FAA">
      <w:start w:val="1"/>
      <w:numFmt w:val="lowerLetter"/>
      <w:lvlText w:val="%8)"/>
      <w:lvlJc w:val="left"/>
      <w:pPr>
        <w:ind w:left="720" w:hanging="360"/>
      </w:pPr>
    </w:lvl>
    <w:lvl w:ilvl="8" w:tplc="153CFF5A">
      <w:start w:val="1"/>
      <w:numFmt w:val="lowerLetter"/>
      <w:lvlText w:val="%9)"/>
      <w:lvlJc w:val="left"/>
      <w:pPr>
        <w:ind w:left="720" w:hanging="360"/>
      </w:pPr>
    </w:lvl>
  </w:abstractNum>
  <w:abstractNum w:abstractNumId="26" w15:restartNumberingAfterBreak="0">
    <w:nsid w:val="4EDA428B"/>
    <w:multiLevelType w:val="hybridMultilevel"/>
    <w:tmpl w:val="416885EC"/>
    <w:lvl w:ilvl="0" w:tplc="0512D1F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8" w15:restartNumberingAfterBreak="0">
    <w:nsid w:val="56716946"/>
    <w:multiLevelType w:val="hybridMultilevel"/>
    <w:tmpl w:val="F85C98BE"/>
    <w:lvl w:ilvl="0" w:tplc="476A1264">
      <w:start w:val="1"/>
      <w:numFmt w:val="lowerLetter"/>
      <w:lvlText w:val="%1)"/>
      <w:lvlJc w:val="left"/>
      <w:pPr>
        <w:ind w:left="1020" w:hanging="360"/>
      </w:pPr>
    </w:lvl>
    <w:lvl w:ilvl="1" w:tplc="EFAEA850">
      <w:start w:val="1"/>
      <w:numFmt w:val="lowerLetter"/>
      <w:lvlText w:val="%2)"/>
      <w:lvlJc w:val="left"/>
      <w:pPr>
        <w:ind w:left="1020" w:hanging="360"/>
      </w:pPr>
    </w:lvl>
    <w:lvl w:ilvl="2" w:tplc="6FA6B3E6">
      <w:start w:val="1"/>
      <w:numFmt w:val="lowerLetter"/>
      <w:lvlText w:val="%3)"/>
      <w:lvlJc w:val="left"/>
      <w:pPr>
        <w:ind w:left="1020" w:hanging="360"/>
      </w:pPr>
    </w:lvl>
    <w:lvl w:ilvl="3" w:tplc="10C22FA4">
      <w:start w:val="1"/>
      <w:numFmt w:val="lowerLetter"/>
      <w:lvlText w:val="%4)"/>
      <w:lvlJc w:val="left"/>
      <w:pPr>
        <w:ind w:left="1020" w:hanging="360"/>
      </w:pPr>
    </w:lvl>
    <w:lvl w:ilvl="4" w:tplc="0994C2EA">
      <w:start w:val="1"/>
      <w:numFmt w:val="lowerLetter"/>
      <w:lvlText w:val="%5)"/>
      <w:lvlJc w:val="left"/>
      <w:pPr>
        <w:ind w:left="1020" w:hanging="360"/>
      </w:pPr>
    </w:lvl>
    <w:lvl w:ilvl="5" w:tplc="45F66060">
      <w:start w:val="1"/>
      <w:numFmt w:val="lowerLetter"/>
      <w:lvlText w:val="%6)"/>
      <w:lvlJc w:val="left"/>
      <w:pPr>
        <w:ind w:left="1020" w:hanging="360"/>
      </w:pPr>
    </w:lvl>
    <w:lvl w:ilvl="6" w:tplc="9CA2891E">
      <w:start w:val="1"/>
      <w:numFmt w:val="lowerLetter"/>
      <w:lvlText w:val="%7)"/>
      <w:lvlJc w:val="left"/>
      <w:pPr>
        <w:ind w:left="1020" w:hanging="360"/>
      </w:pPr>
    </w:lvl>
    <w:lvl w:ilvl="7" w:tplc="ED98A518">
      <w:start w:val="1"/>
      <w:numFmt w:val="lowerLetter"/>
      <w:lvlText w:val="%8)"/>
      <w:lvlJc w:val="left"/>
      <w:pPr>
        <w:ind w:left="1020" w:hanging="360"/>
      </w:pPr>
    </w:lvl>
    <w:lvl w:ilvl="8" w:tplc="FF0E6554">
      <w:start w:val="1"/>
      <w:numFmt w:val="lowerLetter"/>
      <w:lvlText w:val="%9)"/>
      <w:lvlJc w:val="left"/>
      <w:pPr>
        <w:ind w:left="1020" w:hanging="360"/>
      </w:pPr>
    </w:lvl>
  </w:abstractNum>
  <w:abstractNum w:abstractNumId="29" w15:restartNumberingAfterBreak="0">
    <w:nsid w:val="5A0A7EE5"/>
    <w:multiLevelType w:val="hybridMultilevel"/>
    <w:tmpl w:val="D5B63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3427C4C"/>
    <w:multiLevelType w:val="hybridMultilevel"/>
    <w:tmpl w:val="68FE3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F67452"/>
    <w:multiLevelType w:val="hybridMultilevel"/>
    <w:tmpl w:val="961A0172"/>
    <w:lvl w:ilvl="0" w:tplc="DAC8AB32">
      <w:start w:val="1"/>
      <w:numFmt w:val="bullet"/>
      <w:lvlText w:val="-"/>
      <w:lvlJc w:val="left"/>
      <w:pPr>
        <w:tabs>
          <w:tab w:val="num" w:pos="720"/>
        </w:tabs>
        <w:ind w:left="720" w:hanging="360"/>
      </w:pPr>
      <w:rPr>
        <w:rFonts w:ascii="Times New Roman" w:hAnsi="Times New Roman" w:hint="default"/>
      </w:rPr>
    </w:lvl>
    <w:lvl w:ilvl="1" w:tplc="20B41338" w:tentative="1">
      <w:start w:val="1"/>
      <w:numFmt w:val="bullet"/>
      <w:lvlText w:val="-"/>
      <w:lvlJc w:val="left"/>
      <w:pPr>
        <w:tabs>
          <w:tab w:val="num" w:pos="1440"/>
        </w:tabs>
        <w:ind w:left="1440" w:hanging="360"/>
      </w:pPr>
      <w:rPr>
        <w:rFonts w:ascii="Times New Roman" w:hAnsi="Times New Roman" w:hint="default"/>
      </w:rPr>
    </w:lvl>
    <w:lvl w:ilvl="2" w:tplc="A99EA314" w:tentative="1">
      <w:start w:val="1"/>
      <w:numFmt w:val="bullet"/>
      <w:lvlText w:val="-"/>
      <w:lvlJc w:val="left"/>
      <w:pPr>
        <w:tabs>
          <w:tab w:val="num" w:pos="2160"/>
        </w:tabs>
        <w:ind w:left="2160" w:hanging="360"/>
      </w:pPr>
      <w:rPr>
        <w:rFonts w:ascii="Times New Roman" w:hAnsi="Times New Roman" w:hint="default"/>
      </w:rPr>
    </w:lvl>
    <w:lvl w:ilvl="3" w:tplc="A6767F02" w:tentative="1">
      <w:start w:val="1"/>
      <w:numFmt w:val="bullet"/>
      <w:lvlText w:val="-"/>
      <w:lvlJc w:val="left"/>
      <w:pPr>
        <w:tabs>
          <w:tab w:val="num" w:pos="2880"/>
        </w:tabs>
        <w:ind w:left="2880" w:hanging="360"/>
      </w:pPr>
      <w:rPr>
        <w:rFonts w:ascii="Times New Roman" w:hAnsi="Times New Roman" w:hint="default"/>
      </w:rPr>
    </w:lvl>
    <w:lvl w:ilvl="4" w:tplc="11509670" w:tentative="1">
      <w:start w:val="1"/>
      <w:numFmt w:val="bullet"/>
      <w:lvlText w:val="-"/>
      <w:lvlJc w:val="left"/>
      <w:pPr>
        <w:tabs>
          <w:tab w:val="num" w:pos="3600"/>
        </w:tabs>
        <w:ind w:left="3600" w:hanging="360"/>
      </w:pPr>
      <w:rPr>
        <w:rFonts w:ascii="Times New Roman" w:hAnsi="Times New Roman" w:hint="default"/>
      </w:rPr>
    </w:lvl>
    <w:lvl w:ilvl="5" w:tplc="C1B49538" w:tentative="1">
      <w:start w:val="1"/>
      <w:numFmt w:val="bullet"/>
      <w:lvlText w:val="-"/>
      <w:lvlJc w:val="left"/>
      <w:pPr>
        <w:tabs>
          <w:tab w:val="num" w:pos="4320"/>
        </w:tabs>
        <w:ind w:left="4320" w:hanging="360"/>
      </w:pPr>
      <w:rPr>
        <w:rFonts w:ascii="Times New Roman" w:hAnsi="Times New Roman" w:hint="default"/>
      </w:rPr>
    </w:lvl>
    <w:lvl w:ilvl="6" w:tplc="2C60DA8E" w:tentative="1">
      <w:start w:val="1"/>
      <w:numFmt w:val="bullet"/>
      <w:lvlText w:val="-"/>
      <w:lvlJc w:val="left"/>
      <w:pPr>
        <w:tabs>
          <w:tab w:val="num" w:pos="5040"/>
        </w:tabs>
        <w:ind w:left="5040" w:hanging="360"/>
      </w:pPr>
      <w:rPr>
        <w:rFonts w:ascii="Times New Roman" w:hAnsi="Times New Roman" w:hint="default"/>
      </w:rPr>
    </w:lvl>
    <w:lvl w:ilvl="7" w:tplc="FF1A56FC" w:tentative="1">
      <w:start w:val="1"/>
      <w:numFmt w:val="bullet"/>
      <w:lvlText w:val="-"/>
      <w:lvlJc w:val="left"/>
      <w:pPr>
        <w:tabs>
          <w:tab w:val="num" w:pos="5760"/>
        </w:tabs>
        <w:ind w:left="5760" w:hanging="360"/>
      </w:pPr>
      <w:rPr>
        <w:rFonts w:ascii="Times New Roman" w:hAnsi="Times New Roman" w:hint="default"/>
      </w:rPr>
    </w:lvl>
    <w:lvl w:ilvl="8" w:tplc="5986D7D0" w:tentative="1">
      <w:start w:val="1"/>
      <w:numFmt w:val="bullet"/>
      <w:lvlText w:val="-"/>
      <w:lvlJc w:val="left"/>
      <w:pPr>
        <w:tabs>
          <w:tab w:val="num" w:pos="6480"/>
        </w:tabs>
        <w:ind w:left="6480" w:hanging="360"/>
      </w:pPr>
      <w:rPr>
        <w:rFonts w:ascii="Times New Roman" w:hAnsi="Times New Roman" w:hint="default"/>
      </w:rPr>
    </w:lvl>
  </w:abstractNum>
  <w:num w:numId="1" w16cid:durableId="755639256">
    <w:abstractNumId w:val="14"/>
  </w:num>
  <w:num w:numId="2" w16cid:durableId="1933977088">
    <w:abstractNumId w:val="17"/>
  </w:num>
  <w:num w:numId="3" w16cid:durableId="522287512">
    <w:abstractNumId w:val="0"/>
  </w:num>
  <w:num w:numId="4" w16cid:durableId="168370361">
    <w:abstractNumId w:val="5"/>
  </w:num>
  <w:num w:numId="5" w16cid:durableId="2098093375">
    <w:abstractNumId w:val="27"/>
  </w:num>
  <w:num w:numId="6" w16cid:durableId="1911186006">
    <w:abstractNumId w:val="16"/>
  </w:num>
  <w:num w:numId="7" w16cid:durableId="134751260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27217333">
    <w:abstractNumId w:val="30"/>
  </w:num>
  <w:num w:numId="9" w16cid:durableId="1539007448">
    <w:abstractNumId w:val="23"/>
  </w:num>
  <w:num w:numId="10" w16cid:durableId="1096705904">
    <w:abstractNumId w:val="1"/>
  </w:num>
  <w:num w:numId="11" w16cid:durableId="281619515">
    <w:abstractNumId w:val="18"/>
  </w:num>
  <w:num w:numId="12" w16cid:durableId="1162693330">
    <w:abstractNumId w:val="22"/>
  </w:num>
  <w:num w:numId="13" w16cid:durableId="1007319936">
    <w:abstractNumId w:val="8"/>
  </w:num>
  <w:num w:numId="14" w16cid:durableId="1309239790">
    <w:abstractNumId w:val="15"/>
  </w:num>
  <w:num w:numId="15" w16cid:durableId="105851089">
    <w:abstractNumId w:val="29"/>
  </w:num>
  <w:num w:numId="16" w16cid:durableId="1891114003">
    <w:abstractNumId w:val="12"/>
  </w:num>
  <w:num w:numId="17" w16cid:durableId="349184700">
    <w:abstractNumId w:val="2"/>
  </w:num>
  <w:num w:numId="18" w16cid:durableId="1970276361">
    <w:abstractNumId w:val="31"/>
  </w:num>
  <w:num w:numId="19" w16cid:durableId="1048650563">
    <w:abstractNumId w:val="26"/>
  </w:num>
  <w:num w:numId="20" w16cid:durableId="169099599">
    <w:abstractNumId w:val="20"/>
  </w:num>
  <w:num w:numId="21" w16cid:durableId="2023310550">
    <w:abstractNumId w:val="3"/>
  </w:num>
  <w:num w:numId="22" w16cid:durableId="1399597666">
    <w:abstractNumId w:val="19"/>
  </w:num>
  <w:num w:numId="23" w16cid:durableId="1757702462">
    <w:abstractNumId w:val="10"/>
  </w:num>
  <w:num w:numId="24" w16cid:durableId="903027794">
    <w:abstractNumId w:val="13"/>
  </w:num>
  <w:num w:numId="25" w16cid:durableId="1579244960">
    <w:abstractNumId w:val="28"/>
  </w:num>
  <w:num w:numId="26" w16cid:durableId="2043627285">
    <w:abstractNumId w:val="6"/>
  </w:num>
  <w:num w:numId="27" w16cid:durableId="1986272984">
    <w:abstractNumId w:val="9"/>
  </w:num>
  <w:num w:numId="28" w16cid:durableId="1991671347">
    <w:abstractNumId w:val="25"/>
  </w:num>
  <w:num w:numId="29" w16cid:durableId="1450122539">
    <w:abstractNumId w:val="21"/>
  </w:num>
  <w:num w:numId="30" w16cid:durableId="811482953">
    <w:abstractNumId w:val="7"/>
  </w:num>
  <w:num w:numId="31" w16cid:durableId="1740663979">
    <w:abstractNumId w:val="4"/>
  </w:num>
  <w:num w:numId="32" w16cid:durableId="17684644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numFmt w:val="upperRoman"/>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x0awzxqvse2met0e5peavcszd2xv5vs5zw&quot;&gt;Precinct Grey Lit Search&lt;record-ids&gt;&lt;item&gt;568&lt;/item&gt;&lt;item&gt;569&lt;/item&gt;&lt;item&gt;570&lt;/item&gt;&lt;item&gt;571&lt;/item&gt;&lt;item&gt;573&lt;/item&gt;&lt;item&gt;574&lt;/item&gt;&lt;item&gt;575&lt;/item&gt;&lt;item&gt;576&lt;/item&gt;&lt;item&gt;577&lt;/item&gt;&lt;item&gt;578&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7&lt;/item&gt;&lt;item&gt;598&lt;/item&gt;&lt;item&gt;600&lt;/item&gt;&lt;item&gt;601&lt;/item&gt;&lt;item&gt;602&lt;/item&gt;&lt;item&gt;603&lt;/item&gt;&lt;item&gt;604&lt;/item&gt;&lt;item&gt;605&lt;/item&gt;&lt;item&gt;607&lt;/item&gt;&lt;item&gt;608&lt;/item&gt;&lt;item&gt;609&lt;/item&gt;&lt;item&gt;610&lt;/item&gt;&lt;item&gt;611&lt;/item&gt;&lt;item&gt;612&lt;/item&gt;&lt;item&gt;613&lt;/item&gt;&lt;item&gt;614&lt;/item&gt;&lt;item&gt;615&lt;/item&gt;&lt;item&gt;616&lt;/item&gt;&lt;/record-ids&gt;&lt;/item&gt;&lt;/Libraries&gt;"/>
    <w:docVar w:name="EN.UseJSCitationFormat" w:val="False"/>
  </w:docVars>
  <w:rsids>
    <w:rsidRoot w:val="001E5F9C"/>
    <w:rsid w:val="00000250"/>
    <w:rsid w:val="0000058A"/>
    <w:rsid w:val="00000D1B"/>
    <w:rsid w:val="00000F4B"/>
    <w:rsid w:val="00001067"/>
    <w:rsid w:val="000010F6"/>
    <w:rsid w:val="000012AD"/>
    <w:rsid w:val="0000141E"/>
    <w:rsid w:val="000015F8"/>
    <w:rsid w:val="00001937"/>
    <w:rsid w:val="00001D36"/>
    <w:rsid w:val="00001D96"/>
    <w:rsid w:val="000020A7"/>
    <w:rsid w:val="000022C0"/>
    <w:rsid w:val="00002316"/>
    <w:rsid w:val="000023EF"/>
    <w:rsid w:val="00002784"/>
    <w:rsid w:val="0000285C"/>
    <w:rsid w:val="000028EA"/>
    <w:rsid w:val="00002C3D"/>
    <w:rsid w:val="00002D2B"/>
    <w:rsid w:val="00003191"/>
    <w:rsid w:val="000033EF"/>
    <w:rsid w:val="000034BE"/>
    <w:rsid w:val="000036F1"/>
    <w:rsid w:val="00003A49"/>
    <w:rsid w:val="00003C82"/>
    <w:rsid w:val="00003C87"/>
    <w:rsid w:val="00004985"/>
    <w:rsid w:val="00004C03"/>
    <w:rsid w:val="00004CFB"/>
    <w:rsid w:val="00004DBF"/>
    <w:rsid w:val="0000526C"/>
    <w:rsid w:val="000052F3"/>
    <w:rsid w:val="00005570"/>
    <w:rsid w:val="000056EB"/>
    <w:rsid w:val="00005AD4"/>
    <w:rsid w:val="00005C75"/>
    <w:rsid w:val="00005CF7"/>
    <w:rsid w:val="000068AB"/>
    <w:rsid w:val="00006FE2"/>
    <w:rsid w:val="00007043"/>
    <w:rsid w:val="0000733E"/>
    <w:rsid w:val="000073AA"/>
    <w:rsid w:val="00007415"/>
    <w:rsid w:val="0000755E"/>
    <w:rsid w:val="000076BF"/>
    <w:rsid w:val="00007B53"/>
    <w:rsid w:val="0001058F"/>
    <w:rsid w:val="000107D3"/>
    <w:rsid w:val="0001080D"/>
    <w:rsid w:val="00010991"/>
    <w:rsid w:val="000109DC"/>
    <w:rsid w:val="00010BE7"/>
    <w:rsid w:val="00010FBC"/>
    <w:rsid w:val="00011196"/>
    <w:rsid w:val="00011249"/>
    <w:rsid w:val="00011513"/>
    <w:rsid w:val="0001161E"/>
    <w:rsid w:val="000118B2"/>
    <w:rsid w:val="0001196E"/>
    <w:rsid w:val="00011A4E"/>
    <w:rsid w:val="00012009"/>
    <w:rsid w:val="000120F2"/>
    <w:rsid w:val="0001214E"/>
    <w:rsid w:val="000122EE"/>
    <w:rsid w:val="0001248D"/>
    <w:rsid w:val="000125F5"/>
    <w:rsid w:val="0001276C"/>
    <w:rsid w:val="00012A89"/>
    <w:rsid w:val="00012E05"/>
    <w:rsid w:val="000137B3"/>
    <w:rsid w:val="0001381E"/>
    <w:rsid w:val="00013B2B"/>
    <w:rsid w:val="00013E68"/>
    <w:rsid w:val="00013F58"/>
    <w:rsid w:val="000143A1"/>
    <w:rsid w:val="000144EC"/>
    <w:rsid w:val="00014777"/>
    <w:rsid w:val="00014EE1"/>
    <w:rsid w:val="000152E5"/>
    <w:rsid w:val="00015A80"/>
    <w:rsid w:val="00015A97"/>
    <w:rsid w:val="00015B91"/>
    <w:rsid w:val="00015C5D"/>
    <w:rsid w:val="00015F76"/>
    <w:rsid w:val="000161AE"/>
    <w:rsid w:val="000163DC"/>
    <w:rsid w:val="00016404"/>
    <w:rsid w:val="00016617"/>
    <w:rsid w:val="00016819"/>
    <w:rsid w:val="0001686D"/>
    <w:rsid w:val="0001696B"/>
    <w:rsid w:val="00016A87"/>
    <w:rsid w:val="00016C5D"/>
    <w:rsid w:val="0001708D"/>
    <w:rsid w:val="0001740D"/>
    <w:rsid w:val="00017769"/>
    <w:rsid w:val="000178EA"/>
    <w:rsid w:val="000179D1"/>
    <w:rsid w:val="00017B42"/>
    <w:rsid w:val="00017D54"/>
    <w:rsid w:val="00017DE9"/>
    <w:rsid w:val="00017F67"/>
    <w:rsid w:val="000204BF"/>
    <w:rsid w:val="000207B1"/>
    <w:rsid w:val="000207CC"/>
    <w:rsid w:val="000208A7"/>
    <w:rsid w:val="000213D8"/>
    <w:rsid w:val="0002157B"/>
    <w:rsid w:val="000217F7"/>
    <w:rsid w:val="0002189D"/>
    <w:rsid w:val="000218EC"/>
    <w:rsid w:val="00021FF1"/>
    <w:rsid w:val="000220A9"/>
    <w:rsid w:val="000222A6"/>
    <w:rsid w:val="00022423"/>
    <w:rsid w:val="00022512"/>
    <w:rsid w:val="000229E5"/>
    <w:rsid w:val="00022CA5"/>
    <w:rsid w:val="00022DB9"/>
    <w:rsid w:val="00023263"/>
    <w:rsid w:val="0002347A"/>
    <w:rsid w:val="00023588"/>
    <w:rsid w:val="0002365E"/>
    <w:rsid w:val="000237A5"/>
    <w:rsid w:val="00023925"/>
    <w:rsid w:val="00023DF0"/>
    <w:rsid w:val="00023F2A"/>
    <w:rsid w:val="00023F7C"/>
    <w:rsid w:val="00024455"/>
    <w:rsid w:val="0002458F"/>
    <w:rsid w:val="000245E8"/>
    <w:rsid w:val="0002462A"/>
    <w:rsid w:val="000246BC"/>
    <w:rsid w:val="000247F1"/>
    <w:rsid w:val="00024978"/>
    <w:rsid w:val="00024D0F"/>
    <w:rsid w:val="00024EE0"/>
    <w:rsid w:val="000253EB"/>
    <w:rsid w:val="000258F7"/>
    <w:rsid w:val="00025CD7"/>
    <w:rsid w:val="00025DC1"/>
    <w:rsid w:val="00025EAE"/>
    <w:rsid w:val="00026084"/>
    <w:rsid w:val="0002616D"/>
    <w:rsid w:val="00026DC8"/>
    <w:rsid w:val="00026F65"/>
    <w:rsid w:val="00027005"/>
    <w:rsid w:val="000272D3"/>
    <w:rsid w:val="00027432"/>
    <w:rsid w:val="000274FA"/>
    <w:rsid w:val="000275C0"/>
    <w:rsid w:val="0002763F"/>
    <w:rsid w:val="00027716"/>
    <w:rsid w:val="00027775"/>
    <w:rsid w:val="000277D1"/>
    <w:rsid w:val="00027911"/>
    <w:rsid w:val="000279C3"/>
    <w:rsid w:val="00027B9F"/>
    <w:rsid w:val="00027CA3"/>
    <w:rsid w:val="00027CC4"/>
    <w:rsid w:val="00027F7C"/>
    <w:rsid w:val="000300FC"/>
    <w:rsid w:val="00030362"/>
    <w:rsid w:val="000303D8"/>
    <w:rsid w:val="00030432"/>
    <w:rsid w:val="000306DF"/>
    <w:rsid w:val="0003086E"/>
    <w:rsid w:val="0003092C"/>
    <w:rsid w:val="00030CAD"/>
    <w:rsid w:val="00031108"/>
    <w:rsid w:val="0003110D"/>
    <w:rsid w:val="0003131D"/>
    <w:rsid w:val="000313BB"/>
    <w:rsid w:val="000316A9"/>
    <w:rsid w:val="00031733"/>
    <w:rsid w:val="000318E4"/>
    <w:rsid w:val="00031A9E"/>
    <w:rsid w:val="00031C0C"/>
    <w:rsid w:val="0003274F"/>
    <w:rsid w:val="00032820"/>
    <w:rsid w:val="0003296C"/>
    <w:rsid w:val="000330D8"/>
    <w:rsid w:val="000339BB"/>
    <w:rsid w:val="00033B8C"/>
    <w:rsid w:val="00033F69"/>
    <w:rsid w:val="000343F3"/>
    <w:rsid w:val="000346DE"/>
    <w:rsid w:val="00034CA1"/>
    <w:rsid w:val="00034FC1"/>
    <w:rsid w:val="00035949"/>
    <w:rsid w:val="000359A6"/>
    <w:rsid w:val="000359BB"/>
    <w:rsid w:val="0003638E"/>
    <w:rsid w:val="000363CC"/>
    <w:rsid w:val="00036616"/>
    <w:rsid w:val="000368DC"/>
    <w:rsid w:val="00036959"/>
    <w:rsid w:val="00036999"/>
    <w:rsid w:val="00036D82"/>
    <w:rsid w:val="00036F22"/>
    <w:rsid w:val="000378F4"/>
    <w:rsid w:val="00037A68"/>
    <w:rsid w:val="00037B61"/>
    <w:rsid w:val="00040076"/>
    <w:rsid w:val="00040143"/>
    <w:rsid w:val="00040313"/>
    <w:rsid w:val="00040472"/>
    <w:rsid w:val="0004089A"/>
    <w:rsid w:val="0004090E"/>
    <w:rsid w:val="00040A79"/>
    <w:rsid w:val="00040C79"/>
    <w:rsid w:val="00040CDD"/>
    <w:rsid w:val="00041074"/>
    <w:rsid w:val="00041380"/>
    <w:rsid w:val="00041432"/>
    <w:rsid w:val="00041945"/>
    <w:rsid w:val="00041E3F"/>
    <w:rsid w:val="00041E82"/>
    <w:rsid w:val="000426EC"/>
    <w:rsid w:val="00043296"/>
    <w:rsid w:val="0004349B"/>
    <w:rsid w:val="00043918"/>
    <w:rsid w:val="00043A7B"/>
    <w:rsid w:val="00043ACF"/>
    <w:rsid w:val="00043C95"/>
    <w:rsid w:val="00043D79"/>
    <w:rsid w:val="00044091"/>
    <w:rsid w:val="0004421A"/>
    <w:rsid w:val="00044300"/>
    <w:rsid w:val="00044348"/>
    <w:rsid w:val="000443C1"/>
    <w:rsid w:val="00044404"/>
    <w:rsid w:val="0004467B"/>
    <w:rsid w:val="00044858"/>
    <w:rsid w:val="000448CA"/>
    <w:rsid w:val="00044D1C"/>
    <w:rsid w:val="00044ECB"/>
    <w:rsid w:val="00044F15"/>
    <w:rsid w:val="0004501A"/>
    <w:rsid w:val="000451AA"/>
    <w:rsid w:val="00045342"/>
    <w:rsid w:val="00045B25"/>
    <w:rsid w:val="00045D0B"/>
    <w:rsid w:val="00045F2B"/>
    <w:rsid w:val="00046020"/>
    <w:rsid w:val="00046B28"/>
    <w:rsid w:val="00046B8B"/>
    <w:rsid w:val="000470AB"/>
    <w:rsid w:val="00047167"/>
    <w:rsid w:val="000473D7"/>
    <w:rsid w:val="00047794"/>
    <w:rsid w:val="000477FF"/>
    <w:rsid w:val="00047A26"/>
    <w:rsid w:val="00047BA7"/>
    <w:rsid w:val="00047CDF"/>
    <w:rsid w:val="00047F99"/>
    <w:rsid w:val="0005017C"/>
    <w:rsid w:val="000502A0"/>
    <w:rsid w:val="00050730"/>
    <w:rsid w:val="00050D48"/>
    <w:rsid w:val="00050DE4"/>
    <w:rsid w:val="00050DE7"/>
    <w:rsid w:val="000510B8"/>
    <w:rsid w:val="000510D9"/>
    <w:rsid w:val="000517A6"/>
    <w:rsid w:val="00051BAE"/>
    <w:rsid w:val="00051CA0"/>
    <w:rsid w:val="00051E22"/>
    <w:rsid w:val="00051FE9"/>
    <w:rsid w:val="0005208E"/>
    <w:rsid w:val="00052722"/>
    <w:rsid w:val="00052841"/>
    <w:rsid w:val="00052CE3"/>
    <w:rsid w:val="00052D09"/>
    <w:rsid w:val="00053119"/>
    <w:rsid w:val="000532ED"/>
    <w:rsid w:val="0005379F"/>
    <w:rsid w:val="00053BC6"/>
    <w:rsid w:val="00053BF7"/>
    <w:rsid w:val="00053D20"/>
    <w:rsid w:val="00053F80"/>
    <w:rsid w:val="00054A13"/>
    <w:rsid w:val="00054E2D"/>
    <w:rsid w:val="00054F59"/>
    <w:rsid w:val="00055272"/>
    <w:rsid w:val="00055498"/>
    <w:rsid w:val="00055675"/>
    <w:rsid w:val="000563AC"/>
    <w:rsid w:val="000566C8"/>
    <w:rsid w:val="000566FD"/>
    <w:rsid w:val="000568A0"/>
    <w:rsid w:val="000568D0"/>
    <w:rsid w:val="000568F6"/>
    <w:rsid w:val="00056AF1"/>
    <w:rsid w:val="00056BBE"/>
    <w:rsid w:val="00057F56"/>
    <w:rsid w:val="00060021"/>
    <w:rsid w:val="0006006F"/>
    <w:rsid w:val="0006020C"/>
    <w:rsid w:val="00060545"/>
    <w:rsid w:val="00060673"/>
    <w:rsid w:val="00060835"/>
    <w:rsid w:val="00060864"/>
    <w:rsid w:val="00060893"/>
    <w:rsid w:val="00060B21"/>
    <w:rsid w:val="00060D54"/>
    <w:rsid w:val="00060D9B"/>
    <w:rsid w:val="00060E2F"/>
    <w:rsid w:val="0006113F"/>
    <w:rsid w:val="0006130A"/>
    <w:rsid w:val="00061535"/>
    <w:rsid w:val="00061773"/>
    <w:rsid w:val="00061938"/>
    <w:rsid w:val="0006195F"/>
    <w:rsid w:val="00061C2A"/>
    <w:rsid w:val="00061E4F"/>
    <w:rsid w:val="0006205A"/>
    <w:rsid w:val="000623B1"/>
    <w:rsid w:val="000623F0"/>
    <w:rsid w:val="0006242F"/>
    <w:rsid w:val="00062633"/>
    <w:rsid w:val="00062DEE"/>
    <w:rsid w:val="00062EBF"/>
    <w:rsid w:val="000630F1"/>
    <w:rsid w:val="000630FB"/>
    <w:rsid w:val="000631A8"/>
    <w:rsid w:val="00063287"/>
    <w:rsid w:val="000633D1"/>
    <w:rsid w:val="0006342D"/>
    <w:rsid w:val="00063858"/>
    <w:rsid w:val="00063E6B"/>
    <w:rsid w:val="00064357"/>
    <w:rsid w:val="000643AB"/>
    <w:rsid w:val="000643B9"/>
    <w:rsid w:val="00064D51"/>
    <w:rsid w:val="00064E1C"/>
    <w:rsid w:val="00064E5C"/>
    <w:rsid w:val="00065518"/>
    <w:rsid w:val="0006563D"/>
    <w:rsid w:val="00065A14"/>
    <w:rsid w:val="00065DA2"/>
    <w:rsid w:val="00065FE5"/>
    <w:rsid w:val="000661A8"/>
    <w:rsid w:val="000663AA"/>
    <w:rsid w:val="000664B3"/>
    <w:rsid w:val="000665B2"/>
    <w:rsid w:val="000666DD"/>
    <w:rsid w:val="0006684D"/>
    <w:rsid w:val="00066A4B"/>
    <w:rsid w:val="00066B95"/>
    <w:rsid w:val="00066F2B"/>
    <w:rsid w:val="0006700D"/>
    <w:rsid w:val="0006723F"/>
    <w:rsid w:val="0006728A"/>
    <w:rsid w:val="000672B0"/>
    <w:rsid w:val="000677A1"/>
    <w:rsid w:val="00067808"/>
    <w:rsid w:val="00067A10"/>
    <w:rsid w:val="00067FE6"/>
    <w:rsid w:val="0007017B"/>
    <w:rsid w:val="000703E9"/>
    <w:rsid w:val="000703F4"/>
    <w:rsid w:val="0007050F"/>
    <w:rsid w:val="00070522"/>
    <w:rsid w:val="000706DA"/>
    <w:rsid w:val="00070759"/>
    <w:rsid w:val="00070860"/>
    <w:rsid w:val="00070B72"/>
    <w:rsid w:val="000710FC"/>
    <w:rsid w:val="00071109"/>
    <w:rsid w:val="00071472"/>
    <w:rsid w:val="000717AD"/>
    <w:rsid w:val="00071CAA"/>
    <w:rsid w:val="0007235D"/>
    <w:rsid w:val="00072502"/>
    <w:rsid w:val="00072548"/>
    <w:rsid w:val="000726AE"/>
    <w:rsid w:val="00072857"/>
    <w:rsid w:val="00072AFA"/>
    <w:rsid w:val="0007322B"/>
    <w:rsid w:val="0007333A"/>
    <w:rsid w:val="000733D7"/>
    <w:rsid w:val="000735C6"/>
    <w:rsid w:val="00073D08"/>
    <w:rsid w:val="00073DA3"/>
    <w:rsid w:val="00073DA9"/>
    <w:rsid w:val="00073E12"/>
    <w:rsid w:val="000742B8"/>
    <w:rsid w:val="000745A9"/>
    <w:rsid w:val="000745B6"/>
    <w:rsid w:val="000747D6"/>
    <w:rsid w:val="00074914"/>
    <w:rsid w:val="00075027"/>
    <w:rsid w:val="000751D9"/>
    <w:rsid w:val="00075501"/>
    <w:rsid w:val="0007564F"/>
    <w:rsid w:val="00075B6D"/>
    <w:rsid w:val="00075EDA"/>
    <w:rsid w:val="0007604C"/>
    <w:rsid w:val="000760C5"/>
    <w:rsid w:val="0007636A"/>
    <w:rsid w:val="0007685D"/>
    <w:rsid w:val="00076B59"/>
    <w:rsid w:val="00077060"/>
    <w:rsid w:val="00077700"/>
    <w:rsid w:val="000779D4"/>
    <w:rsid w:val="000779D8"/>
    <w:rsid w:val="00077AB9"/>
    <w:rsid w:val="00077E32"/>
    <w:rsid w:val="0008013F"/>
    <w:rsid w:val="00080436"/>
    <w:rsid w:val="000807CE"/>
    <w:rsid w:val="000808E8"/>
    <w:rsid w:val="00080925"/>
    <w:rsid w:val="00080C28"/>
    <w:rsid w:val="00080E3C"/>
    <w:rsid w:val="000811B8"/>
    <w:rsid w:val="000812D7"/>
    <w:rsid w:val="00081331"/>
    <w:rsid w:val="00081AD1"/>
    <w:rsid w:val="00081D04"/>
    <w:rsid w:val="00081F04"/>
    <w:rsid w:val="00081F07"/>
    <w:rsid w:val="000822E9"/>
    <w:rsid w:val="0008231E"/>
    <w:rsid w:val="00082497"/>
    <w:rsid w:val="00082577"/>
    <w:rsid w:val="00082804"/>
    <w:rsid w:val="00082D46"/>
    <w:rsid w:val="00082F67"/>
    <w:rsid w:val="00083301"/>
    <w:rsid w:val="00083324"/>
    <w:rsid w:val="00083369"/>
    <w:rsid w:val="000839A5"/>
    <w:rsid w:val="00083B06"/>
    <w:rsid w:val="00083C45"/>
    <w:rsid w:val="00083D34"/>
    <w:rsid w:val="00083F40"/>
    <w:rsid w:val="0008405B"/>
    <w:rsid w:val="000843E6"/>
    <w:rsid w:val="00084471"/>
    <w:rsid w:val="00084685"/>
    <w:rsid w:val="000846D3"/>
    <w:rsid w:val="000847C2"/>
    <w:rsid w:val="000848C3"/>
    <w:rsid w:val="00084A7B"/>
    <w:rsid w:val="00084EA5"/>
    <w:rsid w:val="00084F51"/>
    <w:rsid w:val="00084F6B"/>
    <w:rsid w:val="00085026"/>
    <w:rsid w:val="000852F8"/>
    <w:rsid w:val="000854C6"/>
    <w:rsid w:val="0008562A"/>
    <w:rsid w:val="000858D9"/>
    <w:rsid w:val="00085947"/>
    <w:rsid w:val="00085C2D"/>
    <w:rsid w:val="00085C3D"/>
    <w:rsid w:val="00085D74"/>
    <w:rsid w:val="00085DEC"/>
    <w:rsid w:val="00085EAB"/>
    <w:rsid w:val="00086421"/>
    <w:rsid w:val="0008697C"/>
    <w:rsid w:val="00086D02"/>
    <w:rsid w:val="00086DC2"/>
    <w:rsid w:val="00086E75"/>
    <w:rsid w:val="00086F50"/>
    <w:rsid w:val="0008734A"/>
    <w:rsid w:val="000873B1"/>
    <w:rsid w:val="000875FF"/>
    <w:rsid w:val="00087631"/>
    <w:rsid w:val="00087844"/>
    <w:rsid w:val="0008786C"/>
    <w:rsid w:val="000879B2"/>
    <w:rsid w:val="000879E3"/>
    <w:rsid w:val="00087A63"/>
    <w:rsid w:val="00090023"/>
    <w:rsid w:val="00090400"/>
    <w:rsid w:val="00090560"/>
    <w:rsid w:val="000907B3"/>
    <w:rsid w:val="0009088D"/>
    <w:rsid w:val="00090B78"/>
    <w:rsid w:val="00090BC9"/>
    <w:rsid w:val="00090C44"/>
    <w:rsid w:val="00091200"/>
    <w:rsid w:val="0009137C"/>
    <w:rsid w:val="000913EB"/>
    <w:rsid w:val="000914DE"/>
    <w:rsid w:val="0009153F"/>
    <w:rsid w:val="000917B4"/>
    <w:rsid w:val="00091C14"/>
    <w:rsid w:val="00091FD2"/>
    <w:rsid w:val="000921B9"/>
    <w:rsid w:val="000921EA"/>
    <w:rsid w:val="000926C1"/>
    <w:rsid w:val="000926C9"/>
    <w:rsid w:val="00092EE5"/>
    <w:rsid w:val="00092F18"/>
    <w:rsid w:val="000933CC"/>
    <w:rsid w:val="00093795"/>
    <w:rsid w:val="000939E0"/>
    <w:rsid w:val="000939FA"/>
    <w:rsid w:val="00093C30"/>
    <w:rsid w:val="0009435B"/>
    <w:rsid w:val="00094378"/>
    <w:rsid w:val="00094D64"/>
    <w:rsid w:val="00094F48"/>
    <w:rsid w:val="00095ACE"/>
    <w:rsid w:val="000961C3"/>
    <w:rsid w:val="000963B8"/>
    <w:rsid w:val="00096805"/>
    <w:rsid w:val="00096A71"/>
    <w:rsid w:val="00096E8F"/>
    <w:rsid w:val="00096F34"/>
    <w:rsid w:val="0009714A"/>
    <w:rsid w:val="00097352"/>
    <w:rsid w:val="0009736E"/>
    <w:rsid w:val="000976EC"/>
    <w:rsid w:val="00097AC4"/>
    <w:rsid w:val="00097B3E"/>
    <w:rsid w:val="00097BE4"/>
    <w:rsid w:val="00097E9F"/>
    <w:rsid w:val="000A0088"/>
    <w:rsid w:val="000A0307"/>
    <w:rsid w:val="000A04DB"/>
    <w:rsid w:val="000A05BE"/>
    <w:rsid w:val="000A0958"/>
    <w:rsid w:val="000A0D64"/>
    <w:rsid w:val="000A12EF"/>
    <w:rsid w:val="000A1457"/>
    <w:rsid w:val="000A1909"/>
    <w:rsid w:val="000A1ACE"/>
    <w:rsid w:val="000A1AD3"/>
    <w:rsid w:val="000A1C00"/>
    <w:rsid w:val="000A1C93"/>
    <w:rsid w:val="000A1DC8"/>
    <w:rsid w:val="000A2401"/>
    <w:rsid w:val="000A25E6"/>
    <w:rsid w:val="000A27B2"/>
    <w:rsid w:val="000A2CDC"/>
    <w:rsid w:val="000A2D56"/>
    <w:rsid w:val="000A3071"/>
    <w:rsid w:val="000A3242"/>
    <w:rsid w:val="000A32E5"/>
    <w:rsid w:val="000A348A"/>
    <w:rsid w:val="000A37AD"/>
    <w:rsid w:val="000A38DA"/>
    <w:rsid w:val="000A3A61"/>
    <w:rsid w:val="000A3AFF"/>
    <w:rsid w:val="000A3BDC"/>
    <w:rsid w:val="000A3CDC"/>
    <w:rsid w:val="000A3D8B"/>
    <w:rsid w:val="000A3E6D"/>
    <w:rsid w:val="000A4166"/>
    <w:rsid w:val="000A4C5D"/>
    <w:rsid w:val="000A4DF6"/>
    <w:rsid w:val="000A4F18"/>
    <w:rsid w:val="000A527B"/>
    <w:rsid w:val="000A56CB"/>
    <w:rsid w:val="000A56F4"/>
    <w:rsid w:val="000A5726"/>
    <w:rsid w:val="000A5D91"/>
    <w:rsid w:val="000A6070"/>
    <w:rsid w:val="000A653A"/>
    <w:rsid w:val="000A68CD"/>
    <w:rsid w:val="000A7407"/>
    <w:rsid w:val="000A7B26"/>
    <w:rsid w:val="000A7B7C"/>
    <w:rsid w:val="000B0080"/>
    <w:rsid w:val="000B0095"/>
    <w:rsid w:val="000B04A7"/>
    <w:rsid w:val="000B078D"/>
    <w:rsid w:val="000B07DE"/>
    <w:rsid w:val="000B08BA"/>
    <w:rsid w:val="000B0B6C"/>
    <w:rsid w:val="000B126E"/>
    <w:rsid w:val="000B1806"/>
    <w:rsid w:val="000B19E7"/>
    <w:rsid w:val="000B1BBF"/>
    <w:rsid w:val="000B1D32"/>
    <w:rsid w:val="000B1DF1"/>
    <w:rsid w:val="000B1E49"/>
    <w:rsid w:val="000B2459"/>
    <w:rsid w:val="000B24CA"/>
    <w:rsid w:val="000B28F9"/>
    <w:rsid w:val="000B299A"/>
    <w:rsid w:val="000B2A4F"/>
    <w:rsid w:val="000B2BA6"/>
    <w:rsid w:val="000B2D9B"/>
    <w:rsid w:val="000B302A"/>
    <w:rsid w:val="000B3821"/>
    <w:rsid w:val="000B389F"/>
    <w:rsid w:val="000B3EEE"/>
    <w:rsid w:val="000B3FEF"/>
    <w:rsid w:val="000B419D"/>
    <w:rsid w:val="000B43A6"/>
    <w:rsid w:val="000B456A"/>
    <w:rsid w:val="000B48C4"/>
    <w:rsid w:val="000B4B46"/>
    <w:rsid w:val="000B4CE1"/>
    <w:rsid w:val="000B4D75"/>
    <w:rsid w:val="000B4F92"/>
    <w:rsid w:val="000B5049"/>
    <w:rsid w:val="000B5837"/>
    <w:rsid w:val="000B5A45"/>
    <w:rsid w:val="000B5C14"/>
    <w:rsid w:val="000B5FAA"/>
    <w:rsid w:val="000B64B6"/>
    <w:rsid w:val="000B6761"/>
    <w:rsid w:val="000B6963"/>
    <w:rsid w:val="000B6DF0"/>
    <w:rsid w:val="000B701C"/>
    <w:rsid w:val="000B7060"/>
    <w:rsid w:val="000B762B"/>
    <w:rsid w:val="000B78A4"/>
    <w:rsid w:val="000B7A57"/>
    <w:rsid w:val="000B7A81"/>
    <w:rsid w:val="000B7A89"/>
    <w:rsid w:val="000B7BED"/>
    <w:rsid w:val="000B7CAE"/>
    <w:rsid w:val="000C00DC"/>
    <w:rsid w:val="000C0272"/>
    <w:rsid w:val="000C040B"/>
    <w:rsid w:val="000C0574"/>
    <w:rsid w:val="000C06B6"/>
    <w:rsid w:val="000C072E"/>
    <w:rsid w:val="000C09D8"/>
    <w:rsid w:val="000C0E14"/>
    <w:rsid w:val="000C16F5"/>
    <w:rsid w:val="000C1714"/>
    <w:rsid w:val="000C171E"/>
    <w:rsid w:val="000C17D8"/>
    <w:rsid w:val="000C1A61"/>
    <w:rsid w:val="000C1C6C"/>
    <w:rsid w:val="000C1C92"/>
    <w:rsid w:val="000C1DAA"/>
    <w:rsid w:val="000C1EDC"/>
    <w:rsid w:val="000C21A9"/>
    <w:rsid w:val="000C22A8"/>
    <w:rsid w:val="000C23A6"/>
    <w:rsid w:val="000C2531"/>
    <w:rsid w:val="000C2929"/>
    <w:rsid w:val="000C2936"/>
    <w:rsid w:val="000C2B22"/>
    <w:rsid w:val="000C2C63"/>
    <w:rsid w:val="000C2F4D"/>
    <w:rsid w:val="000C3126"/>
    <w:rsid w:val="000C34DA"/>
    <w:rsid w:val="000C3A16"/>
    <w:rsid w:val="000C3A69"/>
    <w:rsid w:val="000C3A85"/>
    <w:rsid w:val="000C3B20"/>
    <w:rsid w:val="000C3CD4"/>
    <w:rsid w:val="000C3DF0"/>
    <w:rsid w:val="000C43BB"/>
    <w:rsid w:val="000C43CE"/>
    <w:rsid w:val="000C448B"/>
    <w:rsid w:val="000C475A"/>
    <w:rsid w:val="000C4AE7"/>
    <w:rsid w:val="000C4C66"/>
    <w:rsid w:val="000C4CF0"/>
    <w:rsid w:val="000C4D43"/>
    <w:rsid w:val="000C4FB2"/>
    <w:rsid w:val="000C516C"/>
    <w:rsid w:val="000C51ED"/>
    <w:rsid w:val="000C522F"/>
    <w:rsid w:val="000C52AC"/>
    <w:rsid w:val="000C54EB"/>
    <w:rsid w:val="000C55CD"/>
    <w:rsid w:val="000C5694"/>
    <w:rsid w:val="000C5698"/>
    <w:rsid w:val="000C5741"/>
    <w:rsid w:val="000C57D1"/>
    <w:rsid w:val="000C5EDA"/>
    <w:rsid w:val="000C6393"/>
    <w:rsid w:val="000C65BC"/>
    <w:rsid w:val="000C691B"/>
    <w:rsid w:val="000C6D1E"/>
    <w:rsid w:val="000C6E7E"/>
    <w:rsid w:val="000C7103"/>
    <w:rsid w:val="000C7335"/>
    <w:rsid w:val="000C738C"/>
    <w:rsid w:val="000C7596"/>
    <w:rsid w:val="000C76A3"/>
    <w:rsid w:val="000C7781"/>
    <w:rsid w:val="000C77EA"/>
    <w:rsid w:val="000C785E"/>
    <w:rsid w:val="000C7DD4"/>
    <w:rsid w:val="000D009B"/>
    <w:rsid w:val="000D00B2"/>
    <w:rsid w:val="000D0469"/>
    <w:rsid w:val="000D081A"/>
    <w:rsid w:val="000D09B4"/>
    <w:rsid w:val="000D1167"/>
    <w:rsid w:val="000D11F1"/>
    <w:rsid w:val="000D11FC"/>
    <w:rsid w:val="000D1630"/>
    <w:rsid w:val="000D168D"/>
    <w:rsid w:val="000D1D02"/>
    <w:rsid w:val="000D1E54"/>
    <w:rsid w:val="000D1E6C"/>
    <w:rsid w:val="000D1FCF"/>
    <w:rsid w:val="000D2368"/>
    <w:rsid w:val="000D25EB"/>
    <w:rsid w:val="000D2756"/>
    <w:rsid w:val="000D29A5"/>
    <w:rsid w:val="000D3577"/>
    <w:rsid w:val="000D38B3"/>
    <w:rsid w:val="000D3AE2"/>
    <w:rsid w:val="000D3C7E"/>
    <w:rsid w:val="000D3DD3"/>
    <w:rsid w:val="000D41B0"/>
    <w:rsid w:val="000D41FD"/>
    <w:rsid w:val="000D44E9"/>
    <w:rsid w:val="000D47E0"/>
    <w:rsid w:val="000D4CD4"/>
    <w:rsid w:val="000D5286"/>
    <w:rsid w:val="000D5527"/>
    <w:rsid w:val="000D56DE"/>
    <w:rsid w:val="000D5E68"/>
    <w:rsid w:val="000D5EE1"/>
    <w:rsid w:val="000D5F0A"/>
    <w:rsid w:val="000D608B"/>
    <w:rsid w:val="000D62E1"/>
    <w:rsid w:val="000D67FE"/>
    <w:rsid w:val="000D6B82"/>
    <w:rsid w:val="000D7007"/>
    <w:rsid w:val="000D70A4"/>
    <w:rsid w:val="000D73DC"/>
    <w:rsid w:val="000D768A"/>
    <w:rsid w:val="000D7A49"/>
    <w:rsid w:val="000E059B"/>
    <w:rsid w:val="000E05D2"/>
    <w:rsid w:val="000E0689"/>
    <w:rsid w:val="000E0A40"/>
    <w:rsid w:val="000E0ACF"/>
    <w:rsid w:val="000E0D03"/>
    <w:rsid w:val="000E0E4D"/>
    <w:rsid w:val="000E11E4"/>
    <w:rsid w:val="000E1451"/>
    <w:rsid w:val="000E145A"/>
    <w:rsid w:val="000E1663"/>
    <w:rsid w:val="000E1BF6"/>
    <w:rsid w:val="000E2072"/>
    <w:rsid w:val="000E21E8"/>
    <w:rsid w:val="000E2302"/>
    <w:rsid w:val="000E2684"/>
    <w:rsid w:val="000E2833"/>
    <w:rsid w:val="000E2862"/>
    <w:rsid w:val="000E29FA"/>
    <w:rsid w:val="000E2BBC"/>
    <w:rsid w:val="000E2CDE"/>
    <w:rsid w:val="000E35A3"/>
    <w:rsid w:val="000E3E04"/>
    <w:rsid w:val="000E3E63"/>
    <w:rsid w:val="000E3EF1"/>
    <w:rsid w:val="000E414E"/>
    <w:rsid w:val="000E434A"/>
    <w:rsid w:val="000E45F7"/>
    <w:rsid w:val="000E4682"/>
    <w:rsid w:val="000E46CA"/>
    <w:rsid w:val="000E46D4"/>
    <w:rsid w:val="000E4846"/>
    <w:rsid w:val="000E49FD"/>
    <w:rsid w:val="000E4C3F"/>
    <w:rsid w:val="000E4DE6"/>
    <w:rsid w:val="000E4EB1"/>
    <w:rsid w:val="000E4ECA"/>
    <w:rsid w:val="000E5367"/>
    <w:rsid w:val="000E53C8"/>
    <w:rsid w:val="000E53DD"/>
    <w:rsid w:val="000E53ED"/>
    <w:rsid w:val="000E54A2"/>
    <w:rsid w:val="000E5556"/>
    <w:rsid w:val="000E55AB"/>
    <w:rsid w:val="000E57B9"/>
    <w:rsid w:val="000E57F9"/>
    <w:rsid w:val="000E5801"/>
    <w:rsid w:val="000E5838"/>
    <w:rsid w:val="000E5A94"/>
    <w:rsid w:val="000E5F37"/>
    <w:rsid w:val="000E6125"/>
    <w:rsid w:val="000E623D"/>
    <w:rsid w:val="000E683B"/>
    <w:rsid w:val="000E6DDE"/>
    <w:rsid w:val="000E6DE2"/>
    <w:rsid w:val="000E77A9"/>
    <w:rsid w:val="000E78FE"/>
    <w:rsid w:val="000E7991"/>
    <w:rsid w:val="000E7EA3"/>
    <w:rsid w:val="000F0445"/>
    <w:rsid w:val="000F05BF"/>
    <w:rsid w:val="000F09D9"/>
    <w:rsid w:val="000F09FB"/>
    <w:rsid w:val="000F0BB4"/>
    <w:rsid w:val="000F0F5A"/>
    <w:rsid w:val="000F1681"/>
    <w:rsid w:val="000F18FF"/>
    <w:rsid w:val="000F19E6"/>
    <w:rsid w:val="000F1ECC"/>
    <w:rsid w:val="000F2109"/>
    <w:rsid w:val="000F246C"/>
    <w:rsid w:val="000F2855"/>
    <w:rsid w:val="000F2F84"/>
    <w:rsid w:val="000F30A7"/>
    <w:rsid w:val="000F329F"/>
    <w:rsid w:val="000F32FD"/>
    <w:rsid w:val="000F341D"/>
    <w:rsid w:val="000F3A20"/>
    <w:rsid w:val="000F3B7D"/>
    <w:rsid w:val="000F4028"/>
    <w:rsid w:val="000F44E6"/>
    <w:rsid w:val="000F4AFD"/>
    <w:rsid w:val="000F4E0B"/>
    <w:rsid w:val="000F54A0"/>
    <w:rsid w:val="000F54E5"/>
    <w:rsid w:val="000F5548"/>
    <w:rsid w:val="000F56E5"/>
    <w:rsid w:val="000F5AA3"/>
    <w:rsid w:val="000F5AE1"/>
    <w:rsid w:val="000F5F6F"/>
    <w:rsid w:val="000F5FE2"/>
    <w:rsid w:val="000F6592"/>
    <w:rsid w:val="000F6765"/>
    <w:rsid w:val="000F6D50"/>
    <w:rsid w:val="000F6DFF"/>
    <w:rsid w:val="000F6F52"/>
    <w:rsid w:val="000F71A7"/>
    <w:rsid w:val="000F73A2"/>
    <w:rsid w:val="000F77DA"/>
    <w:rsid w:val="000F7C35"/>
    <w:rsid w:val="000F7C4A"/>
    <w:rsid w:val="000F7D6E"/>
    <w:rsid w:val="00100013"/>
    <w:rsid w:val="00100179"/>
    <w:rsid w:val="00100740"/>
    <w:rsid w:val="00100777"/>
    <w:rsid w:val="00100B01"/>
    <w:rsid w:val="00100B1C"/>
    <w:rsid w:val="00100B28"/>
    <w:rsid w:val="00100D6D"/>
    <w:rsid w:val="00100E4E"/>
    <w:rsid w:val="0010128C"/>
    <w:rsid w:val="00101334"/>
    <w:rsid w:val="0010171B"/>
    <w:rsid w:val="0010173F"/>
    <w:rsid w:val="00101741"/>
    <w:rsid w:val="00101A69"/>
    <w:rsid w:val="00101C8B"/>
    <w:rsid w:val="00101F40"/>
    <w:rsid w:val="001021F3"/>
    <w:rsid w:val="001026E2"/>
    <w:rsid w:val="001028E9"/>
    <w:rsid w:val="00102AAB"/>
    <w:rsid w:val="00102D6A"/>
    <w:rsid w:val="001030EC"/>
    <w:rsid w:val="001031A7"/>
    <w:rsid w:val="001042B2"/>
    <w:rsid w:val="001043BE"/>
    <w:rsid w:val="0010457D"/>
    <w:rsid w:val="00104624"/>
    <w:rsid w:val="00104A78"/>
    <w:rsid w:val="00104ADC"/>
    <w:rsid w:val="00104E2B"/>
    <w:rsid w:val="001052D1"/>
    <w:rsid w:val="00105AA1"/>
    <w:rsid w:val="00105DE3"/>
    <w:rsid w:val="00105EF3"/>
    <w:rsid w:val="00106199"/>
    <w:rsid w:val="001066A6"/>
    <w:rsid w:val="001068CA"/>
    <w:rsid w:val="00106BC1"/>
    <w:rsid w:val="00106EA5"/>
    <w:rsid w:val="0010726F"/>
    <w:rsid w:val="00107865"/>
    <w:rsid w:val="0010788A"/>
    <w:rsid w:val="001078BA"/>
    <w:rsid w:val="00107973"/>
    <w:rsid w:val="00110077"/>
    <w:rsid w:val="00110485"/>
    <w:rsid w:val="001104A2"/>
    <w:rsid w:val="001106EC"/>
    <w:rsid w:val="00110A32"/>
    <w:rsid w:val="00110C17"/>
    <w:rsid w:val="00110C35"/>
    <w:rsid w:val="00110CAA"/>
    <w:rsid w:val="00111640"/>
    <w:rsid w:val="001118E0"/>
    <w:rsid w:val="00111983"/>
    <w:rsid w:val="00111AB3"/>
    <w:rsid w:val="00111B62"/>
    <w:rsid w:val="00111DAE"/>
    <w:rsid w:val="00112101"/>
    <w:rsid w:val="00112717"/>
    <w:rsid w:val="00112775"/>
    <w:rsid w:val="0011287A"/>
    <w:rsid w:val="0011295A"/>
    <w:rsid w:val="00112C7C"/>
    <w:rsid w:val="00112F17"/>
    <w:rsid w:val="001130B8"/>
    <w:rsid w:val="00113138"/>
    <w:rsid w:val="001132A0"/>
    <w:rsid w:val="001135CD"/>
    <w:rsid w:val="00113D21"/>
    <w:rsid w:val="00113D4B"/>
    <w:rsid w:val="00114107"/>
    <w:rsid w:val="001144C1"/>
    <w:rsid w:val="00114658"/>
    <w:rsid w:val="0011477C"/>
    <w:rsid w:val="0011479D"/>
    <w:rsid w:val="001147B2"/>
    <w:rsid w:val="00114931"/>
    <w:rsid w:val="00114A25"/>
    <w:rsid w:val="00114BF6"/>
    <w:rsid w:val="00114E51"/>
    <w:rsid w:val="00115785"/>
    <w:rsid w:val="0011593D"/>
    <w:rsid w:val="00115A01"/>
    <w:rsid w:val="00115C35"/>
    <w:rsid w:val="00115DE8"/>
    <w:rsid w:val="0011608E"/>
    <w:rsid w:val="001162A3"/>
    <w:rsid w:val="00116540"/>
    <w:rsid w:val="00116983"/>
    <w:rsid w:val="00116D19"/>
    <w:rsid w:val="00116DB0"/>
    <w:rsid w:val="00117AC3"/>
    <w:rsid w:val="00117DD4"/>
    <w:rsid w:val="00117F0E"/>
    <w:rsid w:val="00117FD0"/>
    <w:rsid w:val="00120380"/>
    <w:rsid w:val="00120482"/>
    <w:rsid w:val="0012079B"/>
    <w:rsid w:val="00120AB5"/>
    <w:rsid w:val="00120EE7"/>
    <w:rsid w:val="00120F8A"/>
    <w:rsid w:val="0012121C"/>
    <w:rsid w:val="00121690"/>
    <w:rsid w:val="001218B3"/>
    <w:rsid w:val="001219DE"/>
    <w:rsid w:val="00121AB0"/>
    <w:rsid w:val="00121B9E"/>
    <w:rsid w:val="00121BAE"/>
    <w:rsid w:val="00121E77"/>
    <w:rsid w:val="0012221E"/>
    <w:rsid w:val="00122558"/>
    <w:rsid w:val="00122689"/>
    <w:rsid w:val="001228E2"/>
    <w:rsid w:val="00122C4C"/>
    <w:rsid w:val="0012346E"/>
    <w:rsid w:val="00123AE9"/>
    <w:rsid w:val="00123C20"/>
    <w:rsid w:val="00123D10"/>
    <w:rsid w:val="00123D2D"/>
    <w:rsid w:val="00123E7E"/>
    <w:rsid w:val="00124768"/>
    <w:rsid w:val="00124C00"/>
    <w:rsid w:val="001250D6"/>
    <w:rsid w:val="0012517D"/>
    <w:rsid w:val="001251C8"/>
    <w:rsid w:val="00125383"/>
    <w:rsid w:val="001255E5"/>
    <w:rsid w:val="0012561F"/>
    <w:rsid w:val="00125C00"/>
    <w:rsid w:val="00125E6D"/>
    <w:rsid w:val="0012614B"/>
    <w:rsid w:val="001261BF"/>
    <w:rsid w:val="001262BF"/>
    <w:rsid w:val="001265BA"/>
    <w:rsid w:val="001267D1"/>
    <w:rsid w:val="00126817"/>
    <w:rsid w:val="00126BE2"/>
    <w:rsid w:val="00126BE3"/>
    <w:rsid w:val="00126C5D"/>
    <w:rsid w:val="00126CF8"/>
    <w:rsid w:val="00126F2F"/>
    <w:rsid w:val="00127231"/>
    <w:rsid w:val="001275B4"/>
    <w:rsid w:val="00127E53"/>
    <w:rsid w:val="0013009B"/>
    <w:rsid w:val="001301D8"/>
    <w:rsid w:val="00130396"/>
    <w:rsid w:val="001308EA"/>
    <w:rsid w:val="00130903"/>
    <w:rsid w:val="001309FB"/>
    <w:rsid w:val="00130A4B"/>
    <w:rsid w:val="00130CC6"/>
    <w:rsid w:val="00130DEC"/>
    <w:rsid w:val="001312C7"/>
    <w:rsid w:val="00131516"/>
    <w:rsid w:val="00131B98"/>
    <w:rsid w:val="00131BDE"/>
    <w:rsid w:val="00131EDD"/>
    <w:rsid w:val="001321A6"/>
    <w:rsid w:val="001321FC"/>
    <w:rsid w:val="00132619"/>
    <w:rsid w:val="00132AFE"/>
    <w:rsid w:val="00133338"/>
    <w:rsid w:val="0013364A"/>
    <w:rsid w:val="0013367C"/>
    <w:rsid w:val="00133813"/>
    <w:rsid w:val="00133879"/>
    <w:rsid w:val="00133AAE"/>
    <w:rsid w:val="00133CBC"/>
    <w:rsid w:val="0013412C"/>
    <w:rsid w:val="00134905"/>
    <w:rsid w:val="00134A58"/>
    <w:rsid w:val="00134A72"/>
    <w:rsid w:val="00134C9F"/>
    <w:rsid w:val="00134D36"/>
    <w:rsid w:val="00135107"/>
    <w:rsid w:val="00135947"/>
    <w:rsid w:val="00136838"/>
    <w:rsid w:val="00136B5F"/>
    <w:rsid w:val="00136CDB"/>
    <w:rsid w:val="00136D8A"/>
    <w:rsid w:val="00136E40"/>
    <w:rsid w:val="0013719B"/>
    <w:rsid w:val="00137340"/>
    <w:rsid w:val="00137717"/>
    <w:rsid w:val="001378C7"/>
    <w:rsid w:val="00137A2A"/>
    <w:rsid w:val="00137F30"/>
    <w:rsid w:val="0014014B"/>
    <w:rsid w:val="0014056D"/>
    <w:rsid w:val="001405CF"/>
    <w:rsid w:val="00140A77"/>
    <w:rsid w:val="00140B22"/>
    <w:rsid w:val="00140E7A"/>
    <w:rsid w:val="00140F32"/>
    <w:rsid w:val="001411DA"/>
    <w:rsid w:val="00141AB2"/>
    <w:rsid w:val="00141D44"/>
    <w:rsid w:val="00141E28"/>
    <w:rsid w:val="0014208E"/>
    <w:rsid w:val="001422DA"/>
    <w:rsid w:val="00142303"/>
    <w:rsid w:val="0014263B"/>
    <w:rsid w:val="001428F1"/>
    <w:rsid w:val="00142BAD"/>
    <w:rsid w:val="00142D04"/>
    <w:rsid w:val="00142E2C"/>
    <w:rsid w:val="0014324E"/>
    <w:rsid w:val="00143391"/>
    <w:rsid w:val="001439DE"/>
    <w:rsid w:val="00143A78"/>
    <w:rsid w:val="001440EA"/>
    <w:rsid w:val="0014412B"/>
    <w:rsid w:val="00144964"/>
    <w:rsid w:val="0014498B"/>
    <w:rsid w:val="00144E33"/>
    <w:rsid w:val="00144E98"/>
    <w:rsid w:val="001452E1"/>
    <w:rsid w:val="001455D1"/>
    <w:rsid w:val="00145AE4"/>
    <w:rsid w:val="00146449"/>
    <w:rsid w:val="00146551"/>
    <w:rsid w:val="00146678"/>
    <w:rsid w:val="0014688E"/>
    <w:rsid w:val="00146AF4"/>
    <w:rsid w:val="0014707F"/>
    <w:rsid w:val="001471CE"/>
    <w:rsid w:val="00147269"/>
    <w:rsid w:val="001474CB"/>
    <w:rsid w:val="00147617"/>
    <w:rsid w:val="00147869"/>
    <w:rsid w:val="00147A2D"/>
    <w:rsid w:val="00147A32"/>
    <w:rsid w:val="00147A7C"/>
    <w:rsid w:val="00147F91"/>
    <w:rsid w:val="001501A5"/>
    <w:rsid w:val="00150422"/>
    <w:rsid w:val="0015078F"/>
    <w:rsid w:val="00150BBF"/>
    <w:rsid w:val="00151096"/>
    <w:rsid w:val="00151190"/>
    <w:rsid w:val="001512DB"/>
    <w:rsid w:val="001512F5"/>
    <w:rsid w:val="00151769"/>
    <w:rsid w:val="001518D0"/>
    <w:rsid w:val="001519EB"/>
    <w:rsid w:val="00151A49"/>
    <w:rsid w:val="00151B75"/>
    <w:rsid w:val="001521F4"/>
    <w:rsid w:val="001522A2"/>
    <w:rsid w:val="001525B3"/>
    <w:rsid w:val="00152664"/>
    <w:rsid w:val="0015284A"/>
    <w:rsid w:val="001532F8"/>
    <w:rsid w:val="0015361B"/>
    <w:rsid w:val="00153881"/>
    <w:rsid w:val="001539B7"/>
    <w:rsid w:val="00153D69"/>
    <w:rsid w:val="00153D6B"/>
    <w:rsid w:val="00154272"/>
    <w:rsid w:val="001545AB"/>
    <w:rsid w:val="00154995"/>
    <w:rsid w:val="00154E40"/>
    <w:rsid w:val="00154E72"/>
    <w:rsid w:val="001552CA"/>
    <w:rsid w:val="00155840"/>
    <w:rsid w:val="001558D0"/>
    <w:rsid w:val="00155D2B"/>
    <w:rsid w:val="00155D9A"/>
    <w:rsid w:val="00155E69"/>
    <w:rsid w:val="00155FAD"/>
    <w:rsid w:val="00155FC0"/>
    <w:rsid w:val="0015603A"/>
    <w:rsid w:val="00156102"/>
    <w:rsid w:val="001561A0"/>
    <w:rsid w:val="001562DF"/>
    <w:rsid w:val="001565D6"/>
    <w:rsid w:val="001565DD"/>
    <w:rsid w:val="00156600"/>
    <w:rsid w:val="00156DA0"/>
    <w:rsid w:val="00157602"/>
    <w:rsid w:val="00157660"/>
    <w:rsid w:val="0015781C"/>
    <w:rsid w:val="0015794A"/>
    <w:rsid w:val="00157AD0"/>
    <w:rsid w:val="00157C43"/>
    <w:rsid w:val="00160250"/>
    <w:rsid w:val="0016029E"/>
    <w:rsid w:val="00160413"/>
    <w:rsid w:val="00160731"/>
    <w:rsid w:val="001607E1"/>
    <w:rsid w:val="00160A3E"/>
    <w:rsid w:val="00160DFD"/>
    <w:rsid w:val="00160F0B"/>
    <w:rsid w:val="00161057"/>
    <w:rsid w:val="00161701"/>
    <w:rsid w:val="00161727"/>
    <w:rsid w:val="0016185F"/>
    <w:rsid w:val="00161B14"/>
    <w:rsid w:val="00161BA3"/>
    <w:rsid w:val="00161EC7"/>
    <w:rsid w:val="00161EE5"/>
    <w:rsid w:val="00161F4C"/>
    <w:rsid w:val="001621BB"/>
    <w:rsid w:val="0016229B"/>
    <w:rsid w:val="001624E1"/>
    <w:rsid w:val="001627DA"/>
    <w:rsid w:val="00162C0F"/>
    <w:rsid w:val="00162DF7"/>
    <w:rsid w:val="0016315C"/>
    <w:rsid w:val="00163443"/>
    <w:rsid w:val="00163700"/>
    <w:rsid w:val="001639FD"/>
    <w:rsid w:val="00163D3E"/>
    <w:rsid w:val="00163FFF"/>
    <w:rsid w:val="001644E8"/>
    <w:rsid w:val="001646E6"/>
    <w:rsid w:val="001648DC"/>
    <w:rsid w:val="0016494D"/>
    <w:rsid w:val="00164FCB"/>
    <w:rsid w:val="001651DD"/>
    <w:rsid w:val="0016585B"/>
    <w:rsid w:val="00165D0C"/>
    <w:rsid w:val="00165E0C"/>
    <w:rsid w:val="0016611E"/>
    <w:rsid w:val="00166478"/>
    <w:rsid w:val="001665F2"/>
    <w:rsid w:val="00166978"/>
    <w:rsid w:val="00166A3E"/>
    <w:rsid w:val="00166EF1"/>
    <w:rsid w:val="00166FBF"/>
    <w:rsid w:val="0016716A"/>
    <w:rsid w:val="0016730B"/>
    <w:rsid w:val="00167361"/>
    <w:rsid w:val="00167774"/>
    <w:rsid w:val="0016791D"/>
    <w:rsid w:val="00167DBB"/>
    <w:rsid w:val="00167FB4"/>
    <w:rsid w:val="00170041"/>
    <w:rsid w:val="0017023C"/>
    <w:rsid w:val="001710E9"/>
    <w:rsid w:val="00171130"/>
    <w:rsid w:val="001711F5"/>
    <w:rsid w:val="001712D0"/>
    <w:rsid w:val="00171809"/>
    <w:rsid w:val="001718F1"/>
    <w:rsid w:val="00171A1D"/>
    <w:rsid w:val="00171A74"/>
    <w:rsid w:val="00171DF6"/>
    <w:rsid w:val="00171E1A"/>
    <w:rsid w:val="00171F10"/>
    <w:rsid w:val="00172112"/>
    <w:rsid w:val="0017222A"/>
    <w:rsid w:val="0017268E"/>
    <w:rsid w:val="00172C72"/>
    <w:rsid w:val="00172FF6"/>
    <w:rsid w:val="0017308E"/>
    <w:rsid w:val="001733F8"/>
    <w:rsid w:val="00173527"/>
    <w:rsid w:val="00173763"/>
    <w:rsid w:val="00173850"/>
    <w:rsid w:val="00173C76"/>
    <w:rsid w:val="00173DDC"/>
    <w:rsid w:val="00173E28"/>
    <w:rsid w:val="00174618"/>
    <w:rsid w:val="001747E4"/>
    <w:rsid w:val="00174868"/>
    <w:rsid w:val="00174C42"/>
    <w:rsid w:val="00174EEE"/>
    <w:rsid w:val="00175166"/>
    <w:rsid w:val="001751F4"/>
    <w:rsid w:val="00175232"/>
    <w:rsid w:val="00175822"/>
    <w:rsid w:val="001758BC"/>
    <w:rsid w:val="001759D5"/>
    <w:rsid w:val="00175AC0"/>
    <w:rsid w:val="00175C51"/>
    <w:rsid w:val="00175DEC"/>
    <w:rsid w:val="00175F1B"/>
    <w:rsid w:val="0017658B"/>
    <w:rsid w:val="001767BD"/>
    <w:rsid w:val="0017688C"/>
    <w:rsid w:val="00176914"/>
    <w:rsid w:val="00176949"/>
    <w:rsid w:val="00176AA3"/>
    <w:rsid w:val="00176AFD"/>
    <w:rsid w:val="00176B90"/>
    <w:rsid w:val="00177097"/>
    <w:rsid w:val="001773C8"/>
    <w:rsid w:val="001773F0"/>
    <w:rsid w:val="0017794B"/>
    <w:rsid w:val="00177AD9"/>
    <w:rsid w:val="0018003A"/>
    <w:rsid w:val="00180673"/>
    <w:rsid w:val="00180804"/>
    <w:rsid w:val="00180BFA"/>
    <w:rsid w:val="00180C2E"/>
    <w:rsid w:val="00180CFA"/>
    <w:rsid w:val="001811F0"/>
    <w:rsid w:val="00181366"/>
    <w:rsid w:val="00181A23"/>
    <w:rsid w:val="00181C27"/>
    <w:rsid w:val="00181D6F"/>
    <w:rsid w:val="00182058"/>
    <w:rsid w:val="0018239E"/>
    <w:rsid w:val="001823A5"/>
    <w:rsid w:val="00182478"/>
    <w:rsid w:val="00182AB3"/>
    <w:rsid w:val="00182E29"/>
    <w:rsid w:val="00182E95"/>
    <w:rsid w:val="001832BE"/>
    <w:rsid w:val="001832EF"/>
    <w:rsid w:val="00183392"/>
    <w:rsid w:val="00183436"/>
    <w:rsid w:val="00183533"/>
    <w:rsid w:val="00183730"/>
    <w:rsid w:val="001839ED"/>
    <w:rsid w:val="00183D27"/>
    <w:rsid w:val="00183E3B"/>
    <w:rsid w:val="00184062"/>
    <w:rsid w:val="0018415D"/>
    <w:rsid w:val="00184524"/>
    <w:rsid w:val="001845D2"/>
    <w:rsid w:val="00184679"/>
    <w:rsid w:val="00184A2B"/>
    <w:rsid w:val="001850BF"/>
    <w:rsid w:val="00185384"/>
    <w:rsid w:val="001857BF"/>
    <w:rsid w:val="00185DD5"/>
    <w:rsid w:val="0018635F"/>
    <w:rsid w:val="001866BF"/>
    <w:rsid w:val="00186746"/>
    <w:rsid w:val="001867FE"/>
    <w:rsid w:val="00186B6E"/>
    <w:rsid w:val="00186D76"/>
    <w:rsid w:val="0018713F"/>
    <w:rsid w:val="001871A5"/>
    <w:rsid w:val="001874D9"/>
    <w:rsid w:val="0018767B"/>
    <w:rsid w:val="00187A9C"/>
    <w:rsid w:val="00187F3C"/>
    <w:rsid w:val="001900DE"/>
    <w:rsid w:val="001903F3"/>
    <w:rsid w:val="00190720"/>
    <w:rsid w:val="00190DB4"/>
    <w:rsid w:val="00190E5C"/>
    <w:rsid w:val="00190EF0"/>
    <w:rsid w:val="0019127D"/>
    <w:rsid w:val="001913BF"/>
    <w:rsid w:val="001913E0"/>
    <w:rsid w:val="00191834"/>
    <w:rsid w:val="0019194A"/>
    <w:rsid w:val="001919BD"/>
    <w:rsid w:val="00192091"/>
    <w:rsid w:val="001920F0"/>
    <w:rsid w:val="00192122"/>
    <w:rsid w:val="0019246D"/>
    <w:rsid w:val="001929EF"/>
    <w:rsid w:val="00192B2B"/>
    <w:rsid w:val="001930E8"/>
    <w:rsid w:val="001936AC"/>
    <w:rsid w:val="00193706"/>
    <w:rsid w:val="001937D3"/>
    <w:rsid w:val="001938FF"/>
    <w:rsid w:val="001939DB"/>
    <w:rsid w:val="00193EA1"/>
    <w:rsid w:val="00194655"/>
    <w:rsid w:val="00194678"/>
    <w:rsid w:val="001946CC"/>
    <w:rsid w:val="001947FA"/>
    <w:rsid w:val="00194AFC"/>
    <w:rsid w:val="001950C0"/>
    <w:rsid w:val="001954B9"/>
    <w:rsid w:val="00195529"/>
    <w:rsid w:val="001955FA"/>
    <w:rsid w:val="00195A01"/>
    <w:rsid w:val="00195C60"/>
    <w:rsid w:val="00195DCB"/>
    <w:rsid w:val="00196663"/>
    <w:rsid w:val="001966E2"/>
    <w:rsid w:val="001966FC"/>
    <w:rsid w:val="001967EB"/>
    <w:rsid w:val="00196A3A"/>
    <w:rsid w:val="00196ABA"/>
    <w:rsid w:val="00196C94"/>
    <w:rsid w:val="00196D07"/>
    <w:rsid w:val="00196D2C"/>
    <w:rsid w:val="00196EF5"/>
    <w:rsid w:val="00197046"/>
    <w:rsid w:val="00197283"/>
    <w:rsid w:val="00197F6A"/>
    <w:rsid w:val="001A0096"/>
    <w:rsid w:val="001A022C"/>
    <w:rsid w:val="001A027E"/>
    <w:rsid w:val="001A03A2"/>
    <w:rsid w:val="001A1235"/>
    <w:rsid w:val="001A19CB"/>
    <w:rsid w:val="001A1A01"/>
    <w:rsid w:val="001A1B65"/>
    <w:rsid w:val="001A1F30"/>
    <w:rsid w:val="001A2156"/>
    <w:rsid w:val="001A239B"/>
    <w:rsid w:val="001A244D"/>
    <w:rsid w:val="001A2483"/>
    <w:rsid w:val="001A2646"/>
    <w:rsid w:val="001A2781"/>
    <w:rsid w:val="001A29E2"/>
    <w:rsid w:val="001A2C01"/>
    <w:rsid w:val="001A2D7B"/>
    <w:rsid w:val="001A2D83"/>
    <w:rsid w:val="001A3927"/>
    <w:rsid w:val="001A3973"/>
    <w:rsid w:val="001A3BE6"/>
    <w:rsid w:val="001A3C35"/>
    <w:rsid w:val="001A3CE5"/>
    <w:rsid w:val="001A3DA7"/>
    <w:rsid w:val="001A3EA1"/>
    <w:rsid w:val="001A431E"/>
    <w:rsid w:val="001A503E"/>
    <w:rsid w:val="001A5123"/>
    <w:rsid w:val="001A5337"/>
    <w:rsid w:val="001A54EB"/>
    <w:rsid w:val="001A5518"/>
    <w:rsid w:val="001A560F"/>
    <w:rsid w:val="001A56F5"/>
    <w:rsid w:val="001A5899"/>
    <w:rsid w:val="001A58B1"/>
    <w:rsid w:val="001A5D2F"/>
    <w:rsid w:val="001A5F5D"/>
    <w:rsid w:val="001A6071"/>
    <w:rsid w:val="001A688B"/>
    <w:rsid w:val="001A6A92"/>
    <w:rsid w:val="001A7246"/>
    <w:rsid w:val="001A72B8"/>
    <w:rsid w:val="001A7367"/>
    <w:rsid w:val="001A7F8C"/>
    <w:rsid w:val="001A7FE5"/>
    <w:rsid w:val="001B00D1"/>
    <w:rsid w:val="001B00DE"/>
    <w:rsid w:val="001B0360"/>
    <w:rsid w:val="001B06E5"/>
    <w:rsid w:val="001B0981"/>
    <w:rsid w:val="001B09A6"/>
    <w:rsid w:val="001B0DCC"/>
    <w:rsid w:val="001B0ECC"/>
    <w:rsid w:val="001B0FA2"/>
    <w:rsid w:val="001B1811"/>
    <w:rsid w:val="001B1900"/>
    <w:rsid w:val="001B19A5"/>
    <w:rsid w:val="001B1A47"/>
    <w:rsid w:val="001B1ACB"/>
    <w:rsid w:val="001B1B7C"/>
    <w:rsid w:val="001B1CC3"/>
    <w:rsid w:val="001B1E3E"/>
    <w:rsid w:val="001B225E"/>
    <w:rsid w:val="001B2430"/>
    <w:rsid w:val="001B276A"/>
    <w:rsid w:val="001B2A96"/>
    <w:rsid w:val="001B2C93"/>
    <w:rsid w:val="001B2D26"/>
    <w:rsid w:val="001B2F6F"/>
    <w:rsid w:val="001B3182"/>
    <w:rsid w:val="001B31D5"/>
    <w:rsid w:val="001B324E"/>
    <w:rsid w:val="001B359B"/>
    <w:rsid w:val="001B36E1"/>
    <w:rsid w:val="001B384F"/>
    <w:rsid w:val="001B399B"/>
    <w:rsid w:val="001B3A81"/>
    <w:rsid w:val="001B3BEF"/>
    <w:rsid w:val="001B4118"/>
    <w:rsid w:val="001B4242"/>
    <w:rsid w:val="001B44A4"/>
    <w:rsid w:val="001B48EA"/>
    <w:rsid w:val="001B490C"/>
    <w:rsid w:val="001B4AE6"/>
    <w:rsid w:val="001B4E33"/>
    <w:rsid w:val="001B51D9"/>
    <w:rsid w:val="001B523A"/>
    <w:rsid w:val="001B5295"/>
    <w:rsid w:val="001B54C8"/>
    <w:rsid w:val="001B5A00"/>
    <w:rsid w:val="001B5B24"/>
    <w:rsid w:val="001B5C4A"/>
    <w:rsid w:val="001B617F"/>
    <w:rsid w:val="001B61B6"/>
    <w:rsid w:val="001B6208"/>
    <w:rsid w:val="001B62FC"/>
    <w:rsid w:val="001B6459"/>
    <w:rsid w:val="001B6637"/>
    <w:rsid w:val="001B66BB"/>
    <w:rsid w:val="001B6921"/>
    <w:rsid w:val="001B6C21"/>
    <w:rsid w:val="001B6C75"/>
    <w:rsid w:val="001B6FCF"/>
    <w:rsid w:val="001B714A"/>
    <w:rsid w:val="001B7263"/>
    <w:rsid w:val="001B7529"/>
    <w:rsid w:val="001B79DC"/>
    <w:rsid w:val="001B7BBA"/>
    <w:rsid w:val="001B7CD5"/>
    <w:rsid w:val="001B7CE2"/>
    <w:rsid w:val="001C02C3"/>
    <w:rsid w:val="001C02FD"/>
    <w:rsid w:val="001C06D4"/>
    <w:rsid w:val="001C0D2B"/>
    <w:rsid w:val="001C0DDE"/>
    <w:rsid w:val="001C0DDF"/>
    <w:rsid w:val="001C137E"/>
    <w:rsid w:val="001C1482"/>
    <w:rsid w:val="001C177B"/>
    <w:rsid w:val="001C1BEC"/>
    <w:rsid w:val="001C1FB1"/>
    <w:rsid w:val="001C2290"/>
    <w:rsid w:val="001C2914"/>
    <w:rsid w:val="001C29B1"/>
    <w:rsid w:val="001C2AD8"/>
    <w:rsid w:val="001C2EA1"/>
    <w:rsid w:val="001C2EF6"/>
    <w:rsid w:val="001C378D"/>
    <w:rsid w:val="001C3A12"/>
    <w:rsid w:val="001C3A95"/>
    <w:rsid w:val="001C3CD0"/>
    <w:rsid w:val="001C3CE2"/>
    <w:rsid w:val="001C3E17"/>
    <w:rsid w:val="001C42E1"/>
    <w:rsid w:val="001C4302"/>
    <w:rsid w:val="001C44CC"/>
    <w:rsid w:val="001C488B"/>
    <w:rsid w:val="001C4BE8"/>
    <w:rsid w:val="001C4E0B"/>
    <w:rsid w:val="001C4FC4"/>
    <w:rsid w:val="001C504B"/>
    <w:rsid w:val="001C5118"/>
    <w:rsid w:val="001C566B"/>
    <w:rsid w:val="001C5DEB"/>
    <w:rsid w:val="001C5EA8"/>
    <w:rsid w:val="001C607A"/>
    <w:rsid w:val="001C651E"/>
    <w:rsid w:val="001C6529"/>
    <w:rsid w:val="001C665B"/>
    <w:rsid w:val="001C6CA2"/>
    <w:rsid w:val="001C6CE4"/>
    <w:rsid w:val="001C6F79"/>
    <w:rsid w:val="001C7367"/>
    <w:rsid w:val="001C75D1"/>
    <w:rsid w:val="001C77B2"/>
    <w:rsid w:val="001C7950"/>
    <w:rsid w:val="001C798F"/>
    <w:rsid w:val="001C7A90"/>
    <w:rsid w:val="001C7D03"/>
    <w:rsid w:val="001C7E61"/>
    <w:rsid w:val="001D00A4"/>
    <w:rsid w:val="001D071E"/>
    <w:rsid w:val="001D087A"/>
    <w:rsid w:val="001D08F9"/>
    <w:rsid w:val="001D0C04"/>
    <w:rsid w:val="001D0C16"/>
    <w:rsid w:val="001D0CF0"/>
    <w:rsid w:val="001D0DAF"/>
    <w:rsid w:val="001D0DED"/>
    <w:rsid w:val="001D114A"/>
    <w:rsid w:val="001D1183"/>
    <w:rsid w:val="001D125E"/>
    <w:rsid w:val="001D14DA"/>
    <w:rsid w:val="001D17B9"/>
    <w:rsid w:val="001D1BED"/>
    <w:rsid w:val="001D1CD4"/>
    <w:rsid w:val="001D20C9"/>
    <w:rsid w:val="001D2193"/>
    <w:rsid w:val="001D21F5"/>
    <w:rsid w:val="001D247E"/>
    <w:rsid w:val="001D261C"/>
    <w:rsid w:val="001D270B"/>
    <w:rsid w:val="001D2803"/>
    <w:rsid w:val="001D294F"/>
    <w:rsid w:val="001D31E5"/>
    <w:rsid w:val="001D33A0"/>
    <w:rsid w:val="001D3642"/>
    <w:rsid w:val="001D3A6C"/>
    <w:rsid w:val="001D3C97"/>
    <w:rsid w:val="001D4098"/>
    <w:rsid w:val="001D40AE"/>
    <w:rsid w:val="001D43DF"/>
    <w:rsid w:val="001D4800"/>
    <w:rsid w:val="001D4827"/>
    <w:rsid w:val="001D4999"/>
    <w:rsid w:val="001D4AB6"/>
    <w:rsid w:val="001D4D46"/>
    <w:rsid w:val="001D4E12"/>
    <w:rsid w:val="001D4E6F"/>
    <w:rsid w:val="001D4F19"/>
    <w:rsid w:val="001D53A6"/>
    <w:rsid w:val="001D542D"/>
    <w:rsid w:val="001D566D"/>
    <w:rsid w:val="001D5D09"/>
    <w:rsid w:val="001D5D66"/>
    <w:rsid w:val="001D6024"/>
    <w:rsid w:val="001D6201"/>
    <w:rsid w:val="001D6400"/>
    <w:rsid w:val="001D6EAB"/>
    <w:rsid w:val="001D7A10"/>
    <w:rsid w:val="001D7B8D"/>
    <w:rsid w:val="001D7DCB"/>
    <w:rsid w:val="001D7E3C"/>
    <w:rsid w:val="001E0483"/>
    <w:rsid w:val="001E08ED"/>
    <w:rsid w:val="001E097C"/>
    <w:rsid w:val="001E0BDF"/>
    <w:rsid w:val="001E11A4"/>
    <w:rsid w:val="001E1358"/>
    <w:rsid w:val="001E1370"/>
    <w:rsid w:val="001E1403"/>
    <w:rsid w:val="001E1828"/>
    <w:rsid w:val="001E1862"/>
    <w:rsid w:val="001E1B88"/>
    <w:rsid w:val="001E1D12"/>
    <w:rsid w:val="001E1D17"/>
    <w:rsid w:val="001E1D3E"/>
    <w:rsid w:val="001E2024"/>
    <w:rsid w:val="001E20D8"/>
    <w:rsid w:val="001E2258"/>
    <w:rsid w:val="001E25D5"/>
    <w:rsid w:val="001E2730"/>
    <w:rsid w:val="001E278C"/>
    <w:rsid w:val="001E2A2E"/>
    <w:rsid w:val="001E2AE4"/>
    <w:rsid w:val="001E2F7A"/>
    <w:rsid w:val="001E317D"/>
    <w:rsid w:val="001E3187"/>
    <w:rsid w:val="001E31E7"/>
    <w:rsid w:val="001E3565"/>
    <w:rsid w:val="001E3999"/>
    <w:rsid w:val="001E3A49"/>
    <w:rsid w:val="001E3E9F"/>
    <w:rsid w:val="001E42EC"/>
    <w:rsid w:val="001E4478"/>
    <w:rsid w:val="001E464C"/>
    <w:rsid w:val="001E4715"/>
    <w:rsid w:val="001E4759"/>
    <w:rsid w:val="001E4B40"/>
    <w:rsid w:val="001E4E87"/>
    <w:rsid w:val="001E505D"/>
    <w:rsid w:val="001E5313"/>
    <w:rsid w:val="001E547F"/>
    <w:rsid w:val="001E571C"/>
    <w:rsid w:val="001E5BD9"/>
    <w:rsid w:val="001E5CE9"/>
    <w:rsid w:val="001E5F9C"/>
    <w:rsid w:val="001E631D"/>
    <w:rsid w:val="001E6724"/>
    <w:rsid w:val="001E6882"/>
    <w:rsid w:val="001E6A44"/>
    <w:rsid w:val="001E6B95"/>
    <w:rsid w:val="001E6C1D"/>
    <w:rsid w:val="001E6CD8"/>
    <w:rsid w:val="001E6E6A"/>
    <w:rsid w:val="001E724D"/>
    <w:rsid w:val="001E7344"/>
    <w:rsid w:val="001E7AE6"/>
    <w:rsid w:val="001E7C6E"/>
    <w:rsid w:val="001E7E1D"/>
    <w:rsid w:val="001F041E"/>
    <w:rsid w:val="001F0A3C"/>
    <w:rsid w:val="001F0DEF"/>
    <w:rsid w:val="001F18B6"/>
    <w:rsid w:val="001F2013"/>
    <w:rsid w:val="001F22E7"/>
    <w:rsid w:val="001F22EA"/>
    <w:rsid w:val="001F25EE"/>
    <w:rsid w:val="001F28CC"/>
    <w:rsid w:val="001F2A54"/>
    <w:rsid w:val="001F2B16"/>
    <w:rsid w:val="001F2B6C"/>
    <w:rsid w:val="001F2C37"/>
    <w:rsid w:val="001F31E5"/>
    <w:rsid w:val="001F36F1"/>
    <w:rsid w:val="001F38BE"/>
    <w:rsid w:val="001F3994"/>
    <w:rsid w:val="001F44F7"/>
    <w:rsid w:val="001F453B"/>
    <w:rsid w:val="001F45DE"/>
    <w:rsid w:val="001F475F"/>
    <w:rsid w:val="001F47C6"/>
    <w:rsid w:val="001F4AF4"/>
    <w:rsid w:val="001F4B37"/>
    <w:rsid w:val="001F4B5F"/>
    <w:rsid w:val="001F51CB"/>
    <w:rsid w:val="001F5242"/>
    <w:rsid w:val="001F534E"/>
    <w:rsid w:val="001F5498"/>
    <w:rsid w:val="001F57D2"/>
    <w:rsid w:val="001F5BD5"/>
    <w:rsid w:val="001F5FC4"/>
    <w:rsid w:val="001F6095"/>
    <w:rsid w:val="001F6421"/>
    <w:rsid w:val="001F6751"/>
    <w:rsid w:val="001F69F7"/>
    <w:rsid w:val="001F73B6"/>
    <w:rsid w:val="001F76CF"/>
    <w:rsid w:val="001F7733"/>
    <w:rsid w:val="001F7752"/>
    <w:rsid w:val="001F7A18"/>
    <w:rsid w:val="001F7B1A"/>
    <w:rsid w:val="001F7C72"/>
    <w:rsid w:val="001F7E8E"/>
    <w:rsid w:val="00200640"/>
    <w:rsid w:val="002006EE"/>
    <w:rsid w:val="0020070A"/>
    <w:rsid w:val="002007A8"/>
    <w:rsid w:val="00200B7C"/>
    <w:rsid w:val="00200C4F"/>
    <w:rsid w:val="00200DCF"/>
    <w:rsid w:val="002013D9"/>
    <w:rsid w:val="002015C7"/>
    <w:rsid w:val="002021A5"/>
    <w:rsid w:val="0020247E"/>
    <w:rsid w:val="0020281B"/>
    <w:rsid w:val="002028F5"/>
    <w:rsid w:val="002028F9"/>
    <w:rsid w:val="00202D1C"/>
    <w:rsid w:val="002031E3"/>
    <w:rsid w:val="002032D1"/>
    <w:rsid w:val="0020352C"/>
    <w:rsid w:val="00203777"/>
    <w:rsid w:val="002039BF"/>
    <w:rsid w:val="002039D6"/>
    <w:rsid w:val="00203BA7"/>
    <w:rsid w:val="002041CA"/>
    <w:rsid w:val="0020441C"/>
    <w:rsid w:val="00204719"/>
    <w:rsid w:val="00204854"/>
    <w:rsid w:val="0020498F"/>
    <w:rsid w:val="00204ACF"/>
    <w:rsid w:val="00204E3B"/>
    <w:rsid w:val="00204FF2"/>
    <w:rsid w:val="00205C11"/>
    <w:rsid w:val="00205C3C"/>
    <w:rsid w:val="002060DA"/>
    <w:rsid w:val="002061BB"/>
    <w:rsid w:val="0020627B"/>
    <w:rsid w:val="00206790"/>
    <w:rsid w:val="002067F2"/>
    <w:rsid w:val="00206924"/>
    <w:rsid w:val="00206D33"/>
    <w:rsid w:val="00206DE3"/>
    <w:rsid w:val="00207268"/>
    <w:rsid w:val="00207369"/>
    <w:rsid w:val="0020743D"/>
    <w:rsid w:val="0020756F"/>
    <w:rsid w:val="00207626"/>
    <w:rsid w:val="0020779D"/>
    <w:rsid w:val="00207844"/>
    <w:rsid w:val="0020790A"/>
    <w:rsid w:val="00207928"/>
    <w:rsid w:val="00207EC1"/>
    <w:rsid w:val="0021009E"/>
    <w:rsid w:val="002105D6"/>
    <w:rsid w:val="00210679"/>
    <w:rsid w:val="00210851"/>
    <w:rsid w:val="002109A2"/>
    <w:rsid w:val="00210A9E"/>
    <w:rsid w:val="00210F03"/>
    <w:rsid w:val="00211023"/>
    <w:rsid w:val="002112CB"/>
    <w:rsid w:val="0021138A"/>
    <w:rsid w:val="00211488"/>
    <w:rsid w:val="002115D0"/>
    <w:rsid w:val="002116C1"/>
    <w:rsid w:val="0021178F"/>
    <w:rsid w:val="00211873"/>
    <w:rsid w:val="00211AF3"/>
    <w:rsid w:val="00211B19"/>
    <w:rsid w:val="00211B1D"/>
    <w:rsid w:val="00211E6B"/>
    <w:rsid w:val="002122D8"/>
    <w:rsid w:val="0021235D"/>
    <w:rsid w:val="00212374"/>
    <w:rsid w:val="002124AB"/>
    <w:rsid w:val="00212793"/>
    <w:rsid w:val="002127B8"/>
    <w:rsid w:val="002128F8"/>
    <w:rsid w:val="00212BFF"/>
    <w:rsid w:val="00212F5B"/>
    <w:rsid w:val="0021306E"/>
    <w:rsid w:val="002131F4"/>
    <w:rsid w:val="0021327B"/>
    <w:rsid w:val="002135B3"/>
    <w:rsid w:val="00213906"/>
    <w:rsid w:val="00213D56"/>
    <w:rsid w:val="00213EF0"/>
    <w:rsid w:val="002144AC"/>
    <w:rsid w:val="0021484C"/>
    <w:rsid w:val="002149E5"/>
    <w:rsid w:val="00214AB8"/>
    <w:rsid w:val="00214B4B"/>
    <w:rsid w:val="002159B5"/>
    <w:rsid w:val="002159C7"/>
    <w:rsid w:val="00215A82"/>
    <w:rsid w:val="00215BF1"/>
    <w:rsid w:val="00215D34"/>
    <w:rsid w:val="00216071"/>
    <w:rsid w:val="0021607E"/>
    <w:rsid w:val="00216454"/>
    <w:rsid w:val="0021652A"/>
    <w:rsid w:val="00216697"/>
    <w:rsid w:val="00216979"/>
    <w:rsid w:val="00216B8F"/>
    <w:rsid w:val="00216F60"/>
    <w:rsid w:val="00217416"/>
    <w:rsid w:val="0021756F"/>
    <w:rsid w:val="002178AF"/>
    <w:rsid w:val="002179F4"/>
    <w:rsid w:val="00217A03"/>
    <w:rsid w:val="00217A4F"/>
    <w:rsid w:val="00217B12"/>
    <w:rsid w:val="002201EF"/>
    <w:rsid w:val="00220358"/>
    <w:rsid w:val="002206B5"/>
    <w:rsid w:val="002209A9"/>
    <w:rsid w:val="00220D56"/>
    <w:rsid w:val="00220ED7"/>
    <w:rsid w:val="00220F85"/>
    <w:rsid w:val="002210DE"/>
    <w:rsid w:val="00221309"/>
    <w:rsid w:val="002216FE"/>
    <w:rsid w:val="0022178F"/>
    <w:rsid w:val="00221AB5"/>
    <w:rsid w:val="00221AEF"/>
    <w:rsid w:val="00222470"/>
    <w:rsid w:val="002226E4"/>
    <w:rsid w:val="00222AD5"/>
    <w:rsid w:val="00222D76"/>
    <w:rsid w:val="00222DFC"/>
    <w:rsid w:val="00222F80"/>
    <w:rsid w:val="002231DB"/>
    <w:rsid w:val="00223245"/>
    <w:rsid w:val="002232AE"/>
    <w:rsid w:val="002236CC"/>
    <w:rsid w:val="002237EB"/>
    <w:rsid w:val="00223987"/>
    <w:rsid w:val="002239F2"/>
    <w:rsid w:val="002240D2"/>
    <w:rsid w:val="0022423D"/>
    <w:rsid w:val="00224398"/>
    <w:rsid w:val="002244CC"/>
    <w:rsid w:val="0022469E"/>
    <w:rsid w:val="00224A22"/>
    <w:rsid w:val="00224C71"/>
    <w:rsid w:val="00224EC1"/>
    <w:rsid w:val="002250D7"/>
    <w:rsid w:val="00225371"/>
    <w:rsid w:val="00225472"/>
    <w:rsid w:val="00225654"/>
    <w:rsid w:val="0022569D"/>
    <w:rsid w:val="00225D96"/>
    <w:rsid w:val="00225DCF"/>
    <w:rsid w:val="00225FBA"/>
    <w:rsid w:val="002262BC"/>
    <w:rsid w:val="0022634A"/>
    <w:rsid w:val="002263A6"/>
    <w:rsid w:val="002269A2"/>
    <w:rsid w:val="002269BD"/>
    <w:rsid w:val="00226D35"/>
    <w:rsid w:val="0022732D"/>
    <w:rsid w:val="002278AB"/>
    <w:rsid w:val="00227AA7"/>
    <w:rsid w:val="00227CDF"/>
    <w:rsid w:val="00227E92"/>
    <w:rsid w:val="00227FE6"/>
    <w:rsid w:val="00230780"/>
    <w:rsid w:val="002308E2"/>
    <w:rsid w:val="00230B75"/>
    <w:rsid w:val="0023105E"/>
    <w:rsid w:val="0023106B"/>
    <w:rsid w:val="00231377"/>
    <w:rsid w:val="00231819"/>
    <w:rsid w:val="0023193B"/>
    <w:rsid w:val="00231D07"/>
    <w:rsid w:val="0023270B"/>
    <w:rsid w:val="002327AC"/>
    <w:rsid w:val="0023295C"/>
    <w:rsid w:val="002329F9"/>
    <w:rsid w:val="00232B3A"/>
    <w:rsid w:val="00232BF5"/>
    <w:rsid w:val="00232F3C"/>
    <w:rsid w:val="00233296"/>
    <w:rsid w:val="002332EC"/>
    <w:rsid w:val="00233308"/>
    <w:rsid w:val="00233668"/>
    <w:rsid w:val="00233727"/>
    <w:rsid w:val="00233871"/>
    <w:rsid w:val="00233B14"/>
    <w:rsid w:val="00233CE1"/>
    <w:rsid w:val="00233ED2"/>
    <w:rsid w:val="002341A6"/>
    <w:rsid w:val="002346D9"/>
    <w:rsid w:val="0023475A"/>
    <w:rsid w:val="002348FE"/>
    <w:rsid w:val="00234C81"/>
    <w:rsid w:val="002352EC"/>
    <w:rsid w:val="002353B4"/>
    <w:rsid w:val="00235B00"/>
    <w:rsid w:val="00235B21"/>
    <w:rsid w:val="00235BC1"/>
    <w:rsid w:val="00235DC0"/>
    <w:rsid w:val="00235E51"/>
    <w:rsid w:val="00235EFD"/>
    <w:rsid w:val="002364F4"/>
    <w:rsid w:val="00236506"/>
    <w:rsid w:val="002365C1"/>
    <w:rsid w:val="0023685D"/>
    <w:rsid w:val="002370F6"/>
    <w:rsid w:val="002373BB"/>
    <w:rsid w:val="002376D3"/>
    <w:rsid w:val="0023789D"/>
    <w:rsid w:val="00237CAA"/>
    <w:rsid w:val="0024008D"/>
    <w:rsid w:val="0024019F"/>
    <w:rsid w:val="002405CD"/>
    <w:rsid w:val="0024073A"/>
    <w:rsid w:val="00240819"/>
    <w:rsid w:val="00240848"/>
    <w:rsid w:val="002409AA"/>
    <w:rsid w:val="00240BB2"/>
    <w:rsid w:val="00240BFD"/>
    <w:rsid w:val="0024128D"/>
    <w:rsid w:val="00241387"/>
    <w:rsid w:val="00241841"/>
    <w:rsid w:val="00241FF9"/>
    <w:rsid w:val="002420EA"/>
    <w:rsid w:val="0024258F"/>
    <w:rsid w:val="00242A7A"/>
    <w:rsid w:val="002436EF"/>
    <w:rsid w:val="00243830"/>
    <w:rsid w:val="00243F98"/>
    <w:rsid w:val="00244751"/>
    <w:rsid w:val="00244B26"/>
    <w:rsid w:val="00244D3C"/>
    <w:rsid w:val="00244E23"/>
    <w:rsid w:val="00244F85"/>
    <w:rsid w:val="00245187"/>
    <w:rsid w:val="0024530B"/>
    <w:rsid w:val="002454A4"/>
    <w:rsid w:val="002454C6"/>
    <w:rsid w:val="00245539"/>
    <w:rsid w:val="00245565"/>
    <w:rsid w:val="00245715"/>
    <w:rsid w:val="00245757"/>
    <w:rsid w:val="002458E6"/>
    <w:rsid w:val="00245900"/>
    <w:rsid w:val="00245AEA"/>
    <w:rsid w:val="00245EE3"/>
    <w:rsid w:val="00246C7B"/>
    <w:rsid w:val="00246E77"/>
    <w:rsid w:val="00246FFF"/>
    <w:rsid w:val="002472BC"/>
    <w:rsid w:val="0024758D"/>
    <w:rsid w:val="002476C8"/>
    <w:rsid w:val="00247FC2"/>
    <w:rsid w:val="00250079"/>
    <w:rsid w:val="00250297"/>
    <w:rsid w:val="002504CD"/>
    <w:rsid w:val="002508BF"/>
    <w:rsid w:val="002508C6"/>
    <w:rsid w:val="00250AD8"/>
    <w:rsid w:val="00250F5D"/>
    <w:rsid w:val="00251093"/>
    <w:rsid w:val="0025127A"/>
    <w:rsid w:val="00251A53"/>
    <w:rsid w:val="00251BCA"/>
    <w:rsid w:val="00251D33"/>
    <w:rsid w:val="00251FFD"/>
    <w:rsid w:val="002520AC"/>
    <w:rsid w:val="00252121"/>
    <w:rsid w:val="00252170"/>
    <w:rsid w:val="00252647"/>
    <w:rsid w:val="00252926"/>
    <w:rsid w:val="00252ADC"/>
    <w:rsid w:val="00252AFD"/>
    <w:rsid w:val="00253101"/>
    <w:rsid w:val="002531F9"/>
    <w:rsid w:val="0025320B"/>
    <w:rsid w:val="002535EF"/>
    <w:rsid w:val="0025384F"/>
    <w:rsid w:val="002539B0"/>
    <w:rsid w:val="00253B8F"/>
    <w:rsid w:val="00253CF7"/>
    <w:rsid w:val="00253D2B"/>
    <w:rsid w:val="00254620"/>
    <w:rsid w:val="0025463F"/>
    <w:rsid w:val="00254976"/>
    <w:rsid w:val="00254A03"/>
    <w:rsid w:val="00254A87"/>
    <w:rsid w:val="00254D35"/>
    <w:rsid w:val="00254D74"/>
    <w:rsid w:val="00254E20"/>
    <w:rsid w:val="0025519B"/>
    <w:rsid w:val="002554AD"/>
    <w:rsid w:val="00255616"/>
    <w:rsid w:val="00255740"/>
    <w:rsid w:val="0025590E"/>
    <w:rsid w:val="00255921"/>
    <w:rsid w:val="002559FD"/>
    <w:rsid w:val="00255CA2"/>
    <w:rsid w:val="0025605B"/>
    <w:rsid w:val="00256409"/>
    <w:rsid w:val="00256821"/>
    <w:rsid w:val="00256970"/>
    <w:rsid w:val="00256E3A"/>
    <w:rsid w:val="00257089"/>
    <w:rsid w:val="002576B0"/>
    <w:rsid w:val="0025773D"/>
    <w:rsid w:val="00257827"/>
    <w:rsid w:val="00257838"/>
    <w:rsid w:val="00257C4E"/>
    <w:rsid w:val="00257CE8"/>
    <w:rsid w:val="00260001"/>
    <w:rsid w:val="00260306"/>
    <w:rsid w:val="002604AD"/>
    <w:rsid w:val="00260753"/>
    <w:rsid w:val="002608B5"/>
    <w:rsid w:val="00260CA4"/>
    <w:rsid w:val="00260F98"/>
    <w:rsid w:val="002614B7"/>
    <w:rsid w:val="002616A6"/>
    <w:rsid w:val="002616BD"/>
    <w:rsid w:val="0026181D"/>
    <w:rsid w:val="00261C2D"/>
    <w:rsid w:val="00261DE5"/>
    <w:rsid w:val="00261DE7"/>
    <w:rsid w:val="0026254C"/>
    <w:rsid w:val="00262A48"/>
    <w:rsid w:val="00262B1E"/>
    <w:rsid w:val="00262C28"/>
    <w:rsid w:val="00263034"/>
    <w:rsid w:val="0026347F"/>
    <w:rsid w:val="002636B8"/>
    <w:rsid w:val="0026371F"/>
    <w:rsid w:val="00263B32"/>
    <w:rsid w:val="00263E29"/>
    <w:rsid w:val="00263E31"/>
    <w:rsid w:val="0026402C"/>
    <w:rsid w:val="002642A9"/>
    <w:rsid w:val="00264BEC"/>
    <w:rsid w:val="0026506A"/>
    <w:rsid w:val="002652C3"/>
    <w:rsid w:val="002652EE"/>
    <w:rsid w:val="0026558D"/>
    <w:rsid w:val="002655E4"/>
    <w:rsid w:val="00265778"/>
    <w:rsid w:val="0026590B"/>
    <w:rsid w:val="002659A0"/>
    <w:rsid w:val="00265C0D"/>
    <w:rsid w:val="00265F1F"/>
    <w:rsid w:val="00266114"/>
    <w:rsid w:val="002661D1"/>
    <w:rsid w:val="00266299"/>
    <w:rsid w:val="002663B7"/>
    <w:rsid w:val="002663C4"/>
    <w:rsid w:val="00266453"/>
    <w:rsid w:val="00266583"/>
    <w:rsid w:val="0026661F"/>
    <w:rsid w:val="002667E9"/>
    <w:rsid w:val="00266C1A"/>
    <w:rsid w:val="0026709E"/>
    <w:rsid w:val="0026723B"/>
    <w:rsid w:val="00267D17"/>
    <w:rsid w:val="00267F45"/>
    <w:rsid w:val="00267F85"/>
    <w:rsid w:val="002700A2"/>
    <w:rsid w:val="0027013E"/>
    <w:rsid w:val="002703AE"/>
    <w:rsid w:val="00270672"/>
    <w:rsid w:val="0027068D"/>
    <w:rsid w:val="00270DB4"/>
    <w:rsid w:val="002710A3"/>
    <w:rsid w:val="002712D0"/>
    <w:rsid w:val="002713C9"/>
    <w:rsid w:val="0027170F"/>
    <w:rsid w:val="00271825"/>
    <w:rsid w:val="00271C41"/>
    <w:rsid w:val="00271CF5"/>
    <w:rsid w:val="00272326"/>
    <w:rsid w:val="00272443"/>
    <w:rsid w:val="002724E0"/>
    <w:rsid w:val="00272887"/>
    <w:rsid w:val="00272975"/>
    <w:rsid w:val="002729E6"/>
    <w:rsid w:val="00272AC6"/>
    <w:rsid w:val="00272C0C"/>
    <w:rsid w:val="00272F41"/>
    <w:rsid w:val="0027306D"/>
    <w:rsid w:val="002730FA"/>
    <w:rsid w:val="002734D8"/>
    <w:rsid w:val="00273609"/>
    <w:rsid w:val="002737B8"/>
    <w:rsid w:val="00273966"/>
    <w:rsid w:val="00273BA8"/>
    <w:rsid w:val="00273BE7"/>
    <w:rsid w:val="00273EF8"/>
    <w:rsid w:val="00273F74"/>
    <w:rsid w:val="00274139"/>
    <w:rsid w:val="002743B0"/>
    <w:rsid w:val="002744F2"/>
    <w:rsid w:val="00274689"/>
    <w:rsid w:val="00274B19"/>
    <w:rsid w:val="00274F72"/>
    <w:rsid w:val="0027571C"/>
    <w:rsid w:val="00275778"/>
    <w:rsid w:val="002757CD"/>
    <w:rsid w:val="0027583D"/>
    <w:rsid w:val="0027589D"/>
    <w:rsid w:val="0027595C"/>
    <w:rsid w:val="00275D2F"/>
    <w:rsid w:val="002766D0"/>
    <w:rsid w:val="002767E7"/>
    <w:rsid w:val="00276DF9"/>
    <w:rsid w:val="00276EA6"/>
    <w:rsid w:val="002771A7"/>
    <w:rsid w:val="002771F1"/>
    <w:rsid w:val="00277441"/>
    <w:rsid w:val="00277689"/>
    <w:rsid w:val="002777A3"/>
    <w:rsid w:val="00277BC3"/>
    <w:rsid w:val="00277E3E"/>
    <w:rsid w:val="00277F9F"/>
    <w:rsid w:val="00277FF8"/>
    <w:rsid w:val="00280137"/>
    <w:rsid w:val="002807E0"/>
    <w:rsid w:val="00280862"/>
    <w:rsid w:val="00280AE9"/>
    <w:rsid w:val="00280DCC"/>
    <w:rsid w:val="002810CB"/>
    <w:rsid w:val="00281678"/>
    <w:rsid w:val="002817E7"/>
    <w:rsid w:val="00281AE8"/>
    <w:rsid w:val="00281F04"/>
    <w:rsid w:val="00282136"/>
    <w:rsid w:val="002824C5"/>
    <w:rsid w:val="0028251D"/>
    <w:rsid w:val="00282568"/>
    <w:rsid w:val="00282977"/>
    <w:rsid w:val="002829BC"/>
    <w:rsid w:val="002829DB"/>
    <w:rsid w:val="00282C79"/>
    <w:rsid w:val="00282D2E"/>
    <w:rsid w:val="0028329D"/>
    <w:rsid w:val="00283B81"/>
    <w:rsid w:val="00283BD7"/>
    <w:rsid w:val="00283FFC"/>
    <w:rsid w:val="00284024"/>
    <w:rsid w:val="0028417D"/>
    <w:rsid w:val="00284535"/>
    <w:rsid w:val="00284572"/>
    <w:rsid w:val="002848D9"/>
    <w:rsid w:val="00284B5A"/>
    <w:rsid w:val="00284C00"/>
    <w:rsid w:val="00284CFF"/>
    <w:rsid w:val="00284D11"/>
    <w:rsid w:val="00284FB4"/>
    <w:rsid w:val="002853A1"/>
    <w:rsid w:val="00285583"/>
    <w:rsid w:val="0028561C"/>
    <w:rsid w:val="002856A6"/>
    <w:rsid w:val="00285AF5"/>
    <w:rsid w:val="002861E6"/>
    <w:rsid w:val="00286489"/>
    <w:rsid w:val="00286B00"/>
    <w:rsid w:val="00286FF6"/>
    <w:rsid w:val="00287322"/>
    <w:rsid w:val="00287334"/>
    <w:rsid w:val="00287419"/>
    <w:rsid w:val="002876A6"/>
    <w:rsid w:val="002877BD"/>
    <w:rsid w:val="00287D37"/>
    <w:rsid w:val="00287F98"/>
    <w:rsid w:val="00290100"/>
    <w:rsid w:val="00290387"/>
    <w:rsid w:val="00290540"/>
    <w:rsid w:val="00290D63"/>
    <w:rsid w:val="00291362"/>
    <w:rsid w:val="002915C9"/>
    <w:rsid w:val="002915FE"/>
    <w:rsid w:val="002916B1"/>
    <w:rsid w:val="00291A04"/>
    <w:rsid w:val="00291A3B"/>
    <w:rsid w:val="00292246"/>
    <w:rsid w:val="00292396"/>
    <w:rsid w:val="002925FB"/>
    <w:rsid w:val="002926D5"/>
    <w:rsid w:val="00292710"/>
    <w:rsid w:val="0029285F"/>
    <w:rsid w:val="00292A45"/>
    <w:rsid w:val="00292BDD"/>
    <w:rsid w:val="00293052"/>
    <w:rsid w:val="00293AD8"/>
    <w:rsid w:val="00293AE3"/>
    <w:rsid w:val="00293D7D"/>
    <w:rsid w:val="00293E87"/>
    <w:rsid w:val="0029423F"/>
    <w:rsid w:val="00294390"/>
    <w:rsid w:val="00294581"/>
    <w:rsid w:val="0029472F"/>
    <w:rsid w:val="002948E1"/>
    <w:rsid w:val="00294966"/>
    <w:rsid w:val="00294F88"/>
    <w:rsid w:val="00295094"/>
    <w:rsid w:val="002953A4"/>
    <w:rsid w:val="00295BE2"/>
    <w:rsid w:val="00295CF4"/>
    <w:rsid w:val="00295EFD"/>
    <w:rsid w:val="00296610"/>
    <w:rsid w:val="00296DA0"/>
    <w:rsid w:val="00297116"/>
    <w:rsid w:val="002973EE"/>
    <w:rsid w:val="002973FC"/>
    <w:rsid w:val="002975C1"/>
    <w:rsid w:val="0029763E"/>
    <w:rsid w:val="00297AC4"/>
    <w:rsid w:val="00297C12"/>
    <w:rsid w:val="002A0113"/>
    <w:rsid w:val="002A026E"/>
    <w:rsid w:val="002A0313"/>
    <w:rsid w:val="002A03A8"/>
    <w:rsid w:val="002A0866"/>
    <w:rsid w:val="002A092C"/>
    <w:rsid w:val="002A0DF7"/>
    <w:rsid w:val="002A0DF9"/>
    <w:rsid w:val="002A1438"/>
    <w:rsid w:val="002A1686"/>
    <w:rsid w:val="002A196A"/>
    <w:rsid w:val="002A19E5"/>
    <w:rsid w:val="002A1D37"/>
    <w:rsid w:val="002A1D3D"/>
    <w:rsid w:val="002A1F90"/>
    <w:rsid w:val="002A2812"/>
    <w:rsid w:val="002A2895"/>
    <w:rsid w:val="002A2B55"/>
    <w:rsid w:val="002A2D3E"/>
    <w:rsid w:val="002A31CB"/>
    <w:rsid w:val="002A33E3"/>
    <w:rsid w:val="002A3461"/>
    <w:rsid w:val="002A37E4"/>
    <w:rsid w:val="002A389A"/>
    <w:rsid w:val="002A3ADA"/>
    <w:rsid w:val="002A3B4C"/>
    <w:rsid w:val="002A3D7E"/>
    <w:rsid w:val="002A41A9"/>
    <w:rsid w:val="002A423C"/>
    <w:rsid w:val="002A4505"/>
    <w:rsid w:val="002A4795"/>
    <w:rsid w:val="002A4958"/>
    <w:rsid w:val="002A4B78"/>
    <w:rsid w:val="002A53BA"/>
    <w:rsid w:val="002A53EE"/>
    <w:rsid w:val="002A563C"/>
    <w:rsid w:val="002A5936"/>
    <w:rsid w:val="002A61B2"/>
    <w:rsid w:val="002A634D"/>
    <w:rsid w:val="002A648A"/>
    <w:rsid w:val="002A6691"/>
    <w:rsid w:val="002A672A"/>
    <w:rsid w:val="002A6844"/>
    <w:rsid w:val="002A6B86"/>
    <w:rsid w:val="002A6BD8"/>
    <w:rsid w:val="002A6F9B"/>
    <w:rsid w:val="002A6FFA"/>
    <w:rsid w:val="002A7746"/>
    <w:rsid w:val="002A7BE2"/>
    <w:rsid w:val="002A7CD1"/>
    <w:rsid w:val="002A7D9A"/>
    <w:rsid w:val="002A7E60"/>
    <w:rsid w:val="002A7E81"/>
    <w:rsid w:val="002B02A0"/>
    <w:rsid w:val="002B0958"/>
    <w:rsid w:val="002B1005"/>
    <w:rsid w:val="002B103E"/>
    <w:rsid w:val="002B1296"/>
    <w:rsid w:val="002B1571"/>
    <w:rsid w:val="002B15BF"/>
    <w:rsid w:val="002B1880"/>
    <w:rsid w:val="002B1AB0"/>
    <w:rsid w:val="002B1BB1"/>
    <w:rsid w:val="002B1D16"/>
    <w:rsid w:val="002B1EC6"/>
    <w:rsid w:val="002B1F0C"/>
    <w:rsid w:val="002B2104"/>
    <w:rsid w:val="002B24B4"/>
    <w:rsid w:val="002B27E7"/>
    <w:rsid w:val="002B29E2"/>
    <w:rsid w:val="002B2C64"/>
    <w:rsid w:val="002B2C7A"/>
    <w:rsid w:val="002B2E5C"/>
    <w:rsid w:val="002B2FEF"/>
    <w:rsid w:val="002B34A8"/>
    <w:rsid w:val="002B363B"/>
    <w:rsid w:val="002B3E68"/>
    <w:rsid w:val="002B4133"/>
    <w:rsid w:val="002B4176"/>
    <w:rsid w:val="002B45D0"/>
    <w:rsid w:val="002B4A65"/>
    <w:rsid w:val="002B4FC6"/>
    <w:rsid w:val="002B510C"/>
    <w:rsid w:val="002B51F2"/>
    <w:rsid w:val="002B52D7"/>
    <w:rsid w:val="002B5654"/>
    <w:rsid w:val="002B5700"/>
    <w:rsid w:val="002B5A4E"/>
    <w:rsid w:val="002B5C68"/>
    <w:rsid w:val="002B5DA0"/>
    <w:rsid w:val="002B5E18"/>
    <w:rsid w:val="002B5E65"/>
    <w:rsid w:val="002B61BC"/>
    <w:rsid w:val="002B6360"/>
    <w:rsid w:val="002B63C5"/>
    <w:rsid w:val="002B64D7"/>
    <w:rsid w:val="002B68A6"/>
    <w:rsid w:val="002B6B04"/>
    <w:rsid w:val="002B6BD7"/>
    <w:rsid w:val="002B6D83"/>
    <w:rsid w:val="002B7035"/>
    <w:rsid w:val="002B709B"/>
    <w:rsid w:val="002B73AE"/>
    <w:rsid w:val="002B74AC"/>
    <w:rsid w:val="002B7556"/>
    <w:rsid w:val="002B76DE"/>
    <w:rsid w:val="002B791E"/>
    <w:rsid w:val="002B7A99"/>
    <w:rsid w:val="002B7D10"/>
    <w:rsid w:val="002B7FA2"/>
    <w:rsid w:val="002C00AD"/>
    <w:rsid w:val="002C02A5"/>
    <w:rsid w:val="002C02E6"/>
    <w:rsid w:val="002C0308"/>
    <w:rsid w:val="002C07DD"/>
    <w:rsid w:val="002C07EB"/>
    <w:rsid w:val="002C0995"/>
    <w:rsid w:val="002C0B98"/>
    <w:rsid w:val="002C0E9B"/>
    <w:rsid w:val="002C0FFE"/>
    <w:rsid w:val="002C1190"/>
    <w:rsid w:val="002C1192"/>
    <w:rsid w:val="002C11EE"/>
    <w:rsid w:val="002C1228"/>
    <w:rsid w:val="002C12AC"/>
    <w:rsid w:val="002C1638"/>
    <w:rsid w:val="002C16E8"/>
    <w:rsid w:val="002C1839"/>
    <w:rsid w:val="002C1843"/>
    <w:rsid w:val="002C196E"/>
    <w:rsid w:val="002C1CDE"/>
    <w:rsid w:val="002C1CE3"/>
    <w:rsid w:val="002C1F38"/>
    <w:rsid w:val="002C1FCB"/>
    <w:rsid w:val="002C2983"/>
    <w:rsid w:val="002C2D2D"/>
    <w:rsid w:val="002C2E98"/>
    <w:rsid w:val="002C3318"/>
    <w:rsid w:val="002C348A"/>
    <w:rsid w:val="002C355A"/>
    <w:rsid w:val="002C3779"/>
    <w:rsid w:val="002C3A9E"/>
    <w:rsid w:val="002C3AF3"/>
    <w:rsid w:val="002C41EC"/>
    <w:rsid w:val="002C45F5"/>
    <w:rsid w:val="002C46B7"/>
    <w:rsid w:val="002C4801"/>
    <w:rsid w:val="002C4841"/>
    <w:rsid w:val="002C48E1"/>
    <w:rsid w:val="002C4C83"/>
    <w:rsid w:val="002C4D1F"/>
    <w:rsid w:val="002C5022"/>
    <w:rsid w:val="002C5244"/>
    <w:rsid w:val="002C52C6"/>
    <w:rsid w:val="002C5478"/>
    <w:rsid w:val="002C56EE"/>
    <w:rsid w:val="002C56F4"/>
    <w:rsid w:val="002C57F0"/>
    <w:rsid w:val="002C58C0"/>
    <w:rsid w:val="002C5F98"/>
    <w:rsid w:val="002C6945"/>
    <w:rsid w:val="002C6A19"/>
    <w:rsid w:val="002C6B0D"/>
    <w:rsid w:val="002C6BAB"/>
    <w:rsid w:val="002C6CA3"/>
    <w:rsid w:val="002C6FE1"/>
    <w:rsid w:val="002C70EE"/>
    <w:rsid w:val="002C717E"/>
    <w:rsid w:val="002C76EA"/>
    <w:rsid w:val="002C7B74"/>
    <w:rsid w:val="002C7C46"/>
    <w:rsid w:val="002D01EE"/>
    <w:rsid w:val="002D0225"/>
    <w:rsid w:val="002D0733"/>
    <w:rsid w:val="002D085F"/>
    <w:rsid w:val="002D0B42"/>
    <w:rsid w:val="002D0B83"/>
    <w:rsid w:val="002D1357"/>
    <w:rsid w:val="002D16E4"/>
    <w:rsid w:val="002D1724"/>
    <w:rsid w:val="002D1A75"/>
    <w:rsid w:val="002D1D9D"/>
    <w:rsid w:val="002D1E81"/>
    <w:rsid w:val="002D216E"/>
    <w:rsid w:val="002D2391"/>
    <w:rsid w:val="002D25A1"/>
    <w:rsid w:val="002D270A"/>
    <w:rsid w:val="002D2AD9"/>
    <w:rsid w:val="002D2ADB"/>
    <w:rsid w:val="002D3093"/>
    <w:rsid w:val="002D34F8"/>
    <w:rsid w:val="002D386B"/>
    <w:rsid w:val="002D39F6"/>
    <w:rsid w:val="002D3C10"/>
    <w:rsid w:val="002D4069"/>
    <w:rsid w:val="002D4465"/>
    <w:rsid w:val="002D473C"/>
    <w:rsid w:val="002D52BF"/>
    <w:rsid w:val="002D5475"/>
    <w:rsid w:val="002D5694"/>
    <w:rsid w:val="002D56BF"/>
    <w:rsid w:val="002D5A51"/>
    <w:rsid w:val="002D5D59"/>
    <w:rsid w:val="002D627E"/>
    <w:rsid w:val="002D654B"/>
    <w:rsid w:val="002D6634"/>
    <w:rsid w:val="002D669E"/>
    <w:rsid w:val="002D6711"/>
    <w:rsid w:val="002D6C89"/>
    <w:rsid w:val="002D6F09"/>
    <w:rsid w:val="002D7369"/>
    <w:rsid w:val="002D782A"/>
    <w:rsid w:val="002D7A15"/>
    <w:rsid w:val="002D7EE6"/>
    <w:rsid w:val="002E0639"/>
    <w:rsid w:val="002E0A02"/>
    <w:rsid w:val="002E0D5C"/>
    <w:rsid w:val="002E10BA"/>
    <w:rsid w:val="002E13BE"/>
    <w:rsid w:val="002E1D1B"/>
    <w:rsid w:val="002E24D9"/>
    <w:rsid w:val="002E290A"/>
    <w:rsid w:val="002E2F45"/>
    <w:rsid w:val="002E32B3"/>
    <w:rsid w:val="002E3475"/>
    <w:rsid w:val="002E3B7D"/>
    <w:rsid w:val="002E40DA"/>
    <w:rsid w:val="002E42A3"/>
    <w:rsid w:val="002E471A"/>
    <w:rsid w:val="002E506D"/>
    <w:rsid w:val="002E529C"/>
    <w:rsid w:val="002E5533"/>
    <w:rsid w:val="002E634E"/>
    <w:rsid w:val="002E6478"/>
    <w:rsid w:val="002E6496"/>
    <w:rsid w:val="002E6AD9"/>
    <w:rsid w:val="002E6BB8"/>
    <w:rsid w:val="002E6F3E"/>
    <w:rsid w:val="002E70DF"/>
    <w:rsid w:val="002E71E3"/>
    <w:rsid w:val="002E7F3B"/>
    <w:rsid w:val="002F00B3"/>
    <w:rsid w:val="002F0148"/>
    <w:rsid w:val="002F08D2"/>
    <w:rsid w:val="002F0A7D"/>
    <w:rsid w:val="002F0AF0"/>
    <w:rsid w:val="002F0BF6"/>
    <w:rsid w:val="002F0D72"/>
    <w:rsid w:val="002F0E2F"/>
    <w:rsid w:val="002F166E"/>
    <w:rsid w:val="002F1939"/>
    <w:rsid w:val="002F1A78"/>
    <w:rsid w:val="002F1C32"/>
    <w:rsid w:val="002F1E01"/>
    <w:rsid w:val="002F1F98"/>
    <w:rsid w:val="002F2431"/>
    <w:rsid w:val="002F25EC"/>
    <w:rsid w:val="002F280E"/>
    <w:rsid w:val="002F280F"/>
    <w:rsid w:val="002F2A1E"/>
    <w:rsid w:val="002F2D00"/>
    <w:rsid w:val="002F30E4"/>
    <w:rsid w:val="002F3847"/>
    <w:rsid w:val="002F3E16"/>
    <w:rsid w:val="002F3E40"/>
    <w:rsid w:val="002F3F0E"/>
    <w:rsid w:val="002F3FCC"/>
    <w:rsid w:val="002F415A"/>
    <w:rsid w:val="002F447C"/>
    <w:rsid w:val="002F493A"/>
    <w:rsid w:val="002F4C54"/>
    <w:rsid w:val="002F500F"/>
    <w:rsid w:val="002F5067"/>
    <w:rsid w:val="002F58A2"/>
    <w:rsid w:val="002F5FA6"/>
    <w:rsid w:val="002F61E5"/>
    <w:rsid w:val="002F6335"/>
    <w:rsid w:val="002F6378"/>
    <w:rsid w:val="002F66F9"/>
    <w:rsid w:val="002F672E"/>
    <w:rsid w:val="002F673A"/>
    <w:rsid w:val="002F6853"/>
    <w:rsid w:val="002F701F"/>
    <w:rsid w:val="002F70FA"/>
    <w:rsid w:val="002F7773"/>
    <w:rsid w:val="002F7B29"/>
    <w:rsid w:val="002F7ECF"/>
    <w:rsid w:val="00300258"/>
    <w:rsid w:val="0030052D"/>
    <w:rsid w:val="00300625"/>
    <w:rsid w:val="00300642"/>
    <w:rsid w:val="0030074D"/>
    <w:rsid w:val="00300941"/>
    <w:rsid w:val="003009D4"/>
    <w:rsid w:val="00300D92"/>
    <w:rsid w:val="00300F08"/>
    <w:rsid w:val="003013F6"/>
    <w:rsid w:val="0030146E"/>
    <w:rsid w:val="003014CA"/>
    <w:rsid w:val="0030155B"/>
    <w:rsid w:val="003015AE"/>
    <w:rsid w:val="003016FD"/>
    <w:rsid w:val="003017E7"/>
    <w:rsid w:val="00301A63"/>
    <w:rsid w:val="00302152"/>
    <w:rsid w:val="003023DD"/>
    <w:rsid w:val="003023E2"/>
    <w:rsid w:val="00302615"/>
    <w:rsid w:val="0030283C"/>
    <w:rsid w:val="003029AC"/>
    <w:rsid w:val="00302B35"/>
    <w:rsid w:val="00302C39"/>
    <w:rsid w:val="0030349C"/>
    <w:rsid w:val="00303655"/>
    <w:rsid w:val="00303668"/>
    <w:rsid w:val="003036AE"/>
    <w:rsid w:val="00303AD6"/>
    <w:rsid w:val="00303C68"/>
    <w:rsid w:val="00304189"/>
    <w:rsid w:val="003041A3"/>
    <w:rsid w:val="00304223"/>
    <w:rsid w:val="00304278"/>
    <w:rsid w:val="00304310"/>
    <w:rsid w:val="00304312"/>
    <w:rsid w:val="003046F6"/>
    <w:rsid w:val="00304F69"/>
    <w:rsid w:val="00305089"/>
    <w:rsid w:val="003054DC"/>
    <w:rsid w:val="0030566A"/>
    <w:rsid w:val="0030587D"/>
    <w:rsid w:val="00305933"/>
    <w:rsid w:val="00305AEA"/>
    <w:rsid w:val="00305BD3"/>
    <w:rsid w:val="00305C18"/>
    <w:rsid w:val="00305CB4"/>
    <w:rsid w:val="00306276"/>
    <w:rsid w:val="00306370"/>
    <w:rsid w:val="00306741"/>
    <w:rsid w:val="00306A4F"/>
    <w:rsid w:val="00306F29"/>
    <w:rsid w:val="00306FD7"/>
    <w:rsid w:val="00307028"/>
    <w:rsid w:val="0030740D"/>
    <w:rsid w:val="00307751"/>
    <w:rsid w:val="0030775E"/>
    <w:rsid w:val="0030779C"/>
    <w:rsid w:val="00307864"/>
    <w:rsid w:val="00307962"/>
    <w:rsid w:val="00307BBB"/>
    <w:rsid w:val="0031000F"/>
    <w:rsid w:val="003100AA"/>
    <w:rsid w:val="0031046E"/>
    <w:rsid w:val="003104B2"/>
    <w:rsid w:val="0031062D"/>
    <w:rsid w:val="00310704"/>
    <w:rsid w:val="003108B9"/>
    <w:rsid w:val="00310BE2"/>
    <w:rsid w:val="00310BEE"/>
    <w:rsid w:val="00310C23"/>
    <w:rsid w:val="00310C61"/>
    <w:rsid w:val="00310D7F"/>
    <w:rsid w:val="00311031"/>
    <w:rsid w:val="0031122C"/>
    <w:rsid w:val="003116BA"/>
    <w:rsid w:val="003117FD"/>
    <w:rsid w:val="00311883"/>
    <w:rsid w:val="00311A51"/>
    <w:rsid w:val="00311BDC"/>
    <w:rsid w:val="00311C79"/>
    <w:rsid w:val="00311CEA"/>
    <w:rsid w:val="00311CEE"/>
    <w:rsid w:val="003125DC"/>
    <w:rsid w:val="0031264E"/>
    <w:rsid w:val="00312CFF"/>
    <w:rsid w:val="00312E43"/>
    <w:rsid w:val="00312EBF"/>
    <w:rsid w:val="0031339B"/>
    <w:rsid w:val="00313554"/>
    <w:rsid w:val="003139FB"/>
    <w:rsid w:val="00313CED"/>
    <w:rsid w:val="00313D10"/>
    <w:rsid w:val="00313D51"/>
    <w:rsid w:val="003144EB"/>
    <w:rsid w:val="00314541"/>
    <w:rsid w:val="0031476E"/>
    <w:rsid w:val="00314AA8"/>
    <w:rsid w:val="00314B3A"/>
    <w:rsid w:val="00314E32"/>
    <w:rsid w:val="00314F44"/>
    <w:rsid w:val="0031517A"/>
    <w:rsid w:val="003151CB"/>
    <w:rsid w:val="00315C7E"/>
    <w:rsid w:val="0031608A"/>
    <w:rsid w:val="003160C1"/>
    <w:rsid w:val="003161CF"/>
    <w:rsid w:val="0031640B"/>
    <w:rsid w:val="00316589"/>
    <w:rsid w:val="0031670C"/>
    <w:rsid w:val="003167EF"/>
    <w:rsid w:val="00316BB2"/>
    <w:rsid w:val="00316E73"/>
    <w:rsid w:val="0031715E"/>
    <w:rsid w:val="003175BD"/>
    <w:rsid w:val="00317A9C"/>
    <w:rsid w:val="00317B73"/>
    <w:rsid w:val="00317CAF"/>
    <w:rsid w:val="00317FE2"/>
    <w:rsid w:val="0032014C"/>
    <w:rsid w:val="00320285"/>
    <w:rsid w:val="003202D0"/>
    <w:rsid w:val="00320333"/>
    <w:rsid w:val="0032053D"/>
    <w:rsid w:val="00320B8A"/>
    <w:rsid w:val="00320DB2"/>
    <w:rsid w:val="00320E78"/>
    <w:rsid w:val="00320ED4"/>
    <w:rsid w:val="00320EF0"/>
    <w:rsid w:val="00321300"/>
    <w:rsid w:val="003216A8"/>
    <w:rsid w:val="00321786"/>
    <w:rsid w:val="00321919"/>
    <w:rsid w:val="00321ACD"/>
    <w:rsid w:val="00321AF0"/>
    <w:rsid w:val="00321CF2"/>
    <w:rsid w:val="00321D49"/>
    <w:rsid w:val="00321E4D"/>
    <w:rsid w:val="00321E86"/>
    <w:rsid w:val="00322958"/>
    <w:rsid w:val="00322DB2"/>
    <w:rsid w:val="00322DE0"/>
    <w:rsid w:val="00323368"/>
    <w:rsid w:val="0032369D"/>
    <w:rsid w:val="00323C75"/>
    <w:rsid w:val="00323D03"/>
    <w:rsid w:val="00323E63"/>
    <w:rsid w:val="003241A6"/>
    <w:rsid w:val="003244C9"/>
    <w:rsid w:val="003245E9"/>
    <w:rsid w:val="00324662"/>
    <w:rsid w:val="0032486A"/>
    <w:rsid w:val="00324E27"/>
    <w:rsid w:val="00324EF8"/>
    <w:rsid w:val="003250E4"/>
    <w:rsid w:val="003255C1"/>
    <w:rsid w:val="00325621"/>
    <w:rsid w:val="003259FE"/>
    <w:rsid w:val="00325A13"/>
    <w:rsid w:val="00325B58"/>
    <w:rsid w:val="00325D0C"/>
    <w:rsid w:val="00325DB3"/>
    <w:rsid w:val="00325EDC"/>
    <w:rsid w:val="00326026"/>
    <w:rsid w:val="003262DF"/>
    <w:rsid w:val="0032641E"/>
    <w:rsid w:val="003265D3"/>
    <w:rsid w:val="00326CB6"/>
    <w:rsid w:val="00326DC0"/>
    <w:rsid w:val="00326DC5"/>
    <w:rsid w:val="00327226"/>
    <w:rsid w:val="00327423"/>
    <w:rsid w:val="00327693"/>
    <w:rsid w:val="00327856"/>
    <w:rsid w:val="00327A78"/>
    <w:rsid w:val="00327B13"/>
    <w:rsid w:val="00327B7B"/>
    <w:rsid w:val="00327CF3"/>
    <w:rsid w:val="00327E49"/>
    <w:rsid w:val="00327E5C"/>
    <w:rsid w:val="00330064"/>
    <w:rsid w:val="00330322"/>
    <w:rsid w:val="00330379"/>
    <w:rsid w:val="00330773"/>
    <w:rsid w:val="003308B7"/>
    <w:rsid w:val="00330F37"/>
    <w:rsid w:val="00331089"/>
    <w:rsid w:val="00331374"/>
    <w:rsid w:val="003316A3"/>
    <w:rsid w:val="003316EB"/>
    <w:rsid w:val="00331830"/>
    <w:rsid w:val="00331988"/>
    <w:rsid w:val="00331B71"/>
    <w:rsid w:val="00331B7B"/>
    <w:rsid w:val="00331C6D"/>
    <w:rsid w:val="0033233F"/>
    <w:rsid w:val="00332486"/>
    <w:rsid w:val="0033249C"/>
    <w:rsid w:val="00332AFC"/>
    <w:rsid w:val="00333A1B"/>
    <w:rsid w:val="00333C71"/>
    <w:rsid w:val="00333C8D"/>
    <w:rsid w:val="00333E67"/>
    <w:rsid w:val="00334048"/>
    <w:rsid w:val="00334777"/>
    <w:rsid w:val="00334952"/>
    <w:rsid w:val="00334F17"/>
    <w:rsid w:val="00334F7B"/>
    <w:rsid w:val="00334FD6"/>
    <w:rsid w:val="003350B9"/>
    <w:rsid w:val="003350F9"/>
    <w:rsid w:val="00335219"/>
    <w:rsid w:val="003352F6"/>
    <w:rsid w:val="003353EC"/>
    <w:rsid w:val="00335472"/>
    <w:rsid w:val="00335B8E"/>
    <w:rsid w:val="00335C68"/>
    <w:rsid w:val="00335E34"/>
    <w:rsid w:val="0033608E"/>
    <w:rsid w:val="0033621E"/>
    <w:rsid w:val="0033626F"/>
    <w:rsid w:val="0033641F"/>
    <w:rsid w:val="003364E2"/>
    <w:rsid w:val="003367C8"/>
    <w:rsid w:val="00336B4B"/>
    <w:rsid w:val="00336DC1"/>
    <w:rsid w:val="00336F59"/>
    <w:rsid w:val="00336F5D"/>
    <w:rsid w:val="00337030"/>
    <w:rsid w:val="003372F7"/>
    <w:rsid w:val="003375BA"/>
    <w:rsid w:val="00337A2C"/>
    <w:rsid w:val="00337CC9"/>
    <w:rsid w:val="00337EC2"/>
    <w:rsid w:val="0034012B"/>
    <w:rsid w:val="00340337"/>
    <w:rsid w:val="003406FA"/>
    <w:rsid w:val="00340847"/>
    <w:rsid w:val="003408B2"/>
    <w:rsid w:val="00340B91"/>
    <w:rsid w:val="00340DD1"/>
    <w:rsid w:val="00341058"/>
    <w:rsid w:val="0034108A"/>
    <w:rsid w:val="003418D1"/>
    <w:rsid w:val="00341AEC"/>
    <w:rsid w:val="00341E83"/>
    <w:rsid w:val="00341F36"/>
    <w:rsid w:val="003422F7"/>
    <w:rsid w:val="00342ADA"/>
    <w:rsid w:val="00342DF0"/>
    <w:rsid w:val="00343117"/>
    <w:rsid w:val="003433DD"/>
    <w:rsid w:val="003436BC"/>
    <w:rsid w:val="00343762"/>
    <w:rsid w:val="00343DAF"/>
    <w:rsid w:val="0034410A"/>
    <w:rsid w:val="00344550"/>
    <w:rsid w:val="003445E9"/>
    <w:rsid w:val="00344AB2"/>
    <w:rsid w:val="00344D69"/>
    <w:rsid w:val="003452F0"/>
    <w:rsid w:val="0034553D"/>
    <w:rsid w:val="00345B82"/>
    <w:rsid w:val="00345FBC"/>
    <w:rsid w:val="0034629F"/>
    <w:rsid w:val="003464D1"/>
    <w:rsid w:val="003466B0"/>
    <w:rsid w:val="003466F4"/>
    <w:rsid w:val="00346D5E"/>
    <w:rsid w:val="00346F46"/>
    <w:rsid w:val="0034704A"/>
    <w:rsid w:val="0034706D"/>
    <w:rsid w:val="00347195"/>
    <w:rsid w:val="00347894"/>
    <w:rsid w:val="003501D5"/>
    <w:rsid w:val="00350B9A"/>
    <w:rsid w:val="00350E15"/>
    <w:rsid w:val="00350E26"/>
    <w:rsid w:val="003510A4"/>
    <w:rsid w:val="00351129"/>
    <w:rsid w:val="0035148A"/>
    <w:rsid w:val="00351680"/>
    <w:rsid w:val="00351D08"/>
    <w:rsid w:val="00352437"/>
    <w:rsid w:val="00352512"/>
    <w:rsid w:val="00352518"/>
    <w:rsid w:val="00352586"/>
    <w:rsid w:val="003528FA"/>
    <w:rsid w:val="00352A77"/>
    <w:rsid w:val="00352CD1"/>
    <w:rsid w:val="0035308E"/>
    <w:rsid w:val="003530CB"/>
    <w:rsid w:val="00353163"/>
    <w:rsid w:val="00353405"/>
    <w:rsid w:val="00353521"/>
    <w:rsid w:val="00353531"/>
    <w:rsid w:val="00353A46"/>
    <w:rsid w:val="00353BF3"/>
    <w:rsid w:val="00353C08"/>
    <w:rsid w:val="00353EEB"/>
    <w:rsid w:val="00353F20"/>
    <w:rsid w:val="0035402D"/>
    <w:rsid w:val="003544C2"/>
    <w:rsid w:val="00354839"/>
    <w:rsid w:val="0035498C"/>
    <w:rsid w:val="00354A71"/>
    <w:rsid w:val="00354A95"/>
    <w:rsid w:val="00354BC0"/>
    <w:rsid w:val="00354E8E"/>
    <w:rsid w:val="003551BE"/>
    <w:rsid w:val="003551E3"/>
    <w:rsid w:val="0035551A"/>
    <w:rsid w:val="00355870"/>
    <w:rsid w:val="00355BF8"/>
    <w:rsid w:val="0035610E"/>
    <w:rsid w:val="00356181"/>
    <w:rsid w:val="003564F0"/>
    <w:rsid w:val="0035685E"/>
    <w:rsid w:val="00356D14"/>
    <w:rsid w:val="00356D8A"/>
    <w:rsid w:val="003570D4"/>
    <w:rsid w:val="0035793C"/>
    <w:rsid w:val="00357B8E"/>
    <w:rsid w:val="00357C07"/>
    <w:rsid w:val="00357D85"/>
    <w:rsid w:val="00357E85"/>
    <w:rsid w:val="00360284"/>
    <w:rsid w:val="00361159"/>
    <w:rsid w:val="00361377"/>
    <w:rsid w:val="0036149B"/>
    <w:rsid w:val="00361598"/>
    <w:rsid w:val="00361599"/>
    <w:rsid w:val="003615D5"/>
    <w:rsid w:val="00361713"/>
    <w:rsid w:val="0036198B"/>
    <w:rsid w:val="00361B71"/>
    <w:rsid w:val="00362604"/>
    <w:rsid w:val="00362834"/>
    <w:rsid w:val="0036288F"/>
    <w:rsid w:val="00362A36"/>
    <w:rsid w:val="00362B87"/>
    <w:rsid w:val="00362ED9"/>
    <w:rsid w:val="0036303D"/>
    <w:rsid w:val="003630AB"/>
    <w:rsid w:val="003630C3"/>
    <w:rsid w:val="00363144"/>
    <w:rsid w:val="00363245"/>
    <w:rsid w:val="003638B0"/>
    <w:rsid w:val="00363A5B"/>
    <w:rsid w:val="00363C00"/>
    <w:rsid w:val="0036411C"/>
    <w:rsid w:val="0036435E"/>
    <w:rsid w:val="003647BB"/>
    <w:rsid w:val="00364847"/>
    <w:rsid w:val="003648E4"/>
    <w:rsid w:val="0036496C"/>
    <w:rsid w:val="00364E3F"/>
    <w:rsid w:val="003657B5"/>
    <w:rsid w:val="00365960"/>
    <w:rsid w:val="00365B65"/>
    <w:rsid w:val="00365DD4"/>
    <w:rsid w:val="00365FBF"/>
    <w:rsid w:val="003668E1"/>
    <w:rsid w:val="00366D7F"/>
    <w:rsid w:val="00366F64"/>
    <w:rsid w:val="00367396"/>
    <w:rsid w:val="00367DF2"/>
    <w:rsid w:val="00370116"/>
    <w:rsid w:val="003703CC"/>
    <w:rsid w:val="00370450"/>
    <w:rsid w:val="003706B0"/>
    <w:rsid w:val="0037079C"/>
    <w:rsid w:val="0037163A"/>
    <w:rsid w:val="003717EF"/>
    <w:rsid w:val="00371A75"/>
    <w:rsid w:val="00371A84"/>
    <w:rsid w:val="00371C9B"/>
    <w:rsid w:val="003720BC"/>
    <w:rsid w:val="0037222E"/>
    <w:rsid w:val="003722A9"/>
    <w:rsid w:val="00372361"/>
    <w:rsid w:val="00372593"/>
    <w:rsid w:val="0037267E"/>
    <w:rsid w:val="00372915"/>
    <w:rsid w:val="00372D23"/>
    <w:rsid w:val="00372DBA"/>
    <w:rsid w:val="00372EE2"/>
    <w:rsid w:val="003731F8"/>
    <w:rsid w:val="003733CE"/>
    <w:rsid w:val="003733F1"/>
    <w:rsid w:val="003735CA"/>
    <w:rsid w:val="003739AD"/>
    <w:rsid w:val="00373D88"/>
    <w:rsid w:val="00373FEE"/>
    <w:rsid w:val="00374257"/>
    <w:rsid w:val="00374308"/>
    <w:rsid w:val="00374326"/>
    <w:rsid w:val="00374391"/>
    <w:rsid w:val="00374E73"/>
    <w:rsid w:val="0037505B"/>
    <w:rsid w:val="00375063"/>
    <w:rsid w:val="00375166"/>
    <w:rsid w:val="00375728"/>
    <w:rsid w:val="0037582A"/>
    <w:rsid w:val="003759D8"/>
    <w:rsid w:val="00375B50"/>
    <w:rsid w:val="00375C6E"/>
    <w:rsid w:val="00375D7E"/>
    <w:rsid w:val="00375DED"/>
    <w:rsid w:val="00376512"/>
    <w:rsid w:val="00376B1A"/>
    <w:rsid w:val="00376B47"/>
    <w:rsid w:val="00376C4C"/>
    <w:rsid w:val="00376CA7"/>
    <w:rsid w:val="00376D8B"/>
    <w:rsid w:val="00377209"/>
    <w:rsid w:val="00377285"/>
    <w:rsid w:val="0037749A"/>
    <w:rsid w:val="0037760E"/>
    <w:rsid w:val="003779A3"/>
    <w:rsid w:val="003779B6"/>
    <w:rsid w:val="00377B0C"/>
    <w:rsid w:val="00377E6A"/>
    <w:rsid w:val="0038045F"/>
    <w:rsid w:val="0038059F"/>
    <w:rsid w:val="0038071D"/>
    <w:rsid w:val="00380AE3"/>
    <w:rsid w:val="00380C4C"/>
    <w:rsid w:val="00380CC6"/>
    <w:rsid w:val="00380D1A"/>
    <w:rsid w:val="00380DAD"/>
    <w:rsid w:val="00380E7D"/>
    <w:rsid w:val="00380EA5"/>
    <w:rsid w:val="00381211"/>
    <w:rsid w:val="003816CF"/>
    <w:rsid w:val="003816EF"/>
    <w:rsid w:val="00381748"/>
    <w:rsid w:val="003817B5"/>
    <w:rsid w:val="00381906"/>
    <w:rsid w:val="00381C8B"/>
    <w:rsid w:val="0038206C"/>
    <w:rsid w:val="00382B8C"/>
    <w:rsid w:val="00382CDA"/>
    <w:rsid w:val="003830CB"/>
    <w:rsid w:val="003839D2"/>
    <w:rsid w:val="00383A31"/>
    <w:rsid w:val="0038436F"/>
    <w:rsid w:val="00384476"/>
    <w:rsid w:val="00384A41"/>
    <w:rsid w:val="00384A84"/>
    <w:rsid w:val="003854BF"/>
    <w:rsid w:val="0038574C"/>
    <w:rsid w:val="00385C41"/>
    <w:rsid w:val="00385D8F"/>
    <w:rsid w:val="00385EF6"/>
    <w:rsid w:val="00385F3E"/>
    <w:rsid w:val="00386545"/>
    <w:rsid w:val="00386667"/>
    <w:rsid w:val="00386930"/>
    <w:rsid w:val="00386B53"/>
    <w:rsid w:val="00386BF8"/>
    <w:rsid w:val="00386C82"/>
    <w:rsid w:val="00386E7A"/>
    <w:rsid w:val="003870B5"/>
    <w:rsid w:val="00387705"/>
    <w:rsid w:val="00387BDD"/>
    <w:rsid w:val="00387DA3"/>
    <w:rsid w:val="00390134"/>
    <w:rsid w:val="003903BF"/>
    <w:rsid w:val="003906C1"/>
    <w:rsid w:val="00390A2C"/>
    <w:rsid w:val="00390D13"/>
    <w:rsid w:val="00390F3F"/>
    <w:rsid w:val="0039109A"/>
    <w:rsid w:val="00391313"/>
    <w:rsid w:val="00391660"/>
    <w:rsid w:val="00391691"/>
    <w:rsid w:val="00391A78"/>
    <w:rsid w:val="00391BCE"/>
    <w:rsid w:val="00391BFC"/>
    <w:rsid w:val="00391E3D"/>
    <w:rsid w:val="00391FE2"/>
    <w:rsid w:val="003926C5"/>
    <w:rsid w:val="00392EB7"/>
    <w:rsid w:val="00393108"/>
    <w:rsid w:val="0039320C"/>
    <w:rsid w:val="0039350B"/>
    <w:rsid w:val="00393959"/>
    <w:rsid w:val="00393A03"/>
    <w:rsid w:val="00393DEB"/>
    <w:rsid w:val="003941BF"/>
    <w:rsid w:val="003944D3"/>
    <w:rsid w:val="00394675"/>
    <w:rsid w:val="00394A26"/>
    <w:rsid w:val="00394A3C"/>
    <w:rsid w:val="00394A5B"/>
    <w:rsid w:val="00394AAC"/>
    <w:rsid w:val="00394AD9"/>
    <w:rsid w:val="00394C00"/>
    <w:rsid w:val="00394E9F"/>
    <w:rsid w:val="00395338"/>
    <w:rsid w:val="003953E4"/>
    <w:rsid w:val="003955A5"/>
    <w:rsid w:val="00395802"/>
    <w:rsid w:val="00395813"/>
    <w:rsid w:val="00395A60"/>
    <w:rsid w:val="00395B73"/>
    <w:rsid w:val="00395BEC"/>
    <w:rsid w:val="00395CA2"/>
    <w:rsid w:val="003967DB"/>
    <w:rsid w:val="00396A8D"/>
    <w:rsid w:val="00396AE5"/>
    <w:rsid w:val="00396FDE"/>
    <w:rsid w:val="003971BA"/>
    <w:rsid w:val="003971D6"/>
    <w:rsid w:val="00397235"/>
    <w:rsid w:val="00397449"/>
    <w:rsid w:val="0039750E"/>
    <w:rsid w:val="00397601"/>
    <w:rsid w:val="00397951"/>
    <w:rsid w:val="00397A88"/>
    <w:rsid w:val="00397C7A"/>
    <w:rsid w:val="00397F67"/>
    <w:rsid w:val="003A024F"/>
    <w:rsid w:val="003A0462"/>
    <w:rsid w:val="003A04F7"/>
    <w:rsid w:val="003A060B"/>
    <w:rsid w:val="003A0A43"/>
    <w:rsid w:val="003A0B57"/>
    <w:rsid w:val="003A0CEC"/>
    <w:rsid w:val="003A1150"/>
    <w:rsid w:val="003A1225"/>
    <w:rsid w:val="003A175E"/>
    <w:rsid w:val="003A180C"/>
    <w:rsid w:val="003A1AF0"/>
    <w:rsid w:val="003A1E02"/>
    <w:rsid w:val="003A222E"/>
    <w:rsid w:val="003A25E1"/>
    <w:rsid w:val="003A2717"/>
    <w:rsid w:val="003A278B"/>
    <w:rsid w:val="003A28FB"/>
    <w:rsid w:val="003A2AC5"/>
    <w:rsid w:val="003A3100"/>
    <w:rsid w:val="003A3217"/>
    <w:rsid w:val="003A33F2"/>
    <w:rsid w:val="003A36BA"/>
    <w:rsid w:val="003A3A2D"/>
    <w:rsid w:val="003A3B81"/>
    <w:rsid w:val="003A3C4C"/>
    <w:rsid w:val="003A3C82"/>
    <w:rsid w:val="003A4063"/>
    <w:rsid w:val="003A4084"/>
    <w:rsid w:val="003A413A"/>
    <w:rsid w:val="003A48A6"/>
    <w:rsid w:val="003A498E"/>
    <w:rsid w:val="003A4E1E"/>
    <w:rsid w:val="003A4E92"/>
    <w:rsid w:val="003A521B"/>
    <w:rsid w:val="003A54D1"/>
    <w:rsid w:val="003A57CD"/>
    <w:rsid w:val="003A57E9"/>
    <w:rsid w:val="003A58FD"/>
    <w:rsid w:val="003A61C7"/>
    <w:rsid w:val="003A635B"/>
    <w:rsid w:val="003A6362"/>
    <w:rsid w:val="003A6365"/>
    <w:rsid w:val="003A64BB"/>
    <w:rsid w:val="003A6541"/>
    <w:rsid w:val="003A668C"/>
    <w:rsid w:val="003A6769"/>
    <w:rsid w:val="003A68C9"/>
    <w:rsid w:val="003A690F"/>
    <w:rsid w:val="003A6C0A"/>
    <w:rsid w:val="003A6E85"/>
    <w:rsid w:val="003A6F99"/>
    <w:rsid w:val="003A7479"/>
    <w:rsid w:val="003A74FB"/>
    <w:rsid w:val="003A7545"/>
    <w:rsid w:val="003A7554"/>
    <w:rsid w:val="003A7932"/>
    <w:rsid w:val="003B0053"/>
    <w:rsid w:val="003B0471"/>
    <w:rsid w:val="003B0B6A"/>
    <w:rsid w:val="003B0CAE"/>
    <w:rsid w:val="003B0F49"/>
    <w:rsid w:val="003B172B"/>
    <w:rsid w:val="003B1A7B"/>
    <w:rsid w:val="003B1CFD"/>
    <w:rsid w:val="003B2696"/>
    <w:rsid w:val="003B2775"/>
    <w:rsid w:val="003B307B"/>
    <w:rsid w:val="003B314E"/>
    <w:rsid w:val="003B3906"/>
    <w:rsid w:val="003B398C"/>
    <w:rsid w:val="003B3C9A"/>
    <w:rsid w:val="003B3FDD"/>
    <w:rsid w:val="003B407B"/>
    <w:rsid w:val="003B4686"/>
    <w:rsid w:val="003B48A4"/>
    <w:rsid w:val="003B49AB"/>
    <w:rsid w:val="003B4BC4"/>
    <w:rsid w:val="003B5312"/>
    <w:rsid w:val="003B531D"/>
    <w:rsid w:val="003B5361"/>
    <w:rsid w:val="003B5485"/>
    <w:rsid w:val="003B577A"/>
    <w:rsid w:val="003B5879"/>
    <w:rsid w:val="003B5AF8"/>
    <w:rsid w:val="003B5B8C"/>
    <w:rsid w:val="003B5D9F"/>
    <w:rsid w:val="003B628E"/>
    <w:rsid w:val="003B64FD"/>
    <w:rsid w:val="003B67EB"/>
    <w:rsid w:val="003B6863"/>
    <w:rsid w:val="003B6879"/>
    <w:rsid w:val="003B68B2"/>
    <w:rsid w:val="003B6957"/>
    <w:rsid w:val="003B6C53"/>
    <w:rsid w:val="003B6CB0"/>
    <w:rsid w:val="003B6CDE"/>
    <w:rsid w:val="003B739D"/>
    <w:rsid w:val="003B73DD"/>
    <w:rsid w:val="003B75C5"/>
    <w:rsid w:val="003B79C9"/>
    <w:rsid w:val="003B7A74"/>
    <w:rsid w:val="003B7D70"/>
    <w:rsid w:val="003B7EA6"/>
    <w:rsid w:val="003C0393"/>
    <w:rsid w:val="003C0446"/>
    <w:rsid w:val="003C05AA"/>
    <w:rsid w:val="003C0754"/>
    <w:rsid w:val="003C0C53"/>
    <w:rsid w:val="003C0CFB"/>
    <w:rsid w:val="003C0E48"/>
    <w:rsid w:val="003C1002"/>
    <w:rsid w:val="003C1444"/>
    <w:rsid w:val="003C168E"/>
    <w:rsid w:val="003C1E5D"/>
    <w:rsid w:val="003C20CE"/>
    <w:rsid w:val="003C214D"/>
    <w:rsid w:val="003C214F"/>
    <w:rsid w:val="003C2161"/>
    <w:rsid w:val="003C22F9"/>
    <w:rsid w:val="003C24EC"/>
    <w:rsid w:val="003C26FC"/>
    <w:rsid w:val="003C30EC"/>
    <w:rsid w:val="003C30EE"/>
    <w:rsid w:val="003C31A5"/>
    <w:rsid w:val="003C34DA"/>
    <w:rsid w:val="003C34F0"/>
    <w:rsid w:val="003C35CF"/>
    <w:rsid w:val="003C3C8D"/>
    <w:rsid w:val="003C3E39"/>
    <w:rsid w:val="003C3FA4"/>
    <w:rsid w:val="003C3FF8"/>
    <w:rsid w:val="003C4134"/>
    <w:rsid w:val="003C4465"/>
    <w:rsid w:val="003C49B5"/>
    <w:rsid w:val="003C4C8D"/>
    <w:rsid w:val="003C525B"/>
    <w:rsid w:val="003C5273"/>
    <w:rsid w:val="003C574F"/>
    <w:rsid w:val="003C6116"/>
    <w:rsid w:val="003C6188"/>
    <w:rsid w:val="003C6901"/>
    <w:rsid w:val="003C6A8F"/>
    <w:rsid w:val="003C7809"/>
    <w:rsid w:val="003C792B"/>
    <w:rsid w:val="003C792E"/>
    <w:rsid w:val="003C795E"/>
    <w:rsid w:val="003C7C13"/>
    <w:rsid w:val="003C7C4F"/>
    <w:rsid w:val="003C7E73"/>
    <w:rsid w:val="003D00A1"/>
    <w:rsid w:val="003D01D0"/>
    <w:rsid w:val="003D0352"/>
    <w:rsid w:val="003D03A2"/>
    <w:rsid w:val="003D040E"/>
    <w:rsid w:val="003D0941"/>
    <w:rsid w:val="003D0D25"/>
    <w:rsid w:val="003D0D2B"/>
    <w:rsid w:val="003D0FFE"/>
    <w:rsid w:val="003D10D6"/>
    <w:rsid w:val="003D10E5"/>
    <w:rsid w:val="003D1266"/>
    <w:rsid w:val="003D132F"/>
    <w:rsid w:val="003D1782"/>
    <w:rsid w:val="003D17C9"/>
    <w:rsid w:val="003D1834"/>
    <w:rsid w:val="003D1A2B"/>
    <w:rsid w:val="003D1F0D"/>
    <w:rsid w:val="003D209A"/>
    <w:rsid w:val="003D258A"/>
    <w:rsid w:val="003D27A9"/>
    <w:rsid w:val="003D27C0"/>
    <w:rsid w:val="003D28BA"/>
    <w:rsid w:val="003D2AA8"/>
    <w:rsid w:val="003D2F54"/>
    <w:rsid w:val="003D32FA"/>
    <w:rsid w:val="003D3361"/>
    <w:rsid w:val="003D3444"/>
    <w:rsid w:val="003D397E"/>
    <w:rsid w:val="003D3BE3"/>
    <w:rsid w:val="003D3D4C"/>
    <w:rsid w:val="003D3DEC"/>
    <w:rsid w:val="003D3EBE"/>
    <w:rsid w:val="003D4071"/>
    <w:rsid w:val="003D40B7"/>
    <w:rsid w:val="003D4303"/>
    <w:rsid w:val="003D466F"/>
    <w:rsid w:val="003D4674"/>
    <w:rsid w:val="003D48BF"/>
    <w:rsid w:val="003D4952"/>
    <w:rsid w:val="003D49CB"/>
    <w:rsid w:val="003D4AE9"/>
    <w:rsid w:val="003D4BBB"/>
    <w:rsid w:val="003D4DEB"/>
    <w:rsid w:val="003D4F39"/>
    <w:rsid w:val="003D52D1"/>
    <w:rsid w:val="003D542F"/>
    <w:rsid w:val="003D56CF"/>
    <w:rsid w:val="003D5764"/>
    <w:rsid w:val="003D589A"/>
    <w:rsid w:val="003D5B21"/>
    <w:rsid w:val="003D5C43"/>
    <w:rsid w:val="003D639C"/>
    <w:rsid w:val="003D6756"/>
    <w:rsid w:val="003D68B7"/>
    <w:rsid w:val="003D68FE"/>
    <w:rsid w:val="003D6CE7"/>
    <w:rsid w:val="003D6E4A"/>
    <w:rsid w:val="003D6F77"/>
    <w:rsid w:val="003D7232"/>
    <w:rsid w:val="003D7354"/>
    <w:rsid w:val="003D752D"/>
    <w:rsid w:val="003D756D"/>
    <w:rsid w:val="003D7766"/>
    <w:rsid w:val="003D7A50"/>
    <w:rsid w:val="003D7FC8"/>
    <w:rsid w:val="003E0029"/>
    <w:rsid w:val="003E005C"/>
    <w:rsid w:val="003E0074"/>
    <w:rsid w:val="003E0322"/>
    <w:rsid w:val="003E0F74"/>
    <w:rsid w:val="003E0FAD"/>
    <w:rsid w:val="003E11CD"/>
    <w:rsid w:val="003E1238"/>
    <w:rsid w:val="003E12E4"/>
    <w:rsid w:val="003E12F7"/>
    <w:rsid w:val="003E153B"/>
    <w:rsid w:val="003E1849"/>
    <w:rsid w:val="003E187B"/>
    <w:rsid w:val="003E187C"/>
    <w:rsid w:val="003E1B63"/>
    <w:rsid w:val="003E2617"/>
    <w:rsid w:val="003E2657"/>
    <w:rsid w:val="003E2CA6"/>
    <w:rsid w:val="003E2E93"/>
    <w:rsid w:val="003E321D"/>
    <w:rsid w:val="003E3720"/>
    <w:rsid w:val="003E3800"/>
    <w:rsid w:val="003E3C01"/>
    <w:rsid w:val="003E3DA9"/>
    <w:rsid w:val="003E3E34"/>
    <w:rsid w:val="003E41EB"/>
    <w:rsid w:val="003E4238"/>
    <w:rsid w:val="003E42EE"/>
    <w:rsid w:val="003E4353"/>
    <w:rsid w:val="003E43A9"/>
    <w:rsid w:val="003E49D0"/>
    <w:rsid w:val="003E4A58"/>
    <w:rsid w:val="003E4AF4"/>
    <w:rsid w:val="003E4C62"/>
    <w:rsid w:val="003E5399"/>
    <w:rsid w:val="003E53DD"/>
    <w:rsid w:val="003E5835"/>
    <w:rsid w:val="003E589F"/>
    <w:rsid w:val="003E5964"/>
    <w:rsid w:val="003E5D91"/>
    <w:rsid w:val="003E5F3D"/>
    <w:rsid w:val="003E63CE"/>
    <w:rsid w:val="003E6410"/>
    <w:rsid w:val="003E6594"/>
    <w:rsid w:val="003E6615"/>
    <w:rsid w:val="003E6780"/>
    <w:rsid w:val="003E67B6"/>
    <w:rsid w:val="003E6E88"/>
    <w:rsid w:val="003E7025"/>
    <w:rsid w:val="003E710E"/>
    <w:rsid w:val="003E71A5"/>
    <w:rsid w:val="003E73C4"/>
    <w:rsid w:val="003E73D3"/>
    <w:rsid w:val="003E791A"/>
    <w:rsid w:val="003E798D"/>
    <w:rsid w:val="003F0285"/>
    <w:rsid w:val="003F0971"/>
    <w:rsid w:val="003F0A39"/>
    <w:rsid w:val="003F0A44"/>
    <w:rsid w:val="003F0DDE"/>
    <w:rsid w:val="003F0EF2"/>
    <w:rsid w:val="003F1340"/>
    <w:rsid w:val="003F1590"/>
    <w:rsid w:val="003F15B3"/>
    <w:rsid w:val="003F1818"/>
    <w:rsid w:val="003F19B3"/>
    <w:rsid w:val="003F1A6D"/>
    <w:rsid w:val="003F1B9A"/>
    <w:rsid w:val="003F1D76"/>
    <w:rsid w:val="003F1E08"/>
    <w:rsid w:val="003F1E3B"/>
    <w:rsid w:val="003F1E6A"/>
    <w:rsid w:val="003F1F7C"/>
    <w:rsid w:val="003F22F2"/>
    <w:rsid w:val="003F2741"/>
    <w:rsid w:val="003F29E2"/>
    <w:rsid w:val="003F29EA"/>
    <w:rsid w:val="003F2BCC"/>
    <w:rsid w:val="003F311B"/>
    <w:rsid w:val="003F317C"/>
    <w:rsid w:val="003F3208"/>
    <w:rsid w:val="003F347B"/>
    <w:rsid w:val="003F3BDD"/>
    <w:rsid w:val="003F41C5"/>
    <w:rsid w:val="003F435E"/>
    <w:rsid w:val="003F4469"/>
    <w:rsid w:val="003F46CD"/>
    <w:rsid w:val="003F4A5D"/>
    <w:rsid w:val="003F4C11"/>
    <w:rsid w:val="003F4D5C"/>
    <w:rsid w:val="003F4F5A"/>
    <w:rsid w:val="003F4F88"/>
    <w:rsid w:val="003F5176"/>
    <w:rsid w:val="003F5A10"/>
    <w:rsid w:val="003F5BF6"/>
    <w:rsid w:val="003F5DB3"/>
    <w:rsid w:val="003F5E73"/>
    <w:rsid w:val="003F5FDA"/>
    <w:rsid w:val="003F604E"/>
    <w:rsid w:val="003F60D3"/>
    <w:rsid w:val="003F61DC"/>
    <w:rsid w:val="003F6355"/>
    <w:rsid w:val="003F67C2"/>
    <w:rsid w:val="003F695A"/>
    <w:rsid w:val="003F69C0"/>
    <w:rsid w:val="003F6C65"/>
    <w:rsid w:val="003F6E3D"/>
    <w:rsid w:val="003F6EFF"/>
    <w:rsid w:val="003F72BF"/>
    <w:rsid w:val="003F73AA"/>
    <w:rsid w:val="003F758B"/>
    <w:rsid w:val="003F75AC"/>
    <w:rsid w:val="003F75B0"/>
    <w:rsid w:val="003F764B"/>
    <w:rsid w:val="003F76E6"/>
    <w:rsid w:val="003F79C6"/>
    <w:rsid w:val="003F7B87"/>
    <w:rsid w:val="004000CF"/>
    <w:rsid w:val="00400464"/>
    <w:rsid w:val="00400703"/>
    <w:rsid w:val="00400904"/>
    <w:rsid w:val="00400A53"/>
    <w:rsid w:val="00400D1D"/>
    <w:rsid w:val="004010F7"/>
    <w:rsid w:val="00401189"/>
    <w:rsid w:val="0040137B"/>
    <w:rsid w:val="00401B08"/>
    <w:rsid w:val="0040208C"/>
    <w:rsid w:val="0040280C"/>
    <w:rsid w:val="00402EC6"/>
    <w:rsid w:val="004033B5"/>
    <w:rsid w:val="004037CB"/>
    <w:rsid w:val="0040387B"/>
    <w:rsid w:val="00403A06"/>
    <w:rsid w:val="00404281"/>
    <w:rsid w:val="0040441F"/>
    <w:rsid w:val="00404765"/>
    <w:rsid w:val="004048F5"/>
    <w:rsid w:val="00404951"/>
    <w:rsid w:val="00405074"/>
    <w:rsid w:val="004051A4"/>
    <w:rsid w:val="0040555B"/>
    <w:rsid w:val="004057EF"/>
    <w:rsid w:val="004058F5"/>
    <w:rsid w:val="00405A44"/>
    <w:rsid w:val="00405B8A"/>
    <w:rsid w:val="00405C30"/>
    <w:rsid w:val="00405C8B"/>
    <w:rsid w:val="00405EDF"/>
    <w:rsid w:val="00406691"/>
    <w:rsid w:val="004066C4"/>
    <w:rsid w:val="00406BF0"/>
    <w:rsid w:val="004070C9"/>
    <w:rsid w:val="00407548"/>
    <w:rsid w:val="0040759D"/>
    <w:rsid w:val="004075E4"/>
    <w:rsid w:val="004076B0"/>
    <w:rsid w:val="00407985"/>
    <w:rsid w:val="00407B97"/>
    <w:rsid w:val="00407D5E"/>
    <w:rsid w:val="0041056C"/>
    <w:rsid w:val="00410858"/>
    <w:rsid w:val="00410A17"/>
    <w:rsid w:val="00410B45"/>
    <w:rsid w:val="00411578"/>
    <w:rsid w:val="004116B3"/>
    <w:rsid w:val="0041177A"/>
    <w:rsid w:val="004117A8"/>
    <w:rsid w:val="00411900"/>
    <w:rsid w:val="00411A55"/>
    <w:rsid w:val="00411BDD"/>
    <w:rsid w:val="00411D9F"/>
    <w:rsid w:val="0041209E"/>
    <w:rsid w:val="00412463"/>
    <w:rsid w:val="00412526"/>
    <w:rsid w:val="00412C5E"/>
    <w:rsid w:val="00412E59"/>
    <w:rsid w:val="00413245"/>
    <w:rsid w:val="00413540"/>
    <w:rsid w:val="00413551"/>
    <w:rsid w:val="004137F3"/>
    <w:rsid w:val="00413876"/>
    <w:rsid w:val="00413FA0"/>
    <w:rsid w:val="00414165"/>
    <w:rsid w:val="0041439D"/>
    <w:rsid w:val="00414A49"/>
    <w:rsid w:val="00414A93"/>
    <w:rsid w:val="00414AA4"/>
    <w:rsid w:val="00414E36"/>
    <w:rsid w:val="00414EB5"/>
    <w:rsid w:val="0041519A"/>
    <w:rsid w:val="00415865"/>
    <w:rsid w:val="0041587E"/>
    <w:rsid w:val="004159D5"/>
    <w:rsid w:val="00415D6B"/>
    <w:rsid w:val="00415D99"/>
    <w:rsid w:val="00416026"/>
    <w:rsid w:val="0041641B"/>
    <w:rsid w:val="004164A5"/>
    <w:rsid w:val="0041656A"/>
    <w:rsid w:val="00416A39"/>
    <w:rsid w:val="00416A6E"/>
    <w:rsid w:val="00416CD9"/>
    <w:rsid w:val="00416DCB"/>
    <w:rsid w:val="00416F4B"/>
    <w:rsid w:val="0041746A"/>
    <w:rsid w:val="004178BA"/>
    <w:rsid w:val="00417AAB"/>
    <w:rsid w:val="00417F0B"/>
    <w:rsid w:val="00420576"/>
    <w:rsid w:val="004205EC"/>
    <w:rsid w:val="00420D95"/>
    <w:rsid w:val="00421276"/>
    <w:rsid w:val="004214AF"/>
    <w:rsid w:val="00421595"/>
    <w:rsid w:val="00421699"/>
    <w:rsid w:val="0042169D"/>
    <w:rsid w:val="00421C98"/>
    <w:rsid w:val="0042206C"/>
    <w:rsid w:val="004221F2"/>
    <w:rsid w:val="0042220E"/>
    <w:rsid w:val="0042226A"/>
    <w:rsid w:val="004225E0"/>
    <w:rsid w:val="00422853"/>
    <w:rsid w:val="00422BE9"/>
    <w:rsid w:val="00422C11"/>
    <w:rsid w:val="00422DFC"/>
    <w:rsid w:val="00422FC3"/>
    <w:rsid w:val="0042302E"/>
    <w:rsid w:val="00423117"/>
    <w:rsid w:val="0042354E"/>
    <w:rsid w:val="0042394D"/>
    <w:rsid w:val="00423C8A"/>
    <w:rsid w:val="00423DA1"/>
    <w:rsid w:val="00423EC5"/>
    <w:rsid w:val="00424168"/>
    <w:rsid w:val="004243B8"/>
    <w:rsid w:val="0042472B"/>
    <w:rsid w:val="004247AF"/>
    <w:rsid w:val="00424DD9"/>
    <w:rsid w:val="004253A6"/>
    <w:rsid w:val="00425402"/>
    <w:rsid w:val="00425661"/>
    <w:rsid w:val="004256A9"/>
    <w:rsid w:val="004259BF"/>
    <w:rsid w:val="00425E24"/>
    <w:rsid w:val="004263A3"/>
    <w:rsid w:val="004266C2"/>
    <w:rsid w:val="0042689C"/>
    <w:rsid w:val="004269B5"/>
    <w:rsid w:val="00426B0E"/>
    <w:rsid w:val="00426B8B"/>
    <w:rsid w:val="00426BC8"/>
    <w:rsid w:val="00427231"/>
    <w:rsid w:val="004273FF"/>
    <w:rsid w:val="00427A76"/>
    <w:rsid w:val="00427FC6"/>
    <w:rsid w:val="00430118"/>
    <w:rsid w:val="0043021C"/>
    <w:rsid w:val="004302F4"/>
    <w:rsid w:val="00430348"/>
    <w:rsid w:val="00430D57"/>
    <w:rsid w:val="00430D90"/>
    <w:rsid w:val="00430E8F"/>
    <w:rsid w:val="00430FC0"/>
    <w:rsid w:val="0043127A"/>
    <w:rsid w:val="004316E2"/>
    <w:rsid w:val="00432229"/>
    <w:rsid w:val="0043223C"/>
    <w:rsid w:val="0043258B"/>
    <w:rsid w:val="004326AD"/>
    <w:rsid w:val="00432735"/>
    <w:rsid w:val="00432840"/>
    <w:rsid w:val="00432910"/>
    <w:rsid w:val="00432A9D"/>
    <w:rsid w:val="00432C53"/>
    <w:rsid w:val="00432E8F"/>
    <w:rsid w:val="004332A5"/>
    <w:rsid w:val="004336F0"/>
    <w:rsid w:val="004338EA"/>
    <w:rsid w:val="0043397C"/>
    <w:rsid w:val="00433BD7"/>
    <w:rsid w:val="00433EF4"/>
    <w:rsid w:val="00434743"/>
    <w:rsid w:val="00434ADA"/>
    <w:rsid w:val="00434B00"/>
    <w:rsid w:val="00434D09"/>
    <w:rsid w:val="00434DA6"/>
    <w:rsid w:val="00434DD2"/>
    <w:rsid w:val="00434E59"/>
    <w:rsid w:val="0043558C"/>
    <w:rsid w:val="004358B0"/>
    <w:rsid w:val="0043591E"/>
    <w:rsid w:val="00435A65"/>
    <w:rsid w:val="00435B72"/>
    <w:rsid w:val="00435F49"/>
    <w:rsid w:val="00435F70"/>
    <w:rsid w:val="00435FBA"/>
    <w:rsid w:val="00436061"/>
    <w:rsid w:val="00436139"/>
    <w:rsid w:val="004362B5"/>
    <w:rsid w:val="00436500"/>
    <w:rsid w:val="004366D7"/>
    <w:rsid w:val="004366EA"/>
    <w:rsid w:val="0043682B"/>
    <w:rsid w:val="00436956"/>
    <w:rsid w:val="004369A0"/>
    <w:rsid w:val="004369F5"/>
    <w:rsid w:val="00436AC2"/>
    <w:rsid w:val="00436C1D"/>
    <w:rsid w:val="00436D86"/>
    <w:rsid w:val="00436ED9"/>
    <w:rsid w:val="00436F77"/>
    <w:rsid w:val="004376D0"/>
    <w:rsid w:val="00437CF8"/>
    <w:rsid w:val="00437F45"/>
    <w:rsid w:val="004404FF"/>
    <w:rsid w:val="004406DB"/>
    <w:rsid w:val="00440D5A"/>
    <w:rsid w:val="00440DA7"/>
    <w:rsid w:val="00441456"/>
    <w:rsid w:val="004415F7"/>
    <w:rsid w:val="004419C5"/>
    <w:rsid w:val="00442459"/>
    <w:rsid w:val="00442775"/>
    <w:rsid w:val="0044291B"/>
    <w:rsid w:val="0044298C"/>
    <w:rsid w:val="00442B61"/>
    <w:rsid w:val="00442B65"/>
    <w:rsid w:val="00442C37"/>
    <w:rsid w:val="00442D9E"/>
    <w:rsid w:val="00442E90"/>
    <w:rsid w:val="00442F3A"/>
    <w:rsid w:val="0044321D"/>
    <w:rsid w:val="004433C3"/>
    <w:rsid w:val="00443AE8"/>
    <w:rsid w:val="00443C1D"/>
    <w:rsid w:val="00443DD4"/>
    <w:rsid w:val="00444391"/>
    <w:rsid w:val="00444DFF"/>
    <w:rsid w:val="00445002"/>
    <w:rsid w:val="00445236"/>
    <w:rsid w:val="004458A6"/>
    <w:rsid w:val="00445936"/>
    <w:rsid w:val="0044594D"/>
    <w:rsid w:val="00445AD9"/>
    <w:rsid w:val="00445BE5"/>
    <w:rsid w:val="00446223"/>
    <w:rsid w:val="004462CB"/>
    <w:rsid w:val="00446591"/>
    <w:rsid w:val="0044679A"/>
    <w:rsid w:val="00446C01"/>
    <w:rsid w:val="00446C2C"/>
    <w:rsid w:val="004470B8"/>
    <w:rsid w:val="0044736D"/>
    <w:rsid w:val="004475A6"/>
    <w:rsid w:val="004475C4"/>
    <w:rsid w:val="0044790B"/>
    <w:rsid w:val="004479CF"/>
    <w:rsid w:val="00447A76"/>
    <w:rsid w:val="004502ED"/>
    <w:rsid w:val="00450528"/>
    <w:rsid w:val="00450A26"/>
    <w:rsid w:val="00450A95"/>
    <w:rsid w:val="00450E78"/>
    <w:rsid w:val="0045108A"/>
    <w:rsid w:val="004510AC"/>
    <w:rsid w:val="004512D1"/>
    <w:rsid w:val="004514B1"/>
    <w:rsid w:val="004517FF"/>
    <w:rsid w:val="00451CAA"/>
    <w:rsid w:val="00451E81"/>
    <w:rsid w:val="00452673"/>
    <w:rsid w:val="00452873"/>
    <w:rsid w:val="00452BAB"/>
    <w:rsid w:val="00452E06"/>
    <w:rsid w:val="00452ED5"/>
    <w:rsid w:val="00452F0A"/>
    <w:rsid w:val="00452F45"/>
    <w:rsid w:val="00453132"/>
    <w:rsid w:val="00453537"/>
    <w:rsid w:val="00453C9C"/>
    <w:rsid w:val="00453D1B"/>
    <w:rsid w:val="00453D88"/>
    <w:rsid w:val="00453DFD"/>
    <w:rsid w:val="0045436C"/>
    <w:rsid w:val="00454983"/>
    <w:rsid w:val="00454988"/>
    <w:rsid w:val="00454B6A"/>
    <w:rsid w:val="00454F38"/>
    <w:rsid w:val="0045527F"/>
    <w:rsid w:val="004552AD"/>
    <w:rsid w:val="004554A2"/>
    <w:rsid w:val="0045572B"/>
    <w:rsid w:val="00455889"/>
    <w:rsid w:val="004558C6"/>
    <w:rsid w:val="00455BD8"/>
    <w:rsid w:val="00455C3E"/>
    <w:rsid w:val="00455CAD"/>
    <w:rsid w:val="00455CEA"/>
    <w:rsid w:val="00455CFF"/>
    <w:rsid w:val="00455D77"/>
    <w:rsid w:val="004560C0"/>
    <w:rsid w:val="00456163"/>
    <w:rsid w:val="00456616"/>
    <w:rsid w:val="00456678"/>
    <w:rsid w:val="00456706"/>
    <w:rsid w:val="00456768"/>
    <w:rsid w:val="004568D4"/>
    <w:rsid w:val="004568D6"/>
    <w:rsid w:val="004569FE"/>
    <w:rsid w:val="00456A77"/>
    <w:rsid w:val="00456B12"/>
    <w:rsid w:val="00456B93"/>
    <w:rsid w:val="00456C63"/>
    <w:rsid w:val="00456EE9"/>
    <w:rsid w:val="0045711F"/>
    <w:rsid w:val="004572C8"/>
    <w:rsid w:val="004573EE"/>
    <w:rsid w:val="00457704"/>
    <w:rsid w:val="004578A7"/>
    <w:rsid w:val="0045795E"/>
    <w:rsid w:val="00460036"/>
    <w:rsid w:val="004602CD"/>
    <w:rsid w:val="004604C4"/>
    <w:rsid w:val="004606B4"/>
    <w:rsid w:val="004609B2"/>
    <w:rsid w:val="004609BA"/>
    <w:rsid w:val="00460ACA"/>
    <w:rsid w:val="00460B95"/>
    <w:rsid w:val="00460C68"/>
    <w:rsid w:val="00460D53"/>
    <w:rsid w:val="00460DAD"/>
    <w:rsid w:val="00460EBE"/>
    <w:rsid w:val="00461001"/>
    <w:rsid w:val="004610EB"/>
    <w:rsid w:val="004611D2"/>
    <w:rsid w:val="004612E5"/>
    <w:rsid w:val="004613B7"/>
    <w:rsid w:val="004616D2"/>
    <w:rsid w:val="00461896"/>
    <w:rsid w:val="00461ADA"/>
    <w:rsid w:val="00461BDB"/>
    <w:rsid w:val="00461FE5"/>
    <w:rsid w:val="00462438"/>
    <w:rsid w:val="0046257C"/>
    <w:rsid w:val="00462C37"/>
    <w:rsid w:val="004630A4"/>
    <w:rsid w:val="004639F6"/>
    <w:rsid w:val="00463A73"/>
    <w:rsid w:val="00463BF0"/>
    <w:rsid w:val="004642A9"/>
    <w:rsid w:val="0046440D"/>
    <w:rsid w:val="004644AB"/>
    <w:rsid w:val="004651A1"/>
    <w:rsid w:val="0046533A"/>
    <w:rsid w:val="0046552B"/>
    <w:rsid w:val="004655AC"/>
    <w:rsid w:val="00465A34"/>
    <w:rsid w:val="00465D01"/>
    <w:rsid w:val="00465DDF"/>
    <w:rsid w:val="004663E1"/>
    <w:rsid w:val="00466471"/>
    <w:rsid w:val="0046647B"/>
    <w:rsid w:val="00466B5E"/>
    <w:rsid w:val="00466D96"/>
    <w:rsid w:val="00466E0C"/>
    <w:rsid w:val="00466E2F"/>
    <w:rsid w:val="004672F0"/>
    <w:rsid w:val="004677A4"/>
    <w:rsid w:val="0046793A"/>
    <w:rsid w:val="00467B25"/>
    <w:rsid w:val="00467B68"/>
    <w:rsid w:val="00467B8D"/>
    <w:rsid w:val="00467D75"/>
    <w:rsid w:val="00467DD6"/>
    <w:rsid w:val="00467F88"/>
    <w:rsid w:val="00470238"/>
    <w:rsid w:val="00470260"/>
    <w:rsid w:val="004703C6"/>
    <w:rsid w:val="004706CB"/>
    <w:rsid w:val="00470810"/>
    <w:rsid w:val="00470C42"/>
    <w:rsid w:val="004710E2"/>
    <w:rsid w:val="0047143B"/>
    <w:rsid w:val="004714BD"/>
    <w:rsid w:val="004717E3"/>
    <w:rsid w:val="0047195E"/>
    <w:rsid w:val="00471C5A"/>
    <w:rsid w:val="00471C72"/>
    <w:rsid w:val="00471CCF"/>
    <w:rsid w:val="00472071"/>
    <w:rsid w:val="004723C5"/>
    <w:rsid w:val="0047296C"/>
    <w:rsid w:val="00472A6E"/>
    <w:rsid w:val="004730FD"/>
    <w:rsid w:val="004734A7"/>
    <w:rsid w:val="004734B6"/>
    <w:rsid w:val="00473A95"/>
    <w:rsid w:val="00473D9C"/>
    <w:rsid w:val="00474052"/>
    <w:rsid w:val="0047439A"/>
    <w:rsid w:val="0047473B"/>
    <w:rsid w:val="00474955"/>
    <w:rsid w:val="00474E27"/>
    <w:rsid w:val="004752D5"/>
    <w:rsid w:val="004756CC"/>
    <w:rsid w:val="0047597D"/>
    <w:rsid w:val="00475996"/>
    <w:rsid w:val="00475EB4"/>
    <w:rsid w:val="00475FD2"/>
    <w:rsid w:val="00476043"/>
    <w:rsid w:val="00476AEC"/>
    <w:rsid w:val="00476B26"/>
    <w:rsid w:val="00476CE3"/>
    <w:rsid w:val="00476ECE"/>
    <w:rsid w:val="0047701F"/>
    <w:rsid w:val="004772C3"/>
    <w:rsid w:val="004775FD"/>
    <w:rsid w:val="00477737"/>
    <w:rsid w:val="0047775F"/>
    <w:rsid w:val="00477D31"/>
    <w:rsid w:val="00477E3E"/>
    <w:rsid w:val="00477EE1"/>
    <w:rsid w:val="00477FCA"/>
    <w:rsid w:val="0048041A"/>
    <w:rsid w:val="00480AF4"/>
    <w:rsid w:val="00480B67"/>
    <w:rsid w:val="004814D3"/>
    <w:rsid w:val="0048162C"/>
    <w:rsid w:val="00481A78"/>
    <w:rsid w:val="00481A7E"/>
    <w:rsid w:val="0048204F"/>
    <w:rsid w:val="004822C6"/>
    <w:rsid w:val="00482461"/>
    <w:rsid w:val="00482807"/>
    <w:rsid w:val="0048280E"/>
    <w:rsid w:val="00483288"/>
    <w:rsid w:val="004832E2"/>
    <w:rsid w:val="00483CC1"/>
    <w:rsid w:val="00483D5F"/>
    <w:rsid w:val="004847C0"/>
    <w:rsid w:val="004848A0"/>
    <w:rsid w:val="00484EB7"/>
    <w:rsid w:val="00484FB5"/>
    <w:rsid w:val="004852FC"/>
    <w:rsid w:val="0048542B"/>
    <w:rsid w:val="004857F0"/>
    <w:rsid w:val="00485820"/>
    <w:rsid w:val="00485997"/>
    <w:rsid w:val="004859A4"/>
    <w:rsid w:val="004859F2"/>
    <w:rsid w:val="00485E36"/>
    <w:rsid w:val="00485E57"/>
    <w:rsid w:val="0048606B"/>
    <w:rsid w:val="00486074"/>
    <w:rsid w:val="004861F2"/>
    <w:rsid w:val="004863C9"/>
    <w:rsid w:val="0048653C"/>
    <w:rsid w:val="004866E0"/>
    <w:rsid w:val="0048670C"/>
    <w:rsid w:val="004869EE"/>
    <w:rsid w:val="00486F0A"/>
    <w:rsid w:val="00487061"/>
    <w:rsid w:val="004874D3"/>
    <w:rsid w:val="004874F1"/>
    <w:rsid w:val="004876E5"/>
    <w:rsid w:val="00487A78"/>
    <w:rsid w:val="00487DB9"/>
    <w:rsid w:val="0049039D"/>
    <w:rsid w:val="00490474"/>
    <w:rsid w:val="00490604"/>
    <w:rsid w:val="004909A7"/>
    <w:rsid w:val="00490D72"/>
    <w:rsid w:val="00490F3D"/>
    <w:rsid w:val="00490FBB"/>
    <w:rsid w:val="00491069"/>
    <w:rsid w:val="004914F2"/>
    <w:rsid w:val="00491A7D"/>
    <w:rsid w:val="00491AD5"/>
    <w:rsid w:val="00491E90"/>
    <w:rsid w:val="00491F3F"/>
    <w:rsid w:val="004920B3"/>
    <w:rsid w:val="00492114"/>
    <w:rsid w:val="00492759"/>
    <w:rsid w:val="00492916"/>
    <w:rsid w:val="00492A0B"/>
    <w:rsid w:val="00492EF8"/>
    <w:rsid w:val="00493097"/>
    <w:rsid w:val="004930B5"/>
    <w:rsid w:val="004930CA"/>
    <w:rsid w:val="004930F1"/>
    <w:rsid w:val="00493651"/>
    <w:rsid w:val="004936B5"/>
    <w:rsid w:val="00493705"/>
    <w:rsid w:val="00493B56"/>
    <w:rsid w:val="00493C1F"/>
    <w:rsid w:val="00493E2E"/>
    <w:rsid w:val="00493FC4"/>
    <w:rsid w:val="004941AD"/>
    <w:rsid w:val="00494920"/>
    <w:rsid w:val="00494BF1"/>
    <w:rsid w:val="00495152"/>
    <w:rsid w:val="00495516"/>
    <w:rsid w:val="004957FD"/>
    <w:rsid w:val="00495D93"/>
    <w:rsid w:val="004961A9"/>
    <w:rsid w:val="0049632D"/>
    <w:rsid w:val="00496923"/>
    <w:rsid w:val="00496A18"/>
    <w:rsid w:val="00496A5E"/>
    <w:rsid w:val="00496AEC"/>
    <w:rsid w:val="0049701E"/>
    <w:rsid w:val="004971FD"/>
    <w:rsid w:val="0049720F"/>
    <w:rsid w:val="004975BD"/>
    <w:rsid w:val="004978B2"/>
    <w:rsid w:val="004978F5"/>
    <w:rsid w:val="00497994"/>
    <w:rsid w:val="00497A3F"/>
    <w:rsid w:val="00497A4C"/>
    <w:rsid w:val="00497B63"/>
    <w:rsid w:val="004A027E"/>
    <w:rsid w:val="004A0382"/>
    <w:rsid w:val="004A05AA"/>
    <w:rsid w:val="004A05BC"/>
    <w:rsid w:val="004A05C7"/>
    <w:rsid w:val="004A0697"/>
    <w:rsid w:val="004A076A"/>
    <w:rsid w:val="004A07C0"/>
    <w:rsid w:val="004A0827"/>
    <w:rsid w:val="004A0EBC"/>
    <w:rsid w:val="004A118D"/>
    <w:rsid w:val="004A1247"/>
    <w:rsid w:val="004A18E6"/>
    <w:rsid w:val="004A1C91"/>
    <w:rsid w:val="004A1D69"/>
    <w:rsid w:val="004A21A2"/>
    <w:rsid w:val="004A220D"/>
    <w:rsid w:val="004A241B"/>
    <w:rsid w:val="004A25F3"/>
    <w:rsid w:val="004A28BC"/>
    <w:rsid w:val="004A2D87"/>
    <w:rsid w:val="004A2F01"/>
    <w:rsid w:val="004A2F5F"/>
    <w:rsid w:val="004A3015"/>
    <w:rsid w:val="004A33E3"/>
    <w:rsid w:val="004A33ED"/>
    <w:rsid w:val="004A38E7"/>
    <w:rsid w:val="004A3930"/>
    <w:rsid w:val="004A3B79"/>
    <w:rsid w:val="004A3EDC"/>
    <w:rsid w:val="004A40A5"/>
    <w:rsid w:val="004A436A"/>
    <w:rsid w:val="004A472B"/>
    <w:rsid w:val="004A4BF3"/>
    <w:rsid w:val="004A4D9C"/>
    <w:rsid w:val="004A4E34"/>
    <w:rsid w:val="004A5216"/>
    <w:rsid w:val="004A5696"/>
    <w:rsid w:val="004A57CF"/>
    <w:rsid w:val="004A5D59"/>
    <w:rsid w:val="004A60BC"/>
    <w:rsid w:val="004A611C"/>
    <w:rsid w:val="004A625B"/>
    <w:rsid w:val="004A696B"/>
    <w:rsid w:val="004A69C5"/>
    <w:rsid w:val="004A6D66"/>
    <w:rsid w:val="004A6EC8"/>
    <w:rsid w:val="004A6F5B"/>
    <w:rsid w:val="004A7208"/>
    <w:rsid w:val="004A73E3"/>
    <w:rsid w:val="004A751C"/>
    <w:rsid w:val="004A7689"/>
    <w:rsid w:val="004A76AC"/>
    <w:rsid w:val="004A7C6E"/>
    <w:rsid w:val="004A7EF0"/>
    <w:rsid w:val="004B00E3"/>
    <w:rsid w:val="004B0206"/>
    <w:rsid w:val="004B032E"/>
    <w:rsid w:val="004B0864"/>
    <w:rsid w:val="004B1168"/>
    <w:rsid w:val="004B1344"/>
    <w:rsid w:val="004B1912"/>
    <w:rsid w:val="004B19DF"/>
    <w:rsid w:val="004B1ED2"/>
    <w:rsid w:val="004B2072"/>
    <w:rsid w:val="004B214C"/>
    <w:rsid w:val="004B242A"/>
    <w:rsid w:val="004B2440"/>
    <w:rsid w:val="004B2E98"/>
    <w:rsid w:val="004B314E"/>
    <w:rsid w:val="004B3996"/>
    <w:rsid w:val="004B3A4D"/>
    <w:rsid w:val="004B3C19"/>
    <w:rsid w:val="004B3EB9"/>
    <w:rsid w:val="004B3EE0"/>
    <w:rsid w:val="004B3FFF"/>
    <w:rsid w:val="004B4947"/>
    <w:rsid w:val="004B4B98"/>
    <w:rsid w:val="004B4CD5"/>
    <w:rsid w:val="004B5068"/>
    <w:rsid w:val="004B515A"/>
    <w:rsid w:val="004B51B0"/>
    <w:rsid w:val="004B552C"/>
    <w:rsid w:val="004B55A7"/>
    <w:rsid w:val="004B57A9"/>
    <w:rsid w:val="004B57EC"/>
    <w:rsid w:val="004B5AC7"/>
    <w:rsid w:val="004B5B7E"/>
    <w:rsid w:val="004B5F24"/>
    <w:rsid w:val="004B5F8A"/>
    <w:rsid w:val="004B6097"/>
    <w:rsid w:val="004B62BE"/>
    <w:rsid w:val="004B65F9"/>
    <w:rsid w:val="004B67C7"/>
    <w:rsid w:val="004B68F4"/>
    <w:rsid w:val="004B6A14"/>
    <w:rsid w:val="004B6AB2"/>
    <w:rsid w:val="004B6C28"/>
    <w:rsid w:val="004B6E5E"/>
    <w:rsid w:val="004B732E"/>
    <w:rsid w:val="004B7BC1"/>
    <w:rsid w:val="004B7BF9"/>
    <w:rsid w:val="004B7D52"/>
    <w:rsid w:val="004B7E6B"/>
    <w:rsid w:val="004B7EB9"/>
    <w:rsid w:val="004C00D8"/>
    <w:rsid w:val="004C0229"/>
    <w:rsid w:val="004C02CF"/>
    <w:rsid w:val="004C0955"/>
    <w:rsid w:val="004C0AE8"/>
    <w:rsid w:val="004C0CE6"/>
    <w:rsid w:val="004C102A"/>
    <w:rsid w:val="004C121F"/>
    <w:rsid w:val="004C1398"/>
    <w:rsid w:val="004C14F9"/>
    <w:rsid w:val="004C16C2"/>
    <w:rsid w:val="004C1A23"/>
    <w:rsid w:val="004C1B27"/>
    <w:rsid w:val="004C1CC9"/>
    <w:rsid w:val="004C2465"/>
    <w:rsid w:val="004C24EE"/>
    <w:rsid w:val="004C272D"/>
    <w:rsid w:val="004C2A6F"/>
    <w:rsid w:val="004C2C5E"/>
    <w:rsid w:val="004C3091"/>
    <w:rsid w:val="004C3387"/>
    <w:rsid w:val="004C3591"/>
    <w:rsid w:val="004C38CB"/>
    <w:rsid w:val="004C39AC"/>
    <w:rsid w:val="004C3C1F"/>
    <w:rsid w:val="004C406F"/>
    <w:rsid w:val="004C40AF"/>
    <w:rsid w:val="004C41A5"/>
    <w:rsid w:val="004C450C"/>
    <w:rsid w:val="004C4736"/>
    <w:rsid w:val="004C4E06"/>
    <w:rsid w:val="004C4E67"/>
    <w:rsid w:val="004C5309"/>
    <w:rsid w:val="004C549F"/>
    <w:rsid w:val="004C5632"/>
    <w:rsid w:val="004C5665"/>
    <w:rsid w:val="004C5809"/>
    <w:rsid w:val="004C5940"/>
    <w:rsid w:val="004C59F7"/>
    <w:rsid w:val="004C5AA8"/>
    <w:rsid w:val="004C5E4D"/>
    <w:rsid w:val="004C6241"/>
    <w:rsid w:val="004C689B"/>
    <w:rsid w:val="004C6960"/>
    <w:rsid w:val="004C6ACE"/>
    <w:rsid w:val="004C6E7C"/>
    <w:rsid w:val="004C70EA"/>
    <w:rsid w:val="004C7458"/>
    <w:rsid w:val="004C7571"/>
    <w:rsid w:val="004C7C73"/>
    <w:rsid w:val="004C7FE8"/>
    <w:rsid w:val="004D0021"/>
    <w:rsid w:val="004D00EE"/>
    <w:rsid w:val="004D01F2"/>
    <w:rsid w:val="004D05A0"/>
    <w:rsid w:val="004D05E7"/>
    <w:rsid w:val="004D070E"/>
    <w:rsid w:val="004D076B"/>
    <w:rsid w:val="004D0AB8"/>
    <w:rsid w:val="004D0CCC"/>
    <w:rsid w:val="004D0D72"/>
    <w:rsid w:val="004D0EC2"/>
    <w:rsid w:val="004D0FDE"/>
    <w:rsid w:val="004D1015"/>
    <w:rsid w:val="004D103B"/>
    <w:rsid w:val="004D1059"/>
    <w:rsid w:val="004D1893"/>
    <w:rsid w:val="004D1A4A"/>
    <w:rsid w:val="004D1A64"/>
    <w:rsid w:val="004D1E37"/>
    <w:rsid w:val="004D2196"/>
    <w:rsid w:val="004D22C5"/>
    <w:rsid w:val="004D2648"/>
    <w:rsid w:val="004D2839"/>
    <w:rsid w:val="004D2A06"/>
    <w:rsid w:val="004D2A88"/>
    <w:rsid w:val="004D2FDE"/>
    <w:rsid w:val="004D323F"/>
    <w:rsid w:val="004D32F9"/>
    <w:rsid w:val="004D36C6"/>
    <w:rsid w:val="004D36F0"/>
    <w:rsid w:val="004D3A41"/>
    <w:rsid w:val="004D3BA8"/>
    <w:rsid w:val="004D47AA"/>
    <w:rsid w:val="004D4C7B"/>
    <w:rsid w:val="004D4E4B"/>
    <w:rsid w:val="004D53F7"/>
    <w:rsid w:val="004D54A8"/>
    <w:rsid w:val="004D55C4"/>
    <w:rsid w:val="004D5883"/>
    <w:rsid w:val="004D5D1B"/>
    <w:rsid w:val="004D60CA"/>
    <w:rsid w:val="004D62FF"/>
    <w:rsid w:val="004D63D9"/>
    <w:rsid w:val="004D64EF"/>
    <w:rsid w:val="004D65EE"/>
    <w:rsid w:val="004D66BD"/>
    <w:rsid w:val="004D6A9A"/>
    <w:rsid w:val="004D6B99"/>
    <w:rsid w:val="004D6CB6"/>
    <w:rsid w:val="004D6F32"/>
    <w:rsid w:val="004D70AE"/>
    <w:rsid w:val="004D70D6"/>
    <w:rsid w:val="004D7121"/>
    <w:rsid w:val="004D7223"/>
    <w:rsid w:val="004D7B62"/>
    <w:rsid w:val="004D7C78"/>
    <w:rsid w:val="004D7F7E"/>
    <w:rsid w:val="004E01DB"/>
    <w:rsid w:val="004E028A"/>
    <w:rsid w:val="004E04AE"/>
    <w:rsid w:val="004E07C0"/>
    <w:rsid w:val="004E0D6A"/>
    <w:rsid w:val="004E0E9F"/>
    <w:rsid w:val="004E14A3"/>
    <w:rsid w:val="004E155F"/>
    <w:rsid w:val="004E173D"/>
    <w:rsid w:val="004E191B"/>
    <w:rsid w:val="004E1969"/>
    <w:rsid w:val="004E19F1"/>
    <w:rsid w:val="004E1A54"/>
    <w:rsid w:val="004E1ADB"/>
    <w:rsid w:val="004E2500"/>
    <w:rsid w:val="004E264F"/>
    <w:rsid w:val="004E2798"/>
    <w:rsid w:val="004E2874"/>
    <w:rsid w:val="004E2C09"/>
    <w:rsid w:val="004E2F14"/>
    <w:rsid w:val="004E30E1"/>
    <w:rsid w:val="004E33E0"/>
    <w:rsid w:val="004E33EA"/>
    <w:rsid w:val="004E3418"/>
    <w:rsid w:val="004E3478"/>
    <w:rsid w:val="004E349D"/>
    <w:rsid w:val="004E38F6"/>
    <w:rsid w:val="004E3ABF"/>
    <w:rsid w:val="004E3AED"/>
    <w:rsid w:val="004E3C99"/>
    <w:rsid w:val="004E443D"/>
    <w:rsid w:val="004E451A"/>
    <w:rsid w:val="004E4538"/>
    <w:rsid w:val="004E45EC"/>
    <w:rsid w:val="004E4C37"/>
    <w:rsid w:val="004E4D63"/>
    <w:rsid w:val="004E4DEF"/>
    <w:rsid w:val="004E4EEE"/>
    <w:rsid w:val="004E565A"/>
    <w:rsid w:val="004E56EA"/>
    <w:rsid w:val="004E586C"/>
    <w:rsid w:val="004E5E2E"/>
    <w:rsid w:val="004E5EB2"/>
    <w:rsid w:val="004E5FEF"/>
    <w:rsid w:val="004E6561"/>
    <w:rsid w:val="004E6644"/>
    <w:rsid w:val="004E6886"/>
    <w:rsid w:val="004E6A9C"/>
    <w:rsid w:val="004E7377"/>
    <w:rsid w:val="004E7811"/>
    <w:rsid w:val="004E7879"/>
    <w:rsid w:val="004E78FF"/>
    <w:rsid w:val="004E7E67"/>
    <w:rsid w:val="004F05C8"/>
    <w:rsid w:val="004F05D2"/>
    <w:rsid w:val="004F0C6C"/>
    <w:rsid w:val="004F1455"/>
    <w:rsid w:val="004F1485"/>
    <w:rsid w:val="004F17E7"/>
    <w:rsid w:val="004F19D9"/>
    <w:rsid w:val="004F19E1"/>
    <w:rsid w:val="004F1D46"/>
    <w:rsid w:val="004F263B"/>
    <w:rsid w:val="004F28C1"/>
    <w:rsid w:val="004F2984"/>
    <w:rsid w:val="004F2ED3"/>
    <w:rsid w:val="004F354C"/>
    <w:rsid w:val="004F37B7"/>
    <w:rsid w:val="004F3914"/>
    <w:rsid w:val="004F3979"/>
    <w:rsid w:val="004F3DC4"/>
    <w:rsid w:val="004F3DF9"/>
    <w:rsid w:val="004F3E1B"/>
    <w:rsid w:val="004F3E7F"/>
    <w:rsid w:val="004F464D"/>
    <w:rsid w:val="004F4F7F"/>
    <w:rsid w:val="004F5129"/>
    <w:rsid w:val="004F536C"/>
    <w:rsid w:val="004F5573"/>
    <w:rsid w:val="004F561A"/>
    <w:rsid w:val="004F567D"/>
    <w:rsid w:val="004F5869"/>
    <w:rsid w:val="004F58EA"/>
    <w:rsid w:val="004F5991"/>
    <w:rsid w:val="004F5A35"/>
    <w:rsid w:val="004F5BB3"/>
    <w:rsid w:val="004F5F8D"/>
    <w:rsid w:val="004F6564"/>
    <w:rsid w:val="004F65E0"/>
    <w:rsid w:val="004F68D0"/>
    <w:rsid w:val="004F6BB8"/>
    <w:rsid w:val="004F6CD2"/>
    <w:rsid w:val="004F6F6B"/>
    <w:rsid w:val="004F721A"/>
    <w:rsid w:val="004F721D"/>
    <w:rsid w:val="004F7243"/>
    <w:rsid w:val="004F73BE"/>
    <w:rsid w:val="004F78DE"/>
    <w:rsid w:val="005006F6"/>
    <w:rsid w:val="00500A72"/>
    <w:rsid w:val="00500CC0"/>
    <w:rsid w:val="00501555"/>
    <w:rsid w:val="00501834"/>
    <w:rsid w:val="005023FE"/>
    <w:rsid w:val="005024BF"/>
    <w:rsid w:val="00502604"/>
    <w:rsid w:val="00502610"/>
    <w:rsid w:val="00502AEC"/>
    <w:rsid w:val="0050314A"/>
    <w:rsid w:val="005032D8"/>
    <w:rsid w:val="00503391"/>
    <w:rsid w:val="005035F6"/>
    <w:rsid w:val="00503BFD"/>
    <w:rsid w:val="0050412E"/>
    <w:rsid w:val="005043B2"/>
    <w:rsid w:val="005048DB"/>
    <w:rsid w:val="00504DCB"/>
    <w:rsid w:val="00504EA5"/>
    <w:rsid w:val="00504F50"/>
    <w:rsid w:val="00504F7F"/>
    <w:rsid w:val="00504FCE"/>
    <w:rsid w:val="00505400"/>
    <w:rsid w:val="00505469"/>
    <w:rsid w:val="005054B6"/>
    <w:rsid w:val="00505818"/>
    <w:rsid w:val="00505E38"/>
    <w:rsid w:val="0050613A"/>
    <w:rsid w:val="00506163"/>
    <w:rsid w:val="0050621A"/>
    <w:rsid w:val="005064A0"/>
    <w:rsid w:val="00506880"/>
    <w:rsid w:val="0050690F"/>
    <w:rsid w:val="00506BFF"/>
    <w:rsid w:val="00506C5D"/>
    <w:rsid w:val="00506CAE"/>
    <w:rsid w:val="00506E4E"/>
    <w:rsid w:val="00507061"/>
    <w:rsid w:val="00507125"/>
    <w:rsid w:val="00507292"/>
    <w:rsid w:val="005073D8"/>
    <w:rsid w:val="0050760C"/>
    <w:rsid w:val="0050790C"/>
    <w:rsid w:val="005079F1"/>
    <w:rsid w:val="00507CC4"/>
    <w:rsid w:val="00507EA4"/>
    <w:rsid w:val="00510122"/>
    <w:rsid w:val="00510617"/>
    <w:rsid w:val="0051071E"/>
    <w:rsid w:val="005108DA"/>
    <w:rsid w:val="00510FC8"/>
    <w:rsid w:val="00511356"/>
    <w:rsid w:val="00511454"/>
    <w:rsid w:val="0051153E"/>
    <w:rsid w:val="005115AE"/>
    <w:rsid w:val="005116D7"/>
    <w:rsid w:val="0051196D"/>
    <w:rsid w:val="00511A0B"/>
    <w:rsid w:val="00511A3B"/>
    <w:rsid w:val="00511B24"/>
    <w:rsid w:val="00511B38"/>
    <w:rsid w:val="00511D75"/>
    <w:rsid w:val="005121BD"/>
    <w:rsid w:val="00512220"/>
    <w:rsid w:val="005127A1"/>
    <w:rsid w:val="00513737"/>
    <w:rsid w:val="00513A3D"/>
    <w:rsid w:val="00513BEE"/>
    <w:rsid w:val="00513CD8"/>
    <w:rsid w:val="00514841"/>
    <w:rsid w:val="00514A49"/>
    <w:rsid w:val="00515006"/>
    <w:rsid w:val="0051538B"/>
    <w:rsid w:val="00515533"/>
    <w:rsid w:val="00515674"/>
    <w:rsid w:val="00515ADE"/>
    <w:rsid w:val="00516150"/>
    <w:rsid w:val="0051618B"/>
    <w:rsid w:val="00516A30"/>
    <w:rsid w:val="00516ACB"/>
    <w:rsid w:val="00516E91"/>
    <w:rsid w:val="00516F94"/>
    <w:rsid w:val="005172DC"/>
    <w:rsid w:val="00517377"/>
    <w:rsid w:val="00517475"/>
    <w:rsid w:val="00517BFC"/>
    <w:rsid w:val="00517F82"/>
    <w:rsid w:val="0052067F"/>
    <w:rsid w:val="005206EA"/>
    <w:rsid w:val="005209AE"/>
    <w:rsid w:val="005209ED"/>
    <w:rsid w:val="00520C19"/>
    <w:rsid w:val="00521418"/>
    <w:rsid w:val="00521436"/>
    <w:rsid w:val="00521517"/>
    <w:rsid w:val="0052174F"/>
    <w:rsid w:val="00521A24"/>
    <w:rsid w:val="00521B8F"/>
    <w:rsid w:val="00522078"/>
    <w:rsid w:val="005220EB"/>
    <w:rsid w:val="00522AF3"/>
    <w:rsid w:val="00523380"/>
    <w:rsid w:val="005234B5"/>
    <w:rsid w:val="00523AD1"/>
    <w:rsid w:val="00523B4B"/>
    <w:rsid w:val="00523C14"/>
    <w:rsid w:val="00523C51"/>
    <w:rsid w:val="005243D4"/>
    <w:rsid w:val="005248BF"/>
    <w:rsid w:val="005248FE"/>
    <w:rsid w:val="0052499E"/>
    <w:rsid w:val="00524E69"/>
    <w:rsid w:val="00524EA4"/>
    <w:rsid w:val="00525028"/>
    <w:rsid w:val="005254C5"/>
    <w:rsid w:val="0052569F"/>
    <w:rsid w:val="00525AB7"/>
    <w:rsid w:val="00526237"/>
    <w:rsid w:val="005262B4"/>
    <w:rsid w:val="00526340"/>
    <w:rsid w:val="005269FB"/>
    <w:rsid w:val="00526FFB"/>
    <w:rsid w:val="00527104"/>
    <w:rsid w:val="00527826"/>
    <w:rsid w:val="005278E4"/>
    <w:rsid w:val="005279B4"/>
    <w:rsid w:val="00527AD6"/>
    <w:rsid w:val="00527BE8"/>
    <w:rsid w:val="00527EF6"/>
    <w:rsid w:val="00530054"/>
    <w:rsid w:val="0053005C"/>
    <w:rsid w:val="0053019C"/>
    <w:rsid w:val="00530233"/>
    <w:rsid w:val="00530295"/>
    <w:rsid w:val="00530395"/>
    <w:rsid w:val="005307EB"/>
    <w:rsid w:val="00530AC2"/>
    <w:rsid w:val="00531570"/>
    <w:rsid w:val="005315B6"/>
    <w:rsid w:val="005318B9"/>
    <w:rsid w:val="00531A5C"/>
    <w:rsid w:val="00531AEE"/>
    <w:rsid w:val="00532425"/>
    <w:rsid w:val="00532788"/>
    <w:rsid w:val="00532D7F"/>
    <w:rsid w:val="00533679"/>
    <w:rsid w:val="005338F4"/>
    <w:rsid w:val="00533989"/>
    <w:rsid w:val="00533B08"/>
    <w:rsid w:val="00533BAC"/>
    <w:rsid w:val="00533E66"/>
    <w:rsid w:val="00533EA1"/>
    <w:rsid w:val="00533EE4"/>
    <w:rsid w:val="005341F4"/>
    <w:rsid w:val="00534279"/>
    <w:rsid w:val="00534837"/>
    <w:rsid w:val="005348A6"/>
    <w:rsid w:val="00534921"/>
    <w:rsid w:val="00534E11"/>
    <w:rsid w:val="005350F4"/>
    <w:rsid w:val="0053530D"/>
    <w:rsid w:val="005354B0"/>
    <w:rsid w:val="005359F0"/>
    <w:rsid w:val="0053644F"/>
    <w:rsid w:val="00536629"/>
    <w:rsid w:val="00536672"/>
    <w:rsid w:val="00536E8D"/>
    <w:rsid w:val="00536F1B"/>
    <w:rsid w:val="00537614"/>
    <w:rsid w:val="0053763C"/>
    <w:rsid w:val="00537DE1"/>
    <w:rsid w:val="005403DC"/>
    <w:rsid w:val="0054051C"/>
    <w:rsid w:val="00540583"/>
    <w:rsid w:val="005408C9"/>
    <w:rsid w:val="0054094D"/>
    <w:rsid w:val="00540A4C"/>
    <w:rsid w:val="00540A78"/>
    <w:rsid w:val="00540AB3"/>
    <w:rsid w:val="00540B44"/>
    <w:rsid w:val="00541210"/>
    <w:rsid w:val="0054197C"/>
    <w:rsid w:val="00541A05"/>
    <w:rsid w:val="00541B47"/>
    <w:rsid w:val="00541B64"/>
    <w:rsid w:val="00541C40"/>
    <w:rsid w:val="00541F24"/>
    <w:rsid w:val="00542F5D"/>
    <w:rsid w:val="0054308E"/>
    <w:rsid w:val="005435F3"/>
    <w:rsid w:val="005439B9"/>
    <w:rsid w:val="00543CD3"/>
    <w:rsid w:val="00544111"/>
    <w:rsid w:val="0054459F"/>
    <w:rsid w:val="00544961"/>
    <w:rsid w:val="00544D0F"/>
    <w:rsid w:val="00544EAC"/>
    <w:rsid w:val="005450E1"/>
    <w:rsid w:val="0054559C"/>
    <w:rsid w:val="005455C0"/>
    <w:rsid w:val="005456A7"/>
    <w:rsid w:val="00545886"/>
    <w:rsid w:val="00545B1D"/>
    <w:rsid w:val="00545BE6"/>
    <w:rsid w:val="00545C44"/>
    <w:rsid w:val="00546088"/>
    <w:rsid w:val="005463CA"/>
    <w:rsid w:val="005465BF"/>
    <w:rsid w:val="0054691E"/>
    <w:rsid w:val="005472EA"/>
    <w:rsid w:val="00547558"/>
    <w:rsid w:val="00547790"/>
    <w:rsid w:val="00547D2D"/>
    <w:rsid w:val="0055011C"/>
    <w:rsid w:val="005504ED"/>
    <w:rsid w:val="0055053B"/>
    <w:rsid w:val="005505EA"/>
    <w:rsid w:val="00550A80"/>
    <w:rsid w:val="00550B1E"/>
    <w:rsid w:val="00550B69"/>
    <w:rsid w:val="00550C33"/>
    <w:rsid w:val="00550C5F"/>
    <w:rsid w:val="00550FC3"/>
    <w:rsid w:val="0055106E"/>
    <w:rsid w:val="00551131"/>
    <w:rsid w:val="005512C9"/>
    <w:rsid w:val="005513F6"/>
    <w:rsid w:val="005514A1"/>
    <w:rsid w:val="00551528"/>
    <w:rsid w:val="0055218B"/>
    <w:rsid w:val="00552736"/>
    <w:rsid w:val="00552E3C"/>
    <w:rsid w:val="00553817"/>
    <w:rsid w:val="005538A9"/>
    <w:rsid w:val="005538DD"/>
    <w:rsid w:val="00553B33"/>
    <w:rsid w:val="0055423E"/>
    <w:rsid w:val="005544E8"/>
    <w:rsid w:val="00554833"/>
    <w:rsid w:val="00554EDC"/>
    <w:rsid w:val="00555264"/>
    <w:rsid w:val="00555554"/>
    <w:rsid w:val="005556BA"/>
    <w:rsid w:val="005559F9"/>
    <w:rsid w:val="00555B42"/>
    <w:rsid w:val="00555D6B"/>
    <w:rsid w:val="00555E36"/>
    <w:rsid w:val="00556033"/>
    <w:rsid w:val="00556165"/>
    <w:rsid w:val="0055648B"/>
    <w:rsid w:val="00556530"/>
    <w:rsid w:val="00556762"/>
    <w:rsid w:val="005568BF"/>
    <w:rsid w:val="00556ACC"/>
    <w:rsid w:val="00556B26"/>
    <w:rsid w:val="00556D25"/>
    <w:rsid w:val="00556E46"/>
    <w:rsid w:val="00557010"/>
    <w:rsid w:val="0055710B"/>
    <w:rsid w:val="0055736E"/>
    <w:rsid w:val="00557790"/>
    <w:rsid w:val="00557BDC"/>
    <w:rsid w:val="00557E96"/>
    <w:rsid w:val="00557EB6"/>
    <w:rsid w:val="005601CB"/>
    <w:rsid w:val="00560448"/>
    <w:rsid w:val="0056081C"/>
    <w:rsid w:val="00560CC5"/>
    <w:rsid w:val="005613E5"/>
    <w:rsid w:val="00561D20"/>
    <w:rsid w:val="00561D97"/>
    <w:rsid w:val="005622AC"/>
    <w:rsid w:val="00562565"/>
    <w:rsid w:val="00562592"/>
    <w:rsid w:val="005625CA"/>
    <w:rsid w:val="00562943"/>
    <w:rsid w:val="00562A53"/>
    <w:rsid w:val="00562C00"/>
    <w:rsid w:val="00562C02"/>
    <w:rsid w:val="00562DA0"/>
    <w:rsid w:val="00562F38"/>
    <w:rsid w:val="00563088"/>
    <w:rsid w:val="00563BC5"/>
    <w:rsid w:val="00563DB9"/>
    <w:rsid w:val="00564373"/>
    <w:rsid w:val="005643CD"/>
    <w:rsid w:val="005649E9"/>
    <w:rsid w:val="00564ABE"/>
    <w:rsid w:val="00564F48"/>
    <w:rsid w:val="00565BA7"/>
    <w:rsid w:val="00565BC7"/>
    <w:rsid w:val="00565C89"/>
    <w:rsid w:val="00566107"/>
    <w:rsid w:val="005661A3"/>
    <w:rsid w:val="00566430"/>
    <w:rsid w:val="00566897"/>
    <w:rsid w:val="00566A19"/>
    <w:rsid w:val="00566E48"/>
    <w:rsid w:val="00567006"/>
    <w:rsid w:val="0056715C"/>
    <w:rsid w:val="005672AE"/>
    <w:rsid w:val="00567644"/>
    <w:rsid w:val="0056779E"/>
    <w:rsid w:val="005677D2"/>
    <w:rsid w:val="005678D7"/>
    <w:rsid w:val="00570083"/>
    <w:rsid w:val="0057039E"/>
    <w:rsid w:val="00570720"/>
    <w:rsid w:val="00570A4F"/>
    <w:rsid w:val="00570B5A"/>
    <w:rsid w:val="00570B86"/>
    <w:rsid w:val="00571208"/>
    <w:rsid w:val="0057131E"/>
    <w:rsid w:val="0057150E"/>
    <w:rsid w:val="005716BD"/>
    <w:rsid w:val="0057178B"/>
    <w:rsid w:val="00571837"/>
    <w:rsid w:val="0057188A"/>
    <w:rsid w:val="00571D1D"/>
    <w:rsid w:val="00572536"/>
    <w:rsid w:val="005725FA"/>
    <w:rsid w:val="005727D8"/>
    <w:rsid w:val="005728B4"/>
    <w:rsid w:val="00572926"/>
    <w:rsid w:val="00572A54"/>
    <w:rsid w:val="00572B8A"/>
    <w:rsid w:val="00572C1B"/>
    <w:rsid w:val="00572F01"/>
    <w:rsid w:val="0057307C"/>
    <w:rsid w:val="0057313F"/>
    <w:rsid w:val="005732F9"/>
    <w:rsid w:val="005735C0"/>
    <w:rsid w:val="00573A2C"/>
    <w:rsid w:val="00573AF7"/>
    <w:rsid w:val="00573CFC"/>
    <w:rsid w:val="005740F5"/>
    <w:rsid w:val="005740F7"/>
    <w:rsid w:val="005744C9"/>
    <w:rsid w:val="00574A90"/>
    <w:rsid w:val="00574AF1"/>
    <w:rsid w:val="00574C0E"/>
    <w:rsid w:val="00574C90"/>
    <w:rsid w:val="00574CFE"/>
    <w:rsid w:val="00574F1C"/>
    <w:rsid w:val="005750BD"/>
    <w:rsid w:val="0057532D"/>
    <w:rsid w:val="005754AB"/>
    <w:rsid w:val="005754F3"/>
    <w:rsid w:val="00575AE0"/>
    <w:rsid w:val="00575BB6"/>
    <w:rsid w:val="00575DAD"/>
    <w:rsid w:val="00575DCD"/>
    <w:rsid w:val="00575F22"/>
    <w:rsid w:val="00576B7E"/>
    <w:rsid w:val="00576D06"/>
    <w:rsid w:val="00576DF8"/>
    <w:rsid w:val="00576E7B"/>
    <w:rsid w:val="005771DC"/>
    <w:rsid w:val="005772EF"/>
    <w:rsid w:val="005773FB"/>
    <w:rsid w:val="0057798F"/>
    <w:rsid w:val="00577A0B"/>
    <w:rsid w:val="00577A72"/>
    <w:rsid w:val="00577AD0"/>
    <w:rsid w:val="00577BB6"/>
    <w:rsid w:val="00580249"/>
    <w:rsid w:val="0058059E"/>
    <w:rsid w:val="0058071E"/>
    <w:rsid w:val="00580C9E"/>
    <w:rsid w:val="00580EAE"/>
    <w:rsid w:val="00580F0F"/>
    <w:rsid w:val="00581000"/>
    <w:rsid w:val="0058125B"/>
    <w:rsid w:val="005815B1"/>
    <w:rsid w:val="00581665"/>
    <w:rsid w:val="005817D6"/>
    <w:rsid w:val="00581CEC"/>
    <w:rsid w:val="00581FDC"/>
    <w:rsid w:val="00582086"/>
    <w:rsid w:val="00582167"/>
    <w:rsid w:val="0058253F"/>
    <w:rsid w:val="00582828"/>
    <w:rsid w:val="0058287A"/>
    <w:rsid w:val="00582B93"/>
    <w:rsid w:val="00582DCF"/>
    <w:rsid w:val="00582E3D"/>
    <w:rsid w:val="00582F9E"/>
    <w:rsid w:val="00583229"/>
    <w:rsid w:val="00583395"/>
    <w:rsid w:val="0058345E"/>
    <w:rsid w:val="00583AE4"/>
    <w:rsid w:val="00583F60"/>
    <w:rsid w:val="00583FE3"/>
    <w:rsid w:val="0058445B"/>
    <w:rsid w:val="005846F3"/>
    <w:rsid w:val="00584858"/>
    <w:rsid w:val="00584AC9"/>
    <w:rsid w:val="00584E0C"/>
    <w:rsid w:val="00584E3F"/>
    <w:rsid w:val="00584ED9"/>
    <w:rsid w:val="00584F73"/>
    <w:rsid w:val="00584F79"/>
    <w:rsid w:val="005852A6"/>
    <w:rsid w:val="005853BB"/>
    <w:rsid w:val="00585A65"/>
    <w:rsid w:val="00585F06"/>
    <w:rsid w:val="00585F31"/>
    <w:rsid w:val="00585FDA"/>
    <w:rsid w:val="005860E9"/>
    <w:rsid w:val="005864AA"/>
    <w:rsid w:val="00586732"/>
    <w:rsid w:val="0058674B"/>
    <w:rsid w:val="00586ADF"/>
    <w:rsid w:val="00586C4A"/>
    <w:rsid w:val="00587210"/>
    <w:rsid w:val="005872DD"/>
    <w:rsid w:val="00587332"/>
    <w:rsid w:val="0058783D"/>
    <w:rsid w:val="00587CB5"/>
    <w:rsid w:val="00587F9F"/>
    <w:rsid w:val="0059018D"/>
    <w:rsid w:val="005902E5"/>
    <w:rsid w:val="0059062B"/>
    <w:rsid w:val="00590853"/>
    <w:rsid w:val="00590A4C"/>
    <w:rsid w:val="00590AAC"/>
    <w:rsid w:val="00590F68"/>
    <w:rsid w:val="00591075"/>
    <w:rsid w:val="00591141"/>
    <w:rsid w:val="005915FD"/>
    <w:rsid w:val="0059176A"/>
    <w:rsid w:val="005917C4"/>
    <w:rsid w:val="00591C24"/>
    <w:rsid w:val="00591FC2"/>
    <w:rsid w:val="00592246"/>
    <w:rsid w:val="0059252B"/>
    <w:rsid w:val="00592719"/>
    <w:rsid w:val="00592B2A"/>
    <w:rsid w:val="00592D83"/>
    <w:rsid w:val="00592EB2"/>
    <w:rsid w:val="00592EF4"/>
    <w:rsid w:val="00593214"/>
    <w:rsid w:val="005932B0"/>
    <w:rsid w:val="00593319"/>
    <w:rsid w:val="00593547"/>
    <w:rsid w:val="00593884"/>
    <w:rsid w:val="005939D8"/>
    <w:rsid w:val="00593BCE"/>
    <w:rsid w:val="00593BE4"/>
    <w:rsid w:val="00594176"/>
    <w:rsid w:val="0059424A"/>
    <w:rsid w:val="00594634"/>
    <w:rsid w:val="00594654"/>
    <w:rsid w:val="00594BA9"/>
    <w:rsid w:val="00594E0E"/>
    <w:rsid w:val="00594E2F"/>
    <w:rsid w:val="00594E67"/>
    <w:rsid w:val="00595033"/>
    <w:rsid w:val="0059508C"/>
    <w:rsid w:val="005953E4"/>
    <w:rsid w:val="005953FF"/>
    <w:rsid w:val="00595648"/>
    <w:rsid w:val="005957E5"/>
    <w:rsid w:val="00595C90"/>
    <w:rsid w:val="00595FD2"/>
    <w:rsid w:val="00596141"/>
    <w:rsid w:val="00596171"/>
    <w:rsid w:val="0059625B"/>
    <w:rsid w:val="00596467"/>
    <w:rsid w:val="0059667E"/>
    <w:rsid w:val="00596826"/>
    <w:rsid w:val="005969D7"/>
    <w:rsid w:val="00596B34"/>
    <w:rsid w:val="00596CF1"/>
    <w:rsid w:val="00596E04"/>
    <w:rsid w:val="00596EF8"/>
    <w:rsid w:val="00596FFD"/>
    <w:rsid w:val="00597099"/>
    <w:rsid w:val="00597148"/>
    <w:rsid w:val="005971B0"/>
    <w:rsid w:val="005971E6"/>
    <w:rsid w:val="00597230"/>
    <w:rsid w:val="00597601"/>
    <w:rsid w:val="0059784A"/>
    <w:rsid w:val="005978B2"/>
    <w:rsid w:val="00597AF8"/>
    <w:rsid w:val="00597E5C"/>
    <w:rsid w:val="00597E85"/>
    <w:rsid w:val="005A0120"/>
    <w:rsid w:val="005A070E"/>
    <w:rsid w:val="005A075F"/>
    <w:rsid w:val="005A0A13"/>
    <w:rsid w:val="005A0AD6"/>
    <w:rsid w:val="005A0BA4"/>
    <w:rsid w:val="005A0C40"/>
    <w:rsid w:val="005A0EA6"/>
    <w:rsid w:val="005A0F69"/>
    <w:rsid w:val="005A0F75"/>
    <w:rsid w:val="005A1318"/>
    <w:rsid w:val="005A1437"/>
    <w:rsid w:val="005A1BE8"/>
    <w:rsid w:val="005A1CA2"/>
    <w:rsid w:val="005A1DEC"/>
    <w:rsid w:val="005A2039"/>
    <w:rsid w:val="005A2622"/>
    <w:rsid w:val="005A2C4C"/>
    <w:rsid w:val="005A2DC0"/>
    <w:rsid w:val="005A2F48"/>
    <w:rsid w:val="005A3394"/>
    <w:rsid w:val="005A34CF"/>
    <w:rsid w:val="005A3553"/>
    <w:rsid w:val="005A36B4"/>
    <w:rsid w:val="005A36BA"/>
    <w:rsid w:val="005A3887"/>
    <w:rsid w:val="005A38B9"/>
    <w:rsid w:val="005A398A"/>
    <w:rsid w:val="005A3C73"/>
    <w:rsid w:val="005A440E"/>
    <w:rsid w:val="005A4D82"/>
    <w:rsid w:val="005A4E42"/>
    <w:rsid w:val="005A51DD"/>
    <w:rsid w:val="005A521C"/>
    <w:rsid w:val="005A5987"/>
    <w:rsid w:val="005A59E2"/>
    <w:rsid w:val="005A5B7A"/>
    <w:rsid w:val="005A5F4C"/>
    <w:rsid w:val="005A6621"/>
    <w:rsid w:val="005A6B79"/>
    <w:rsid w:val="005A6B92"/>
    <w:rsid w:val="005A717A"/>
    <w:rsid w:val="005A747C"/>
    <w:rsid w:val="005A7787"/>
    <w:rsid w:val="005A7A4E"/>
    <w:rsid w:val="005A7AEF"/>
    <w:rsid w:val="005B0534"/>
    <w:rsid w:val="005B088B"/>
    <w:rsid w:val="005B0A48"/>
    <w:rsid w:val="005B0B27"/>
    <w:rsid w:val="005B0E1B"/>
    <w:rsid w:val="005B10A8"/>
    <w:rsid w:val="005B124D"/>
    <w:rsid w:val="005B1386"/>
    <w:rsid w:val="005B13C2"/>
    <w:rsid w:val="005B13CF"/>
    <w:rsid w:val="005B1419"/>
    <w:rsid w:val="005B197F"/>
    <w:rsid w:val="005B1BF2"/>
    <w:rsid w:val="005B1D19"/>
    <w:rsid w:val="005B1F28"/>
    <w:rsid w:val="005B20E7"/>
    <w:rsid w:val="005B2256"/>
    <w:rsid w:val="005B22D0"/>
    <w:rsid w:val="005B23EE"/>
    <w:rsid w:val="005B2410"/>
    <w:rsid w:val="005B24B8"/>
    <w:rsid w:val="005B266F"/>
    <w:rsid w:val="005B26DE"/>
    <w:rsid w:val="005B27F4"/>
    <w:rsid w:val="005B2912"/>
    <w:rsid w:val="005B2969"/>
    <w:rsid w:val="005B2B57"/>
    <w:rsid w:val="005B2C95"/>
    <w:rsid w:val="005B2DF6"/>
    <w:rsid w:val="005B2E66"/>
    <w:rsid w:val="005B3025"/>
    <w:rsid w:val="005B3421"/>
    <w:rsid w:val="005B3516"/>
    <w:rsid w:val="005B380B"/>
    <w:rsid w:val="005B3891"/>
    <w:rsid w:val="005B38ED"/>
    <w:rsid w:val="005B3E11"/>
    <w:rsid w:val="005B4290"/>
    <w:rsid w:val="005B48F0"/>
    <w:rsid w:val="005B4DEB"/>
    <w:rsid w:val="005B4F52"/>
    <w:rsid w:val="005B5079"/>
    <w:rsid w:val="005B5D8B"/>
    <w:rsid w:val="005B6034"/>
    <w:rsid w:val="005B6166"/>
    <w:rsid w:val="005B6668"/>
    <w:rsid w:val="005B6902"/>
    <w:rsid w:val="005B6DFA"/>
    <w:rsid w:val="005B760A"/>
    <w:rsid w:val="005B78B9"/>
    <w:rsid w:val="005B7A10"/>
    <w:rsid w:val="005B7C55"/>
    <w:rsid w:val="005B7D84"/>
    <w:rsid w:val="005B7E4F"/>
    <w:rsid w:val="005B7E53"/>
    <w:rsid w:val="005C0213"/>
    <w:rsid w:val="005C0621"/>
    <w:rsid w:val="005C07F6"/>
    <w:rsid w:val="005C08B1"/>
    <w:rsid w:val="005C0DE6"/>
    <w:rsid w:val="005C0E4F"/>
    <w:rsid w:val="005C0EC4"/>
    <w:rsid w:val="005C1087"/>
    <w:rsid w:val="005C1231"/>
    <w:rsid w:val="005C128A"/>
    <w:rsid w:val="005C13D5"/>
    <w:rsid w:val="005C160E"/>
    <w:rsid w:val="005C1BB7"/>
    <w:rsid w:val="005C1D95"/>
    <w:rsid w:val="005C1D96"/>
    <w:rsid w:val="005C1E1F"/>
    <w:rsid w:val="005C1F8E"/>
    <w:rsid w:val="005C2014"/>
    <w:rsid w:val="005C20DB"/>
    <w:rsid w:val="005C21C4"/>
    <w:rsid w:val="005C232A"/>
    <w:rsid w:val="005C258B"/>
    <w:rsid w:val="005C2A74"/>
    <w:rsid w:val="005C2B0E"/>
    <w:rsid w:val="005C2B87"/>
    <w:rsid w:val="005C2FCB"/>
    <w:rsid w:val="005C3292"/>
    <w:rsid w:val="005C32B3"/>
    <w:rsid w:val="005C35DC"/>
    <w:rsid w:val="005C36E1"/>
    <w:rsid w:val="005C3742"/>
    <w:rsid w:val="005C3777"/>
    <w:rsid w:val="005C3B3C"/>
    <w:rsid w:val="005C3C14"/>
    <w:rsid w:val="005C3C18"/>
    <w:rsid w:val="005C3D46"/>
    <w:rsid w:val="005C3E91"/>
    <w:rsid w:val="005C4021"/>
    <w:rsid w:val="005C4224"/>
    <w:rsid w:val="005C4292"/>
    <w:rsid w:val="005C438F"/>
    <w:rsid w:val="005C4391"/>
    <w:rsid w:val="005C4428"/>
    <w:rsid w:val="005C449F"/>
    <w:rsid w:val="005C4749"/>
    <w:rsid w:val="005C4806"/>
    <w:rsid w:val="005C49FF"/>
    <w:rsid w:val="005C4A12"/>
    <w:rsid w:val="005C4ABB"/>
    <w:rsid w:val="005C59D2"/>
    <w:rsid w:val="005C5A2A"/>
    <w:rsid w:val="005C5C56"/>
    <w:rsid w:val="005C5C68"/>
    <w:rsid w:val="005C5C7E"/>
    <w:rsid w:val="005C618C"/>
    <w:rsid w:val="005C6247"/>
    <w:rsid w:val="005C673A"/>
    <w:rsid w:val="005C6A08"/>
    <w:rsid w:val="005C6B6A"/>
    <w:rsid w:val="005C6CB5"/>
    <w:rsid w:val="005C6F2F"/>
    <w:rsid w:val="005C769D"/>
    <w:rsid w:val="005C7FCA"/>
    <w:rsid w:val="005D0048"/>
    <w:rsid w:val="005D055B"/>
    <w:rsid w:val="005D0D75"/>
    <w:rsid w:val="005D119A"/>
    <w:rsid w:val="005D1281"/>
    <w:rsid w:val="005D12A2"/>
    <w:rsid w:val="005D1809"/>
    <w:rsid w:val="005D1C2A"/>
    <w:rsid w:val="005D1F8A"/>
    <w:rsid w:val="005D20C1"/>
    <w:rsid w:val="005D26F6"/>
    <w:rsid w:val="005D2702"/>
    <w:rsid w:val="005D2784"/>
    <w:rsid w:val="005D288E"/>
    <w:rsid w:val="005D2A4F"/>
    <w:rsid w:val="005D2AC2"/>
    <w:rsid w:val="005D2EA5"/>
    <w:rsid w:val="005D300F"/>
    <w:rsid w:val="005D3258"/>
    <w:rsid w:val="005D340F"/>
    <w:rsid w:val="005D358D"/>
    <w:rsid w:val="005D3DDB"/>
    <w:rsid w:val="005D3EDB"/>
    <w:rsid w:val="005D4136"/>
    <w:rsid w:val="005D4277"/>
    <w:rsid w:val="005D42DA"/>
    <w:rsid w:val="005D499C"/>
    <w:rsid w:val="005D530A"/>
    <w:rsid w:val="005D5881"/>
    <w:rsid w:val="005D5A58"/>
    <w:rsid w:val="005D5A62"/>
    <w:rsid w:val="005D5CF8"/>
    <w:rsid w:val="005D619A"/>
    <w:rsid w:val="005D6213"/>
    <w:rsid w:val="005D64A9"/>
    <w:rsid w:val="005D6623"/>
    <w:rsid w:val="005D678D"/>
    <w:rsid w:val="005D683B"/>
    <w:rsid w:val="005D6887"/>
    <w:rsid w:val="005D6C29"/>
    <w:rsid w:val="005D6DEE"/>
    <w:rsid w:val="005D6FB6"/>
    <w:rsid w:val="005D7142"/>
    <w:rsid w:val="005D71AB"/>
    <w:rsid w:val="005D7280"/>
    <w:rsid w:val="005D7452"/>
    <w:rsid w:val="005D756A"/>
    <w:rsid w:val="005D794E"/>
    <w:rsid w:val="005D7C9F"/>
    <w:rsid w:val="005D7FDB"/>
    <w:rsid w:val="005E01C0"/>
    <w:rsid w:val="005E0302"/>
    <w:rsid w:val="005E03A8"/>
    <w:rsid w:val="005E0454"/>
    <w:rsid w:val="005E085A"/>
    <w:rsid w:val="005E0A45"/>
    <w:rsid w:val="005E0AE1"/>
    <w:rsid w:val="005E0C82"/>
    <w:rsid w:val="005E0EC2"/>
    <w:rsid w:val="005E11DE"/>
    <w:rsid w:val="005E11EE"/>
    <w:rsid w:val="005E1369"/>
    <w:rsid w:val="005E140D"/>
    <w:rsid w:val="005E15A6"/>
    <w:rsid w:val="005E1A92"/>
    <w:rsid w:val="005E1AC4"/>
    <w:rsid w:val="005E1B4F"/>
    <w:rsid w:val="005E2330"/>
    <w:rsid w:val="005E246C"/>
    <w:rsid w:val="005E2A08"/>
    <w:rsid w:val="005E2B20"/>
    <w:rsid w:val="005E2C7D"/>
    <w:rsid w:val="005E2FFF"/>
    <w:rsid w:val="005E30BC"/>
    <w:rsid w:val="005E4388"/>
    <w:rsid w:val="005E4421"/>
    <w:rsid w:val="005E464A"/>
    <w:rsid w:val="005E471D"/>
    <w:rsid w:val="005E4970"/>
    <w:rsid w:val="005E4AD0"/>
    <w:rsid w:val="005E4FD9"/>
    <w:rsid w:val="005E5073"/>
    <w:rsid w:val="005E535F"/>
    <w:rsid w:val="005E5CCB"/>
    <w:rsid w:val="005E60F8"/>
    <w:rsid w:val="005E630F"/>
    <w:rsid w:val="005E64BB"/>
    <w:rsid w:val="005E67D9"/>
    <w:rsid w:val="005E6827"/>
    <w:rsid w:val="005E688E"/>
    <w:rsid w:val="005E69C0"/>
    <w:rsid w:val="005E6D5F"/>
    <w:rsid w:val="005E70B7"/>
    <w:rsid w:val="005E71E0"/>
    <w:rsid w:val="005E7354"/>
    <w:rsid w:val="005E7428"/>
    <w:rsid w:val="005E7697"/>
    <w:rsid w:val="005E77BD"/>
    <w:rsid w:val="005E7C4E"/>
    <w:rsid w:val="005E7CE4"/>
    <w:rsid w:val="005E7D30"/>
    <w:rsid w:val="005F0049"/>
    <w:rsid w:val="005F01B5"/>
    <w:rsid w:val="005F0377"/>
    <w:rsid w:val="005F0430"/>
    <w:rsid w:val="005F0594"/>
    <w:rsid w:val="005F06FE"/>
    <w:rsid w:val="005F08C5"/>
    <w:rsid w:val="005F0B50"/>
    <w:rsid w:val="005F0F61"/>
    <w:rsid w:val="005F109C"/>
    <w:rsid w:val="005F10F8"/>
    <w:rsid w:val="005F1426"/>
    <w:rsid w:val="005F1799"/>
    <w:rsid w:val="005F19FC"/>
    <w:rsid w:val="005F1B86"/>
    <w:rsid w:val="005F1FD6"/>
    <w:rsid w:val="005F24A3"/>
    <w:rsid w:val="005F2A30"/>
    <w:rsid w:val="005F2C8E"/>
    <w:rsid w:val="005F3012"/>
    <w:rsid w:val="005F376B"/>
    <w:rsid w:val="005F37DE"/>
    <w:rsid w:val="005F3868"/>
    <w:rsid w:val="005F3B3D"/>
    <w:rsid w:val="005F3BE6"/>
    <w:rsid w:val="005F3CA1"/>
    <w:rsid w:val="005F4A29"/>
    <w:rsid w:val="005F4B12"/>
    <w:rsid w:val="005F4C4D"/>
    <w:rsid w:val="005F4D57"/>
    <w:rsid w:val="005F53E7"/>
    <w:rsid w:val="005F5594"/>
    <w:rsid w:val="005F55B0"/>
    <w:rsid w:val="005F5AFB"/>
    <w:rsid w:val="005F5B56"/>
    <w:rsid w:val="005F5CD8"/>
    <w:rsid w:val="005F5FBD"/>
    <w:rsid w:val="005F644C"/>
    <w:rsid w:val="005F64E9"/>
    <w:rsid w:val="005F6DAB"/>
    <w:rsid w:val="005F77A0"/>
    <w:rsid w:val="005F7822"/>
    <w:rsid w:val="005F7FD5"/>
    <w:rsid w:val="00600282"/>
    <w:rsid w:val="00600386"/>
    <w:rsid w:val="0060046F"/>
    <w:rsid w:val="006008E2"/>
    <w:rsid w:val="006009D4"/>
    <w:rsid w:val="00600A9C"/>
    <w:rsid w:val="00600CED"/>
    <w:rsid w:val="00600DE7"/>
    <w:rsid w:val="00601488"/>
    <w:rsid w:val="0060153E"/>
    <w:rsid w:val="0060167E"/>
    <w:rsid w:val="0060179A"/>
    <w:rsid w:val="00601ACB"/>
    <w:rsid w:val="00601D40"/>
    <w:rsid w:val="006020E4"/>
    <w:rsid w:val="0060256D"/>
    <w:rsid w:val="00602838"/>
    <w:rsid w:val="00602861"/>
    <w:rsid w:val="0060289C"/>
    <w:rsid w:val="006033E0"/>
    <w:rsid w:val="00603D15"/>
    <w:rsid w:val="00604537"/>
    <w:rsid w:val="0060463D"/>
    <w:rsid w:val="0060469C"/>
    <w:rsid w:val="00604742"/>
    <w:rsid w:val="00604C4B"/>
    <w:rsid w:val="00604F7A"/>
    <w:rsid w:val="0060519C"/>
    <w:rsid w:val="006055D1"/>
    <w:rsid w:val="006058AB"/>
    <w:rsid w:val="00605990"/>
    <w:rsid w:val="006060B8"/>
    <w:rsid w:val="0060667F"/>
    <w:rsid w:val="00606C95"/>
    <w:rsid w:val="00606D67"/>
    <w:rsid w:val="00606D9C"/>
    <w:rsid w:val="00607438"/>
    <w:rsid w:val="006074CB"/>
    <w:rsid w:val="00607E44"/>
    <w:rsid w:val="0061042F"/>
    <w:rsid w:val="006104BF"/>
    <w:rsid w:val="006105A4"/>
    <w:rsid w:val="0061094A"/>
    <w:rsid w:val="00610B65"/>
    <w:rsid w:val="00610D93"/>
    <w:rsid w:val="00610FAE"/>
    <w:rsid w:val="00611202"/>
    <w:rsid w:val="006112FF"/>
    <w:rsid w:val="00611938"/>
    <w:rsid w:val="00611AD6"/>
    <w:rsid w:val="00612168"/>
    <w:rsid w:val="00612AC7"/>
    <w:rsid w:val="00612E4E"/>
    <w:rsid w:val="00612E91"/>
    <w:rsid w:val="00612EAF"/>
    <w:rsid w:val="0061335E"/>
    <w:rsid w:val="006138EB"/>
    <w:rsid w:val="00613C22"/>
    <w:rsid w:val="00613C8C"/>
    <w:rsid w:val="00613EA4"/>
    <w:rsid w:val="00613EE7"/>
    <w:rsid w:val="00613FBE"/>
    <w:rsid w:val="0061407A"/>
    <w:rsid w:val="0061439C"/>
    <w:rsid w:val="006143D4"/>
    <w:rsid w:val="00614593"/>
    <w:rsid w:val="0061467A"/>
    <w:rsid w:val="006147C2"/>
    <w:rsid w:val="00614894"/>
    <w:rsid w:val="00614FFF"/>
    <w:rsid w:val="00615A24"/>
    <w:rsid w:val="00615CA5"/>
    <w:rsid w:val="00615E23"/>
    <w:rsid w:val="00615F0D"/>
    <w:rsid w:val="00616010"/>
    <w:rsid w:val="006161A4"/>
    <w:rsid w:val="006164BA"/>
    <w:rsid w:val="006165C3"/>
    <w:rsid w:val="0061677E"/>
    <w:rsid w:val="00616812"/>
    <w:rsid w:val="006169E0"/>
    <w:rsid w:val="00616F5E"/>
    <w:rsid w:val="006170FC"/>
    <w:rsid w:val="00617CEA"/>
    <w:rsid w:val="00620143"/>
    <w:rsid w:val="0062082B"/>
    <w:rsid w:val="006208E3"/>
    <w:rsid w:val="006209AC"/>
    <w:rsid w:val="00620A7B"/>
    <w:rsid w:val="00620B1D"/>
    <w:rsid w:val="006210DF"/>
    <w:rsid w:val="006212F7"/>
    <w:rsid w:val="00621316"/>
    <w:rsid w:val="00621460"/>
    <w:rsid w:val="00621476"/>
    <w:rsid w:val="006216E8"/>
    <w:rsid w:val="0062198F"/>
    <w:rsid w:val="00621CB9"/>
    <w:rsid w:val="006224C8"/>
    <w:rsid w:val="006228CE"/>
    <w:rsid w:val="006229C5"/>
    <w:rsid w:val="00622A96"/>
    <w:rsid w:val="00622AE2"/>
    <w:rsid w:val="00622B79"/>
    <w:rsid w:val="00623671"/>
    <w:rsid w:val="006239E2"/>
    <w:rsid w:val="0062438C"/>
    <w:rsid w:val="0062442B"/>
    <w:rsid w:val="0062479D"/>
    <w:rsid w:val="006248F0"/>
    <w:rsid w:val="00624938"/>
    <w:rsid w:val="00624971"/>
    <w:rsid w:val="00624A36"/>
    <w:rsid w:val="00624F7E"/>
    <w:rsid w:val="0062503A"/>
    <w:rsid w:val="00625070"/>
    <w:rsid w:val="006252B2"/>
    <w:rsid w:val="00625390"/>
    <w:rsid w:val="00625468"/>
    <w:rsid w:val="00625799"/>
    <w:rsid w:val="006259AD"/>
    <w:rsid w:val="00625ACB"/>
    <w:rsid w:val="00625C2B"/>
    <w:rsid w:val="006261EF"/>
    <w:rsid w:val="006262E1"/>
    <w:rsid w:val="006263E8"/>
    <w:rsid w:val="0062669E"/>
    <w:rsid w:val="0062678C"/>
    <w:rsid w:val="00626A0F"/>
    <w:rsid w:val="00626C6E"/>
    <w:rsid w:val="00626CDD"/>
    <w:rsid w:val="00626D5B"/>
    <w:rsid w:val="00626E85"/>
    <w:rsid w:val="00626F0F"/>
    <w:rsid w:val="006270FF"/>
    <w:rsid w:val="00627385"/>
    <w:rsid w:val="006275A5"/>
    <w:rsid w:val="00627967"/>
    <w:rsid w:val="00627CA3"/>
    <w:rsid w:val="00627D8C"/>
    <w:rsid w:val="00627E22"/>
    <w:rsid w:val="00630413"/>
    <w:rsid w:val="00630570"/>
    <w:rsid w:val="00630876"/>
    <w:rsid w:val="00630C45"/>
    <w:rsid w:val="00630C5B"/>
    <w:rsid w:val="00630CAD"/>
    <w:rsid w:val="0063107B"/>
    <w:rsid w:val="0063108A"/>
    <w:rsid w:val="006312C6"/>
    <w:rsid w:val="006313CC"/>
    <w:rsid w:val="006313E4"/>
    <w:rsid w:val="006314A4"/>
    <w:rsid w:val="0063215C"/>
    <w:rsid w:val="0063228B"/>
    <w:rsid w:val="0063262D"/>
    <w:rsid w:val="00632738"/>
    <w:rsid w:val="00632795"/>
    <w:rsid w:val="00632A0E"/>
    <w:rsid w:val="00632B45"/>
    <w:rsid w:val="00632D8F"/>
    <w:rsid w:val="00633374"/>
    <w:rsid w:val="00633436"/>
    <w:rsid w:val="00633591"/>
    <w:rsid w:val="006335A8"/>
    <w:rsid w:val="006335FC"/>
    <w:rsid w:val="006337FB"/>
    <w:rsid w:val="006339B3"/>
    <w:rsid w:val="00633CCC"/>
    <w:rsid w:val="00634047"/>
    <w:rsid w:val="006341D2"/>
    <w:rsid w:val="00634232"/>
    <w:rsid w:val="006342D4"/>
    <w:rsid w:val="00634C33"/>
    <w:rsid w:val="00634D50"/>
    <w:rsid w:val="00635356"/>
    <w:rsid w:val="00635469"/>
    <w:rsid w:val="006357AD"/>
    <w:rsid w:val="006358E5"/>
    <w:rsid w:val="00635A17"/>
    <w:rsid w:val="00635C8E"/>
    <w:rsid w:val="00635DA9"/>
    <w:rsid w:val="00635E29"/>
    <w:rsid w:val="0063634E"/>
    <w:rsid w:val="006365A3"/>
    <w:rsid w:val="0063662E"/>
    <w:rsid w:val="0063670D"/>
    <w:rsid w:val="00636D1F"/>
    <w:rsid w:val="00637811"/>
    <w:rsid w:val="00637DA5"/>
    <w:rsid w:val="00637DD8"/>
    <w:rsid w:val="00637ED6"/>
    <w:rsid w:val="0064044A"/>
    <w:rsid w:val="006404CC"/>
    <w:rsid w:val="006404D2"/>
    <w:rsid w:val="006406CB"/>
    <w:rsid w:val="006407C3"/>
    <w:rsid w:val="00640E59"/>
    <w:rsid w:val="006411B3"/>
    <w:rsid w:val="006413AD"/>
    <w:rsid w:val="006415BC"/>
    <w:rsid w:val="00641784"/>
    <w:rsid w:val="006417BA"/>
    <w:rsid w:val="00641855"/>
    <w:rsid w:val="00642417"/>
    <w:rsid w:val="0064244F"/>
    <w:rsid w:val="00642527"/>
    <w:rsid w:val="006427C9"/>
    <w:rsid w:val="006428B8"/>
    <w:rsid w:val="00642971"/>
    <w:rsid w:val="00642DBD"/>
    <w:rsid w:val="00642E7A"/>
    <w:rsid w:val="0064304F"/>
    <w:rsid w:val="00643432"/>
    <w:rsid w:val="00643724"/>
    <w:rsid w:val="00643799"/>
    <w:rsid w:val="006438BE"/>
    <w:rsid w:val="00643A63"/>
    <w:rsid w:val="00643C2F"/>
    <w:rsid w:val="00643DA2"/>
    <w:rsid w:val="00643FEC"/>
    <w:rsid w:val="00644031"/>
    <w:rsid w:val="006442E4"/>
    <w:rsid w:val="00644B1C"/>
    <w:rsid w:val="00644D42"/>
    <w:rsid w:val="00644DB1"/>
    <w:rsid w:val="00644E76"/>
    <w:rsid w:val="00644EFB"/>
    <w:rsid w:val="00644FB4"/>
    <w:rsid w:val="00645123"/>
    <w:rsid w:val="00645547"/>
    <w:rsid w:val="0064555B"/>
    <w:rsid w:val="006455CF"/>
    <w:rsid w:val="00645AAB"/>
    <w:rsid w:val="00645AC0"/>
    <w:rsid w:val="00645C5F"/>
    <w:rsid w:val="00645D82"/>
    <w:rsid w:val="00646089"/>
    <w:rsid w:val="00646395"/>
    <w:rsid w:val="00646503"/>
    <w:rsid w:val="00646B16"/>
    <w:rsid w:val="00646CB8"/>
    <w:rsid w:val="00646CD5"/>
    <w:rsid w:val="006470DC"/>
    <w:rsid w:val="006478E7"/>
    <w:rsid w:val="00647AA5"/>
    <w:rsid w:val="00647E14"/>
    <w:rsid w:val="0065008D"/>
    <w:rsid w:val="0065016A"/>
    <w:rsid w:val="006505D8"/>
    <w:rsid w:val="00650711"/>
    <w:rsid w:val="006510BB"/>
    <w:rsid w:val="00651326"/>
    <w:rsid w:val="006513AF"/>
    <w:rsid w:val="00651407"/>
    <w:rsid w:val="006518F9"/>
    <w:rsid w:val="00651AC7"/>
    <w:rsid w:val="00651BC6"/>
    <w:rsid w:val="00651ED6"/>
    <w:rsid w:val="0065205D"/>
    <w:rsid w:val="00652410"/>
    <w:rsid w:val="00652485"/>
    <w:rsid w:val="00652533"/>
    <w:rsid w:val="00652E9C"/>
    <w:rsid w:val="00653166"/>
    <w:rsid w:val="00653180"/>
    <w:rsid w:val="0065357D"/>
    <w:rsid w:val="00653B41"/>
    <w:rsid w:val="00653C46"/>
    <w:rsid w:val="00653CDC"/>
    <w:rsid w:val="0065447E"/>
    <w:rsid w:val="0065484B"/>
    <w:rsid w:val="00654C7C"/>
    <w:rsid w:val="00654F91"/>
    <w:rsid w:val="0065557B"/>
    <w:rsid w:val="00655ACC"/>
    <w:rsid w:val="00655B48"/>
    <w:rsid w:val="00655DD7"/>
    <w:rsid w:val="00655F07"/>
    <w:rsid w:val="006560B9"/>
    <w:rsid w:val="00656899"/>
    <w:rsid w:val="00656AB8"/>
    <w:rsid w:val="00656B15"/>
    <w:rsid w:val="00656B3F"/>
    <w:rsid w:val="00656C98"/>
    <w:rsid w:val="00656CD3"/>
    <w:rsid w:val="00656E2E"/>
    <w:rsid w:val="00657022"/>
    <w:rsid w:val="00657275"/>
    <w:rsid w:val="00657939"/>
    <w:rsid w:val="00657C7D"/>
    <w:rsid w:val="00657E7B"/>
    <w:rsid w:val="006601B0"/>
    <w:rsid w:val="00660293"/>
    <w:rsid w:val="006602FF"/>
    <w:rsid w:val="006603CB"/>
    <w:rsid w:val="006603D4"/>
    <w:rsid w:val="006605C4"/>
    <w:rsid w:val="00660E93"/>
    <w:rsid w:val="00661313"/>
    <w:rsid w:val="00661704"/>
    <w:rsid w:val="00661B6B"/>
    <w:rsid w:val="00661D4B"/>
    <w:rsid w:val="00661FDA"/>
    <w:rsid w:val="0066215A"/>
    <w:rsid w:val="006621DE"/>
    <w:rsid w:val="006622CB"/>
    <w:rsid w:val="006625B3"/>
    <w:rsid w:val="006626E8"/>
    <w:rsid w:val="00662839"/>
    <w:rsid w:val="00662A53"/>
    <w:rsid w:val="00662A7F"/>
    <w:rsid w:val="00662B00"/>
    <w:rsid w:val="00662BAB"/>
    <w:rsid w:val="00662FD4"/>
    <w:rsid w:val="00662FFC"/>
    <w:rsid w:val="00663451"/>
    <w:rsid w:val="006638A0"/>
    <w:rsid w:val="00663937"/>
    <w:rsid w:val="00663C15"/>
    <w:rsid w:val="0066418C"/>
    <w:rsid w:val="006641B5"/>
    <w:rsid w:val="0066425A"/>
    <w:rsid w:val="00664474"/>
    <w:rsid w:val="0066458D"/>
    <w:rsid w:val="0066463C"/>
    <w:rsid w:val="00664A0F"/>
    <w:rsid w:val="00664A68"/>
    <w:rsid w:val="00664D8F"/>
    <w:rsid w:val="00664DFF"/>
    <w:rsid w:val="0066528B"/>
    <w:rsid w:val="00665377"/>
    <w:rsid w:val="0066567A"/>
    <w:rsid w:val="006657A1"/>
    <w:rsid w:val="00665956"/>
    <w:rsid w:val="00665A42"/>
    <w:rsid w:val="00665B83"/>
    <w:rsid w:val="00665F05"/>
    <w:rsid w:val="00665FB0"/>
    <w:rsid w:val="006662BE"/>
    <w:rsid w:val="0066636A"/>
    <w:rsid w:val="00666923"/>
    <w:rsid w:val="0066692B"/>
    <w:rsid w:val="00666B29"/>
    <w:rsid w:val="00666BC0"/>
    <w:rsid w:val="00666BF5"/>
    <w:rsid w:val="0066705A"/>
    <w:rsid w:val="00667212"/>
    <w:rsid w:val="006672BC"/>
    <w:rsid w:val="0066732E"/>
    <w:rsid w:val="00667390"/>
    <w:rsid w:val="006673E1"/>
    <w:rsid w:val="006674D8"/>
    <w:rsid w:val="00667926"/>
    <w:rsid w:val="00667997"/>
    <w:rsid w:val="00667E95"/>
    <w:rsid w:val="00667F93"/>
    <w:rsid w:val="006700E6"/>
    <w:rsid w:val="00670CFD"/>
    <w:rsid w:val="006711EA"/>
    <w:rsid w:val="00671288"/>
    <w:rsid w:val="00671EE8"/>
    <w:rsid w:val="006722F0"/>
    <w:rsid w:val="00672343"/>
    <w:rsid w:val="00672465"/>
    <w:rsid w:val="00672654"/>
    <w:rsid w:val="0067277A"/>
    <w:rsid w:val="006727B7"/>
    <w:rsid w:val="006727CE"/>
    <w:rsid w:val="006733C3"/>
    <w:rsid w:val="00673601"/>
    <w:rsid w:val="00673E2B"/>
    <w:rsid w:val="00674185"/>
    <w:rsid w:val="00674528"/>
    <w:rsid w:val="006746DE"/>
    <w:rsid w:val="00674776"/>
    <w:rsid w:val="00674869"/>
    <w:rsid w:val="006751F0"/>
    <w:rsid w:val="00675224"/>
    <w:rsid w:val="00675671"/>
    <w:rsid w:val="00675835"/>
    <w:rsid w:val="00675913"/>
    <w:rsid w:val="00676032"/>
    <w:rsid w:val="00676064"/>
    <w:rsid w:val="00676139"/>
    <w:rsid w:val="0067619A"/>
    <w:rsid w:val="006761E9"/>
    <w:rsid w:val="0067631E"/>
    <w:rsid w:val="00676364"/>
    <w:rsid w:val="006769C7"/>
    <w:rsid w:val="00676B21"/>
    <w:rsid w:val="00676EB2"/>
    <w:rsid w:val="0067776B"/>
    <w:rsid w:val="006777B7"/>
    <w:rsid w:val="00677A55"/>
    <w:rsid w:val="00677AE3"/>
    <w:rsid w:val="0068023C"/>
    <w:rsid w:val="00680316"/>
    <w:rsid w:val="006804C4"/>
    <w:rsid w:val="00680777"/>
    <w:rsid w:val="00680902"/>
    <w:rsid w:val="0068093C"/>
    <w:rsid w:val="00680B93"/>
    <w:rsid w:val="00680ED5"/>
    <w:rsid w:val="00681233"/>
    <w:rsid w:val="006814A3"/>
    <w:rsid w:val="00681B1B"/>
    <w:rsid w:val="00682E53"/>
    <w:rsid w:val="00682EFB"/>
    <w:rsid w:val="00683092"/>
    <w:rsid w:val="006834C6"/>
    <w:rsid w:val="00683569"/>
    <w:rsid w:val="00683706"/>
    <w:rsid w:val="0068376A"/>
    <w:rsid w:val="006838CF"/>
    <w:rsid w:val="00683930"/>
    <w:rsid w:val="00683AC5"/>
    <w:rsid w:val="00683BA9"/>
    <w:rsid w:val="0068407B"/>
    <w:rsid w:val="00684658"/>
    <w:rsid w:val="0068481C"/>
    <w:rsid w:val="00684A27"/>
    <w:rsid w:val="00684D3E"/>
    <w:rsid w:val="00684DAB"/>
    <w:rsid w:val="00684EBA"/>
    <w:rsid w:val="00685231"/>
    <w:rsid w:val="006852E4"/>
    <w:rsid w:val="00685355"/>
    <w:rsid w:val="00685630"/>
    <w:rsid w:val="00685AE1"/>
    <w:rsid w:val="00686152"/>
    <w:rsid w:val="006861BC"/>
    <w:rsid w:val="00686876"/>
    <w:rsid w:val="0068693E"/>
    <w:rsid w:val="00686A86"/>
    <w:rsid w:val="00686BCB"/>
    <w:rsid w:val="00686EED"/>
    <w:rsid w:val="0068702B"/>
    <w:rsid w:val="00687232"/>
    <w:rsid w:val="00687475"/>
    <w:rsid w:val="006875F4"/>
    <w:rsid w:val="00687698"/>
    <w:rsid w:val="0068771E"/>
    <w:rsid w:val="0068777C"/>
    <w:rsid w:val="00687A56"/>
    <w:rsid w:val="00687D01"/>
    <w:rsid w:val="00687FDA"/>
    <w:rsid w:val="00690667"/>
    <w:rsid w:val="0069074D"/>
    <w:rsid w:val="00690750"/>
    <w:rsid w:val="006909CC"/>
    <w:rsid w:val="00690CAA"/>
    <w:rsid w:val="00690CC7"/>
    <w:rsid w:val="00690FDF"/>
    <w:rsid w:val="006910AD"/>
    <w:rsid w:val="00691124"/>
    <w:rsid w:val="006912A6"/>
    <w:rsid w:val="00691464"/>
    <w:rsid w:val="0069148D"/>
    <w:rsid w:val="0069149B"/>
    <w:rsid w:val="006916AA"/>
    <w:rsid w:val="00691802"/>
    <w:rsid w:val="00691F01"/>
    <w:rsid w:val="00691FDA"/>
    <w:rsid w:val="0069207D"/>
    <w:rsid w:val="0069211E"/>
    <w:rsid w:val="00692825"/>
    <w:rsid w:val="00692A0F"/>
    <w:rsid w:val="00692C10"/>
    <w:rsid w:val="00692CA3"/>
    <w:rsid w:val="006933CC"/>
    <w:rsid w:val="00693402"/>
    <w:rsid w:val="006937D2"/>
    <w:rsid w:val="00693834"/>
    <w:rsid w:val="006939C6"/>
    <w:rsid w:val="00693E10"/>
    <w:rsid w:val="00694275"/>
    <w:rsid w:val="0069443D"/>
    <w:rsid w:val="006947E7"/>
    <w:rsid w:val="0069481A"/>
    <w:rsid w:val="00694B52"/>
    <w:rsid w:val="00694EEA"/>
    <w:rsid w:val="0069520C"/>
    <w:rsid w:val="00695A73"/>
    <w:rsid w:val="00695B69"/>
    <w:rsid w:val="00695C48"/>
    <w:rsid w:val="00695E40"/>
    <w:rsid w:val="006963C1"/>
    <w:rsid w:val="00696400"/>
    <w:rsid w:val="006966C6"/>
    <w:rsid w:val="00696964"/>
    <w:rsid w:val="0069719E"/>
    <w:rsid w:val="006974C4"/>
    <w:rsid w:val="0069777B"/>
    <w:rsid w:val="00697D40"/>
    <w:rsid w:val="00697F36"/>
    <w:rsid w:val="006A0510"/>
    <w:rsid w:val="006A0939"/>
    <w:rsid w:val="006A09A3"/>
    <w:rsid w:val="006A0A32"/>
    <w:rsid w:val="006A0D18"/>
    <w:rsid w:val="006A0F08"/>
    <w:rsid w:val="006A105C"/>
    <w:rsid w:val="006A10BA"/>
    <w:rsid w:val="006A1201"/>
    <w:rsid w:val="006A139B"/>
    <w:rsid w:val="006A15F8"/>
    <w:rsid w:val="006A1666"/>
    <w:rsid w:val="006A1762"/>
    <w:rsid w:val="006A1A64"/>
    <w:rsid w:val="006A1DE5"/>
    <w:rsid w:val="006A201D"/>
    <w:rsid w:val="006A2297"/>
    <w:rsid w:val="006A22D5"/>
    <w:rsid w:val="006A26E0"/>
    <w:rsid w:val="006A2B2F"/>
    <w:rsid w:val="006A2C2A"/>
    <w:rsid w:val="006A2C4B"/>
    <w:rsid w:val="006A2C7E"/>
    <w:rsid w:val="006A30DF"/>
    <w:rsid w:val="006A3159"/>
    <w:rsid w:val="006A3198"/>
    <w:rsid w:val="006A31B1"/>
    <w:rsid w:val="006A3200"/>
    <w:rsid w:val="006A32C8"/>
    <w:rsid w:val="006A35BA"/>
    <w:rsid w:val="006A3617"/>
    <w:rsid w:val="006A3834"/>
    <w:rsid w:val="006A3A8F"/>
    <w:rsid w:val="006A3CED"/>
    <w:rsid w:val="006A3D45"/>
    <w:rsid w:val="006A3DF2"/>
    <w:rsid w:val="006A4095"/>
    <w:rsid w:val="006A441A"/>
    <w:rsid w:val="006A45C4"/>
    <w:rsid w:val="006A467F"/>
    <w:rsid w:val="006A48DD"/>
    <w:rsid w:val="006A5038"/>
    <w:rsid w:val="006A50C2"/>
    <w:rsid w:val="006A5411"/>
    <w:rsid w:val="006A5851"/>
    <w:rsid w:val="006A58E4"/>
    <w:rsid w:val="006A5AAD"/>
    <w:rsid w:val="006A5AB6"/>
    <w:rsid w:val="006A5B61"/>
    <w:rsid w:val="006A5EB2"/>
    <w:rsid w:val="006A6A66"/>
    <w:rsid w:val="006A6AB8"/>
    <w:rsid w:val="006A6C59"/>
    <w:rsid w:val="006A6CDD"/>
    <w:rsid w:val="006A6ECA"/>
    <w:rsid w:val="006A70AB"/>
    <w:rsid w:val="006A737F"/>
    <w:rsid w:val="006A73A3"/>
    <w:rsid w:val="006A7492"/>
    <w:rsid w:val="006A74BB"/>
    <w:rsid w:val="006A7A11"/>
    <w:rsid w:val="006A7A4E"/>
    <w:rsid w:val="006B00C6"/>
    <w:rsid w:val="006B0A13"/>
    <w:rsid w:val="006B0B6E"/>
    <w:rsid w:val="006B164C"/>
    <w:rsid w:val="006B165B"/>
    <w:rsid w:val="006B190D"/>
    <w:rsid w:val="006B1B49"/>
    <w:rsid w:val="006B1E38"/>
    <w:rsid w:val="006B26F3"/>
    <w:rsid w:val="006B27D2"/>
    <w:rsid w:val="006B2A22"/>
    <w:rsid w:val="006B2B4E"/>
    <w:rsid w:val="006B3142"/>
    <w:rsid w:val="006B333C"/>
    <w:rsid w:val="006B35C1"/>
    <w:rsid w:val="006B3631"/>
    <w:rsid w:val="006B3995"/>
    <w:rsid w:val="006B39EA"/>
    <w:rsid w:val="006B3B7C"/>
    <w:rsid w:val="006B3BD6"/>
    <w:rsid w:val="006B3DC9"/>
    <w:rsid w:val="006B4076"/>
    <w:rsid w:val="006B425E"/>
    <w:rsid w:val="006B49F3"/>
    <w:rsid w:val="006B4C43"/>
    <w:rsid w:val="006B4D16"/>
    <w:rsid w:val="006B531A"/>
    <w:rsid w:val="006B5413"/>
    <w:rsid w:val="006B5517"/>
    <w:rsid w:val="006B5818"/>
    <w:rsid w:val="006B5862"/>
    <w:rsid w:val="006B5995"/>
    <w:rsid w:val="006B5A10"/>
    <w:rsid w:val="006B67AF"/>
    <w:rsid w:val="006B681C"/>
    <w:rsid w:val="006B6F11"/>
    <w:rsid w:val="006B718A"/>
    <w:rsid w:val="006B73FB"/>
    <w:rsid w:val="006B7433"/>
    <w:rsid w:val="006B7550"/>
    <w:rsid w:val="006B76B0"/>
    <w:rsid w:val="006B76DB"/>
    <w:rsid w:val="006B7756"/>
    <w:rsid w:val="006B779A"/>
    <w:rsid w:val="006B77E8"/>
    <w:rsid w:val="006B7B1A"/>
    <w:rsid w:val="006C0C45"/>
    <w:rsid w:val="006C0F39"/>
    <w:rsid w:val="006C1093"/>
    <w:rsid w:val="006C10E8"/>
    <w:rsid w:val="006C1268"/>
    <w:rsid w:val="006C135F"/>
    <w:rsid w:val="006C14CF"/>
    <w:rsid w:val="006C153E"/>
    <w:rsid w:val="006C1542"/>
    <w:rsid w:val="006C1A90"/>
    <w:rsid w:val="006C1AA2"/>
    <w:rsid w:val="006C1F39"/>
    <w:rsid w:val="006C22D8"/>
    <w:rsid w:val="006C251F"/>
    <w:rsid w:val="006C2732"/>
    <w:rsid w:val="006C2B03"/>
    <w:rsid w:val="006C2E74"/>
    <w:rsid w:val="006C3072"/>
    <w:rsid w:val="006C30C8"/>
    <w:rsid w:val="006C32BC"/>
    <w:rsid w:val="006C32E7"/>
    <w:rsid w:val="006C34E0"/>
    <w:rsid w:val="006C3574"/>
    <w:rsid w:val="006C3603"/>
    <w:rsid w:val="006C37C7"/>
    <w:rsid w:val="006C37F6"/>
    <w:rsid w:val="006C3A38"/>
    <w:rsid w:val="006C3B5E"/>
    <w:rsid w:val="006C3F90"/>
    <w:rsid w:val="006C3FBF"/>
    <w:rsid w:val="006C42D9"/>
    <w:rsid w:val="006C4511"/>
    <w:rsid w:val="006C4534"/>
    <w:rsid w:val="006C45A4"/>
    <w:rsid w:val="006C4736"/>
    <w:rsid w:val="006C4767"/>
    <w:rsid w:val="006C48F3"/>
    <w:rsid w:val="006C4A08"/>
    <w:rsid w:val="006C4A16"/>
    <w:rsid w:val="006C4AA8"/>
    <w:rsid w:val="006C50B0"/>
    <w:rsid w:val="006C50E2"/>
    <w:rsid w:val="006C541A"/>
    <w:rsid w:val="006C55D8"/>
    <w:rsid w:val="006C56CB"/>
    <w:rsid w:val="006C596E"/>
    <w:rsid w:val="006C5C62"/>
    <w:rsid w:val="006C5EF9"/>
    <w:rsid w:val="006C6038"/>
    <w:rsid w:val="006C634E"/>
    <w:rsid w:val="006C64FA"/>
    <w:rsid w:val="006C6764"/>
    <w:rsid w:val="006C6AC7"/>
    <w:rsid w:val="006C71E8"/>
    <w:rsid w:val="006C720B"/>
    <w:rsid w:val="006C7623"/>
    <w:rsid w:val="006C7636"/>
    <w:rsid w:val="006C766D"/>
    <w:rsid w:val="006C76CD"/>
    <w:rsid w:val="006C76F4"/>
    <w:rsid w:val="006C7790"/>
    <w:rsid w:val="006D02C6"/>
    <w:rsid w:val="006D0668"/>
    <w:rsid w:val="006D080C"/>
    <w:rsid w:val="006D1393"/>
    <w:rsid w:val="006D1B07"/>
    <w:rsid w:val="006D1B56"/>
    <w:rsid w:val="006D1EDE"/>
    <w:rsid w:val="006D2124"/>
    <w:rsid w:val="006D21BF"/>
    <w:rsid w:val="006D26B5"/>
    <w:rsid w:val="006D2A8D"/>
    <w:rsid w:val="006D2E0F"/>
    <w:rsid w:val="006D2ED7"/>
    <w:rsid w:val="006D3154"/>
    <w:rsid w:val="006D32CA"/>
    <w:rsid w:val="006D3353"/>
    <w:rsid w:val="006D37C8"/>
    <w:rsid w:val="006D394C"/>
    <w:rsid w:val="006D3961"/>
    <w:rsid w:val="006D3BD6"/>
    <w:rsid w:val="006D3CC9"/>
    <w:rsid w:val="006D3D3C"/>
    <w:rsid w:val="006D3DF6"/>
    <w:rsid w:val="006D3E84"/>
    <w:rsid w:val="006D4149"/>
    <w:rsid w:val="006D4527"/>
    <w:rsid w:val="006D492F"/>
    <w:rsid w:val="006D49EB"/>
    <w:rsid w:val="006D4A26"/>
    <w:rsid w:val="006D50BC"/>
    <w:rsid w:val="006D581A"/>
    <w:rsid w:val="006D586F"/>
    <w:rsid w:val="006D5AF0"/>
    <w:rsid w:val="006D5CFB"/>
    <w:rsid w:val="006D5D40"/>
    <w:rsid w:val="006D5F4A"/>
    <w:rsid w:val="006D682D"/>
    <w:rsid w:val="006D6C4C"/>
    <w:rsid w:val="006D6D42"/>
    <w:rsid w:val="006D7484"/>
    <w:rsid w:val="006D749F"/>
    <w:rsid w:val="006D75BA"/>
    <w:rsid w:val="006D7686"/>
    <w:rsid w:val="006D78F1"/>
    <w:rsid w:val="006D7B0D"/>
    <w:rsid w:val="006D7CD0"/>
    <w:rsid w:val="006D7D39"/>
    <w:rsid w:val="006D7EF1"/>
    <w:rsid w:val="006D7FA3"/>
    <w:rsid w:val="006E015B"/>
    <w:rsid w:val="006E02C6"/>
    <w:rsid w:val="006E038D"/>
    <w:rsid w:val="006E0BCD"/>
    <w:rsid w:val="006E0E30"/>
    <w:rsid w:val="006E0F1E"/>
    <w:rsid w:val="006E12EA"/>
    <w:rsid w:val="006E13AA"/>
    <w:rsid w:val="006E1463"/>
    <w:rsid w:val="006E1571"/>
    <w:rsid w:val="006E1582"/>
    <w:rsid w:val="006E16F8"/>
    <w:rsid w:val="006E17A7"/>
    <w:rsid w:val="006E1A7C"/>
    <w:rsid w:val="006E1D5C"/>
    <w:rsid w:val="006E21A4"/>
    <w:rsid w:val="006E2272"/>
    <w:rsid w:val="006E23F4"/>
    <w:rsid w:val="006E2606"/>
    <w:rsid w:val="006E28C6"/>
    <w:rsid w:val="006E3654"/>
    <w:rsid w:val="006E3AF2"/>
    <w:rsid w:val="006E3D80"/>
    <w:rsid w:val="006E4018"/>
    <w:rsid w:val="006E4389"/>
    <w:rsid w:val="006E43CE"/>
    <w:rsid w:val="006E4532"/>
    <w:rsid w:val="006E466A"/>
    <w:rsid w:val="006E49AF"/>
    <w:rsid w:val="006E4E63"/>
    <w:rsid w:val="006E520B"/>
    <w:rsid w:val="006E528B"/>
    <w:rsid w:val="006E52A0"/>
    <w:rsid w:val="006E539A"/>
    <w:rsid w:val="006E53D7"/>
    <w:rsid w:val="006E5408"/>
    <w:rsid w:val="006E5A10"/>
    <w:rsid w:val="006E5B9F"/>
    <w:rsid w:val="006E5C67"/>
    <w:rsid w:val="006E5FFC"/>
    <w:rsid w:val="006E60A9"/>
    <w:rsid w:val="006E68E8"/>
    <w:rsid w:val="006E6AA5"/>
    <w:rsid w:val="006E6B12"/>
    <w:rsid w:val="006E6C9E"/>
    <w:rsid w:val="006E768B"/>
    <w:rsid w:val="006E76E9"/>
    <w:rsid w:val="006E7750"/>
    <w:rsid w:val="006E77A9"/>
    <w:rsid w:val="006E7A82"/>
    <w:rsid w:val="006F0162"/>
    <w:rsid w:val="006F017F"/>
    <w:rsid w:val="006F01C4"/>
    <w:rsid w:val="006F0309"/>
    <w:rsid w:val="006F06BA"/>
    <w:rsid w:val="006F07CD"/>
    <w:rsid w:val="006F07FE"/>
    <w:rsid w:val="006F0D2E"/>
    <w:rsid w:val="006F0DC2"/>
    <w:rsid w:val="006F10A8"/>
    <w:rsid w:val="006F116B"/>
    <w:rsid w:val="006F1170"/>
    <w:rsid w:val="006F133F"/>
    <w:rsid w:val="006F137B"/>
    <w:rsid w:val="006F1B2D"/>
    <w:rsid w:val="006F1BA1"/>
    <w:rsid w:val="006F1E15"/>
    <w:rsid w:val="006F1E74"/>
    <w:rsid w:val="006F2452"/>
    <w:rsid w:val="006F26B7"/>
    <w:rsid w:val="006F2773"/>
    <w:rsid w:val="006F2ED6"/>
    <w:rsid w:val="006F33B1"/>
    <w:rsid w:val="006F35E3"/>
    <w:rsid w:val="006F367A"/>
    <w:rsid w:val="006F3810"/>
    <w:rsid w:val="006F3B7B"/>
    <w:rsid w:val="006F3C00"/>
    <w:rsid w:val="006F4200"/>
    <w:rsid w:val="006F4525"/>
    <w:rsid w:val="006F49D6"/>
    <w:rsid w:val="006F4D08"/>
    <w:rsid w:val="006F5CD5"/>
    <w:rsid w:val="006F5D23"/>
    <w:rsid w:val="006F60C0"/>
    <w:rsid w:val="006F629A"/>
    <w:rsid w:val="006F63A8"/>
    <w:rsid w:val="006F6628"/>
    <w:rsid w:val="006F6A8D"/>
    <w:rsid w:val="006F6C50"/>
    <w:rsid w:val="006F74EE"/>
    <w:rsid w:val="006F78B3"/>
    <w:rsid w:val="006F7F8D"/>
    <w:rsid w:val="00700DD5"/>
    <w:rsid w:val="00700E57"/>
    <w:rsid w:val="007016C5"/>
    <w:rsid w:val="00701B47"/>
    <w:rsid w:val="00702227"/>
    <w:rsid w:val="0070242E"/>
    <w:rsid w:val="00702642"/>
    <w:rsid w:val="00702661"/>
    <w:rsid w:val="007026B0"/>
    <w:rsid w:val="007026D7"/>
    <w:rsid w:val="0070283F"/>
    <w:rsid w:val="00702D72"/>
    <w:rsid w:val="00703256"/>
    <w:rsid w:val="00703309"/>
    <w:rsid w:val="00703331"/>
    <w:rsid w:val="00703486"/>
    <w:rsid w:val="007039E0"/>
    <w:rsid w:val="00703B74"/>
    <w:rsid w:val="00703C42"/>
    <w:rsid w:val="00703CD5"/>
    <w:rsid w:val="007040C8"/>
    <w:rsid w:val="0070461E"/>
    <w:rsid w:val="00704875"/>
    <w:rsid w:val="00704E04"/>
    <w:rsid w:val="00704ED9"/>
    <w:rsid w:val="00705105"/>
    <w:rsid w:val="007051F8"/>
    <w:rsid w:val="00705360"/>
    <w:rsid w:val="007053DF"/>
    <w:rsid w:val="00706219"/>
    <w:rsid w:val="0070621C"/>
    <w:rsid w:val="0070661A"/>
    <w:rsid w:val="00706B07"/>
    <w:rsid w:val="00706C79"/>
    <w:rsid w:val="00706E37"/>
    <w:rsid w:val="00706E7C"/>
    <w:rsid w:val="0070709C"/>
    <w:rsid w:val="00707168"/>
    <w:rsid w:val="007071F3"/>
    <w:rsid w:val="0070741B"/>
    <w:rsid w:val="00707469"/>
    <w:rsid w:val="00707489"/>
    <w:rsid w:val="0070754A"/>
    <w:rsid w:val="007078FD"/>
    <w:rsid w:val="00707905"/>
    <w:rsid w:val="00707A2C"/>
    <w:rsid w:val="00707C1C"/>
    <w:rsid w:val="007103CA"/>
    <w:rsid w:val="00710569"/>
    <w:rsid w:val="007106DE"/>
    <w:rsid w:val="007108BC"/>
    <w:rsid w:val="007114DD"/>
    <w:rsid w:val="0071152C"/>
    <w:rsid w:val="0071160C"/>
    <w:rsid w:val="007119D1"/>
    <w:rsid w:val="007120C5"/>
    <w:rsid w:val="0071219A"/>
    <w:rsid w:val="007122FF"/>
    <w:rsid w:val="00712313"/>
    <w:rsid w:val="007123DF"/>
    <w:rsid w:val="007126F9"/>
    <w:rsid w:val="007127B8"/>
    <w:rsid w:val="007127DC"/>
    <w:rsid w:val="00712869"/>
    <w:rsid w:val="00712E44"/>
    <w:rsid w:val="00712FB2"/>
    <w:rsid w:val="00712FEB"/>
    <w:rsid w:val="0071314B"/>
    <w:rsid w:val="00713194"/>
    <w:rsid w:val="00713207"/>
    <w:rsid w:val="00713728"/>
    <w:rsid w:val="00713B49"/>
    <w:rsid w:val="00713FE7"/>
    <w:rsid w:val="0071409C"/>
    <w:rsid w:val="00714165"/>
    <w:rsid w:val="007142CD"/>
    <w:rsid w:val="007143FE"/>
    <w:rsid w:val="007145CE"/>
    <w:rsid w:val="007146F8"/>
    <w:rsid w:val="007148DC"/>
    <w:rsid w:val="00714A72"/>
    <w:rsid w:val="00714C07"/>
    <w:rsid w:val="00714C6C"/>
    <w:rsid w:val="0071517A"/>
    <w:rsid w:val="007155D0"/>
    <w:rsid w:val="00715EDC"/>
    <w:rsid w:val="007160D8"/>
    <w:rsid w:val="00716460"/>
    <w:rsid w:val="007164A4"/>
    <w:rsid w:val="007164AF"/>
    <w:rsid w:val="00716542"/>
    <w:rsid w:val="00716719"/>
    <w:rsid w:val="00716A77"/>
    <w:rsid w:val="00716AD7"/>
    <w:rsid w:val="00716E08"/>
    <w:rsid w:val="00716FE9"/>
    <w:rsid w:val="0071712B"/>
    <w:rsid w:val="0071723E"/>
    <w:rsid w:val="00717320"/>
    <w:rsid w:val="007173FE"/>
    <w:rsid w:val="00717443"/>
    <w:rsid w:val="007174D2"/>
    <w:rsid w:val="0071750F"/>
    <w:rsid w:val="00717556"/>
    <w:rsid w:val="00717638"/>
    <w:rsid w:val="007178F6"/>
    <w:rsid w:val="00717B4B"/>
    <w:rsid w:val="00717CC4"/>
    <w:rsid w:val="00717E46"/>
    <w:rsid w:val="00717EC8"/>
    <w:rsid w:val="00717F02"/>
    <w:rsid w:val="00720055"/>
    <w:rsid w:val="0072013D"/>
    <w:rsid w:val="00720454"/>
    <w:rsid w:val="00720848"/>
    <w:rsid w:val="00720BFE"/>
    <w:rsid w:val="007210DC"/>
    <w:rsid w:val="00721214"/>
    <w:rsid w:val="00721638"/>
    <w:rsid w:val="00721714"/>
    <w:rsid w:val="007224A7"/>
    <w:rsid w:val="00722574"/>
    <w:rsid w:val="00722A09"/>
    <w:rsid w:val="00722A25"/>
    <w:rsid w:val="00722E8D"/>
    <w:rsid w:val="00722EA4"/>
    <w:rsid w:val="0072326D"/>
    <w:rsid w:val="007234D2"/>
    <w:rsid w:val="00723600"/>
    <w:rsid w:val="00723B2D"/>
    <w:rsid w:val="00723C3D"/>
    <w:rsid w:val="00723C90"/>
    <w:rsid w:val="00724542"/>
    <w:rsid w:val="007246C8"/>
    <w:rsid w:val="00724814"/>
    <w:rsid w:val="0072485B"/>
    <w:rsid w:val="00724AA0"/>
    <w:rsid w:val="00724C97"/>
    <w:rsid w:val="00725347"/>
    <w:rsid w:val="00725720"/>
    <w:rsid w:val="007259F1"/>
    <w:rsid w:val="00725DF9"/>
    <w:rsid w:val="00725FB7"/>
    <w:rsid w:val="0072643E"/>
    <w:rsid w:val="0072668F"/>
    <w:rsid w:val="0072771B"/>
    <w:rsid w:val="00727743"/>
    <w:rsid w:val="0072799B"/>
    <w:rsid w:val="00727E35"/>
    <w:rsid w:val="007301D3"/>
    <w:rsid w:val="00730251"/>
    <w:rsid w:val="007303D7"/>
    <w:rsid w:val="007303F1"/>
    <w:rsid w:val="00730A87"/>
    <w:rsid w:val="007311BC"/>
    <w:rsid w:val="00731414"/>
    <w:rsid w:val="0073145E"/>
    <w:rsid w:val="00731623"/>
    <w:rsid w:val="007316E7"/>
    <w:rsid w:val="00731967"/>
    <w:rsid w:val="00731C01"/>
    <w:rsid w:val="00731E8F"/>
    <w:rsid w:val="00731F85"/>
    <w:rsid w:val="00731F9B"/>
    <w:rsid w:val="00731FF9"/>
    <w:rsid w:val="007320E2"/>
    <w:rsid w:val="00732160"/>
    <w:rsid w:val="007321EE"/>
    <w:rsid w:val="00732B57"/>
    <w:rsid w:val="00732B92"/>
    <w:rsid w:val="00732BA5"/>
    <w:rsid w:val="00732C28"/>
    <w:rsid w:val="00732D45"/>
    <w:rsid w:val="00732EF1"/>
    <w:rsid w:val="00733057"/>
    <w:rsid w:val="00733402"/>
    <w:rsid w:val="007336E3"/>
    <w:rsid w:val="00733C96"/>
    <w:rsid w:val="00733D54"/>
    <w:rsid w:val="00733EE2"/>
    <w:rsid w:val="007342E3"/>
    <w:rsid w:val="00734793"/>
    <w:rsid w:val="0073498E"/>
    <w:rsid w:val="00734A75"/>
    <w:rsid w:val="00734DAE"/>
    <w:rsid w:val="00734E58"/>
    <w:rsid w:val="00734FE4"/>
    <w:rsid w:val="0073520B"/>
    <w:rsid w:val="007352F3"/>
    <w:rsid w:val="007353B5"/>
    <w:rsid w:val="0073557C"/>
    <w:rsid w:val="007355F7"/>
    <w:rsid w:val="007356A8"/>
    <w:rsid w:val="007356C0"/>
    <w:rsid w:val="007357E1"/>
    <w:rsid w:val="00735841"/>
    <w:rsid w:val="00735AD2"/>
    <w:rsid w:val="00735B15"/>
    <w:rsid w:val="00735C0D"/>
    <w:rsid w:val="00735F44"/>
    <w:rsid w:val="0073603C"/>
    <w:rsid w:val="00736421"/>
    <w:rsid w:val="0073647A"/>
    <w:rsid w:val="0073660B"/>
    <w:rsid w:val="0073682B"/>
    <w:rsid w:val="00736961"/>
    <w:rsid w:val="00736C3F"/>
    <w:rsid w:val="00736CC6"/>
    <w:rsid w:val="007372B8"/>
    <w:rsid w:val="00737A7F"/>
    <w:rsid w:val="00737B6B"/>
    <w:rsid w:val="00737D23"/>
    <w:rsid w:val="00737DAF"/>
    <w:rsid w:val="00740201"/>
    <w:rsid w:val="007402E0"/>
    <w:rsid w:val="007405C1"/>
    <w:rsid w:val="0074075F"/>
    <w:rsid w:val="0074094D"/>
    <w:rsid w:val="007409B6"/>
    <w:rsid w:val="00740C62"/>
    <w:rsid w:val="00740E74"/>
    <w:rsid w:val="00740FA7"/>
    <w:rsid w:val="007412C8"/>
    <w:rsid w:val="007418CA"/>
    <w:rsid w:val="00741B37"/>
    <w:rsid w:val="007420B0"/>
    <w:rsid w:val="007424A2"/>
    <w:rsid w:val="007425EF"/>
    <w:rsid w:val="00742BE5"/>
    <w:rsid w:val="00742D9F"/>
    <w:rsid w:val="00742F80"/>
    <w:rsid w:val="007436EC"/>
    <w:rsid w:val="00743995"/>
    <w:rsid w:val="00743A0C"/>
    <w:rsid w:val="00743A5C"/>
    <w:rsid w:val="00743B64"/>
    <w:rsid w:val="0074421F"/>
    <w:rsid w:val="007442E9"/>
    <w:rsid w:val="00744484"/>
    <w:rsid w:val="0074463A"/>
    <w:rsid w:val="0074482B"/>
    <w:rsid w:val="00744A10"/>
    <w:rsid w:val="00744A62"/>
    <w:rsid w:val="00744AC4"/>
    <w:rsid w:val="00744B5A"/>
    <w:rsid w:val="00744B96"/>
    <w:rsid w:val="007451D7"/>
    <w:rsid w:val="00745300"/>
    <w:rsid w:val="007453A9"/>
    <w:rsid w:val="00745409"/>
    <w:rsid w:val="007455DB"/>
    <w:rsid w:val="00745F06"/>
    <w:rsid w:val="00745FA6"/>
    <w:rsid w:val="00746589"/>
    <w:rsid w:val="00746612"/>
    <w:rsid w:val="00746630"/>
    <w:rsid w:val="007466F5"/>
    <w:rsid w:val="0074674E"/>
    <w:rsid w:val="0074695B"/>
    <w:rsid w:val="00746FE7"/>
    <w:rsid w:val="00747059"/>
    <w:rsid w:val="0074719A"/>
    <w:rsid w:val="007478AB"/>
    <w:rsid w:val="0074799E"/>
    <w:rsid w:val="00747A19"/>
    <w:rsid w:val="00747A9E"/>
    <w:rsid w:val="00747B3B"/>
    <w:rsid w:val="007500B2"/>
    <w:rsid w:val="00750576"/>
    <w:rsid w:val="00750A6E"/>
    <w:rsid w:val="00750B1C"/>
    <w:rsid w:val="00750C5F"/>
    <w:rsid w:val="00750FA3"/>
    <w:rsid w:val="00751296"/>
    <w:rsid w:val="0075133C"/>
    <w:rsid w:val="007513B5"/>
    <w:rsid w:val="00751774"/>
    <w:rsid w:val="00751838"/>
    <w:rsid w:val="00751C5A"/>
    <w:rsid w:val="00751D3D"/>
    <w:rsid w:val="00751E5A"/>
    <w:rsid w:val="00752162"/>
    <w:rsid w:val="007524A4"/>
    <w:rsid w:val="007524F5"/>
    <w:rsid w:val="007528D6"/>
    <w:rsid w:val="00752AE6"/>
    <w:rsid w:val="00752B75"/>
    <w:rsid w:val="00752BAC"/>
    <w:rsid w:val="00752D5E"/>
    <w:rsid w:val="00753000"/>
    <w:rsid w:val="007532A9"/>
    <w:rsid w:val="00753433"/>
    <w:rsid w:val="007537CA"/>
    <w:rsid w:val="007537FA"/>
    <w:rsid w:val="00753D0E"/>
    <w:rsid w:val="00753E0C"/>
    <w:rsid w:val="007543A7"/>
    <w:rsid w:val="0075495A"/>
    <w:rsid w:val="00754F17"/>
    <w:rsid w:val="007552EE"/>
    <w:rsid w:val="007554EE"/>
    <w:rsid w:val="00755B59"/>
    <w:rsid w:val="00755D51"/>
    <w:rsid w:val="00755F69"/>
    <w:rsid w:val="00756023"/>
    <w:rsid w:val="007560CF"/>
    <w:rsid w:val="00756424"/>
    <w:rsid w:val="007566BD"/>
    <w:rsid w:val="007567A4"/>
    <w:rsid w:val="00756B70"/>
    <w:rsid w:val="00756E72"/>
    <w:rsid w:val="00756EBF"/>
    <w:rsid w:val="00757804"/>
    <w:rsid w:val="007578CA"/>
    <w:rsid w:val="007579A1"/>
    <w:rsid w:val="00760054"/>
    <w:rsid w:val="007600D0"/>
    <w:rsid w:val="007603A2"/>
    <w:rsid w:val="0076041F"/>
    <w:rsid w:val="00760745"/>
    <w:rsid w:val="007607D0"/>
    <w:rsid w:val="007607DB"/>
    <w:rsid w:val="00760824"/>
    <w:rsid w:val="0076091C"/>
    <w:rsid w:val="00760C87"/>
    <w:rsid w:val="00760E17"/>
    <w:rsid w:val="0076144A"/>
    <w:rsid w:val="0076146B"/>
    <w:rsid w:val="00761517"/>
    <w:rsid w:val="007616DF"/>
    <w:rsid w:val="007619EB"/>
    <w:rsid w:val="00761B33"/>
    <w:rsid w:val="00761CCA"/>
    <w:rsid w:val="00761FCF"/>
    <w:rsid w:val="00762104"/>
    <w:rsid w:val="007623EA"/>
    <w:rsid w:val="007625A8"/>
    <w:rsid w:val="007625B6"/>
    <w:rsid w:val="00762B7C"/>
    <w:rsid w:val="00762B85"/>
    <w:rsid w:val="00763388"/>
    <w:rsid w:val="007636D3"/>
    <w:rsid w:val="007637A1"/>
    <w:rsid w:val="007637C6"/>
    <w:rsid w:val="007638B2"/>
    <w:rsid w:val="007639A2"/>
    <w:rsid w:val="007639C0"/>
    <w:rsid w:val="00763BC0"/>
    <w:rsid w:val="00763D8D"/>
    <w:rsid w:val="00763FCD"/>
    <w:rsid w:val="00764086"/>
    <w:rsid w:val="00764309"/>
    <w:rsid w:val="00764495"/>
    <w:rsid w:val="0076466B"/>
    <w:rsid w:val="007646E8"/>
    <w:rsid w:val="00764C3C"/>
    <w:rsid w:val="00765055"/>
    <w:rsid w:val="00765142"/>
    <w:rsid w:val="007655AB"/>
    <w:rsid w:val="0076578D"/>
    <w:rsid w:val="0076581B"/>
    <w:rsid w:val="00765B33"/>
    <w:rsid w:val="00765EBF"/>
    <w:rsid w:val="007660BA"/>
    <w:rsid w:val="00766C89"/>
    <w:rsid w:val="00767174"/>
    <w:rsid w:val="0076740E"/>
    <w:rsid w:val="007678F9"/>
    <w:rsid w:val="00767A48"/>
    <w:rsid w:val="00767AE2"/>
    <w:rsid w:val="00767B67"/>
    <w:rsid w:val="007700CC"/>
    <w:rsid w:val="007703C0"/>
    <w:rsid w:val="00770564"/>
    <w:rsid w:val="007706E7"/>
    <w:rsid w:val="007707D4"/>
    <w:rsid w:val="00770C3F"/>
    <w:rsid w:val="00770FFB"/>
    <w:rsid w:val="00771457"/>
    <w:rsid w:val="0077164E"/>
    <w:rsid w:val="0077198B"/>
    <w:rsid w:val="00771A44"/>
    <w:rsid w:val="00771B11"/>
    <w:rsid w:val="00771D54"/>
    <w:rsid w:val="00771DBF"/>
    <w:rsid w:val="00772090"/>
    <w:rsid w:val="00772190"/>
    <w:rsid w:val="007722A7"/>
    <w:rsid w:val="00772386"/>
    <w:rsid w:val="0077242F"/>
    <w:rsid w:val="007724DD"/>
    <w:rsid w:val="0077261F"/>
    <w:rsid w:val="0077272C"/>
    <w:rsid w:val="00772A9E"/>
    <w:rsid w:val="00772AFA"/>
    <w:rsid w:val="00772B50"/>
    <w:rsid w:val="00772B62"/>
    <w:rsid w:val="00772B9C"/>
    <w:rsid w:val="00772C02"/>
    <w:rsid w:val="00772EDE"/>
    <w:rsid w:val="00772F4E"/>
    <w:rsid w:val="00773456"/>
    <w:rsid w:val="00773508"/>
    <w:rsid w:val="00773594"/>
    <w:rsid w:val="007736E2"/>
    <w:rsid w:val="00773C4D"/>
    <w:rsid w:val="00773CEA"/>
    <w:rsid w:val="00773E96"/>
    <w:rsid w:val="007742CB"/>
    <w:rsid w:val="00774321"/>
    <w:rsid w:val="00774460"/>
    <w:rsid w:val="0077461C"/>
    <w:rsid w:val="00774A4F"/>
    <w:rsid w:val="00774A62"/>
    <w:rsid w:val="007753CC"/>
    <w:rsid w:val="0077591D"/>
    <w:rsid w:val="007759EB"/>
    <w:rsid w:val="00775A12"/>
    <w:rsid w:val="00775DAE"/>
    <w:rsid w:val="00776083"/>
    <w:rsid w:val="00776775"/>
    <w:rsid w:val="00776C0C"/>
    <w:rsid w:val="0077775B"/>
    <w:rsid w:val="00777BFC"/>
    <w:rsid w:val="00777DEB"/>
    <w:rsid w:val="00777EF2"/>
    <w:rsid w:val="00780423"/>
    <w:rsid w:val="00780485"/>
    <w:rsid w:val="0078049E"/>
    <w:rsid w:val="0078062D"/>
    <w:rsid w:val="00780EE0"/>
    <w:rsid w:val="00781773"/>
    <w:rsid w:val="00781A42"/>
    <w:rsid w:val="00781B97"/>
    <w:rsid w:val="00782447"/>
    <w:rsid w:val="007825D4"/>
    <w:rsid w:val="007828CE"/>
    <w:rsid w:val="00782A03"/>
    <w:rsid w:val="007830B8"/>
    <w:rsid w:val="0078341C"/>
    <w:rsid w:val="00783479"/>
    <w:rsid w:val="007835A5"/>
    <w:rsid w:val="007838E6"/>
    <w:rsid w:val="00783A96"/>
    <w:rsid w:val="00783DAA"/>
    <w:rsid w:val="00783E8D"/>
    <w:rsid w:val="0078446E"/>
    <w:rsid w:val="00784F53"/>
    <w:rsid w:val="00785099"/>
    <w:rsid w:val="00785273"/>
    <w:rsid w:val="007855CA"/>
    <w:rsid w:val="00785AA1"/>
    <w:rsid w:val="00785FB3"/>
    <w:rsid w:val="00786096"/>
    <w:rsid w:val="007860D6"/>
    <w:rsid w:val="007861DF"/>
    <w:rsid w:val="007862A1"/>
    <w:rsid w:val="007862CB"/>
    <w:rsid w:val="00786327"/>
    <w:rsid w:val="00786356"/>
    <w:rsid w:val="00786454"/>
    <w:rsid w:val="007864EE"/>
    <w:rsid w:val="0078660D"/>
    <w:rsid w:val="007866D4"/>
    <w:rsid w:val="007868AE"/>
    <w:rsid w:val="00786E50"/>
    <w:rsid w:val="00786F22"/>
    <w:rsid w:val="00787264"/>
    <w:rsid w:val="00787353"/>
    <w:rsid w:val="0078743D"/>
    <w:rsid w:val="00787442"/>
    <w:rsid w:val="0078751A"/>
    <w:rsid w:val="00787621"/>
    <w:rsid w:val="007878EF"/>
    <w:rsid w:val="007879D7"/>
    <w:rsid w:val="00787C8B"/>
    <w:rsid w:val="00787DA9"/>
    <w:rsid w:val="00787E32"/>
    <w:rsid w:val="0079005E"/>
    <w:rsid w:val="00790172"/>
    <w:rsid w:val="007903A4"/>
    <w:rsid w:val="007907A6"/>
    <w:rsid w:val="00790893"/>
    <w:rsid w:val="00790986"/>
    <w:rsid w:val="00790D04"/>
    <w:rsid w:val="00790F56"/>
    <w:rsid w:val="0079110B"/>
    <w:rsid w:val="007911C1"/>
    <w:rsid w:val="007911E4"/>
    <w:rsid w:val="00791A78"/>
    <w:rsid w:val="00791A9B"/>
    <w:rsid w:val="00791DD8"/>
    <w:rsid w:val="00791E49"/>
    <w:rsid w:val="00792275"/>
    <w:rsid w:val="00792412"/>
    <w:rsid w:val="00792417"/>
    <w:rsid w:val="00792638"/>
    <w:rsid w:val="00792755"/>
    <w:rsid w:val="00792965"/>
    <w:rsid w:val="00792DA5"/>
    <w:rsid w:val="00792E1A"/>
    <w:rsid w:val="0079327F"/>
    <w:rsid w:val="007935DD"/>
    <w:rsid w:val="00793CCC"/>
    <w:rsid w:val="00794788"/>
    <w:rsid w:val="00794873"/>
    <w:rsid w:val="00794BFD"/>
    <w:rsid w:val="00794CDE"/>
    <w:rsid w:val="00794F44"/>
    <w:rsid w:val="00794F6E"/>
    <w:rsid w:val="00795048"/>
    <w:rsid w:val="00795426"/>
    <w:rsid w:val="00795913"/>
    <w:rsid w:val="00795955"/>
    <w:rsid w:val="00796557"/>
    <w:rsid w:val="00796AD3"/>
    <w:rsid w:val="00796B6E"/>
    <w:rsid w:val="00796D7B"/>
    <w:rsid w:val="00797216"/>
    <w:rsid w:val="00797351"/>
    <w:rsid w:val="00797642"/>
    <w:rsid w:val="007976BC"/>
    <w:rsid w:val="007977A6"/>
    <w:rsid w:val="007978F5"/>
    <w:rsid w:val="007978F9"/>
    <w:rsid w:val="00797E4D"/>
    <w:rsid w:val="007A00AC"/>
    <w:rsid w:val="007A041A"/>
    <w:rsid w:val="007A050D"/>
    <w:rsid w:val="007A0521"/>
    <w:rsid w:val="007A0CEF"/>
    <w:rsid w:val="007A1279"/>
    <w:rsid w:val="007A18F7"/>
    <w:rsid w:val="007A1AFA"/>
    <w:rsid w:val="007A1B87"/>
    <w:rsid w:val="007A1D22"/>
    <w:rsid w:val="007A1DD6"/>
    <w:rsid w:val="007A1F66"/>
    <w:rsid w:val="007A219A"/>
    <w:rsid w:val="007A2996"/>
    <w:rsid w:val="007A2DB5"/>
    <w:rsid w:val="007A2F3E"/>
    <w:rsid w:val="007A2F42"/>
    <w:rsid w:val="007A3060"/>
    <w:rsid w:val="007A3160"/>
    <w:rsid w:val="007A352A"/>
    <w:rsid w:val="007A3F47"/>
    <w:rsid w:val="007A400A"/>
    <w:rsid w:val="007A4013"/>
    <w:rsid w:val="007A42F4"/>
    <w:rsid w:val="007A4990"/>
    <w:rsid w:val="007A509E"/>
    <w:rsid w:val="007A51D3"/>
    <w:rsid w:val="007A52E6"/>
    <w:rsid w:val="007A533B"/>
    <w:rsid w:val="007A594D"/>
    <w:rsid w:val="007A5C83"/>
    <w:rsid w:val="007A630D"/>
    <w:rsid w:val="007A657C"/>
    <w:rsid w:val="007A66C8"/>
    <w:rsid w:val="007A678A"/>
    <w:rsid w:val="007A6943"/>
    <w:rsid w:val="007A69A2"/>
    <w:rsid w:val="007A6CBE"/>
    <w:rsid w:val="007A70C3"/>
    <w:rsid w:val="007A70E8"/>
    <w:rsid w:val="007A711A"/>
    <w:rsid w:val="007A71AD"/>
    <w:rsid w:val="007A7470"/>
    <w:rsid w:val="007A75F0"/>
    <w:rsid w:val="007A7720"/>
    <w:rsid w:val="007A7723"/>
    <w:rsid w:val="007A77D9"/>
    <w:rsid w:val="007B01CB"/>
    <w:rsid w:val="007B01DE"/>
    <w:rsid w:val="007B089F"/>
    <w:rsid w:val="007B0B8A"/>
    <w:rsid w:val="007B0ECE"/>
    <w:rsid w:val="007B11DB"/>
    <w:rsid w:val="007B11EA"/>
    <w:rsid w:val="007B1389"/>
    <w:rsid w:val="007B174E"/>
    <w:rsid w:val="007B1850"/>
    <w:rsid w:val="007B1873"/>
    <w:rsid w:val="007B18DD"/>
    <w:rsid w:val="007B1CE3"/>
    <w:rsid w:val="007B213D"/>
    <w:rsid w:val="007B2351"/>
    <w:rsid w:val="007B2466"/>
    <w:rsid w:val="007B27BE"/>
    <w:rsid w:val="007B2C45"/>
    <w:rsid w:val="007B2CE2"/>
    <w:rsid w:val="007B2D20"/>
    <w:rsid w:val="007B2DCC"/>
    <w:rsid w:val="007B2F0C"/>
    <w:rsid w:val="007B3174"/>
    <w:rsid w:val="007B3AC2"/>
    <w:rsid w:val="007B3B7D"/>
    <w:rsid w:val="007B3D04"/>
    <w:rsid w:val="007B3DB0"/>
    <w:rsid w:val="007B3F3E"/>
    <w:rsid w:val="007B4265"/>
    <w:rsid w:val="007B4307"/>
    <w:rsid w:val="007B433D"/>
    <w:rsid w:val="007B4360"/>
    <w:rsid w:val="007B4861"/>
    <w:rsid w:val="007B4B69"/>
    <w:rsid w:val="007B4EC5"/>
    <w:rsid w:val="007B52B1"/>
    <w:rsid w:val="007B55C2"/>
    <w:rsid w:val="007B596B"/>
    <w:rsid w:val="007B5AA4"/>
    <w:rsid w:val="007B5C36"/>
    <w:rsid w:val="007B5E4D"/>
    <w:rsid w:val="007B63B2"/>
    <w:rsid w:val="007B63DF"/>
    <w:rsid w:val="007B65DC"/>
    <w:rsid w:val="007B6629"/>
    <w:rsid w:val="007B67B8"/>
    <w:rsid w:val="007B6831"/>
    <w:rsid w:val="007B6A0F"/>
    <w:rsid w:val="007B6A2A"/>
    <w:rsid w:val="007B6E99"/>
    <w:rsid w:val="007B6F5D"/>
    <w:rsid w:val="007B709E"/>
    <w:rsid w:val="007B73AA"/>
    <w:rsid w:val="007B75E5"/>
    <w:rsid w:val="007B7776"/>
    <w:rsid w:val="007B78A1"/>
    <w:rsid w:val="007B7B04"/>
    <w:rsid w:val="007B7B50"/>
    <w:rsid w:val="007B7B8A"/>
    <w:rsid w:val="007B7C21"/>
    <w:rsid w:val="007B7CB8"/>
    <w:rsid w:val="007B7CE7"/>
    <w:rsid w:val="007B7E04"/>
    <w:rsid w:val="007C0221"/>
    <w:rsid w:val="007C04B8"/>
    <w:rsid w:val="007C070F"/>
    <w:rsid w:val="007C09F6"/>
    <w:rsid w:val="007C0A0A"/>
    <w:rsid w:val="007C0C66"/>
    <w:rsid w:val="007C0DC1"/>
    <w:rsid w:val="007C0E8D"/>
    <w:rsid w:val="007C0EEB"/>
    <w:rsid w:val="007C15B2"/>
    <w:rsid w:val="007C196D"/>
    <w:rsid w:val="007C1A29"/>
    <w:rsid w:val="007C1BC7"/>
    <w:rsid w:val="007C1D60"/>
    <w:rsid w:val="007C1E79"/>
    <w:rsid w:val="007C1F27"/>
    <w:rsid w:val="007C1FD9"/>
    <w:rsid w:val="007C2125"/>
    <w:rsid w:val="007C22CC"/>
    <w:rsid w:val="007C2400"/>
    <w:rsid w:val="007C26BD"/>
    <w:rsid w:val="007C295F"/>
    <w:rsid w:val="007C2A1A"/>
    <w:rsid w:val="007C2A8A"/>
    <w:rsid w:val="007C2BD0"/>
    <w:rsid w:val="007C2EBB"/>
    <w:rsid w:val="007C2ECC"/>
    <w:rsid w:val="007C3178"/>
    <w:rsid w:val="007C3477"/>
    <w:rsid w:val="007C3DE5"/>
    <w:rsid w:val="007C4E38"/>
    <w:rsid w:val="007C4F09"/>
    <w:rsid w:val="007C521F"/>
    <w:rsid w:val="007C52C8"/>
    <w:rsid w:val="007C5AE6"/>
    <w:rsid w:val="007C5B8E"/>
    <w:rsid w:val="007C5BDF"/>
    <w:rsid w:val="007C5BE0"/>
    <w:rsid w:val="007C5EB1"/>
    <w:rsid w:val="007C6175"/>
    <w:rsid w:val="007C6447"/>
    <w:rsid w:val="007C6531"/>
    <w:rsid w:val="007C6697"/>
    <w:rsid w:val="007C6775"/>
    <w:rsid w:val="007C6C6A"/>
    <w:rsid w:val="007C7D01"/>
    <w:rsid w:val="007D0154"/>
    <w:rsid w:val="007D037D"/>
    <w:rsid w:val="007D06C0"/>
    <w:rsid w:val="007D09B9"/>
    <w:rsid w:val="007D0A6C"/>
    <w:rsid w:val="007D0C09"/>
    <w:rsid w:val="007D0C14"/>
    <w:rsid w:val="007D0F14"/>
    <w:rsid w:val="007D0F32"/>
    <w:rsid w:val="007D0F5E"/>
    <w:rsid w:val="007D1133"/>
    <w:rsid w:val="007D1393"/>
    <w:rsid w:val="007D13A6"/>
    <w:rsid w:val="007D1BBC"/>
    <w:rsid w:val="007D1D9E"/>
    <w:rsid w:val="007D1DA1"/>
    <w:rsid w:val="007D1DA2"/>
    <w:rsid w:val="007D217B"/>
    <w:rsid w:val="007D24F6"/>
    <w:rsid w:val="007D2777"/>
    <w:rsid w:val="007D29E8"/>
    <w:rsid w:val="007D2A4D"/>
    <w:rsid w:val="007D2BEE"/>
    <w:rsid w:val="007D2BF5"/>
    <w:rsid w:val="007D3947"/>
    <w:rsid w:val="007D3A52"/>
    <w:rsid w:val="007D3E05"/>
    <w:rsid w:val="007D4078"/>
    <w:rsid w:val="007D4230"/>
    <w:rsid w:val="007D426E"/>
    <w:rsid w:val="007D461A"/>
    <w:rsid w:val="007D47D3"/>
    <w:rsid w:val="007D4A95"/>
    <w:rsid w:val="007D4FB6"/>
    <w:rsid w:val="007D501B"/>
    <w:rsid w:val="007D53B1"/>
    <w:rsid w:val="007D55C5"/>
    <w:rsid w:val="007D55FF"/>
    <w:rsid w:val="007D587A"/>
    <w:rsid w:val="007D5956"/>
    <w:rsid w:val="007D5DFF"/>
    <w:rsid w:val="007D5E34"/>
    <w:rsid w:val="007D5F6A"/>
    <w:rsid w:val="007D5FC6"/>
    <w:rsid w:val="007D6180"/>
    <w:rsid w:val="007D61C8"/>
    <w:rsid w:val="007D63D0"/>
    <w:rsid w:val="007D663B"/>
    <w:rsid w:val="007D67CE"/>
    <w:rsid w:val="007D693D"/>
    <w:rsid w:val="007D69ED"/>
    <w:rsid w:val="007D6B3F"/>
    <w:rsid w:val="007D6B83"/>
    <w:rsid w:val="007D6DA9"/>
    <w:rsid w:val="007D77B1"/>
    <w:rsid w:val="007E011A"/>
    <w:rsid w:val="007E0198"/>
    <w:rsid w:val="007E0214"/>
    <w:rsid w:val="007E04B9"/>
    <w:rsid w:val="007E05F5"/>
    <w:rsid w:val="007E07D8"/>
    <w:rsid w:val="007E0AB7"/>
    <w:rsid w:val="007E0B7C"/>
    <w:rsid w:val="007E0CF3"/>
    <w:rsid w:val="007E114A"/>
    <w:rsid w:val="007E12D3"/>
    <w:rsid w:val="007E149E"/>
    <w:rsid w:val="007E1811"/>
    <w:rsid w:val="007E187B"/>
    <w:rsid w:val="007E21D4"/>
    <w:rsid w:val="007E21F6"/>
    <w:rsid w:val="007E226A"/>
    <w:rsid w:val="007E228B"/>
    <w:rsid w:val="007E22A1"/>
    <w:rsid w:val="007E2343"/>
    <w:rsid w:val="007E2637"/>
    <w:rsid w:val="007E2A53"/>
    <w:rsid w:val="007E2E1F"/>
    <w:rsid w:val="007E318A"/>
    <w:rsid w:val="007E31AA"/>
    <w:rsid w:val="007E371B"/>
    <w:rsid w:val="007E39D7"/>
    <w:rsid w:val="007E3F62"/>
    <w:rsid w:val="007E3FD7"/>
    <w:rsid w:val="007E40A2"/>
    <w:rsid w:val="007E41E1"/>
    <w:rsid w:val="007E4233"/>
    <w:rsid w:val="007E433B"/>
    <w:rsid w:val="007E4634"/>
    <w:rsid w:val="007E4800"/>
    <w:rsid w:val="007E4873"/>
    <w:rsid w:val="007E4A2B"/>
    <w:rsid w:val="007E4C3F"/>
    <w:rsid w:val="007E5504"/>
    <w:rsid w:val="007E5A63"/>
    <w:rsid w:val="007E5C4F"/>
    <w:rsid w:val="007E5D71"/>
    <w:rsid w:val="007E5DC3"/>
    <w:rsid w:val="007E5EA3"/>
    <w:rsid w:val="007E5EF2"/>
    <w:rsid w:val="007E5F36"/>
    <w:rsid w:val="007E6049"/>
    <w:rsid w:val="007E612E"/>
    <w:rsid w:val="007E6281"/>
    <w:rsid w:val="007E64FC"/>
    <w:rsid w:val="007E6704"/>
    <w:rsid w:val="007E693A"/>
    <w:rsid w:val="007E69B4"/>
    <w:rsid w:val="007E6A89"/>
    <w:rsid w:val="007E6C94"/>
    <w:rsid w:val="007E6F2B"/>
    <w:rsid w:val="007E7994"/>
    <w:rsid w:val="007E799C"/>
    <w:rsid w:val="007E7BBA"/>
    <w:rsid w:val="007E7BBD"/>
    <w:rsid w:val="007E7C68"/>
    <w:rsid w:val="007E7D7C"/>
    <w:rsid w:val="007F0416"/>
    <w:rsid w:val="007F04E4"/>
    <w:rsid w:val="007F0741"/>
    <w:rsid w:val="007F081A"/>
    <w:rsid w:val="007F0FC8"/>
    <w:rsid w:val="007F1018"/>
    <w:rsid w:val="007F14B9"/>
    <w:rsid w:val="007F1711"/>
    <w:rsid w:val="007F1724"/>
    <w:rsid w:val="007F1731"/>
    <w:rsid w:val="007F1937"/>
    <w:rsid w:val="007F19BD"/>
    <w:rsid w:val="007F1A7B"/>
    <w:rsid w:val="007F1BB6"/>
    <w:rsid w:val="007F204D"/>
    <w:rsid w:val="007F210C"/>
    <w:rsid w:val="007F216C"/>
    <w:rsid w:val="007F27DB"/>
    <w:rsid w:val="007F2942"/>
    <w:rsid w:val="007F314D"/>
    <w:rsid w:val="007F320B"/>
    <w:rsid w:val="007F3475"/>
    <w:rsid w:val="007F34BB"/>
    <w:rsid w:val="007F35AD"/>
    <w:rsid w:val="007F35DE"/>
    <w:rsid w:val="007F3960"/>
    <w:rsid w:val="007F3B2D"/>
    <w:rsid w:val="007F3EFD"/>
    <w:rsid w:val="007F3FDD"/>
    <w:rsid w:val="007F41EF"/>
    <w:rsid w:val="007F41F9"/>
    <w:rsid w:val="007F42C5"/>
    <w:rsid w:val="007F4399"/>
    <w:rsid w:val="007F43C0"/>
    <w:rsid w:val="007F4581"/>
    <w:rsid w:val="007F49DE"/>
    <w:rsid w:val="007F4A95"/>
    <w:rsid w:val="007F4B44"/>
    <w:rsid w:val="007F51C7"/>
    <w:rsid w:val="007F525C"/>
    <w:rsid w:val="007F55CE"/>
    <w:rsid w:val="007F58BC"/>
    <w:rsid w:val="007F58C8"/>
    <w:rsid w:val="007F6422"/>
    <w:rsid w:val="007F6644"/>
    <w:rsid w:val="007F68F0"/>
    <w:rsid w:val="007F696A"/>
    <w:rsid w:val="007F6A0E"/>
    <w:rsid w:val="007F6E9C"/>
    <w:rsid w:val="007F7E54"/>
    <w:rsid w:val="007F7E72"/>
    <w:rsid w:val="0080027F"/>
    <w:rsid w:val="008004EE"/>
    <w:rsid w:val="00800597"/>
    <w:rsid w:val="00800957"/>
    <w:rsid w:val="00800B80"/>
    <w:rsid w:val="0080187F"/>
    <w:rsid w:val="008019B3"/>
    <w:rsid w:val="00801D01"/>
    <w:rsid w:val="008021CD"/>
    <w:rsid w:val="0080259D"/>
    <w:rsid w:val="008025C6"/>
    <w:rsid w:val="00802CE0"/>
    <w:rsid w:val="00802D2F"/>
    <w:rsid w:val="00802F11"/>
    <w:rsid w:val="0080309B"/>
    <w:rsid w:val="008030F9"/>
    <w:rsid w:val="0080332E"/>
    <w:rsid w:val="0080349B"/>
    <w:rsid w:val="00803689"/>
    <w:rsid w:val="00803772"/>
    <w:rsid w:val="00803A74"/>
    <w:rsid w:val="00803BD3"/>
    <w:rsid w:val="00803F6F"/>
    <w:rsid w:val="008042A4"/>
    <w:rsid w:val="00804460"/>
    <w:rsid w:val="0080468B"/>
    <w:rsid w:val="00804725"/>
    <w:rsid w:val="00804E59"/>
    <w:rsid w:val="00804F8E"/>
    <w:rsid w:val="00805052"/>
    <w:rsid w:val="00806071"/>
    <w:rsid w:val="008061F4"/>
    <w:rsid w:val="0080652A"/>
    <w:rsid w:val="0080681C"/>
    <w:rsid w:val="0080687E"/>
    <w:rsid w:val="00806993"/>
    <w:rsid w:val="00806B78"/>
    <w:rsid w:val="00806DED"/>
    <w:rsid w:val="00806EFB"/>
    <w:rsid w:val="008070E9"/>
    <w:rsid w:val="00807730"/>
    <w:rsid w:val="00807935"/>
    <w:rsid w:val="00807F31"/>
    <w:rsid w:val="00807F6E"/>
    <w:rsid w:val="00807F81"/>
    <w:rsid w:val="00810206"/>
    <w:rsid w:val="00810297"/>
    <w:rsid w:val="008102DB"/>
    <w:rsid w:val="00810415"/>
    <w:rsid w:val="00810709"/>
    <w:rsid w:val="00810C6C"/>
    <w:rsid w:val="00811360"/>
    <w:rsid w:val="00811462"/>
    <w:rsid w:val="0081154C"/>
    <w:rsid w:val="00811A65"/>
    <w:rsid w:val="00811CCD"/>
    <w:rsid w:val="00811F75"/>
    <w:rsid w:val="0081208F"/>
    <w:rsid w:val="00812F41"/>
    <w:rsid w:val="0081340E"/>
    <w:rsid w:val="008136C5"/>
    <w:rsid w:val="008139B4"/>
    <w:rsid w:val="008139FD"/>
    <w:rsid w:val="00813A75"/>
    <w:rsid w:val="00813BD3"/>
    <w:rsid w:val="008140E7"/>
    <w:rsid w:val="0081410A"/>
    <w:rsid w:val="00814230"/>
    <w:rsid w:val="008146FD"/>
    <w:rsid w:val="00814AF6"/>
    <w:rsid w:val="00815166"/>
    <w:rsid w:val="008154BF"/>
    <w:rsid w:val="008154D3"/>
    <w:rsid w:val="008158C0"/>
    <w:rsid w:val="00815A80"/>
    <w:rsid w:val="00815B6C"/>
    <w:rsid w:val="00815FFD"/>
    <w:rsid w:val="0081606C"/>
    <w:rsid w:val="008165C0"/>
    <w:rsid w:val="0081669A"/>
    <w:rsid w:val="00816864"/>
    <w:rsid w:val="008169FC"/>
    <w:rsid w:val="00816BBB"/>
    <w:rsid w:val="008172BD"/>
    <w:rsid w:val="00817553"/>
    <w:rsid w:val="0081770C"/>
    <w:rsid w:val="00817C36"/>
    <w:rsid w:val="00820214"/>
    <w:rsid w:val="008203DD"/>
    <w:rsid w:val="00820572"/>
    <w:rsid w:val="0082085F"/>
    <w:rsid w:val="00820B29"/>
    <w:rsid w:val="00820C86"/>
    <w:rsid w:val="00821134"/>
    <w:rsid w:val="008218C1"/>
    <w:rsid w:val="008218E0"/>
    <w:rsid w:val="008218ED"/>
    <w:rsid w:val="008219C0"/>
    <w:rsid w:val="00821CF7"/>
    <w:rsid w:val="008225DB"/>
    <w:rsid w:val="008226BB"/>
    <w:rsid w:val="00822725"/>
    <w:rsid w:val="0082284F"/>
    <w:rsid w:val="008229B4"/>
    <w:rsid w:val="0082331E"/>
    <w:rsid w:val="008235D9"/>
    <w:rsid w:val="00823993"/>
    <w:rsid w:val="008239C3"/>
    <w:rsid w:val="00823ADC"/>
    <w:rsid w:val="00823C6E"/>
    <w:rsid w:val="00823EE5"/>
    <w:rsid w:val="00823F6E"/>
    <w:rsid w:val="00824638"/>
    <w:rsid w:val="008249CC"/>
    <w:rsid w:val="00824DC9"/>
    <w:rsid w:val="00824F3C"/>
    <w:rsid w:val="00825192"/>
    <w:rsid w:val="008255B7"/>
    <w:rsid w:val="008256B3"/>
    <w:rsid w:val="008256EC"/>
    <w:rsid w:val="00825DB8"/>
    <w:rsid w:val="0082609C"/>
    <w:rsid w:val="0082632A"/>
    <w:rsid w:val="00826A73"/>
    <w:rsid w:val="00826C76"/>
    <w:rsid w:val="00827396"/>
    <w:rsid w:val="008273DE"/>
    <w:rsid w:val="0082750A"/>
    <w:rsid w:val="00827D91"/>
    <w:rsid w:val="00830030"/>
    <w:rsid w:val="00830126"/>
    <w:rsid w:val="008305E2"/>
    <w:rsid w:val="00830841"/>
    <w:rsid w:val="008308B1"/>
    <w:rsid w:val="00830AC6"/>
    <w:rsid w:val="00830D36"/>
    <w:rsid w:val="00830EC6"/>
    <w:rsid w:val="00830ED3"/>
    <w:rsid w:val="00830FCF"/>
    <w:rsid w:val="0083130E"/>
    <w:rsid w:val="008313DF"/>
    <w:rsid w:val="0083154F"/>
    <w:rsid w:val="008316FD"/>
    <w:rsid w:val="00831775"/>
    <w:rsid w:val="00831AD2"/>
    <w:rsid w:val="00831C9F"/>
    <w:rsid w:val="00831CAF"/>
    <w:rsid w:val="008320C2"/>
    <w:rsid w:val="008321B1"/>
    <w:rsid w:val="0083220D"/>
    <w:rsid w:val="0083241B"/>
    <w:rsid w:val="00832B81"/>
    <w:rsid w:val="00832CBA"/>
    <w:rsid w:val="008333C7"/>
    <w:rsid w:val="00833940"/>
    <w:rsid w:val="00833B20"/>
    <w:rsid w:val="00833B36"/>
    <w:rsid w:val="00833F2F"/>
    <w:rsid w:val="008340D6"/>
    <w:rsid w:val="00834186"/>
    <w:rsid w:val="0083440C"/>
    <w:rsid w:val="00834416"/>
    <w:rsid w:val="0083441B"/>
    <w:rsid w:val="0083455D"/>
    <w:rsid w:val="00834680"/>
    <w:rsid w:val="00834917"/>
    <w:rsid w:val="00834A02"/>
    <w:rsid w:val="00834C37"/>
    <w:rsid w:val="00835162"/>
    <w:rsid w:val="008351CB"/>
    <w:rsid w:val="00835240"/>
    <w:rsid w:val="0083528B"/>
    <w:rsid w:val="0083528F"/>
    <w:rsid w:val="00835EE6"/>
    <w:rsid w:val="0083601C"/>
    <w:rsid w:val="008363C9"/>
    <w:rsid w:val="008364BE"/>
    <w:rsid w:val="00836509"/>
    <w:rsid w:val="0083657F"/>
    <w:rsid w:val="00836765"/>
    <w:rsid w:val="0083687C"/>
    <w:rsid w:val="008370D1"/>
    <w:rsid w:val="00837109"/>
    <w:rsid w:val="008371A4"/>
    <w:rsid w:val="008372DA"/>
    <w:rsid w:val="008373B3"/>
    <w:rsid w:val="008373F8"/>
    <w:rsid w:val="00837A05"/>
    <w:rsid w:val="00837D7F"/>
    <w:rsid w:val="00837DDA"/>
    <w:rsid w:val="00837EF5"/>
    <w:rsid w:val="00837FDC"/>
    <w:rsid w:val="00840152"/>
    <w:rsid w:val="00840507"/>
    <w:rsid w:val="0084051D"/>
    <w:rsid w:val="00840811"/>
    <w:rsid w:val="008409C5"/>
    <w:rsid w:val="008411DC"/>
    <w:rsid w:val="008414C0"/>
    <w:rsid w:val="008415BF"/>
    <w:rsid w:val="00842065"/>
    <w:rsid w:val="0084217E"/>
    <w:rsid w:val="008423D6"/>
    <w:rsid w:val="00842469"/>
    <w:rsid w:val="0084289E"/>
    <w:rsid w:val="00842AF1"/>
    <w:rsid w:val="00842B22"/>
    <w:rsid w:val="00842B9A"/>
    <w:rsid w:val="00842CA0"/>
    <w:rsid w:val="00842E43"/>
    <w:rsid w:val="00842ECB"/>
    <w:rsid w:val="00842F3A"/>
    <w:rsid w:val="00842FD3"/>
    <w:rsid w:val="0084334B"/>
    <w:rsid w:val="00843392"/>
    <w:rsid w:val="0084361A"/>
    <w:rsid w:val="008436F6"/>
    <w:rsid w:val="00843741"/>
    <w:rsid w:val="00843C8F"/>
    <w:rsid w:val="008443AC"/>
    <w:rsid w:val="008444A9"/>
    <w:rsid w:val="00844F29"/>
    <w:rsid w:val="00845330"/>
    <w:rsid w:val="0084538C"/>
    <w:rsid w:val="0084567B"/>
    <w:rsid w:val="0084592E"/>
    <w:rsid w:val="00845B81"/>
    <w:rsid w:val="00845E95"/>
    <w:rsid w:val="00846230"/>
    <w:rsid w:val="008462A5"/>
    <w:rsid w:val="008464D0"/>
    <w:rsid w:val="008465E9"/>
    <w:rsid w:val="00846F7D"/>
    <w:rsid w:val="0084716B"/>
    <w:rsid w:val="008474EA"/>
    <w:rsid w:val="00847692"/>
    <w:rsid w:val="008478C6"/>
    <w:rsid w:val="00847A64"/>
    <w:rsid w:val="00847F47"/>
    <w:rsid w:val="008502F5"/>
    <w:rsid w:val="0085090E"/>
    <w:rsid w:val="00850C75"/>
    <w:rsid w:val="00850DB0"/>
    <w:rsid w:val="00850E07"/>
    <w:rsid w:val="00850FFA"/>
    <w:rsid w:val="00851007"/>
    <w:rsid w:val="0085101A"/>
    <w:rsid w:val="0085133F"/>
    <w:rsid w:val="00851803"/>
    <w:rsid w:val="008519F8"/>
    <w:rsid w:val="00851E0C"/>
    <w:rsid w:val="00851FA4"/>
    <w:rsid w:val="00852390"/>
    <w:rsid w:val="0085268D"/>
    <w:rsid w:val="00852907"/>
    <w:rsid w:val="008529A3"/>
    <w:rsid w:val="00852E34"/>
    <w:rsid w:val="00852EEE"/>
    <w:rsid w:val="00853987"/>
    <w:rsid w:val="00853BC3"/>
    <w:rsid w:val="00853BD8"/>
    <w:rsid w:val="00853F0A"/>
    <w:rsid w:val="0085429E"/>
    <w:rsid w:val="0085436F"/>
    <w:rsid w:val="00854E64"/>
    <w:rsid w:val="008552F4"/>
    <w:rsid w:val="0085541C"/>
    <w:rsid w:val="00855991"/>
    <w:rsid w:val="00855A2E"/>
    <w:rsid w:val="00855D85"/>
    <w:rsid w:val="00855FF3"/>
    <w:rsid w:val="008560F5"/>
    <w:rsid w:val="00856677"/>
    <w:rsid w:val="008568AE"/>
    <w:rsid w:val="00856994"/>
    <w:rsid w:val="00856D43"/>
    <w:rsid w:val="00856F36"/>
    <w:rsid w:val="0085772E"/>
    <w:rsid w:val="008577AE"/>
    <w:rsid w:val="00857BCC"/>
    <w:rsid w:val="00857F55"/>
    <w:rsid w:val="0086016D"/>
    <w:rsid w:val="00860431"/>
    <w:rsid w:val="00860DA3"/>
    <w:rsid w:val="00860E4D"/>
    <w:rsid w:val="0086109D"/>
    <w:rsid w:val="00861113"/>
    <w:rsid w:val="00861232"/>
    <w:rsid w:val="0086143A"/>
    <w:rsid w:val="008616BB"/>
    <w:rsid w:val="008616DD"/>
    <w:rsid w:val="00861900"/>
    <w:rsid w:val="00861952"/>
    <w:rsid w:val="00861B38"/>
    <w:rsid w:val="00861DE8"/>
    <w:rsid w:val="00861E97"/>
    <w:rsid w:val="008627F9"/>
    <w:rsid w:val="0086292C"/>
    <w:rsid w:val="00862AA1"/>
    <w:rsid w:val="00862FCC"/>
    <w:rsid w:val="008630D8"/>
    <w:rsid w:val="0086316D"/>
    <w:rsid w:val="008631D4"/>
    <w:rsid w:val="00863353"/>
    <w:rsid w:val="008636FD"/>
    <w:rsid w:val="00863750"/>
    <w:rsid w:val="00863776"/>
    <w:rsid w:val="008637FA"/>
    <w:rsid w:val="00863AB5"/>
    <w:rsid w:val="00863B32"/>
    <w:rsid w:val="00864186"/>
    <w:rsid w:val="008641BB"/>
    <w:rsid w:val="008641F9"/>
    <w:rsid w:val="00864292"/>
    <w:rsid w:val="0086475B"/>
    <w:rsid w:val="00864CBC"/>
    <w:rsid w:val="00864CC0"/>
    <w:rsid w:val="00864E15"/>
    <w:rsid w:val="008651AC"/>
    <w:rsid w:val="008651AF"/>
    <w:rsid w:val="008652B4"/>
    <w:rsid w:val="00865346"/>
    <w:rsid w:val="00865447"/>
    <w:rsid w:val="0086564D"/>
    <w:rsid w:val="008656E2"/>
    <w:rsid w:val="008657E7"/>
    <w:rsid w:val="008659EC"/>
    <w:rsid w:val="00866049"/>
    <w:rsid w:val="00866372"/>
    <w:rsid w:val="008664B5"/>
    <w:rsid w:val="00866697"/>
    <w:rsid w:val="0086686D"/>
    <w:rsid w:val="00866A56"/>
    <w:rsid w:val="00866C2B"/>
    <w:rsid w:val="00866CA4"/>
    <w:rsid w:val="00866FA1"/>
    <w:rsid w:val="00867655"/>
    <w:rsid w:val="0086775B"/>
    <w:rsid w:val="00867A27"/>
    <w:rsid w:val="00867C28"/>
    <w:rsid w:val="00867EC3"/>
    <w:rsid w:val="00870125"/>
    <w:rsid w:val="0087018C"/>
    <w:rsid w:val="00870201"/>
    <w:rsid w:val="00870581"/>
    <w:rsid w:val="00870598"/>
    <w:rsid w:val="0087061B"/>
    <w:rsid w:val="0087071E"/>
    <w:rsid w:val="008707E8"/>
    <w:rsid w:val="008708BA"/>
    <w:rsid w:val="00870A86"/>
    <w:rsid w:val="008713D5"/>
    <w:rsid w:val="00871483"/>
    <w:rsid w:val="008716B1"/>
    <w:rsid w:val="00871D5D"/>
    <w:rsid w:val="00871F4C"/>
    <w:rsid w:val="0087219D"/>
    <w:rsid w:val="00872620"/>
    <w:rsid w:val="008729DF"/>
    <w:rsid w:val="00872DA0"/>
    <w:rsid w:val="00872E9A"/>
    <w:rsid w:val="00872EA1"/>
    <w:rsid w:val="00873489"/>
    <w:rsid w:val="00873B7C"/>
    <w:rsid w:val="00873E9A"/>
    <w:rsid w:val="008740D1"/>
    <w:rsid w:val="00874284"/>
    <w:rsid w:val="00874AD5"/>
    <w:rsid w:val="00874D02"/>
    <w:rsid w:val="00874D64"/>
    <w:rsid w:val="00874EC8"/>
    <w:rsid w:val="00874F49"/>
    <w:rsid w:val="00875108"/>
    <w:rsid w:val="00875424"/>
    <w:rsid w:val="008756A3"/>
    <w:rsid w:val="008756C3"/>
    <w:rsid w:val="00875A1F"/>
    <w:rsid w:val="00875B91"/>
    <w:rsid w:val="00876032"/>
    <w:rsid w:val="00876400"/>
    <w:rsid w:val="0087667A"/>
    <w:rsid w:val="008767E5"/>
    <w:rsid w:val="00876ADD"/>
    <w:rsid w:val="00877196"/>
    <w:rsid w:val="00877754"/>
    <w:rsid w:val="008778E9"/>
    <w:rsid w:val="008778F4"/>
    <w:rsid w:val="00877A1E"/>
    <w:rsid w:val="00880061"/>
    <w:rsid w:val="008801A5"/>
    <w:rsid w:val="00880BA9"/>
    <w:rsid w:val="00880E65"/>
    <w:rsid w:val="00880EDE"/>
    <w:rsid w:val="00881162"/>
    <w:rsid w:val="00881337"/>
    <w:rsid w:val="00881478"/>
    <w:rsid w:val="0088158E"/>
    <w:rsid w:val="008815F0"/>
    <w:rsid w:val="00881B3B"/>
    <w:rsid w:val="00881FB0"/>
    <w:rsid w:val="00882062"/>
    <w:rsid w:val="00882194"/>
    <w:rsid w:val="0088233D"/>
    <w:rsid w:val="00882359"/>
    <w:rsid w:val="00882578"/>
    <w:rsid w:val="00882697"/>
    <w:rsid w:val="0088286D"/>
    <w:rsid w:val="00882C60"/>
    <w:rsid w:val="0088327B"/>
    <w:rsid w:val="008837C6"/>
    <w:rsid w:val="00883883"/>
    <w:rsid w:val="00883951"/>
    <w:rsid w:val="0088398E"/>
    <w:rsid w:val="00883CEF"/>
    <w:rsid w:val="00883F26"/>
    <w:rsid w:val="008846EF"/>
    <w:rsid w:val="00884772"/>
    <w:rsid w:val="00884C24"/>
    <w:rsid w:val="008852F7"/>
    <w:rsid w:val="00885317"/>
    <w:rsid w:val="0088556A"/>
    <w:rsid w:val="00885910"/>
    <w:rsid w:val="00885DCD"/>
    <w:rsid w:val="008868D0"/>
    <w:rsid w:val="00886B7B"/>
    <w:rsid w:val="00886CB3"/>
    <w:rsid w:val="00886E54"/>
    <w:rsid w:val="0088714A"/>
    <w:rsid w:val="00887830"/>
    <w:rsid w:val="00887B6A"/>
    <w:rsid w:val="00887D13"/>
    <w:rsid w:val="00887D9C"/>
    <w:rsid w:val="00887F08"/>
    <w:rsid w:val="00887FDF"/>
    <w:rsid w:val="008900F8"/>
    <w:rsid w:val="0089097D"/>
    <w:rsid w:val="008909DB"/>
    <w:rsid w:val="00890B44"/>
    <w:rsid w:val="00890BE2"/>
    <w:rsid w:val="00890CFE"/>
    <w:rsid w:val="00890D78"/>
    <w:rsid w:val="00890E52"/>
    <w:rsid w:val="00891013"/>
    <w:rsid w:val="00891336"/>
    <w:rsid w:val="00891488"/>
    <w:rsid w:val="0089161C"/>
    <w:rsid w:val="008917A6"/>
    <w:rsid w:val="00891C02"/>
    <w:rsid w:val="00891F59"/>
    <w:rsid w:val="00892092"/>
    <w:rsid w:val="00892381"/>
    <w:rsid w:val="00892514"/>
    <w:rsid w:val="0089257B"/>
    <w:rsid w:val="008925F0"/>
    <w:rsid w:val="00892794"/>
    <w:rsid w:val="00892833"/>
    <w:rsid w:val="008928C3"/>
    <w:rsid w:val="008929FB"/>
    <w:rsid w:val="00892B0F"/>
    <w:rsid w:val="00892CE0"/>
    <w:rsid w:val="00892CEC"/>
    <w:rsid w:val="0089343E"/>
    <w:rsid w:val="0089369F"/>
    <w:rsid w:val="00893A7E"/>
    <w:rsid w:val="00893D3C"/>
    <w:rsid w:val="00894053"/>
    <w:rsid w:val="00894209"/>
    <w:rsid w:val="00894246"/>
    <w:rsid w:val="00894423"/>
    <w:rsid w:val="008945EB"/>
    <w:rsid w:val="0089473D"/>
    <w:rsid w:val="00894809"/>
    <w:rsid w:val="00894F61"/>
    <w:rsid w:val="00895466"/>
    <w:rsid w:val="0089563C"/>
    <w:rsid w:val="0089570C"/>
    <w:rsid w:val="0089591E"/>
    <w:rsid w:val="00895937"/>
    <w:rsid w:val="00895F69"/>
    <w:rsid w:val="008960C8"/>
    <w:rsid w:val="0089626F"/>
    <w:rsid w:val="0089652C"/>
    <w:rsid w:val="0089669E"/>
    <w:rsid w:val="00896865"/>
    <w:rsid w:val="00896B45"/>
    <w:rsid w:val="00896C86"/>
    <w:rsid w:val="00896F2C"/>
    <w:rsid w:val="008973D5"/>
    <w:rsid w:val="00897649"/>
    <w:rsid w:val="008976BE"/>
    <w:rsid w:val="00897C3B"/>
    <w:rsid w:val="00897E0E"/>
    <w:rsid w:val="00897F18"/>
    <w:rsid w:val="00897F39"/>
    <w:rsid w:val="008A027B"/>
    <w:rsid w:val="008A04E7"/>
    <w:rsid w:val="008A050A"/>
    <w:rsid w:val="008A0630"/>
    <w:rsid w:val="008A09D3"/>
    <w:rsid w:val="008A0D39"/>
    <w:rsid w:val="008A0E45"/>
    <w:rsid w:val="008A1082"/>
    <w:rsid w:val="008A115E"/>
    <w:rsid w:val="008A116C"/>
    <w:rsid w:val="008A119F"/>
    <w:rsid w:val="008A128D"/>
    <w:rsid w:val="008A1B8B"/>
    <w:rsid w:val="008A1E5C"/>
    <w:rsid w:val="008A1FD3"/>
    <w:rsid w:val="008A217E"/>
    <w:rsid w:val="008A21D8"/>
    <w:rsid w:val="008A244F"/>
    <w:rsid w:val="008A2752"/>
    <w:rsid w:val="008A2C9A"/>
    <w:rsid w:val="008A2C9E"/>
    <w:rsid w:val="008A2CA4"/>
    <w:rsid w:val="008A2E77"/>
    <w:rsid w:val="008A2F14"/>
    <w:rsid w:val="008A2F1E"/>
    <w:rsid w:val="008A30AC"/>
    <w:rsid w:val="008A322D"/>
    <w:rsid w:val="008A341E"/>
    <w:rsid w:val="008A359D"/>
    <w:rsid w:val="008A3B2C"/>
    <w:rsid w:val="008A3F41"/>
    <w:rsid w:val="008A412E"/>
    <w:rsid w:val="008A454F"/>
    <w:rsid w:val="008A48A1"/>
    <w:rsid w:val="008A4AAD"/>
    <w:rsid w:val="008A4AC5"/>
    <w:rsid w:val="008A4E88"/>
    <w:rsid w:val="008A514D"/>
    <w:rsid w:val="008A52D6"/>
    <w:rsid w:val="008A560E"/>
    <w:rsid w:val="008A5633"/>
    <w:rsid w:val="008A5775"/>
    <w:rsid w:val="008A59E4"/>
    <w:rsid w:val="008A5B14"/>
    <w:rsid w:val="008A5C33"/>
    <w:rsid w:val="008A6304"/>
    <w:rsid w:val="008A6A35"/>
    <w:rsid w:val="008A7285"/>
    <w:rsid w:val="008A742D"/>
    <w:rsid w:val="008A7528"/>
    <w:rsid w:val="008A7594"/>
    <w:rsid w:val="008A75A1"/>
    <w:rsid w:val="008A784D"/>
    <w:rsid w:val="008A79E6"/>
    <w:rsid w:val="008A7D06"/>
    <w:rsid w:val="008B00DE"/>
    <w:rsid w:val="008B0188"/>
    <w:rsid w:val="008B023D"/>
    <w:rsid w:val="008B060F"/>
    <w:rsid w:val="008B0BEF"/>
    <w:rsid w:val="008B0FA9"/>
    <w:rsid w:val="008B15E5"/>
    <w:rsid w:val="008B1658"/>
    <w:rsid w:val="008B170E"/>
    <w:rsid w:val="008B1712"/>
    <w:rsid w:val="008B1952"/>
    <w:rsid w:val="008B1E2F"/>
    <w:rsid w:val="008B1FDA"/>
    <w:rsid w:val="008B2064"/>
    <w:rsid w:val="008B230E"/>
    <w:rsid w:val="008B233A"/>
    <w:rsid w:val="008B239B"/>
    <w:rsid w:val="008B252D"/>
    <w:rsid w:val="008B31A6"/>
    <w:rsid w:val="008B35C3"/>
    <w:rsid w:val="008B3AC4"/>
    <w:rsid w:val="008B3F13"/>
    <w:rsid w:val="008B4259"/>
    <w:rsid w:val="008B4932"/>
    <w:rsid w:val="008B4981"/>
    <w:rsid w:val="008B4B75"/>
    <w:rsid w:val="008B4D69"/>
    <w:rsid w:val="008B4D99"/>
    <w:rsid w:val="008B51B6"/>
    <w:rsid w:val="008B52BA"/>
    <w:rsid w:val="008B57D4"/>
    <w:rsid w:val="008B5D2A"/>
    <w:rsid w:val="008B5FFE"/>
    <w:rsid w:val="008B61F4"/>
    <w:rsid w:val="008B6287"/>
    <w:rsid w:val="008B6334"/>
    <w:rsid w:val="008B63FB"/>
    <w:rsid w:val="008B647C"/>
    <w:rsid w:val="008B674B"/>
    <w:rsid w:val="008B676B"/>
    <w:rsid w:val="008B69BE"/>
    <w:rsid w:val="008B6A12"/>
    <w:rsid w:val="008B6A28"/>
    <w:rsid w:val="008B6CF6"/>
    <w:rsid w:val="008B6E65"/>
    <w:rsid w:val="008B723A"/>
    <w:rsid w:val="008B7245"/>
    <w:rsid w:val="008B76D5"/>
    <w:rsid w:val="008B7A69"/>
    <w:rsid w:val="008B7BA2"/>
    <w:rsid w:val="008B7BB0"/>
    <w:rsid w:val="008B7C80"/>
    <w:rsid w:val="008B7DDA"/>
    <w:rsid w:val="008B7FD5"/>
    <w:rsid w:val="008C021D"/>
    <w:rsid w:val="008C0508"/>
    <w:rsid w:val="008C08F1"/>
    <w:rsid w:val="008C0ADD"/>
    <w:rsid w:val="008C0C69"/>
    <w:rsid w:val="008C0CD8"/>
    <w:rsid w:val="008C0EA2"/>
    <w:rsid w:val="008C12CE"/>
    <w:rsid w:val="008C18EE"/>
    <w:rsid w:val="008C1AF6"/>
    <w:rsid w:val="008C1D8B"/>
    <w:rsid w:val="008C223E"/>
    <w:rsid w:val="008C22A5"/>
    <w:rsid w:val="008C2423"/>
    <w:rsid w:val="008C250D"/>
    <w:rsid w:val="008C257A"/>
    <w:rsid w:val="008C28B3"/>
    <w:rsid w:val="008C34E9"/>
    <w:rsid w:val="008C3683"/>
    <w:rsid w:val="008C3694"/>
    <w:rsid w:val="008C3759"/>
    <w:rsid w:val="008C3A0D"/>
    <w:rsid w:val="008C3D75"/>
    <w:rsid w:val="008C3FC5"/>
    <w:rsid w:val="008C412D"/>
    <w:rsid w:val="008C4600"/>
    <w:rsid w:val="008C4875"/>
    <w:rsid w:val="008C4B3C"/>
    <w:rsid w:val="008C52B0"/>
    <w:rsid w:val="008C5560"/>
    <w:rsid w:val="008C56CE"/>
    <w:rsid w:val="008C5A90"/>
    <w:rsid w:val="008C5D6E"/>
    <w:rsid w:val="008C6169"/>
    <w:rsid w:val="008C6390"/>
    <w:rsid w:val="008C6647"/>
    <w:rsid w:val="008C69DE"/>
    <w:rsid w:val="008C6B70"/>
    <w:rsid w:val="008C7006"/>
    <w:rsid w:val="008C700B"/>
    <w:rsid w:val="008C7028"/>
    <w:rsid w:val="008C71A8"/>
    <w:rsid w:val="008C75E9"/>
    <w:rsid w:val="008C7743"/>
    <w:rsid w:val="008C77F0"/>
    <w:rsid w:val="008C789D"/>
    <w:rsid w:val="008C78AE"/>
    <w:rsid w:val="008C78B9"/>
    <w:rsid w:val="008C78FF"/>
    <w:rsid w:val="008C796D"/>
    <w:rsid w:val="008C798B"/>
    <w:rsid w:val="008C7BE9"/>
    <w:rsid w:val="008C7C6B"/>
    <w:rsid w:val="008C7CF9"/>
    <w:rsid w:val="008D05D2"/>
    <w:rsid w:val="008D06B5"/>
    <w:rsid w:val="008D0B2C"/>
    <w:rsid w:val="008D0CD8"/>
    <w:rsid w:val="008D0E95"/>
    <w:rsid w:val="008D1506"/>
    <w:rsid w:val="008D15D2"/>
    <w:rsid w:val="008D16AB"/>
    <w:rsid w:val="008D17F6"/>
    <w:rsid w:val="008D1CC2"/>
    <w:rsid w:val="008D1CCC"/>
    <w:rsid w:val="008D1DA0"/>
    <w:rsid w:val="008D1F2F"/>
    <w:rsid w:val="008D226D"/>
    <w:rsid w:val="008D2383"/>
    <w:rsid w:val="008D2763"/>
    <w:rsid w:val="008D2FD4"/>
    <w:rsid w:val="008D305F"/>
    <w:rsid w:val="008D309B"/>
    <w:rsid w:val="008D31C8"/>
    <w:rsid w:val="008D3254"/>
    <w:rsid w:val="008D36FE"/>
    <w:rsid w:val="008D37A5"/>
    <w:rsid w:val="008D3B1C"/>
    <w:rsid w:val="008D3B3D"/>
    <w:rsid w:val="008D3C9E"/>
    <w:rsid w:val="008D3EE8"/>
    <w:rsid w:val="008D3F32"/>
    <w:rsid w:val="008D45D4"/>
    <w:rsid w:val="008D4877"/>
    <w:rsid w:val="008D5598"/>
    <w:rsid w:val="008D55C7"/>
    <w:rsid w:val="008D59B6"/>
    <w:rsid w:val="008D5EE6"/>
    <w:rsid w:val="008D5F8E"/>
    <w:rsid w:val="008D6140"/>
    <w:rsid w:val="008D6756"/>
    <w:rsid w:val="008D6A25"/>
    <w:rsid w:val="008D6CCA"/>
    <w:rsid w:val="008D6EC2"/>
    <w:rsid w:val="008D7015"/>
    <w:rsid w:val="008D70FD"/>
    <w:rsid w:val="008D715B"/>
    <w:rsid w:val="008D76BE"/>
    <w:rsid w:val="008D78F9"/>
    <w:rsid w:val="008D7E2E"/>
    <w:rsid w:val="008E00E8"/>
    <w:rsid w:val="008E01CA"/>
    <w:rsid w:val="008E0370"/>
    <w:rsid w:val="008E0969"/>
    <w:rsid w:val="008E0A27"/>
    <w:rsid w:val="008E0AD6"/>
    <w:rsid w:val="008E0B30"/>
    <w:rsid w:val="008E0C2A"/>
    <w:rsid w:val="008E0CDE"/>
    <w:rsid w:val="008E0E57"/>
    <w:rsid w:val="008E10BC"/>
    <w:rsid w:val="008E170C"/>
    <w:rsid w:val="008E17F7"/>
    <w:rsid w:val="008E1C19"/>
    <w:rsid w:val="008E22B0"/>
    <w:rsid w:val="008E23BF"/>
    <w:rsid w:val="008E23E5"/>
    <w:rsid w:val="008E30D5"/>
    <w:rsid w:val="008E31DA"/>
    <w:rsid w:val="008E322F"/>
    <w:rsid w:val="008E33F0"/>
    <w:rsid w:val="008E3719"/>
    <w:rsid w:val="008E37AD"/>
    <w:rsid w:val="008E383E"/>
    <w:rsid w:val="008E39CB"/>
    <w:rsid w:val="008E3C93"/>
    <w:rsid w:val="008E3DD0"/>
    <w:rsid w:val="008E3FF7"/>
    <w:rsid w:val="008E401D"/>
    <w:rsid w:val="008E40A0"/>
    <w:rsid w:val="008E40ED"/>
    <w:rsid w:val="008E40FC"/>
    <w:rsid w:val="008E4AE3"/>
    <w:rsid w:val="008E4D9C"/>
    <w:rsid w:val="008E4E40"/>
    <w:rsid w:val="008E516F"/>
    <w:rsid w:val="008E51D1"/>
    <w:rsid w:val="008E5343"/>
    <w:rsid w:val="008E54A1"/>
    <w:rsid w:val="008E5628"/>
    <w:rsid w:val="008E5770"/>
    <w:rsid w:val="008E583B"/>
    <w:rsid w:val="008E63D8"/>
    <w:rsid w:val="008E64A2"/>
    <w:rsid w:val="008E65B4"/>
    <w:rsid w:val="008E6D61"/>
    <w:rsid w:val="008E6E30"/>
    <w:rsid w:val="008E6EAB"/>
    <w:rsid w:val="008E7621"/>
    <w:rsid w:val="008E7720"/>
    <w:rsid w:val="008E7C3C"/>
    <w:rsid w:val="008E7CDE"/>
    <w:rsid w:val="008E7DF0"/>
    <w:rsid w:val="008E7DFD"/>
    <w:rsid w:val="008F02AE"/>
    <w:rsid w:val="008F0772"/>
    <w:rsid w:val="008F0AC3"/>
    <w:rsid w:val="008F0B09"/>
    <w:rsid w:val="008F0CEE"/>
    <w:rsid w:val="008F0EF3"/>
    <w:rsid w:val="008F14A1"/>
    <w:rsid w:val="008F1532"/>
    <w:rsid w:val="008F1A7A"/>
    <w:rsid w:val="008F1C9A"/>
    <w:rsid w:val="008F1FFE"/>
    <w:rsid w:val="008F202F"/>
    <w:rsid w:val="008F21C1"/>
    <w:rsid w:val="008F289A"/>
    <w:rsid w:val="008F2A3F"/>
    <w:rsid w:val="008F3429"/>
    <w:rsid w:val="008F364D"/>
    <w:rsid w:val="008F3798"/>
    <w:rsid w:val="008F3C87"/>
    <w:rsid w:val="008F3D53"/>
    <w:rsid w:val="008F4091"/>
    <w:rsid w:val="008F42AE"/>
    <w:rsid w:val="008F4738"/>
    <w:rsid w:val="008F477E"/>
    <w:rsid w:val="008F479B"/>
    <w:rsid w:val="008F49E5"/>
    <w:rsid w:val="008F4C5A"/>
    <w:rsid w:val="008F4C7E"/>
    <w:rsid w:val="008F4EC0"/>
    <w:rsid w:val="008F5273"/>
    <w:rsid w:val="008F57B1"/>
    <w:rsid w:val="008F5913"/>
    <w:rsid w:val="008F5BE1"/>
    <w:rsid w:val="008F5CFE"/>
    <w:rsid w:val="008F5D36"/>
    <w:rsid w:val="008F6397"/>
    <w:rsid w:val="008F63ED"/>
    <w:rsid w:val="008F6419"/>
    <w:rsid w:val="008F662E"/>
    <w:rsid w:val="008F676E"/>
    <w:rsid w:val="008F68F9"/>
    <w:rsid w:val="008F6BCD"/>
    <w:rsid w:val="008F6F82"/>
    <w:rsid w:val="008F71F1"/>
    <w:rsid w:val="008F7338"/>
    <w:rsid w:val="008F73FA"/>
    <w:rsid w:val="008F7578"/>
    <w:rsid w:val="008F759F"/>
    <w:rsid w:val="008F767E"/>
    <w:rsid w:val="008F779D"/>
    <w:rsid w:val="008F7957"/>
    <w:rsid w:val="008F7A04"/>
    <w:rsid w:val="008F7E28"/>
    <w:rsid w:val="008F7FF8"/>
    <w:rsid w:val="00900133"/>
    <w:rsid w:val="00900236"/>
    <w:rsid w:val="009004A0"/>
    <w:rsid w:val="00900C95"/>
    <w:rsid w:val="00900E8E"/>
    <w:rsid w:val="00901582"/>
    <w:rsid w:val="00901634"/>
    <w:rsid w:val="00901C5E"/>
    <w:rsid w:val="00901C9B"/>
    <w:rsid w:val="00901CE7"/>
    <w:rsid w:val="00901DFA"/>
    <w:rsid w:val="00901E75"/>
    <w:rsid w:val="0090236B"/>
    <w:rsid w:val="009024C5"/>
    <w:rsid w:val="0090273B"/>
    <w:rsid w:val="00902C13"/>
    <w:rsid w:val="00902DAD"/>
    <w:rsid w:val="00903040"/>
    <w:rsid w:val="009030D7"/>
    <w:rsid w:val="0090349A"/>
    <w:rsid w:val="0090387A"/>
    <w:rsid w:val="0090418F"/>
    <w:rsid w:val="009041C2"/>
    <w:rsid w:val="009044A5"/>
    <w:rsid w:val="00904551"/>
    <w:rsid w:val="009045C9"/>
    <w:rsid w:val="00904B19"/>
    <w:rsid w:val="00904E2A"/>
    <w:rsid w:val="00904F00"/>
    <w:rsid w:val="009056B9"/>
    <w:rsid w:val="009059BD"/>
    <w:rsid w:val="00905D6B"/>
    <w:rsid w:val="00905FEC"/>
    <w:rsid w:val="0090614B"/>
    <w:rsid w:val="00906363"/>
    <w:rsid w:val="00906998"/>
    <w:rsid w:val="00906B8D"/>
    <w:rsid w:val="00906BA7"/>
    <w:rsid w:val="00906C89"/>
    <w:rsid w:val="00906E84"/>
    <w:rsid w:val="0090710F"/>
    <w:rsid w:val="009071E1"/>
    <w:rsid w:val="00907269"/>
    <w:rsid w:val="009072BC"/>
    <w:rsid w:val="009073DC"/>
    <w:rsid w:val="00907EA9"/>
    <w:rsid w:val="00907F7F"/>
    <w:rsid w:val="00907FD4"/>
    <w:rsid w:val="00910398"/>
    <w:rsid w:val="00910460"/>
    <w:rsid w:val="009108B5"/>
    <w:rsid w:val="00910934"/>
    <w:rsid w:val="00910F08"/>
    <w:rsid w:val="00910F64"/>
    <w:rsid w:val="00910FE5"/>
    <w:rsid w:val="00911098"/>
    <w:rsid w:val="009110AC"/>
    <w:rsid w:val="00911214"/>
    <w:rsid w:val="00911371"/>
    <w:rsid w:val="009116B4"/>
    <w:rsid w:val="0091170E"/>
    <w:rsid w:val="00911711"/>
    <w:rsid w:val="009119C1"/>
    <w:rsid w:val="009119F5"/>
    <w:rsid w:val="00911CFF"/>
    <w:rsid w:val="00911D3A"/>
    <w:rsid w:val="00911E0D"/>
    <w:rsid w:val="00911E40"/>
    <w:rsid w:val="009121FE"/>
    <w:rsid w:val="0091229B"/>
    <w:rsid w:val="009123F5"/>
    <w:rsid w:val="00912660"/>
    <w:rsid w:val="009129A2"/>
    <w:rsid w:val="00912CB1"/>
    <w:rsid w:val="00912FB8"/>
    <w:rsid w:val="009130A2"/>
    <w:rsid w:val="00913100"/>
    <w:rsid w:val="00913177"/>
    <w:rsid w:val="00913476"/>
    <w:rsid w:val="00913E12"/>
    <w:rsid w:val="00914093"/>
    <w:rsid w:val="009141E5"/>
    <w:rsid w:val="009142FB"/>
    <w:rsid w:val="00914758"/>
    <w:rsid w:val="009147A1"/>
    <w:rsid w:val="009149DE"/>
    <w:rsid w:val="00914A8C"/>
    <w:rsid w:val="00914BE5"/>
    <w:rsid w:val="00914CA8"/>
    <w:rsid w:val="00914D7E"/>
    <w:rsid w:val="00915203"/>
    <w:rsid w:val="009152AA"/>
    <w:rsid w:val="009155B7"/>
    <w:rsid w:val="0091594B"/>
    <w:rsid w:val="00915A99"/>
    <w:rsid w:val="00915C17"/>
    <w:rsid w:val="00915FEA"/>
    <w:rsid w:val="00916468"/>
    <w:rsid w:val="009166C2"/>
    <w:rsid w:val="0091678B"/>
    <w:rsid w:val="00916C9A"/>
    <w:rsid w:val="00917052"/>
    <w:rsid w:val="00917354"/>
    <w:rsid w:val="0091739B"/>
    <w:rsid w:val="009173C7"/>
    <w:rsid w:val="00917465"/>
    <w:rsid w:val="00917E16"/>
    <w:rsid w:val="009200B5"/>
    <w:rsid w:val="00920131"/>
    <w:rsid w:val="00920305"/>
    <w:rsid w:val="0092079A"/>
    <w:rsid w:val="00920883"/>
    <w:rsid w:val="00920BC2"/>
    <w:rsid w:val="00920C6B"/>
    <w:rsid w:val="00920E90"/>
    <w:rsid w:val="00920F57"/>
    <w:rsid w:val="00920F7D"/>
    <w:rsid w:val="00920F97"/>
    <w:rsid w:val="009212D4"/>
    <w:rsid w:val="00921A01"/>
    <w:rsid w:val="00921B53"/>
    <w:rsid w:val="00921CCE"/>
    <w:rsid w:val="00923126"/>
    <w:rsid w:val="00923FFD"/>
    <w:rsid w:val="00924072"/>
    <w:rsid w:val="0092437F"/>
    <w:rsid w:val="0092439F"/>
    <w:rsid w:val="0092457C"/>
    <w:rsid w:val="00924A4A"/>
    <w:rsid w:val="00924AC5"/>
    <w:rsid w:val="00924D14"/>
    <w:rsid w:val="009253B4"/>
    <w:rsid w:val="009253BD"/>
    <w:rsid w:val="0092557E"/>
    <w:rsid w:val="009257B3"/>
    <w:rsid w:val="00925C4B"/>
    <w:rsid w:val="00925C8D"/>
    <w:rsid w:val="0092628B"/>
    <w:rsid w:val="009266F9"/>
    <w:rsid w:val="009268D3"/>
    <w:rsid w:val="0092692B"/>
    <w:rsid w:val="00926BB5"/>
    <w:rsid w:val="00926C39"/>
    <w:rsid w:val="00926DDF"/>
    <w:rsid w:val="00926E47"/>
    <w:rsid w:val="009270D5"/>
    <w:rsid w:val="0092719F"/>
    <w:rsid w:val="00927322"/>
    <w:rsid w:val="00927344"/>
    <w:rsid w:val="0092756D"/>
    <w:rsid w:val="00927762"/>
    <w:rsid w:val="009277C1"/>
    <w:rsid w:val="00927862"/>
    <w:rsid w:val="009278C2"/>
    <w:rsid w:val="009278CF"/>
    <w:rsid w:val="00927C4B"/>
    <w:rsid w:val="00927E44"/>
    <w:rsid w:val="0093015C"/>
    <w:rsid w:val="009304ED"/>
    <w:rsid w:val="00930AD9"/>
    <w:rsid w:val="0093104C"/>
    <w:rsid w:val="0093119C"/>
    <w:rsid w:val="009313B0"/>
    <w:rsid w:val="0093161B"/>
    <w:rsid w:val="00931AF1"/>
    <w:rsid w:val="00931D8E"/>
    <w:rsid w:val="00932250"/>
    <w:rsid w:val="00932254"/>
    <w:rsid w:val="009323A7"/>
    <w:rsid w:val="00932526"/>
    <w:rsid w:val="00932E18"/>
    <w:rsid w:val="0093309E"/>
    <w:rsid w:val="00933486"/>
    <w:rsid w:val="009334B7"/>
    <w:rsid w:val="009336F7"/>
    <w:rsid w:val="00933828"/>
    <w:rsid w:val="00933860"/>
    <w:rsid w:val="0093397D"/>
    <w:rsid w:val="00933BF9"/>
    <w:rsid w:val="00933E5B"/>
    <w:rsid w:val="0093409B"/>
    <w:rsid w:val="009341CF"/>
    <w:rsid w:val="00934322"/>
    <w:rsid w:val="009348BB"/>
    <w:rsid w:val="00934B7A"/>
    <w:rsid w:val="00934C2E"/>
    <w:rsid w:val="00935610"/>
    <w:rsid w:val="009357E9"/>
    <w:rsid w:val="00935876"/>
    <w:rsid w:val="00935A79"/>
    <w:rsid w:val="00935BD5"/>
    <w:rsid w:val="00936088"/>
    <w:rsid w:val="00936349"/>
    <w:rsid w:val="009363CB"/>
    <w:rsid w:val="00936402"/>
    <w:rsid w:val="0093657F"/>
    <w:rsid w:val="00936C24"/>
    <w:rsid w:val="0093709B"/>
    <w:rsid w:val="009370E3"/>
    <w:rsid w:val="009376A1"/>
    <w:rsid w:val="00937A50"/>
    <w:rsid w:val="00937AE0"/>
    <w:rsid w:val="00937F82"/>
    <w:rsid w:val="00940565"/>
    <w:rsid w:val="009406EE"/>
    <w:rsid w:val="009408F0"/>
    <w:rsid w:val="00940B54"/>
    <w:rsid w:val="00940BC1"/>
    <w:rsid w:val="00941455"/>
    <w:rsid w:val="00941512"/>
    <w:rsid w:val="0094154D"/>
    <w:rsid w:val="00941719"/>
    <w:rsid w:val="00941C35"/>
    <w:rsid w:val="00941C5C"/>
    <w:rsid w:val="00941F4E"/>
    <w:rsid w:val="00941FED"/>
    <w:rsid w:val="009422A7"/>
    <w:rsid w:val="00942757"/>
    <w:rsid w:val="009429EA"/>
    <w:rsid w:val="00942A88"/>
    <w:rsid w:val="00942B4D"/>
    <w:rsid w:val="00942F4E"/>
    <w:rsid w:val="00942F62"/>
    <w:rsid w:val="009431D6"/>
    <w:rsid w:val="009431FD"/>
    <w:rsid w:val="0094366C"/>
    <w:rsid w:val="00943712"/>
    <w:rsid w:val="00943BF8"/>
    <w:rsid w:val="00943D5B"/>
    <w:rsid w:val="00943DA2"/>
    <w:rsid w:val="00943E23"/>
    <w:rsid w:val="009442E4"/>
    <w:rsid w:val="0094440D"/>
    <w:rsid w:val="00944989"/>
    <w:rsid w:val="009458BF"/>
    <w:rsid w:val="009459DE"/>
    <w:rsid w:val="00945A8C"/>
    <w:rsid w:val="00945AD7"/>
    <w:rsid w:val="009460F2"/>
    <w:rsid w:val="00946298"/>
    <w:rsid w:val="009462C6"/>
    <w:rsid w:val="009465F7"/>
    <w:rsid w:val="00946CEA"/>
    <w:rsid w:val="00946F51"/>
    <w:rsid w:val="00947230"/>
    <w:rsid w:val="0094761C"/>
    <w:rsid w:val="0094769B"/>
    <w:rsid w:val="009477DE"/>
    <w:rsid w:val="00947845"/>
    <w:rsid w:val="0094796B"/>
    <w:rsid w:val="00947B9B"/>
    <w:rsid w:val="00947C7A"/>
    <w:rsid w:val="00947E18"/>
    <w:rsid w:val="00947F68"/>
    <w:rsid w:val="00947FCF"/>
    <w:rsid w:val="00950012"/>
    <w:rsid w:val="0095002E"/>
    <w:rsid w:val="00950347"/>
    <w:rsid w:val="0095051C"/>
    <w:rsid w:val="00950A14"/>
    <w:rsid w:val="00950A2E"/>
    <w:rsid w:val="00950AAC"/>
    <w:rsid w:val="00950F6A"/>
    <w:rsid w:val="009512C1"/>
    <w:rsid w:val="0095176E"/>
    <w:rsid w:val="0095176F"/>
    <w:rsid w:val="00952F8A"/>
    <w:rsid w:val="00952FD7"/>
    <w:rsid w:val="009534D8"/>
    <w:rsid w:val="00953601"/>
    <w:rsid w:val="00953AE4"/>
    <w:rsid w:val="00953CEE"/>
    <w:rsid w:val="0095411B"/>
    <w:rsid w:val="00954322"/>
    <w:rsid w:val="00954441"/>
    <w:rsid w:val="009544EA"/>
    <w:rsid w:val="00954521"/>
    <w:rsid w:val="00954544"/>
    <w:rsid w:val="00954635"/>
    <w:rsid w:val="00954641"/>
    <w:rsid w:val="00954C1D"/>
    <w:rsid w:val="00954C28"/>
    <w:rsid w:val="00954CEA"/>
    <w:rsid w:val="00955062"/>
    <w:rsid w:val="009552E3"/>
    <w:rsid w:val="0095541C"/>
    <w:rsid w:val="00955532"/>
    <w:rsid w:val="00955603"/>
    <w:rsid w:val="00955691"/>
    <w:rsid w:val="009556A9"/>
    <w:rsid w:val="00955E1D"/>
    <w:rsid w:val="00955FEF"/>
    <w:rsid w:val="009564B3"/>
    <w:rsid w:val="00956634"/>
    <w:rsid w:val="009567E0"/>
    <w:rsid w:val="00956BB0"/>
    <w:rsid w:val="00956C71"/>
    <w:rsid w:val="00956DE4"/>
    <w:rsid w:val="00957088"/>
    <w:rsid w:val="00957259"/>
    <w:rsid w:val="009577FD"/>
    <w:rsid w:val="00957900"/>
    <w:rsid w:val="00957A5C"/>
    <w:rsid w:val="00957DDA"/>
    <w:rsid w:val="00960367"/>
    <w:rsid w:val="00960A64"/>
    <w:rsid w:val="00960D2E"/>
    <w:rsid w:val="00960F6C"/>
    <w:rsid w:val="00961272"/>
    <w:rsid w:val="009613D1"/>
    <w:rsid w:val="00961674"/>
    <w:rsid w:val="00961B0A"/>
    <w:rsid w:val="00961C5C"/>
    <w:rsid w:val="00962426"/>
    <w:rsid w:val="00962595"/>
    <w:rsid w:val="009625F9"/>
    <w:rsid w:val="00962820"/>
    <w:rsid w:val="009629C0"/>
    <w:rsid w:val="00962C35"/>
    <w:rsid w:val="00962ECA"/>
    <w:rsid w:val="00963132"/>
    <w:rsid w:val="00963155"/>
    <w:rsid w:val="00963551"/>
    <w:rsid w:val="009637F5"/>
    <w:rsid w:val="00963824"/>
    <w:rsid w:val="009641D4"/>
    <w:rsid w:val="009641E7"/>
    <w:rsid w:val="0096429E"/>
    <w:rsid w:val="009642C6"/>
    <w:rsid w:val="00964509"/>
    <w:rsid w:val="00964578"/>
    <w:rsid w:val="009645F0"/>
    <w:rsid w:val="009646EC"/>
    <w:rsid w:val="009649A5"/>
    <w:rsid w:val="00964CA5"/>
    <w:rsid w:val="00964D8B"/>
    <w:rsid w:val="0096509A"/>
    <w:rsid w:val="0096567D"/>
    <w:rsid w:val="0096572D"/>
    <w:rsid w:val="0096593F"/>
    <w:rsid w:val="00965A24"/>
    <w:rsid w:val="00965ACA"/>
    <w:rsid w:val="00965C6E"/>
    <w:rsid w:val="00965C82"/>
    <w:rsid w:val="00965D49"/>
    <w:rsid w:val="00965E27"/>
    <w:rsid w:val="00965F9E"/>
    <w:rsid w:val="0096635B"/>
    <w:rsid w:val="009663EA"/>
    <w:rsid w:val="009664FC"/>
    <w:rsid w:val="00966670"/>
    <w:rsid w:val="00966789"/>
    <w:rsid w:val="0096701F"/>
    <w:rsid w:val="009671D6"/>
    <w:rsid w:val="0096731C"/>
    <w:rsid w:val="0096755F"/>
    <w:rsid w:val="00967830"/>
    <w:rsid w:val="00967866"/>
    <w:rsid w:val="00967FF6"/>
    <w:rsid w:val="0097049F"/>
    <w:rsid w:val="0097109C"/>
    <w:rsid w:val="0097114B"/>
    <w:rsid w:val="009711E9"/>
    <w:rsid w:val="009713F5"/>
    <w:rsid w:val="0097160C"/>
    <w:rsid w:val="0097172F"/>
    <w:rsid w:val="009719ED"/>
    <w:rsid w:val="00971A37"/>
    <w:rsid w:val="00971AFC"/>
    <w:rsid w:val="00971CCA"/>
    <w:rsid w:val="00971DF6"/>
    <w:rsid w:val="009720C1"/>
    <w:rsid w:val="00972381"/>
    <w:rsid w:val="0097246A"/>
    <w:rsid w:val="009724C2"/>
    <w:rsid w:val="009724D5"/>
    <w:rsid w:val="009728A3"/>
    <w:rsid w:val="0097291B"/>
    <w:rsid w:val="009729A3"/>
    <w:rsid w:val="00972C3A"/>
    <w:rsid w:val="00972C63"/>
    <w:rsid w:val="009730C2"/>
    <w:rsid w:val="0097341E"/>
    <w:rsid w:val="009734BE"/>
    <w:rsid w:val="00973559"/>
    <w:rsid w:val="00973613"/>
    <w:rsid w:val="00973620"/>
    <w:rsid w:val="00973756"/>
    <w:rsid w:val="00973858"/>
    <w:rsid w:val="009739BA"/>
    <w:rsid w:val="00973CDC"/>
    <w:rsid w:val="00973EB9"/>
    <w:rsid w:val="009740E7"/>
    <w:rsid w:val="00974411"/>
    <w:rsid w:val="0097491D"/>
    <w:rsid w:val="00974C03"/>
    <w:rsid w:val="00975387"/>
    <w:rsid w:val="0097559C"/>
    <w:rsid w:val="00975D6D"/>
    <w:rsid w:val="00975E90"/>
    <w:rsid w:val="00976453"/>
    <w:rsid w:val="00976896"/>
    <w:rsid w:val="00976CE6"/>
    <w:rsid w:val="00976E00"/>
    <w:rsid w:val="00976F32"/>
    <w:rsid w:val="009770BD"/>
    <w:rsid w:val="00977488"/>
    <w:rsid w:val="009774E8"/>
    <w:rsid w:val="0097760E"/>
    <w:rsid w:val="0097788D"/>
    <w:rsid w:val="0097790B"/>
    <w:rsid w:val="00977B86"/>
    <w:rsid w:val="00977E7D"/>
    <w:rsid w:val="009803B7"/>
    <w:rsid w:val="009806E4"/>
    <w:rsid w:val="00980B4B"/>
    <w:rsid w:val="00980D88"/>
    <w:rsid w:val="00980FEA"/>
    <w:rsid w:val="0098169F"/>
    <w:rsid w:val="009816DF"/>
    <w:rsid w:val="009817D2"/>
    <w:rsid w:val="009818DA"/>
    <w:rsid w:val="00982074"/>
    <w:rsid w:val="009823F3"/>
    <w:rsid w:val="0098267A"/>
    <w:rsid w:val="00982700"/>
    <w:rsid w:val="009828B8"/>
    <w:rsid w:val="00982ACA"/>
    <w:rsid w:val="00982BA5"/>
    <w:rsid w:val="00982C47"/>
    <w:rsid w:val="00982D29"/>
    <w:rsid w:val="00982FE1"/>
    <w:rsid w:val="009830C0"/>
    <w:rsid w:val="0098310A"/>
    <w:rsid w:val="00983367"/>
    <w:rsid w:val="009833F1"/>
    <w:rsid w:val="009835F5"/>
    <w:rsid w:val="00983762"/>
    <w:rsid w:val="00983B0E"/>
    <w:rsid w:val="00983BDA"/>
    <w:rsid w:val="00983CC3"/>
    <w:rsid w:val="00983D4E"/>
    <w:rsid w:val="00983DBE"/>
    <w:rsid w:val="00984074"/>
    <w:rsid w:val="009840A4"/>
    <w:rsid w:val="00984322"/>
    <w:rsid w:val="009846E0"/>
    <w:rsid w:val="0098470F"/>
    <w:rsid w:val="009847C0"/>
    <w:rsid w:val="00984978"/>
    <w:rsid w:val="00984C5B"/>
    <w:rsid w:val="0098521B"/>
    <w:rsid w:val="009854CA"/>
    <w:rsid w:val="00985603"/>
    <w:rsid w:val="009856E4"/>
    <w:rsid w:val="00985B20"/>
    <w:rsid w:val="00985BAC"/>
    <w:rsid w:val="00985D13"/>
    <w:rsid w:val="0098605B"/>
    <w:rsid w:val="00986312"/>
    <w:rsid w:val="0098661A"/>
    <w:rsid w:val="00986ACF"/>
    <w:rsid w:val="00986B3B"/>
    <w:rsid w:val="00986B72"/>
    <w:rsid w:val="00986C58"/>
    <w:rsid w:val="00986D65"/>
    <w:rsid w:val="00986E89"/>
    <w:rsid w:val="0098745B"/>
    <w:rsid w:val="009879B7"/>
    <w:rsid w:val="00987EB7"/>
    <w:rsid w:val="00990060"/>
    <w:rsid w:val="009902B8"/>
    <w:rsid w:val="00990342"/>
    <w:rsid w:val="009904AF"/>
    <w:rsid w:val="0099052A"/>
    <w:rsid w:val="0099064C"/>
    <w:rsid w:val="009909BC"/>
    <w:rsid w:val="00990A46"/>
    <w:rsid w:val="00990AA6"/>
    <w:rsid w:val="00990B94"/>
    <w:rsid w:val="00990F14"/>
    <w:rsid w:val="00990F24"/>
    <w:rsid w:val="00990F55"/>
    <w:rsid w:val="009913C8"/>
    <w:rsid w:val="009914A4"/>
    <w:rsid w:val="00991660"/>
    <w:rsid w:val="00991A67"/>
    <w:rsid w:val="00991B33"/>
    <w:rsid w:val="00991BE5"/>
    <w:rsid w:val="009920FC"/>
    <w:rsid w:val="00992352"/>
    <w:rsid w:val="009924AC"/>
    <w:rsid w:val="00992602"/>
    <w:rsid w:val="009929AD"/>
    <w:rsid w:val="00992C46"/>
    <w:rsid w:val="00993538"/>
    <w:rsid w:val="00993B81"/>
    <w:rsid w:val="00993C77"/>
    <w:rsid w:val="00993CA8"/>
    <w:rsid w:val="0099418E"/>
    <w:rsid w:val="0099436A"/>
    <w:rsid w:val="00994472"/>
    <w:rsid w:val="00994C83"/>
    <w:rsid w:val="00994E5A"/>
    <w:rsid w:val="00994EEF"/>
    <w:rsid w:val="009950DC"/>
    <w:rsid w:val="009954CF"/>
    <w:rsid w:val="00995542"/>
    <w:rsid w:val="0099555F"/>
    <w:rsid w:val="00995B35"/>
    <w:rsid w:val="00995C2F"/>
    <w:rsid w:val="00995D4E"/>
    <w:rsid w:val="00995F8D"/>
    <w:rsid w:val="009967B0"/>
    <w:rsid w:val="00996A98"/>
    <w:rsid w:val="009972DD"/>
    <w:rsid w:val="009976CF"/>
    <w:rsid w:val="009977EE"/>
    <w:rsid w:val="0099797E"/>
    <w:rsid w:val="00997A20"/>
    <w:rsid w:val="00997AD7"/>
    <w:rsid w:val="00997BAE"/>
    <w:rsid w:val="00997CCB"/>
    <w:rsid w:val="009A08E9"/>
    <w:rsid w:val="009A0AE4"/>
    <w:rsid w:val="009A11C6"/>
    <w:rsid w:val="009A163C"/>
    <w:rsid w:val="009A1A6A"/>
    <w:rsid w:val="009A1A8A"/>
    <w:rsid w:val="009A1BE2"/>
    <w:rsid w:val="009A1BF6"/>
    <w:rsid w:val="009A2132"/>
    <w:rsid w:val="009A22EE"/>
    <w:rsid w:val="009A2457"/>
    <w:rsid w:val="009A25F5"/>
    <w:rsid w:val="009A27D8"/>
    <w:rsid w:val="009A2AE3"/>
    <w:rsid w:val="009A2C43"/>
    <w:rsid w:val="009A2CEF"/>
    <w:rsid w:val="009A2D1D"/>
    <w:rsid w:val="009A302A"/>
    <w:rsid w:val="009A3127"/>
    <w:rsid w:val="009A342B"/>
    <w:rsid w:val="009A4043"/>
    <w:rsid w:val="009A42E7"/>
    <w:rsid w:val="009A443F"/>
    <w:rsid w:val="009A4457"/>
    <w:rsid w:val="009A458F"/>
    <w:rsid w:val="009A4690"/>
    <w:rsid w:val="009A4744"/>
    <w:rsid w:val="009A4ADD"/>
    <w:rsid w:val="009A4C36"/>
    <w:rsid w:val="009A4E3A"/>
    <w:rsid w:val="009A4FFB"/>
    <w:rsid w:val="009A567F"/>
    <w:rsid w:val="009A5C54"/>
    <w:rsid w:val="009A5FED"/>
    <w:rsid w:val="009A621C"/>
    <w:rsid w:val="009A6A79"/>
    <w:rsid w:val="009A6C5C"/>
    <w:rsid w:val="009A6D3B"/>
    <w:rsid w:val="009A6F8D"/>
    <w:rsid w:val="009A735A"/>
    <w:rsid w:val="009A7410"/>
    <w:rsid w:val="009A748D"/>
    <w:rsid w:val="009A74C9"/>
    <w:rsid w:val="009A74EE"/>
    <w:rsid w:val="009A763F"/>
    <w:rsid w:val="009A7B04"/>
    <w:rsid w:val="009B012B"/>
    <w:rsid w:val="009B09BC"/>
    <w:rsid w:val="009B0E8B"/>
    <w:rsid w:val="009B0F54"/>
    <w:rsid w:val="009B1227"/>
    <w:rsid w:val="009B1329"/>
    <w:rsid w:val="009B1742"/>
    <w:rsid w:val="009B1F90"/>
    <w:rsid w:val="009B1FCD"/>
    <w:rsid w:val="009B22FE"/>
    <w:rsid w:val="009B25A5"/>
    <w:rsid w:val="009B27E1"/>
    <w:rsid w:val="009B2E76"/>
    <w:rsid w:val="009B2F18"/>
    <w:rsid w:val="009B31CC"/>
    <w:rsid w:val="009B39C0"/>
    <w:rsid w:val="009B3BCF"/>
    <w:rsid w:val="009B3C7C"/>
    <w:rsid w:val="009B3CA1"/>
    <w:rsid w:val="009B3D2A"/>
    <w:rsid w:val="009B3DCD"/>
    <w:rsid w:val="009B3E7E"/>
    <w:rsid w:val="009B43F8"/>
    <w:rsid w:val="009B4488"/>
    <w:rsid w:val="009B48DE"/>
    <w:rsid w:val="009B4A2F"/>
    <w:rsid w:val="009B4B42"/>
    <w:rsid w:val="009B4C15"/>
    <w:rsid w:val="009B4CC2"/>
    <w:rsid w:val="009B4D62"/>
    <w:rsid w:val="009B51DB"/>
    <w:rsid w:val="009B5235"/>
    <w:rsid w:val="009B553E"/>
    <w:rsid w:val="009B5645"/>
    <w:rsid w:val="009B5706"/>
    <w:rsid w:val="009B5966"/>
    <w:rsid w:val="009B6106"/>
    <w:rsid w:val="009B62FF"/>
    <w:rsid w:val="009B65A1"/>
    <w:rsid w:val="009B6811"/>
    <w:rsid w:val="009B6842"/>
    <w:rsid w:val="009B6915"/>
    <w:rsid w:val="009B6CD9"/>
    <w:rsid w:val="009B6F1B"/>
    <w:rsid w:val="009B74FB"/>
    <w:rsid w:val="009B7689"/>
    <w:rsid w:val="009B77B9"/>
    <w:rsid w:val="009B7E7E"/>
    <w:rsid w:val="009C0453"/>
    <w:rsid w:val="009C04A8"/>
    <w:rsid w:val="009C0798"/>
    <w:rsid w:val="009C07EE"/>
    <w:rsid w:val="009C08D4"/>
    <w:rsid w:val="009C0952"/>
    <w:rsid w:val="009C0C0A"/>
    <w:rsid w:val="009C0D9F"/>
    <w:rsid w:val="009C0ECF"/>
    <w:rsid w:val="009C0F4B"/>
    <w:rsid w:val="009C1410"/>
    <w:rsid w:val="009C14BD"/>
    <w:rsid w:val="009C159C"/>
    <w:rsid w:val="009C1802"/>
    <w:rsid w:val="009C194A"/>
    <w:rsid w:val="009C19F9"/>
    <w:rsid w:val="009C1B01"/>
    <w:rsid w:val="009C1CCA"/>
    <w:rsid w:val="009C1FB7"/>
    <w:rsid w:val="009C21F0"/>
    <w:rsid w:val="009C224A"/>
    <w:rsid w:val="009C25A4"/>
    <w:rsid w:val="009C28E1"/>
    <w:rsid w:val="009C28F2"/>
    <w:rsid w:val="009C2933"/>
    <w:rsid w:val="009C2A0D"/>
    <w:rsid w:val="009C2D16"/>
    <w:rsid w:val="009C319C"/>
    <w:rsid w:val="009C3285"/>
    <w:rsid w:val="009C33C7"/>
    <w:rsid w:val="009C33DD"/>
    <w:rsid w:val="009C340E"/>
    <w:rsid w:val="009C3664"/>
    <w:rsid w:val="009C3729"/>
    <w:rsid w:val="009C377A"/>
    <w:rsid w:val="009C37D2"/>
    <w:rsid w:val="009C38B5"/>
    <w:rsid w:val="009C39AA"/>
    <w:rsid w:val="009C39BB"/>
    <w:rsid w:val="009C3E98"/>
    <w:rsid w:val="009C4801"/>
    <w:rsid w:val="009C4AF2"/>
    <w:rsid w:val="009C50AF"/>
    <w:rsid w:val="009C56F0"/>
    <w:rsid w:val="009C58CF"/>
    <w:rsid w:val="009C5968"/>
    <w:rsid w:val="009C5AAD"/>
    <w:rsid w:val="009C5AFE"/>
    <w:rsid w:val="009C5DEA"/>
    <w:rsid w:val="009C5DF7"/>
    <w:rsid w:val="009C60C3"/>
    <w:rsid w:val="009C60F4"/>
    <w:rsid w:val="009C639A"/>
    <w:rsid w:val="009C6E0D"/>
    <w:rsid w:val="009C7463"/>
    <w:rsid w:val="009C7A68"/>
    <w:rsid w:val="009C7A76"/>
    <w:rsid w:val="009C7AA7"/>
    <w:rsid w:val="009C7EF7"/>
    <w:rsid w:val="009C7FAA"/>
    <w:rsid w:val="009CA4A9"/>
    <w:rsid w:val="009D0144"/>
    <w:rsid w:val="009D06BE"/>
    <w:rsid w:val="009D0A20"/>
    <w:rsid w:val="009D0C17"/>
    <w:rsid w:val="009D1B0B"/>
    <w:rsid w:val="009D1D30"/>
    <w:rsid w:val="009D2221"/>
    <w:rsid w:val="009D25F9"/>
    <w:rsid w:val="009D28D5"/>
    <w:rsid w:val="009D297C"/>
    <w:rsid w:val="009D2A4F"/>
    <w:rsid w:val="009D2CAD"/>
    <w:rsid w:val="009D3167"/>
    <w:rsid w:val="009D36A7"/>
    <w:rsid w:val="009D3A6F"/>
    <w:rsid w:val="009D406C"/>
    <w:rsid w:val="009D4358"/>
    <w:rsid w:val="009D4658"/>
    <w:rsid w:val="009D468D"/>
    <w:rsid w:val="009D4D2A"/>
    <w:rsid w:val="009D4FAE"/>
    <w:rsid w:val="009D54BF"/>
    <w:rsid w:val="009D5530"/>
    <w:rsid w:val="009D553D"/>
    <w:rsid w:val="009D593B"/>
    <w:rsid w:val="009D5E88"/>
    <w:rsid w:val="009D6080"/>
    <w:rsid w:val="009D61AC"/>
    <w:rsid w:val="009D628D"/>
    <w:rsid w:val="009D636E"/>
    <w:rsid w:val="009D6461"/>
    <w:rsid w:val="009D6590"/>
    <w:rsid w:val="009D69E4"/>
    <w:rsid w:val="009D6A56"/>
    <w:rsid w:val="009D6B42"/>
    <w:rsid w:val="009D7172"/>
    <w:rsid w:val="009D7A54"/>
    <w:rsid w:val="009D7C38"/>
    <w:rsid w:val="009D7CD2"/>
    <w:rsid w:val="009E02CE"/>
    <w:rsid w:val="009E0649"/>
    <w:rsid w:val="009E0769"/>
    <w:rsid w:val="009E09CE"/>
    <w:rsid w:val="009E0D37"/>
    <w:rsid w:val="009E10BD"/>
    <w:rsid w:val="009E12C6"/>
    <w:rsid w:val="009E15EF"/>
    <w:rsid w:val="009E1779"/>
    <w:rsid w:val="009E17ED"/>
    <w:rsid w:val="009E182F"/>
    <w:rsid w:val="009E1ABD"/>
    <w:rsid w:val="009E1C69"/>
    <w:rsid w:val="009E298E"/>
    <w:rsid w:val="009E2C44"/>
    <w:rsid w:val="009E3396"/>
    <w:rsid w:val="009E36A4"/>
    <w:rsid w:val="009E374B"/>
    <w:rsid w:val="009E3889"/>
    <w:rsid w:val="009E39DC"/>
    <w:rsid w:val="009E39FF"/>
    <w:rsid w:val="009E3C9A"/>
    <w:rsid w:val="009E3DC2"/>
    <w:rsid w:val="009E3F34"/>
    <w:rsid w:val="009E3FF6"/>
    <w:rsid w:val="009E40FA"/>
    <w:rsid w:val="009E425D"/>
    <w:rsid w:val="009E4492"/>
    <w:rsid w:val="009E45CA"/>
    <w:rsid w:val="009E465E"/>
    <w:rsid w:val="009E4770"/>
    <w:rsid w:val="009E49C1"/>
    <w:rsid w:val="009E4AF8"/>
    <w:rsid w:val="009E4AFF"/>
    <w:rsid w:val="009E4C7E"/>
    <w:rsid w:val="009E4E05"/>
    <w:rsid w:val="009E4F70"/>
    <w:rsid w:val="009E5324"/>
    <w:rsid w:val="009E5607"/>
    <w:rsid w:val="009E56A1"/>
    <w:rsid w:val="009E57DA"/>
    <w:rsid w:val="009E5A5C"/>
    <w:rsid w:val="009E5BD8"/>
    <w:rsid w:val="009E5CF5"/>
    <w:rsid w:val="009E5EC7"/>
    <w:rsid w:val="009E5EF3"/>
    <w:rsid w:val="009E5F79"/>
    <w:rsid w:val="009E6055"/>
    <w:rsid w:val="009E632A"/>
    <w:rsid w:val="009E6407"/>
    <w:rsid w:val="009E6668"/>
    <w:rsid w:val="009E6F00"/>
    <w:rsid w:val="009E713A"/>
    <w:rsid w:val="009E7361"/>
    <w:rsid w:val="009E7468"/>
    <w:rsid w:val="009E75C5"/>
    <w:rsid w:val="009E765A"/>
    <w:rsid w:val="009E7731"/>
    <w:rsid w:val="009E790F"/>
    <w:rsid w:val="009E7D88"/>
    <w:rsid w:val="009E7E45"/>
    <w:rsid w:val="009E7F77"/>
    <w:rsid w:val="009F031C"/>
    <w:rsid w:val="009F04AE"/>
    <w:rsid w:val="009F0517"/>
    <w:rsid w:val="009F061B"/>
    <w:rsid w:val="009F06A2"/>
    <w:rsid w:val="009F06F7"/>
    <w:rsid w:val="009F08A6"/>
    <w:rsid w:val="009F08F2"/>
    <w:rsid w:val="009F0A91"/>
    <w:rsid w:val="009F0BDD"/>
    <w:rsid w:val="009F0D99"/>
    <w:rsid w:val="009F13BA"/>
    <w:rsid w:val="009F17CA"/>
    <w:rsid w:val="009F1C30"/>
    <w:rsid w:val="009F1C6E"/>
    <w:rsid w:val="009F20DD"/>
    <w:rsid w:val="009F2111"/>
    <w:rsid w:val="009F2313"/>
    <w:rsid w:val="009F2527"/>
    <w:rsid w:val="009F25E4"/>
    <w:rsid w:val="009F2880"/>
    <w:rsid w:val="009F2905"/>
    <w:rsid w:val="009F2913"/>
    <w:rsid w:val="009F2EB9"/>
    <w:rsid w:val="009F3128"/>
    <w:rsid w:val="009F34E8"/>
    <w:rsid w:val="009F38A2"/>
    <w:rsid w:val="009F3A91"/>
    <w:rsid w:val="009F3BE7"/>
    <w:rsid w:val="009F3C31"/>
    <w:rsid w:val="009F3ED2"/>
    <w:rsid w:val="009F4273"/>
    <w:rsid w:val="009F45DC"/>
    <w:rsid w:val="009F47A5"/>
    <w:rsid w:val="009F492D"/>
    <w:rsid w:val="009F496E"/>
    <w:rsid w:val="009F4989"/>
    <w:rsid w:val="009F4ACB"/>
    <w:rsid w:val="009F4BB9"/>
    <w:rsid w:val="009F4E43"/>
    <w:rsid w:val="009F4EF0"/>
    <w:rsid w:val="009F5039"/>
    <w:rsid w:val="009F539A"/>
    <w:rsid w:val="009F54AD"/>
    <w:rsid w:val="009F5683"/>
    <w:rsid w:val="009F57E0"/>
    <w:rsid w:val="009F5B16"/>
    <w:rsid w:val="009F5BA1"/>
    <w:rsid w:val="009F5C92"/>
    <w:rsid w:val="009F608B"/>
    <w:rsid w:val="009F6316"/>
    <w:rsid w:val="009F635B"/>
    <w:rsid w:val="009F668B"/>
    <w:rsid w:val="009F7332"/>
    <w:rsid w:val="009F7694"/>
    <w:rsid w:val="009F7801"/>
    <w:rsid w:val="009F7AD1"/>
    <w:rsid w:val="00A000E1"/>
    <w:rsid w:val="00A002EA"/>
    <w:rsid w:val="00A00373"/>
    <w:rsid w:val="00A00494"/>
    <w:rsid w:val="00A00AF0"/>
    <w:rsid w:val="00A00D30"/>
    <w:rsid w:val="00A014D8"/>
    <w:rsid w:val="00A0159D"/>
    <w:rsid w:val="00A01968"/>
    <w:rsid w:val="00A01B0A"/>
    <w:rsid w:val="00A01DF4"/>
    <w:rsid w:val="00A020E6"/>
    <w:rsid w:val="00A02333"/>
    <w:rsid w:val="00A02C08"/>
    <w:rsid w:val="00A02E86"/>
    <w:rsid w:val="00A03081"/>
    <w:rsid w:val="00A0310A"/>
    <w:rsid w:val="00A0313B"/>
    <w:rsid w:val="00A0320A"/>
    <w:rsid w:val="00A03576"/>
    <w:rsid w:val="00A036A4"/>
    <w:rsid w:val="00A03BAB"/>
    <w:rsid w:val="00A03D3E"/>
    <w:rsid w:val="00A03D49"/>
    <w:rsid w:val="00A03E7F"/>
    <w:rsid w:val="00A04047"/>
    <w:rsid w:val="00A04253"/>
    <w:rsid w:val="00A04A0B"/>
    <w:rsid w:val="00A04E87"/>
    <w:rsid w:val="00A04F49"/>
    <w:rsid w:val="00A050CA"/>
    <w:rsid w:val="00A0512C"/>
    <w:rsid w:val="00A0556D"/>
    <w:rsid w:val="00A05894"/>
    <w:rsid w:val="00A06070"/>
    <w:rsid w:val="00A06097"/>
    <w:rsid w:val="00A06799"/>
    <w:rsid w:val="00A06884"/>
    <w:rsid w:val="00A06A6A"/>
    <w:rsid w:val="00A06FC1"/>
    <w:rsid w:val="00A06FF1"/>
    <w:rsid w:val="00A0711D"/>
    <w:rsid w:val="00A07520"/>
    <w:rsid w:val="00A07DE3"/>
    <w:rsid w:val="00A07DE7"/>
    <w:rsid w:val="00A108DB"/>
    <w:rsid w:val="00A10C7C"/>
    <w:rsid w:val="00A10DCF"/>
    <w:rsid w:val="00A10EE5"/>
    <w:rsid w:val="00A110B3"/>
    <w:rsid w:val="00A11254"/>
    <w:rsid w:val="00A112B8"/>
    <w:rsid w:val="00A11553"/>
    <w:rsid w:val="00A117D8"/>
    <w:rsid w:val="00A117F5"/>
    <w:rsid w:val="00A11E6D"/>
    <w:rsid w:val="00A11F8A"/>
    <w:rsid w:val="00A11FB4"/>
    <w:rsid w:val="00A1215D"/>
    <w:rsid w:val="00A12575"/>
    <w:rsid w:val="00A12B69"/>
    <w:rsid w:val="00A12C27"/>
    <w:rsid w:val="00A12D0E"/>
    <w:rsid w:val="00A12FBB"/>
    <w:rsid w:val="00A12FE1"/>
    <w:rsid w:val="00A13764"/>
    <w:rsid w:val="00A139CC"/>
    <w:rsid w:val="00A13A43"/>
    <w:rsid w:val="00A13B8D"/>
    <w:rsid w:val="00A13EBE"/>
    <w:rsid w:val="00A141DE"/>
    <w:rsid w:val="00A1421A"/>
    <w:rsid w:val="00A147A1"/>
    <w:rsid w:val="00A14DCF"/>
    <w:rsid w:val="00A14E08"/>
    <w:rsid w:val="00A1505B"/>
    <w:rsid w:val="00A153D1"/>
    <w:rsid w:val="00A155E2"/>
    <w:rsid w:val="00A1569C"/>
    <w:rsid w:val="00A156C3"/>
    <w:rsid w:val="00A15A4C"/>
    <w:rsid w:val="00A15BBC"/>
    <w:rsid w:val="00A15C90"/>
    <w:rsid w:val="00A160B3"/>
    <w:rsid w:val="00A163D7"/>
    <w:rsid w:val="00A16D04"/>
    <w:rsid w:val="00A16D3C"/>
    <w:rsid w:val="00A16E39"/>
    <w:rsid w:val="00A16F1E"/>
    <w:rsid w:val="00A17393"/>
    <w:rsid w:val="00A1754A"/>
    <w:rsid w:val="00A179C4"/>
    <w:rsid w:val="00A17A90"/>
    <w:rsid w:val="00A17BE9"/>
    <w:rsid w:val="00A17D88"/>
    <w:rsid w:val="00A20214"/>
    <w:rsid w:val="00A2025E"/>
    <w:rsid w:val="00A203BD"/>
    <w:rsid w:val="00A20438"/>
    <w:rsid w:val="00A20485"/>
    <w:rsid w:val="00A2091C"/>
    <w:rsid w:val="00A20CF9"/>
    <w:rsid w:val="00A211B0"/>
    <w:rsid w:val="00A2123C"/>
    <w:rsid w:val="00A21283"/>
    <w:rsid w:val="00A21355"/>
    <w:rsid w:val="00A21B8E"/>
    <w:rsid w:val="00A21BC0"/>
    <w:rsid w:val="00A21C8F"/>
    <w:rsid w:val="00A22050"/>
    <w:rsid w:val="00A2215A"/>
    <w:rsid w:val="00A223A4"/>
    <w:rsid w:val="00A22476"/>
    <w:rsid w:val="00A22570"/>
    <w:rsid w:val="00A2271A"/>
    <w:rsid w:val="00A22805"/>
    <w:rsid w:val="00A228A4"/>
    <w:rsid w:val="00A22ADD"/>
    <w:rsid w:val="00A231F9"/>
    <w:rsid w:val="00A23314"/>
    <w:rsid w:val="00A235F5"/>
    <w:rsid w:val="00A236D7"/>
    <w:rsid w:val="00A2397F"/>
    <w:rsid w:val="00A23A1E"/>
    <w:rsid w:val="00A23B94"/>
    <w:rsid w:val="00A23E07"/>
    <w:rsid w:val="00A23FEC"/>
    <w:rsid w:val="00A241B3"/>
    <w:rsid w:val="00A24203"/>
    <w:rsid w:val="00A242E5"/>
    <w:rsid w:val="00A242F6"/>
    <w:rsid w:val="00A244B6"/>
    <w:rsid w:val="00A24558"/>
    <w:rsid w:val="00A247B4"/>
    <w:rsid w:val="00A24DA8"/>
    <w:rsid w:val="00A24DCF"/>
    <w:rsid w:val="00A24E5F"/>
    <w:rsid w:val="00A25624"/>
    <w:rsid w:val="00A25BEE"/>
    <w:rsid w:val="00A25FA6"/>
    <w:rsid w:val="00A2654B"/>
    <w:rsid w:val="00A26B8B"/>
    <w:rsid w:val="00A27022"/>
    <w:rsid w:val="00A27137"/>
    <w:rsid w:val="00A271F4"/>
    <w:rsid w:val="00A273EF"/>
    <w:rsid w:val="00A27B2E"/>
    <w:rsid w:val="00A27CE7"/>
    <w:rsid w:val="00A3047A"/>
    <w:rsid w:val="00A306BF"/>
    <w:rsid w:val="00A30973"/>
    <w:rsid w:val="00A30C7D"/>
    <w:rsid w:val="00A30E51"/>
    <w:rsid w:val="00A30F85"/>
    <w:rsid w:val="00A311BC"/>
    <w:rsid w:val="00A318C7"/>
    <w:rsid w:val="00A31AB2"/>
    <w:rsid w:val="00A31BA6"/>
    <w:rsid w:val="00A320FF"/>
    <w:rsid w:val="00A325B0"/>
    <w:rsid w:val="00A325F2"/>
    <w:rsid w:val="00A3266D"/>
    <w:rsid w:val="00A32DB7"/>
    <w:rsid w:val="00A3305A"/>
    <w:rsid w:val="00A33126"/>
    <w:rsid w:val="00A33461"/>
    <w:rsid w:val="00A33479"/>
    <w:rsid w:val="00A3356C"/>
    <w:rsid w:val="00A338AE"/>
    <w:rsid w:val="00A33AF2"/>
    <w:rsid w:val="00A33E2A"/>
    <w:rsid w:val="00A3402C"/>
    <w:rsid w:val="00A340CB"/>
    <w:rsid w:val="00A3415C"/>
    <w:rsid w:val="00A341EE"/>
    <w:rsid w:val="00A3498C"/>
    <w:rsid w:val="00A34BA9"/>
    <w:rsid w:val="00A35319"/>
    <w:rsid w:val="00A354E2"/>
    <w:rsid w:val="00A35675"/>
    <w:rsid w:val="00A35884"/>
    <w:rsid w:val="00A359A7"/>
    <w:rsid w:val="00A35E00"/>
    <w:rsid w:val="00A35EF2"/>
    <w:rsid w:val="00A35F36"/>
    <w:rsid w:val="00A3610A"/>
    <w:rsid w:val="00A3638B"/>
    <w:rsid w:val="00A3675B"/>
    <w:rsid w:val="00A36DE4"/>
    <w:rsid w:val="00A36F03"/>
    <w:rsid w:val="00A374B9"/>
    <w:rsid w:val="00A375B5"/>
    <w:rsid w:val="00A37607"/>
    <w:rsid w:val="00A37B69"/>
    <w:rsid w:val="00A37CB1"/>
    <w:rsid w:val="00A37F6D"/>
    <w:rsid w:val="00A40004"/>
    <w:rsid w:val="00A4059E"/>
    <w:rsid w:val="00A40896"/>
    <w:rsid w:val="00A40916"/>
    <w:rsid w:val="00A40E39"/>
    <w:rsid w:val="00A40EAE"/>
    <w:rsid w:val="00A40EE2"/>
    <w:rsid w:val="00A41577"/>
    <w:rsid w:val="00A41761"/>
    <w:rsid w:val="00A41905"/>
    <w:rsid w:val="00A41908"/>
    <w:rsid w:val="00A41B0B"/>
    <w:rsid w:val="00A420B2"/>
    <w:rsid w:val="00A4215D"/>
    <w:rsid w:val="00A423E1"/>
    <w:rsid w:val="00A42878"/>
    <w:rsid w:val="00A42886"/>
    <w:rsid w:val="00A42A0D"/>
    <w:rsid w:val="00A43A04"/>
    <w:rsid w:val="00A43BB2"/>
    <w:rsid w:val="00A43BDE"/>
    <w:rsid w:val="00A43CF9"/>
    <w:rsid w:val="00A43EA9"/>
    <w:rsid w:val="00A44049"/>
    <w:rsid w:val="00A4405A"/>
    <w:rsid w:val="00A443BE"/>
    <w:rsid w:val="00A44C8A"/>
    <w:rsid w:val="00A450B0"/>
    <w:rsid w:val="00A450C8"/>
    <w:rsid w:val="00A45227"/>
    <w:rsid w:val="00A457B7"/>
    <w:rsid w:val="00A45917"/>
    <w:rsid w:val="00A45C16"/>
    <w:rsid w:val="00A45D14"/>
    <w:rsid w:val="00A45D42"/>
    <w:rsid w:val="00A45D9D"/>
    <w:rsid w:val="00A45F85"/>
    <w:rsid w:val="00A46144"/>
    <w:rsid w:val="00A461F3"/>
    <w:rsid w:val="00A46416"/>
    <w:rsid w:val="00A469A4"/>
    <w:rsid w:val="00A46AF1"/>
    <w:rsid w:val="00A46D1A"/>
    <w:rsid w:val="00A47112"/>
    <w:rsid w:val="00A4765B"/>
    <w:rsid w:val="00A478B3"/>
    <w:rsid w:val="00A4791E"/>
    <w:rsid w:val="00A47D24"/>
    <w:rsid w:val="00A47E87"/>
    <w:rsid w:val="00A47FCF"/>
    <w:rsid w:val="00A50D1C"/>
    <w:rsid w:val="00A50D55"/>
    <w:rsid w:val="00A50EA4"/>
    <w:rsid w:val="00A51361"/>
    <w:rsid w:val="00A51416"/>
    <w:rsid w:val="00A51B8B"/>
    <w:rsid w:val="00A51BC1"/>
    <w:rsid w:val="00A51CBB"/>
    <w:rsid w:val="00A51CE3"/>
    <w:rsid w:val="00A521E1"/>
    <w:rsid w:val="00A52332"/>
    <w:rsid w:val="00A523A5"/>
    <w:rsid w:val="00A52400"/>
    <w:rsid w:val="00A5247D"/>
    <w:rsid w:val="00A52965"/>
    <w:rsid w:val="00A52C7D"/>
    <w:rsid w:val="00A52E56"/>
    <w:rsid w:val="00A53034"/>
    <w:rsid w:val="00A5318B"/>
    <w:rsid w:val="00A531A6"/>
    <w:rsid w:val="00A53887"/>
    <w:rsid w:val="00A53953"/>
    <w:rsid w:val="00A53A58"/>
    <w:rsid w:val="00A53AA8"/>
    <w:rsid w:val="00A53AFD"/>
    <w:rsid w:val="00A53CEF"/>
    <w:rsid w:val="00A53E1A"/>
    <w:rsid w:val="00A53EA7"/>
    <w:rsid w:val="00A542A6"/>
    <w:rsid w:val="00A54700"/>
    <w:rsid w:val="00A548EA"/>
    <w:rsid w:val="00A54960"/>
    <w:rsid w:val="00A54B58"/>
    <w:rsid w:val="00A54D18"/>
    <w:rsid w:val="00A54E7C"/>
    <w:rsid w:val="00A54EA7"/>
    <w:rsid w:val="00A55073"/>
    <w:rsid w:val="00A556C0"/>
    <w:rsid w:val="00A55D34"/>
    <w:rsid w:val="00A55E20"/>
    <w:rsid w:val="00A55E46"/>
    <w:rsid w:val="00A55FB4"/>
    <w:rsid w:val="00A560CB"/>
    <w:rsid w:val="00A563B6"/>
    <w:rsid w:val="00A5671F"/>
    <w:rsid w:val="00A56C3D"/>
    <w:rsid w:val="00A57133"/>
    <w:rsid w:val="00A57293"/>
    <w:rsid w:val="00A57635"/>
    <w:rsid w:val="00A6012A"/>
    <w:rsid w:val="00A6045E"/>
    <w:rsid w:val="00A60622"/>
    <w:rsid w:val="00A60819"/>
    <w:rsid w:val="00A6083E"/>
    <w:rsid w:val="00A60857"/>
    <w:rsid w:val="00A608A0"/>
    <w:rsid w:val="00A60ABA"/>
    <w:rsid w:val="00A60BFC"/>
    <w:rsid w:val="00A60CB0"/>
    <w:rsid w:val="00A61066"/>
    <w:rsid w:val="00A613C9"/>
    <w:rsid w:val="00A614F0"/>
    <w:rsid w:val="00A615C1"/>
    <w:rsid w:val="00A61893"/>
    <w:rsid w:val="00A61F62"/>
    <w:rsid w:val="00A62163"/>
    <w:rsid w:val="00A6221C"/>
    <w:rsid w:val="00A6256C"/>
    <w:rsid w:val="00A625DC"/>
    <w:rsid w:val="00A62AC9"/>
    <w:rsid w:val="00A63499"/>
    <w:rsid w:val="00A63756"/>
    <w:rsid w:val="00A63973"/>
    <w:rsid w:val="00A63A30"/>
    <w:rsid w:val="00A63A6D"/>
    <w:rsid w:val="00A63D5D"/>
    <w:rsid w:val="00A63E93"/>
    <w:rsid w:val="00A64118"/>
    <w:rsid w:val="00A64291"/>
    <w:rsid w:val="00A64590"/>
    <w:rsid w:val="00A646FD"/>
    <w:rsid w:val="00A6496E"/>
    <w:rsid w:val="00A64E51"/>
    <w:rsid w:val="00A64F46"/>
    <w:rsid w:val="00A64FF5"/>
    <w:rsid w:val="00A653AA"/>
    <w:rsid w:val="00A658C1"/>
    <w:rsid w:val="00A65946"/>
    <w:rsid w:val="00A65B04"/>
    <w:rsid w:val="00A65B20"/>
    <w:rsid w:val="00A65F18"/>
    <w:rsid w:val="00A66118"/>
    <w:rsid w:val="00A663D2"/>
    <w:rsid w:val="00A66506"/>
    <w:rsid w:val="00A66527"/>
    <w:rsid w:val="00A66AD1"/>
    <w:rsid w:val="00A66C5D"/>
    <w:rsid w:val="00A66E85"/>
    <w:rsid w:val="00A66E8D"/>
    <w:rsid w:val="00A67181"/>
    <w:rsid w:val="00A6737F"/>
    <w:rsid w:val="00A673F1"/>
    <w:rsid w:val="00A676B8"/>
    <w:rsid w:val="00A67940"/>
    <w:rsid w:val="00A67D3A"/>
    <w:rsid w:val="00A67F50"/>
    <w:rsid w:val="00A67FD9"/>
    <w:rsid w:val="00A70D50"/>
    <w:rsid w:val="00A70E47"/>
    <w:rsid w:val="00A711C7"/>
    <w:rsid w:val="00A7136C"/>
    <w:rsid w:val="00A71780"/>
    <w:rsid w:val="00A71972"/>
    <w:rsid w:val="00A71C1A"/>
    <w:rsid w:val="00A71EFF"/>
    <w:rsid w:val="00A7202B"/>
    <w:rsid w:val="00A721B5"/>
    <w:rsid w:val="00A722DA"/>
    <w:rsid w:val="00A724C6"/>
    <w:rsid w:val="00A72AE4"/>
    <w:rsid w:val="00A72CB8"/>
    <w:rsid w:val="00A72F11"/>
    <w:rsid w:val="00A733D0"/>
    <w:rsid w:val="00A73B6B"/>
    <w:rsid w:val="00A73F98"/>
    <w:rsid w:val="00A7403F"/>
    <w:rsid w:val="00A740C1"/>
    <w:rsid w:val="00A74113"/>
    <w:rsid w:val="00A74271"/>
    <w:rsid w:val="00A74615"/>
    <w:rsid w:val="00A75347"/>
    <w:rsid w:val="00A753BF"/>
    <w:rsid w:val="00A75744"/>
    <w:rsid w:val="00A75AB6"/>
    <w:rsid w:val="00A75B5C"/>
    <w:rsid w:val="00A75B89"/>
    <w:rsid w:val="00A75BD9"/>
    <w:rsid w:val="00A7601A"/>
    <w:rsid w:val="00A76053"/>
    <w:rsid w:val="00A762EE"/>
    <w:rsid w:val="00A7654E"/>
    <w:rsid w:val="00A76580"/>
    <w:rsid w:val="00A76AFD"/>
    <w:rsid w:val="00A76BF9"/>
    <w:rsid w:val="00A76C88"/>
    <w:rsid w:val="00A76CC4"/>
    <w:rsid w:val="00A76E70"/>
    <w:rsid w:val="00A77475"/>
    <w:rsid w:val="00A77528"/>
    <w:rsid w:val="00A77536"/>
    <w:rsid w:val="00A7789D"/>
    <w:rsid w:val="00A77D5C"/>
    <w:rsid w:val="00A77D69"/>
    <w:rsid w:val="00A80262"/>
    <w:rsid w:val="00A8034A"/>
    <w:rsid w:val="00A803B0"/>
    <w:rsid w:val="00A80584"/>
    <w:rsid w:val="00A8089A"/>
    <w:rsid w:val="00A80E12"/>
    <w:rsid w:val="00A80F52"/>
    <w:rsid w:val="00A80F85"/>
    <w:rsid w:val="00A81A40"/>
    <w:rsid w:val="00A81D90"/>
    <w:rsid w:val="00A81DB7"/>
    <w:rsid w:val="00A81F32"/>
    <w:rsid w:val="00A8205E"/>
    <w:rsid w:val="00A82555"/>
    <w:rsid w:val="00A8277E"/>
    <w:rsid w:val="00A82952"/>
    <w:rsid w:val="00A82A22"/>
    <w:rsid w:val="00A82A9D"/>
    <w:rsid w:val="00A832E9"/>
    <w:rsid w:val="00A83A12"/>
    <w:rsid w:val="00A842E2"/>
    <w:rsid w:val="00A84474"/>
    <w:rsid w:val="00A84484"/>
    <w:rsid w:val="00A8474B"/>
    <w:rsid w:val="00A84852"/>
    <w:rsid w:val="00A84A14"/>
    <w:rsid w:val="00A84A9A"/>
    <w:rsid w:val="00A8516A"/>
    <w:rsid w:val="00A851E7"/>
    <w:rsid w:val="00A85255"/>
    <w:rsid w:val="00A8565C"/>
    <w:rsid w:val="00A85687"/>
    <w:rsid w:val="00A85A39"/>
    <w:rsid w:val="00A85D81"/>
    <w:rsid w:val="00A8637D"/>
    <w:rsid w:val="00A8651C"/>
    <w:rsid w:val="00A86A65"/>
    <w:rsid w:val="00A86CE0"/>
    <w:rsid w:val="00A86D62"/>
    <w:rsid w:val="00A87746"/>
    <w:rsid w:val="00A90082"/>
    <w:rsid w:val="00A90165"/>
    <w:rsid w:val="00A9041B"/>
    <w:rsid w:val="00A9068C"/>
    <w:rsid w:val="00A90879"/>
    <w:rsid w:val="00A90E2C"/>
    <w:rsid w:val="00A90E65"/>
    <w:rsid w:val="00A90EFD"/>
    <w:rsid w:val="00A9135F"/>
    <w:rsid w:val="00A91906"/>
    <w:rsid w:val="00A9284E"/>
    <w:rsid w:val="00A92A39"/>
    <w:rsid w:val="00A92B66"/>
    <w:rsid w:val="00A92E58"/>
    <w:rsid w:val="00A9304A"/>
    <w:rsid w:val="00A9317C"/>
    <w:rsid w:val="00A931F9"/>
    <w:rsid w:val="00A93400"/>
    <w:rsid w:val="00A9354A"/>
    <w:rsid w:val="00A93693"/>
    <w:rsid w:val="00A93942"/>
    <w:rsid w:val="00A93951"/>
    <w:rsid w:val="00A93B9B"/>
    <w:rsid w:val="00A93CE5"/>
    <w:rsid w:val="00A93E2A"/>
    <w:rsid w:val="00A944E0"/>
    <w:rsid w:val="00A94B87"/>
    <w:rsid w:val="00A94C8E"/>
    <w:rsid w:val="00A94D90"/>
    <w:rsid w:val="00A9517D"/>
    <w:rsid w:val="00A95227"/>
    <w:rsid w:val="00A9539C"/>
    <w:rsid w:val="00A9550A"/>
    <w:rsid w:val="00A95677"/>
    <w:rsid w:val="00A9569E"/>
    <w:rsid w:val="00A959F2"/>
    <w:rsid w:val="00A95B9D"/>
    <w:rsid w:val="00A95BB3"/>
    <w:rsid w:val="00A95C62"/>
    <w:rsid w:val="00A96059"/>
    <w:rsid w:val="00A96739"/>
    <w:rsid w:val="00A96B33"/>
    <w:rsid w:val="00A96BBC"/>
    <w:rsid w:val="00A972E9"/>
    <w:rsid w:val="00A9758D"/>
    <w:rsid w:val="00A978EA"/>
    <w:rsid w:val="00A97B92"/>
    <w:rsid w:val="00A97E23"/>
    <w:rsid w:val="00AA027A"/>
    <w:rsid w:val="00AA081F"/>
    <w:rsid w:val="00AA08B6"/>
    <w:rsid w:val="00AA0C3A"/>
    <w:rsid w:val="00AA0CD5"/>
    <w:rsid w:val="00AA0E23"/>
    <w:rsid w:val="00AA11EE"/>
    <w:rsid w:val="00AA1607"/>
    <w:rsid w:val="00AA191B"/>
    <w:rsid w:val="00AA1A28"/>
    <w:rsid w:val="00AA1C84"/>
    <w:rsid w:val="00AA2151"/>
    <w:rsid w:val="00AA218E"/>
    <w:rsid w:val="00AA2250"/>
    <w:rsid w:val="00AA26A4"/>
    <w:rsid w:val="00AA2B4B"/>
    <w:rsid w:val="00AA2CA6"/>
    <w:rsid w:val="00AA3150"/>
    <w:rsid w:val="00AA3761"/>
    <w:rsid w:val="00AA391B"/>
    <w:rsid w:val="00AA3973"/>
    <w:rsid w:val="00AA3DCF"/>
    <w:rsid w:val="00AA423D"/>
    <w:rsid w:val="00AA425B"/>
    <w:rsid w:val="00AA478B"/>
    <w:rsid w:val="00AA47E7"/>
    <w:rsid w:val="00AA4FC0"/>
    <w:rsid w:val="00AA5308"/>
    <w:rsid w:val="00AA5333"/>
    <w:rsid w:val="00AA5429"/>
    <w:rsid w:val="00AA54EC"/>
    <w:rsid w:val="00AA567A"/>
    <w:rsid w:val="00AA56A6"/>
    <w:rsid w:val="00AA593B"/>
    <w:rsid w:val="00AA5B6F"/>
    <w:rsid w:val="00AA5B8A"/>
    <w:rsid w:val="00AA6265"/>
    <w:rsid w:val="00AA6379"/>
    <w:rsid w:val="00AA667E"/>
    <w:rsid w:val="00AA6A31"/>
    <w:rsid w:val="00AA6E53"/>
    <w:rsid w:val="00AA6FA3"/>
    <w:rsid w:val="00AA720F"/>
    <w:rsid w:val="00AA75FF"/>
    <w:rsid w:val="00AA7876"/>
    <w:rsid w:val="00AA7EFB"/>
    <w:rsid w:val="00AB081B"/>
    <w:rsid w:val="00AB0828"/>
    <w:rsid w:val="00AB09FB"/>
    <w:rsid w:val="00AB0EB0"/>
    <w:rsid w:val="00AB158D"/>
    <w:rsid w:val="00AB16F8"/>
    <w:rsid w:val="00AB1C97"/>
    <w:rsid w:val="00AB232D"/>
    <w:rsid w:val="00AB24F3"/>
    <w:rsid w:val="00AB264C"/>
    <w:rsid w:val="00AB27B3"/>
    <w:rsid w:val="00AB27E0"/>
    <w:rsid w:val="00AB2928"/>
    <w:rsid w:val="00AB2AAB"/>
    <w:rsid w:val="00AB2B73"/>
    <w:rsid w:val="00AB2D61"/>
    <w:rsid w:val="00AB2F61"/>
    <w:rsid w:val="00AB2F89"/>
    <w:rsid w:val="00AB308A"/>
    <w:rsid w:val="00AB31DB"/>
    <w:rsid w:val="00AB338C"/>
    <w:rsid w:val="00AB33C5"/>
    <w:rsid w:val="00AB33DE"/>
    <w:rsid w:val="00AB35A4"/>
    <w:rsid w:val="00AB3700"/>
    <w:rsid w:val="00AB37E9"/>
    <w:rsid w:val="00AB39F1"/>
    <w:rsid w:val="00AB3E94"/>
    <w:rsid w:val="00AB4459"/>
    <w:rsid w:val="00AB467C"/>
    <w:rsid w:val="00AB4ACA"/>
    <w:rsid w:val="00AB4B89"/>
    <w:rsid w:val="00AB4C3D"/>
    <w:rsid w:val="00AB5AF3"/>
    <w:rsid w:val="00AB5BF0"/>
    <w:rsid w:val="00AB5CEB"/>
    <w:rsid w:val="00AB5E1C"/>
    <w:rsid w:val="00AB5FE1"/>
    <w:rsid w:val="00AB6069"/>
    <w:rsid w:val="00AB6445"/>
    <w:rsid w:val="00AB64B8"/>
    <w:rsid w:val="00AB64F9"/>
    <w:rsid w:val="00AB6908"/>
    <w:rsid w:val="00AB6A16"/>
    <w:rsid w:val="00AB6D2C"/>
    <w:rsid w:val="00AB6F41"/>
    <w:rsid w:val="00AB6FCF"/>
    <w:rsid w:val="00AB707C"/>
    <w:rsid w:val="00AB70AF"/>
    <w:rsid w:val="00AB7295"/>
    <w:rsid w:val="00AB76B9"/>
    <w:rsid w:val="00AB76EC"/>
    <w:rsid w:val="00AB7718"/>
    <w:rsid w:val="00AB7B0F"/>
    <w:rsid w:val="00AB7CA6"/>
    <w:rsid w:val="00AB7D2B"/>
    <w:rsid w:val="00AB7DFC"/>
    <w:rsid w:val="00AB7E9A"/>
    <w:rsid w:val="00AC01EB"/>
    <w:rsid w:val="00AC06DF"/>
    <w:rsid w:val="00AC0A98"/>
    <w:rsid w:val="00AC0DA8"/>
    <w:rsid w:val="00AC0EE9"/>
    <w:rsid w:val="00AC117B"/>
    <w:rsid w:val="00AC14B1"/>
    <w:rsid w:val="00AC1B09"/>
    <w:rsid w:val="00AC1BFD"/>
    <w:rsid w:val="00AC1D59"/>
    <w:rsid w:val="00AC1E3B"/>
    <w:rsid w:val="00AC1EFE"/>
    <w:rsid w:val="00AC2170"/>
    <w:rsid w:val="00AC21BD"/>
    <w:rsid w:val="00AC24B0"/>
    <w:rsid w:val="00AC28D4"/>
    <w:rsid w:val="00AC2E45"/>
    <w:rsid w:val="00AC2E60"/>
    <w:rsid w:val="00AC2EE1"/>
    <w:rsid w:val="00AC3342"/>
    <w:rsid w:val="00AC36BF"/>
    <w:rsid w:val="00AC39B9"/>
    <w:rsid w:val="00AC400C"/>
    <w:rsid w:val="00AC40F5"/>
    <w:rsid w:val="00AC4521"/>
    <w:rsid w:val="00AC4829"/>
    <w:rsid w:val="00AC4A45"/>
    <w:rsid w:val="00AC4AC6"/>
    <w:rsid w:val="00AC4E8B"/>
    <w:rsid w:val="00AC50BE"/>
    <w:rsid w:val="00AC544D"/>
    <w:rsid w:val="00AC55FC"/>
    <w:rsid w:val="00AC56FD"/>
    <w:rsid w:val="00AC5899"/>
    <w:rsid w:val="00AC5985"/>
    <w:rsid w:val="00AC5B47"/>
    <w:rsid w:val="00AC5D0E"/>
    <w:rsid w:val="00AC5D56"/>
    <w:rsid w:val="00AC5E68"/>
    <w:rsid w:val="00AC60A5"/>
    <w:rsid w:val="00AC612A"/>
    <w:rsid w:val="00AC6443"/>
    <w:rsid w:val="00AC6837"/>
    <w:rsid w:val="00AC691D"/>
    <w:rsid w:val="00AC6A59"/>
    <w:rsid w:val="00AC6D3D"/>
    <w:rsid w:val="00AC6D83"/>
    <w:rsid w:val="00AC6F20"/>
    <w:rsid w:val="00AC6FE6"/>
    <w:rsid w:val="00AC706E"/>
    <w:rsid w:val="00AC7851"/>
    <w:rsid w:val="00AC78B4"/>
    <w:rsid w:val="00AC78EA"/>
    <w:rsid w:val="00AC7B02"/>
    <w:rsid w:val="00AC7C29"/>
    <w:rsid w:val="00AD0477"/>
    <w:rsid w:val="00AD0A2D"/>
    <w:rsid w:val="00AD0A33"/>
    <w:rsid w:val="00AD0A65"/>
    <w:rsid w:val="00AD1124"/>
    <w:rsid w:val="00AD11E5"/>
    <w:rsid w:val="00AD1291"/>
    <w:rsid w:val="00AD1317"/>
    <w:rsid w:val="00AD1417"/>
    <w:rsid w:val="00AD14F3"/>
    <w:rsid w:val="00AD1600"/>
    <w:rsid w:val="00AD18A1"/>
    <w:rsid w:val="00AD1974"/>
    <w:rsid w:val="00AD19F0"/>
    <w:rsid w:val="00AD1D12"/>
    <w:rsid w:val="00AD200B"/>
    <w:rsid w:val="00AD2081"/>
    <w:rsid w:val="00AD2197"/>
    <w:rsid w:val="00AD21AA"/>
    <w:rsid w:val="00AD232E"/>
    <w:rsid w:val="00AD240D"/>
    <w:rsid w:val="00AD25D2"/>
    <w:rsid w:val="00AD285A"/>
    <w:rsid w:val="00AD28F0"/>
    <w:rsid w:val="00AD2AE7"/>
    <w:rsid w:val="00AD2E2D"/>
    <w:rsid w:val="00AD2FDA"/>
    <w:rsid w:val="00AD39C3"/>
    <w:rsid w:val="00AD3B95"/>
    <w:rsid w:val="00AD3CDE"/>
    <w:rsid w:val="00AD47AA"/>
    <w:rsid w:val="00AD4994"/>
    <w:rsid w:val="00AD4ABE"/>
    <w:rsid w:val="00AD4B37"/>
    <w:rsid w:val="00AD4D29"/>
    <w:rsid w:val="00AD52B5"/>
    <w:rsid w:val="00AD52BF"/>
    <w:rsid w:val="00AD5780"/>
    <w:rsid w:val="00AD582B"/>
    <w:rsid w:val="00AD59AB"/>
    <w:rsid w:val="00AD5E6F"/>
    <w:rsid w:val="00AD64F1"/>
    <w:rsid w:val="00AD68D7"/>
    <w:rsid w:val="00AD6AF1"/>
    <w:rsid w:val="00AD6EBA"/>
    <w:rsid w:val="00AD6FA5"/>
    <w:rsid w:val="00AD6FD7"/>
    <w:rsid w:val="00AD7064"/>
    <w:rsid w:val="00AD7401"/>
    <w:rsid w:val="00AD7613"/>
    <w:rsid w:val="00AD77C2"/>
    <w:rsid w:val="00AD7E37"/>
    <w:rsid w:val="00AE0109"/>
    <w:rsid w:val="00AE043A"/>
    <w:rsid w:val="00AE04D8"/>
    <w:rsid w:val="00AE0689"/>
    <w:rsid w:val="00AE0B28"/>
    <w:rsid w:val="00AE1546"/>
    <w:rsid w:val="00AE163E"/>
    <w:rsid w:val="00AE169C"/>
    <w:rsid w:val="00AE1707"/>
    <w:rsid w:val="00AE1D2A"/>
    <w:rsid w:val="00AE1EDB"/>
    <w:rsid w:val="00AE20D0"/>
    <w:rsid w:val="00AE21C0"/>
    <w:rsid w:val="00AE22BC"/>
    <w:rsid w:val="00AE22BF"/>
    <w:rsid w:val="00AE22D5"/>
    <w:rsid w:val="00AE2363"/>
    <w:rsid w:val="00AE2505"/>
    <w:rsid w:val="00AE2743"/>
    <w:rsid w:val="00AE278C"/>
    <w:rsid w:val="00AE27A3"/>
    <w:rsid w:val="00AE289C"/>
    <w:rsid w:val="00AE2ADB"/>
    <w:rsid w:val="00AE2BB4"/>
    <w:rsid w:val="00AE2C02"/>
    <w:rsid w:val="00AE2C7E"/>
    <w:rsid w:val="00AE30F5"/>
    <w:rsid w:val="00AE3167"/>
    <w:rsid w:val="00AE3CE0"/>
    <w:rsid w:val="00AE3D6C"/>
    <w:rsid w:val="00AE3FEA"/>
    <w:rsid w:val="00AE44F6"/>
    <w:rsid w:val="00AE46D8"/>
    <w:rsid w:val="00AE497C"/>
    <w:rsid w:val="00AE4DFE"/>
    <w:rsid w:val="00AE4E53"/>
    <w:rsid w:val="00AE5314"/>
    <w:rsid w:val="00AE54C6"/>
    <w:rsid w:val="00AE573F"/>
    <w:rsid w:val="00AE57CA"/>
    <w:rsid w:val="00AE5B0F"/>
    <w:rsid w:val="00AE5CA5"/>
    <w:rsid w:val="00AE6035"/>
    <w:rsid w:val="00AE61BF"/>
    <w:rsid w:val="00AE6228"/>
    <w:rsid w:val="00AE623B"/>
    <w:rsid w:val="00AE6907"/>
    <w:rsid w:val="00AE6AB1"/>
    <w:rsid w:val="00AE6AD0"/>
    <w:rsid w:val="00AE6BAC"/>
    <w:rsid w:val="00AE6BBC"/>
    <w:rsid w:val="00AE6C3B"/>
    <w:rsid w:val="00AE6FE0"/>
    <w:rsid w:val="00AE7474"/>
    <w:rsid w:val="00AE74C6"/>
    <w:rsid w:val="00AE768C"/>
    <w:rsid w:val="00AE76E0"/>
    <w:rsid w:val="00AE78FA"/>
    <w:rsid w:val="00AE7B8E"/>
    <w:rsid w:val="00AF0348"/>
    <w:rsid w:val="00AF0900"/>
    <w:rsid w:val="00AF0B8B"/>
    <w:rsid w:val="00AF0BE6"/>
    <w:rsid w:val="00AF0D78"/>
    <w:rsid w:val="00AF1278"/>
    <w:rsid w:val="00AF13E7"/>
    <w:rsid w:val="00AF1585"/>
    <w:rsid w:val="00AF1633"/>
    <w:rsid w:val="00AF21B4"/>
    <w:rsid w:val="00AF2203"/>
    <w:rsid w:val="00AF23F4"/>
    <w:rsid w:val="00AF2662"/>
    <w:rsid w:val="00AF2987"/>
    <w:rsid w:val="00AF2BA6"/>
    <w:rsid w:val="00AF2BDD"/>
    <w:rsid w:val="00AF31DB"/>
    <w:rsid w:val="00AF33CB"/>
    <w:rsid w:val="00AF34D0"/>
    <w:rsid w:val="00AF4075"/>
    <w:rsid w:val="00AF460B"/>
    <w:rsid w:val="00AF5100"/>
    <w:rsid w:val="00AF51AB"/>
    <w:rsid w:val="00AF547D"/>
    <w:rsid w:val="00AF550F"/>
    <w:rsid w:val="00AF5717"/>
    <w:rsid w:val="00AF575E"/>
    <w:rsid w:val="00AF586D"/>
    <w:rsid w:val="00AF5878"/>
    <w:rsid w:val="00AF5960"/>
    <w:rsid w:val="00AF5A9A"/>
    <w:rsid w:val="00AF5F5C"/>
    <w:rsid w:val="00AF6211"/>
    <w:rsid w:val="00AF6224"/>
    <w:rsid w:val="00AF644B"/>
    <w:rsid w:val="00AF6524"/>
    <w:rsid w:val="00AF667A"/>
    <w:rsid w:val="00AF6817"/>
    <w:rsid w:val="00AF68FE"/>
    <w:rsid w:val="00AF6AAE"/>
    <w:rsid w:val="00AF6CBD"/>
    <w:rsid w:val="00AF704D"/>
    <w:rsid w:val="00AF70B0"/>
    <w:rsid w:val="00AF7247"/>
    <w:rsid w:val="00AF75C2"/>
    <w:rsid w:val="00AF7855"/>
    <w:rsid w:val="00AF79CA"/>
    <w:rsid w:val="00B000D9"/>
    <w:rsid w:val="00B00513"/>
    <w:rsid w:val="00B00A68"/>
    <w:rsid w:val="00B00F99"/>
    <w:rsid w:val="00B00FEB"/>
    <w:rsid w:val="00B01033"/>
    <w:rsid w:val="00B01255"/>
    <w:rsid w:val="00B012D7"/>
    <w:rsid w:val="00B016AE"/>
    <w:rsid w:val="00B01B47"/>
    <w:rsid w:val="00B01BE5"/>
    <w:rsid w:val="00B01D3C"/>
    <w:rsid w:val="00B02160"/>
    <w:rsid w:val="00B0216E"/>
    <w:rsid w:val="00B022CC"/>
    <w:rsid w:val="00B023A6"/>
    <w:rsid w:val="00B02BDB"/>
    <w:rsid w:val="00B02DCC"/>
    <w:rsid w:val="00B02EC9"/>
    <w:rsid w:val="00B03275"/>
    <w:rsid w:val="00B03292"/>
    <w:rsid w:val="00B034EB"/>
    <w:rsid w:val="00B038D5"/>
    <w:rsid w:val="00B03E5F"/>
    <w:rsid w:val="00B046EB"/>
    <w:rsid w:val="00B04718"/>
    <w:rsid w:val="00B04AA5"/>
    <w:rsid w:val="00B04F32"/>
    <w:rsid w:val="00B0503E"/>
    <w:rsid w:val="00B0507E"/>
    <w:rsid w:val="00B05879"/>
    <w:rsid w:val="00B059CC"/>
    <w:rsid w:val="00B05C7F"/>
    <w:rsid w:val="00B05E42"/>
    <w:rsid w:val="00B06026"/>
    <w:rsid w:val="00B061A6"/>
    <w:rsid w:val="00B062C8"/>
    <w:rsid w:val="00B064C6"/>
    <w:rsid w:val="00B0678D"/>
    <w:rsid w:val="00B06990"/>
    <w:rsid w:val="00B06C3F"/>
    <w:rsid w:val="00B06C81"/>
    <w:rsid w:val="00B07046"/>
    <w:rsid w:val="00B071FC"/>
    <w:rsid w:val="00B07575"/>
    <w:rsid w:val="00B077FE"/>
    <w:rsid w:val="00B07F8D"/>
    <w:rsid w:val="00B07FA2"/>
    <w:rsid w:val="00B10296"/>
    <w:rsid w:val="00B102C1"/>
    <w:rsid w:val="00B102D7"/>
    <w:rsid w:val="00B10388"/>
    <w:rsid w:val="00B1042F"/>
    <w:rsid w:val="00B10469"/>
    <w:rsid w:val="00B10538"/>
    <w:rsid w:val="00B1082A"/>
    <w:rsid w:val="00B10EDD"/>
    <w:rsid w:val="00B10F10"/>
    <w:rsid w:val="00B113DB"/>
    <w:rsid w:val="00B11505"/>
    <w:rsid w:val="00B1158D"/>
    <w:rsid w:val="00B11719"/>
    <w:rsid w:val="00B11ADD"/>
    <w:rsid w:val="00B11C3B"/>
    <w:rsid w:val="00B11CA1"/>
    <w:rsid w:val="00B11FB4"/>
    <w:rsid w:val="00B1213E"/>
    <w:rsid w:val="00B121D4"/>
    <w:rsid w:val="00B12416"/>
    <w:rsid w:val="00B1245A"/>
    <w:rsid w:val="00B1254F"/>
    <w:rsid w:val="00B12730"/>
    <w:rsid w:val="00B128A8"/>
    <w:rsid w:val="00B12A01"/>
    <w:rsid w:val="00B12A27"/>
    <w:rsid w:val="00B12A2F"/>
    <w:rsid w:val="00B12BF7"/>
    <w:rsid w:val="00B130FA"/>
    <w:rsid w:val="00B1366D"/>
    <w:rsid w:val="00B137A8"/>
    <w:rsid w:val="00B13A59"/>
    <w:rsid w:val="00B13DC6"/>
    <w:rsid w:val="00B13DED"/>
    <w:rsid w:val="00B13FB5"/>
    <w:rsid w:val="00B1467A"/>
    <w:rsid w:val="00B14CE3"/>
    <w:rsid w:val="00B1592A"/>
    <w:rsid w:val="00B15975"/>
    <w:rsid w:val="00B159DB"/>
    <w:rsid w:val="00B15AA8"/>
    <w:rsid w:val="00B15D93"/>
    <w:rsid w:val="00B15E84"/>
    <w:rsid w:val="00B160C1"/>
    <w:rsid w:val="00B162CC"/>
    <w:rsid w:val="00B165CC"/>
    <w:rsid w:val="00B16787"/>
    <w:rsid w:val="00B16A83"/>
    <w:rsid w:val="00B16E44"/>
    <w:rsid w:val="00B16E87"/>
    <w:rsid w:val="00B170EE"/>
    <w:rsid w:val="00B17B75"/>
    <w:rsid w:val="00B17D19"/>
    <w:rsid w:val="00B20047"/>
    <w:rsid w:val="00B2019E"/>
    <w:rsid w:val="00B204A3"/>
    <w:rsid w:val="00B204D0"/>
    <w:rsid w:val="00B2064B"/>
    <w:rsid w:val="00B2072C"/>
    <w:rsid w:val="00B20CD4"/>
    <w:rsid w:val="00B2113D"/>
    <w:rsid w:val="00B213A8"/>
    <w:rsid w:val="00B214DF"/>
    <w:rsid w:val="00B216B3"/>
    <w:rsid w:val="00B217F9"/>
    <w:rsid w:val="00B21915"/>
    <w:rsid w:val="00B2197C"/>
    <w:rsid w:val="00B21A60"/>
    <w:rsid w:val="00B21CEC"/>
    <w:rsid w:val="00B22248"/>
    <w:rsid w:val="00B2267D"/>
    <w:rsid w:val="00B22774"/>
    <w:rsid w:val="00B22B6D"/>
    <w:rsid w:val="00B22D0E"/>
    <w:rsid w:val="00B22E1C"/>
    <w:rsid w:val="00B231FF"/>
    <w:rsid w:val="00B23347"/>
    <w:rsid w:val="00B23789"/>
    <w:rsid w:val="00B239A5"/>
    <w:rsid w:val="00B23BF5"/>
    <w:rsid w:val="00B23D4C"/>
    <w:rsid w:val="00B23F91"/>
    <w:rsid w:val="00B23FBE"/>
    <w:rsid w:val="00B24570"/>
    <w:rsid w:val="00B246B3"/>
    <w:rsid w:val="00B2472A"/>
    <w:rsid w:val="00B24D70"/>
    <w:rsid w:val="00B254F1"/>
    <w:rsid w:val="00B25686"/>
    <w:rsid w:val="00B2584F"/>
    <w:rsid w:val="00B25C9D"/>
    <w:rsid w:val="00B25CD7"/>
    <w:rsid w:val="00B26035"/>
    <w:rsid w:val="00B260CD"/>
    <w:rsid w:val="00B26770"/>
    <w:rsid w:val="00B269ED"/>
    <w:rsid w:val="00B26B06"/>
    <w:rsid w:val="00B26DFA"/>
    <w:rsid w:val="00B26F36"/>
    <w:rsid w:val="00B2709E"/>
    <w:rsid w:val="00B27187"/>
    <w:rsid w:val="00B272D7"/>
    <w:rsid w:val="00B272E4"/>
    <w:rsid w:val="00B274E3"/>
    <w:rsid w:val="00B27559"/>
    <w:rsid w:val="00B275A0"/>
    <w:rsid w:val="00B276F7"/>
    <w:rsid w:val="00B277B0"/>
    <w:rsid w:val="00B27B5C"/>
    <w:rsid w:val="00B27BE6"/>
    <w:rsid w:val="00B300FB"/>
    <w:rsid w:val="00B301A6"/>
    <w:rsid w:val="00B306AE"/>
    <w:rsid w:val="00B3074D"/>
    <w:rsid w:val="00B309F4"/>
    <w:rsid w:val="00B31017"/>
    <w:rsid w:val="00B3104A"/>
    <w:rsid w:val="00B312C5"/>
    <w:rsid w:val="00B31582"/>
    <w:rsid w:val="00B315F9"/>
    <w:rsid w:val="00B31A5C"/>
    <w:rsid w:val="00B320E3"/>
    <w:rsid w:val="00B32772"/>
    <w:rsid w:val="00B32776"/>
    <w:rsid w:val="00B32A7F"/>
    <w:rsid w:val="00B32B57"/>
    <w:rsid w:val="00B32BEE"/>
    <w:rsid w:val="00B32D3E"/>
    <w:rsid w:val="00B32D83"/>
    <w:rsid w:val="00B32EC3"/>
    <w:rsid w:val="00B3320A"/>
    <w:rsid w:val="00B33400"/>
    <w:rsid w:val="00B33603"/>
    <w:rsid w:val="00B338ED"/>
    <w:rsid w:val="00B347A7"/>
    <w:rsid w:val="00B348B8"/>
    <w:rsid w:val="00B34D63"/>
    <w:rsid w:val="00B3518B"/>
    <w:rsid w:val="00B3521C"/>
    <w:rsid w:val="00B3530B"/>
    <w:rsid w:val="00B355C9"/>
    <w:rsid w:val="00B35B3F"/>
    <w:rsid w:val="00B36095"/>
    <w:rsid w:val="00B360AA"/>
    <w:rsid w:val="00B36293"/>
    <w:rsid w:val="00B36426"/>
    <w:rsid w:val="00B36B8B"/>
    <w:rsid w:val="00B36D55"/>
    <w:rsid w:val="00B36DAE"/>
    <w:rsid w:val="00B36E39"/>
    <w:rsid w:val="00B371AA"/>
    <w:rsid w:val="00B372E8"/>
    <w:rsid w:val="00B372F3"/>
    <w:rsid w:val="00B374A2"/>
    <w:rsid w:val="00B37613"/>
    <w:rsid w:val="00B376D2"/>
    <w:rsid w:val="00B400AA"/>
    <w:rsid w:val="00B4044F"/>
    <w:rsid w:val="00B40487"/>
    <w:rsid w:val="00B4066C"/>
    <w:rsid w:val="00B408DA"/>
    <w:rsid w:val="00B40D8B"/>
    <w:rsid w:val="00B410A5"/>
    <w:rsid w:val="00B4130A"/>
    <w:rsid w:val="00B41631"/>
    <w:rsid w:val="00B417B2"/>
    <w:rsid w:val="00B41AE5"/>
    <w:rsid w:val="00B41F1C"/>
    <w:rsid w:val="00B420A3"/>
    <w:rsid w:val="00B422F0"/>
    <w:rsid w:val="00B426D6"/>
    <w:rsid w:val="00B4271D"/>
    <w:rsid w:val="00B4278F"/>
    <w:rsid w:val="00B42A23"/>
    <w:rsid w:val="00B42C89"/>
    <w:rsid w:val="00B42E66"/>
    <w:rsid w:val="00B430A1"/>
    <w:rsid w:val="00B43202"/>
    <w:rsid w:val="00B433CB"/>
    <w:rsid w:val="00B435E3"/>
    <w:rsid w:val="00B438B0"/>
    <w:rsid w:val="00B43D17"/>
    <w:rsid w:val="00B44489"/>
    <w:rsid w:val="00B448A6"/>
    <w:rsid w:val="00B44C19"/>
    <w:rsid w:val="00B44F00"/>
    <w:rsid w:val="00B460EA"/>
    <w:rsid w:val="00B46269"/>
    <w:rsid w:val="00B4639E"/>
    <w:rsid w:val="00B465A0"/>
    <w:rsid w:val="00B4661B"/>
    <w:rsid w:val="00B46A45"/>
    <w:rsid w:val="00B46A8D"/>
    <w:rsid w:val="00B46DFA"/>
    <w:rsid w:val="00B46E64"/>
    <w:rsid w:val="00B46E93"/>
    <w:rsid w:val="00B47297"/>
    <w:rsid w:val="00B47378"/>
    <w:rsid w:val="00B4744B"/>
    <w:rsid w:val="00B4747B"/>
    <w:rsid w:val="00B474A3"/>
    <w:rsid w:val="00B47666"/>
    <w:rsid w:val="00B47BD8"/>
    <w:rsid w:val="00B50426"/>
    <w:rsid w:val="00B50455"/>
    <w:rsid w:val="00B5076B"/>
    <w:rsid w:val="00B5086F"/>
    <w:rsid w:val="00B50CE5"/>
    <w:rsid w:val="00B50D2B"/>
    <w:rsid w:val="00B50FA9"/>
    <w:rsid w:val="00B51088"/>
    <w:rsid w:val="00B51091"/>
    <w:rsid w:val="00B51345"/>
    <w:rsid w:val="00B51596"/>
    <w:rsid w:val="00B5166A"/>
    <w:rsid w:val="00B5168A"/>
    <w:rsid w:val="00B51D83"/>
    <w:rsid w:val="00B51E72"/>
    <w:rsid w:val="00B52342"/>
    <w:rsid w:val="00B5282F"/>
    <w:rsid w:val="00B52850"/>
    <w:rsid w:val="00B529D7"/>
    <w:rsid w:val="00B52A10"/>
    <w:rsid w:val="00B52A62"/>
    <w:rsid w:val="00B52B15"/>
    <w:rsid w:val="00B52C63"/>
    <w:rsid w:val="00B52DF8"/>
    <w:rsid w:val="00B52FEA"/>
    <w:rsid w:val="00B5321C"/>
    <w:rsid w:val="00B53541"/>
    <w:rsid w:val="00B53727"/>
    <w:rsid w:val="00B53BAF"/>
    <w:rsid w:val="00B53C29"/>
    <w:rsid w:val="00B53D61"/>
    <w:rsid w:val="00B53F26"/>
    <w:rsid w:val="00B53FD9"/>
    <w:rsid w:val="00B542E2"/>
    <w:rsid w:val="00B54498"/>
    <w:rsid w:val="00B544A1"/>
    <w:rsid w:val="00B5452A"/>
    <w:rsid w:val="00B545A5"/>
    <w:rsid w:val="00B54D95"/>
    <w:rsid w:val="00B54DB8"/>
    <w:rsid w:val="00B54ECD"/>
    <w:rsid w:val="00B54F8C"/>
    <w:rsid w:val="00B55458"/>
    <w:rsid w:val="00B557F9"/>
    <w:rsid w:val="00B558CC"/>
    <w:rsid w:val="00B55C8C"/>
    <w:rsid w:val="00B55D2B"/>
    <w:rsid w:val="00B55D33"/>
    <w:rsid w:val="00B5602D"/>
    <w:rsid w:val="00B561E6"/>
    <w:rsid w:val="00B5687B"/>
    <w:rsid w:val="00B568DB"/>
    <w:rsid w:val="00B56EB0"/>
    <w:rsid w:val="00B571F2"/>
    <w:rsid w:val="00B573EA"/>
    <w:rsid w:val="00B574D8"/>
    <w:rsid w:val="00B574E9"/>
    <w:rsid w:val="00B57B04"/>
    <w:rsid w:val="00B57EC7"/>
    <w:rsid w:val="00B605DD"/>
    <w:rsid w:val="00B6063F"/>
    <w:rsid w:val="00B608B1"/>
    <w:rsid w:val="00B60C06"/>
    <w:rsid w:val="00B60D16"/>
    <w:rsid w:val="00B60F35"/>
    <w:rsid w:val="00B6132F"/>
    <w:rsid w:val="00B61479"/>
    <w:rsid w:val="00B614E2"/>
    <w:rsid w:val="00B61D64"/>
    <w:rsid w:val="00B61F4A"/>
    <w:rsid w:val="00B62699"/>
    <w:rsid w:val="00B62702"/>
    <w:rsid w:val="00B629A0"/>
    <w:rsid w:val="00B629D1"/>
    <w:rsid w:val="00B62B20"/>
    <w:rsid w:val="00B62DE5"/>
    <w:rsid w:val="00B63081"/>
    <w:rsid w:val="00B630F4"/>
    <w:rsid w:val="00B6369E"/>
    <w:rsid w:val="00B63AB0"/>
    <w:rsid w:val="00B63BE7"/>
    <w:rsid w:val="00B63DFA"/>
    <w:rsid w:val="00B643DB"/>
    <w:rsid w:val="00B6474D"/>
    <w:rsid w:val="00B64DC5"/>
    <w:rsid w:val="00B650E2"/>
    <w:rsid w:val="00B6518E"/>
    <w:rsid w:val="00B65341"/>
    <w:rsid w:val="00B656F4"/>
    <w:rsid w:val="00B6578A"/>
    <w:rsid w:val="00B658BC"/>
    <w:rsid w:val="00B65D6C"/>
    <w:rsid w:val="00B65E39"/>
    <w:rsid w:val="00B662C0"/>
    <w:rsid w:val="00B665E4"/>
    <w:rsid w:val="00B66603"/>
    <w:rsid w:val="00B66910"/>
    <w:rsid w:val="00B66BC6"/>
    <w:rsid w:val="00B66BCF"/>
    <w:rsid w:val="00B671F8"/>
    <w:rsid w:val="00B67507"/>
    <w:rsid w:val="00B67531"/>
    <w:rsid w:val="00B677EE"/>
    <w:rsid w:val="00B67894"/>
    <w:rsid w:val="00B6793E"/>
    <w:rsid w:val="00B67A1E"/>
    <w:rsid w:val="00B67AE4"/>
    <w:rsid w:val="00B67BCF"/>
    <w:rsid w:val="00B70266"/>
    <w:rsid w:val="00B703DE"/>
    <w:rsid w:val="00B70825"/>
    <w:rsid w:val="00B70A18"/>
    <w:rsid w:val="00B70D23"/>
    <w:rsid w:val="00B7122C"/>
    <w:rsid w:val="00B712BC"/>
    <w:rsid w:val="00B71506"/>
    <w:rsid w:val="00B717DD"/>
    <w:rsid w:val="00B7194F"/>
    <w:rsid w:val="00B71B40"/>
    <w:rsid w:val="00B71FD3"/>
    <w:rsid w:val="00B72068"/>
    <w:rsid w:val="00B721F9"/>
    <w:rsid w:val="00B727D2"/>
    <w:rsid w:val="00B72A64"/>
    <w:rsid w:val="00B72AFF"/>
    <w:rsid w:val="00B72B59"/>
    <w:rsid w:val="00B72D00"/>
    <w:rsid w:val="00B72E63"/>
    <w:rsid w:val="00B734E8"/>
    <w:rsid w:val="00B735BE"/>
    <w:rsid w:val="00B73648"/>
    <w:rsid w:val="00B73736"/>
    <w:rsid w:val="00B73743"/>
    <w:rsid w:val="00B73BF0"/>
    <w:rsid w:val="00B74175"/>
    <w:rsid w:val="00B7447A"/>
    <w:rsid w:val="00B745E5"/>
    <w:rsid w:val="00B747E2"/>
    <w:rsid w:val="00B74B9A"/>
    <w:rsid w:val="00B74C3E"/>
    <w:rsid w:val="00B74F41"/>
    <w:rsid w:val="00B75464"/>
    <w:rsid w:val="00B75C93"/>
    <w:rsid w:val="00B76261"/>
    <w:rsid w:val="00B7636C"/>
    <w:rsid w:val="00B766BC"/>
    <w:rsid w:val="00B7675D"/>
    <w:rsid w:val="00B769B8"/>
    <w:rsid w:val="00B76ABE"/>
    <w:rsid w:val="00B76B56"/>
    <w:rsid w:val="00B76E5F"/>
    <w:rsid w:val="00B7738E"/>
    <w:rsid w:val="00B773A6"/>
    <w:rsid w:val="00B7760D"/>
    <w:rsid w:val="00B77725"/>
    <w:rsid w:val="00B77781"/>
    <w:rsid w:val="00B77953"/>
    <w:rsid w:val="00B77974"/>
    <w:rsid w:val="00B779CE"/>
    <w:rsid w:val="00B77CA4"/>
    <w:rsid w:val="00B77D3D"/>
    <w:rsid w:val="00B77DD2"/>
    <w:rsid w:val="00B77EDF"/>
    <w:rsid w:val="00B80044"/>
    <w:rsid w:val="00B800C1"/>
    <w:rsid w:val="00B80115"/>
    <w:rsid w:val="00B804E7"/>
    <w:rsid w:val="00B80793"/>
    <w:rsid w:val="00B80878"/>
    <w:rsid w:val="00B80900"/>
    <w:rsid w:val="00B8161B"/>
    <w:rsid w:val="00B81EBE"/>
    <w:rsid w:val="00B81ED1"/>
    <w:rsid w:val="00B8218A"/>
    <w:rsid w:val="00B8226A"/>
    <w:rsid w:val="00B8251D"/>
    <w:rsid w:val="00B82567"/>
    <w:rsid w:val="00B82A03"/>
    <w:rsid w:val="00B82A47"/>
    <w:rsid w:val="00B82C63"/>
    <w:rsid w:val="00B83343"/>
    <w:rsid w:val="00B8415D"/>
    <w:rsid w:val="00B84220"/>
    <w:rsid w:val="00B844CA"/>
    <w:rsid w:val="00B8456D"/>
    <w:rsid w:val="00B8483F"/>
    <w:rsid w:val="00B849B3"/>
    <w:rsid w:val="00B84A24"/>
    <w:rsid w:val="00B84AB5"/>
    <w:rsid w:val="00B84C77"/>
    <w:rsid w:val="00B84F1A"/>
    <w:rsid w:val="00B85208"/>
    <w:rsid w:val="00B8579D"/>
    <w:rsid w:val="00B85ACB"/>
    <w:rsid w:val="00B85C58"/>
    <w:rsid w:val="00B85C84"/>
    <w:rsid w:val="00B85FE7"/>
    <w:rsid w:val="00B8635B"/>
    <w:rsid w:val="00B867FA"/>
    <w:rsid w:val="00B86AC5"/>
    <w:rsid w:val="00B86C44"/>
    <w:rsid w:val="00B86E6E"/>
    <w:rsid w:val="00B87056"/>
    <w:rsid w:val="00B8740B"/>
    <w:rsid w:val="00B8743C"/>
    <w:rsid w:val="00B8778E"/>
    <w:rsid w:val="00B8795A"/>
    <w:rsid w:val="00B8795C"/>
    <w:rsid w:val="00B87A1B"/>
    <w:rsid w:val="00B87B46"/>
    <w:rsid w:val="00B87CE4"/>
    <w:rsid w:val="00B87D67"/>
    <w:rsid w:val="00B9004A"/>
    <w:rsid w:val="00B9028F"/>
    <w:rsid w:val="00B904C2"/>
    <w:rsid w:val="00B90C71"/>
    <w:rsid w:val="00B90D19"/>
    <w:rsid w:val="00B9128D"/>
    <w:rsid w:val="00B914B2"/>
    <w:rsid w:val="00B917AE"/>
    <w:rsid w:val="00B917EF"/>
    <w:rsid w:val="00B91893"/>
    <w:rsid w:val="00B91EBE"/>
    <w:rsid w:val="00B91EC9"/>
    <w:rsid w:val="00B92031"/>
    <w:rsid w:val="00B92077"/>
    <w:rsid w:val="00B9210B"/>
    <w:rsid w:val="00B924E7"/>
    <w:rsid w:val="00B92A5D"/>
    <w:rsid w:val="00B92C48"/>
    <w:rsid w:val="00B92D0A"/>
    <w:rsid w:val="00B930F4"/>
    <w:rsid w:val="00B9312A"/>
    <w:rsid w:val="00B935AF"/>
    <w:rsid w:val="00B9367D"/>
    <w:rsid w:val="00B93F4B"/>
    <w:rsid w:val="00B942A4"/>
    <w:rsid w:val="00B9448A"/>
    <w:rsid w:val="00B94525"/>
    <w:rsid w:val="00B9463B"/>
    <w:rsid w:val="00B94FF2"/>
    <w:rsid w:val="00B95044"/>
    <w:rsid w:val="00B95056"/>
    <w:rsid w:val="00B952C1"/>
    <w:rsid w:val="00B955D3"/>
    <w:rsid w:val="00B95B10"/>
    <w:rsid w:val="00B96102"/>
    <w:rsid w:val="00B9658C"/>
    <w:rsid w:val="00B96853"/>
    <w:rsid w:val="00B96F1A"/>
    <w:rsid w:val="00B96FCD"/>
    <w:rsid w:val="00B970EB"/>
    <w:rsid w:val="00B97422"/>
    <w:rsid w:val="00B9742F"/>
    <w:rsid w:val="00B97847"/>
    <w:rsid w:val="00B97AAE"/>
    <w:rsid w:val="00B97BA6"/>
    <w:rsid w:val="00B97DC8"/>
    <w:rsid w:val="00B97F3F"/>
    <w:rsid w:val="00BA01B6"/>
    <w:rsid w:val="00BA074F"/>
    <w:rsid w:val="00BA079B"/>
    <w:rsid w:val="00BA08E4"/>
    <w:rsid w:val="00BA0967"/>
    <w:rsid w:val="00BA0A4D"/>
    <w:rsid w:val="00BA151E"/>
    <w:rsid w:val="00BA1739"/>
    <w:rsid w:val="00BA185C"/>
    <w:rsid w:val="00BA1C18"/>
    <w:rsid w:val="00BA1C47"/>
    <w:rsid w:val="00BA1FFA"/>
    <w:rsid w:val="00BA20C5"/>
    <w:rsid w:val="00BA20C9"/>
    <w:rsid w:val="00BA22DE"/>
    <w:rsid w:val="00BA297D"/>
    <w:rsid w:val="00BA2A66"/>
    <w:rsid w:val="00BA2B8C"/>
    <w:rsid w:val="00BA2E4D"/>
    <w:rsid w:val="00BA30C1"/>
    <w:rsid w:val="00BA31E2"/>
    <w:rsid w:val="00BA32C6"/>
    <w:rsid w:val="00BA3361"/>
    <w:rsid w:val="00BA3559"/>
    <w:rsid w:val="00BA361C"/>
    <w:rsid w:val="00BA385E"/>
    <w:rsid w:val="00BA40B7"/>
    <w:rsid w:val="00BA417B"/>
    <w:rsid w:val="00BA4192"/>
    <w:rsid w:val="00BA47F7"/>
    <w:rsid w:val="00BA488A"/>
    <w:rsid w:val="00BA4ADA"/>
    <w:rsid w:val="00BA4C7E"/>
    <w:rsid w:val="00BA545F"/>
    <w:rsid w:val="00BA557B"/>
    <w:rsid w:val="00BA573A"/>
    <w:rsid w:val="00BA5825"/>
    <w:rsid w:val="00BA5EF9"/>
    <w:rsid w:val="00BA5FFC"/>
    <w:rsid w:val="00BA6252"/>
    <w:rsid w:val="00BA6401"/>
    <w:rsid w:val="00BA69BC"/>
    <w:rsid w:val="00BA6C20"/>
    <w:rsid w:val="00BA6C24"/>
    <w:rsid w:val="00BA6F31"/>
    <w:rsid w:val="00BA70D2"/>
    <w:rsid w:val="00BA7320"/>
    <w:rsid w:val="00BA7494"/>
    <w:rsid w:val="00BA7D99"/>
    <w:rsid w:val="00BA7F1A"/>
    <w:rsid w:val="00BB0203"/>
    <w:rsid w:val="00BB0249"/>
    <w:rsid w:val="00BB0276"/>
    <w:rsid w:val="00BB057E"/>
    <w:rsid w:val="00BB05FF"/>
    <w:rsid w:val="00BB06E7"/>
    <w:rsid w:val="00BB0ACF"/>
    <w:rsid w:val="00BB0FFB"/>
    <w:rsid w:val="00BB1329"/>
    <w:rsid w:val="00BB158E"/>
    <w:rsid w:val="00BB1698"/>
    <w:rsid w:val="00BB16C3"/>
    <w:rsid w:val="00BB16CE"/>
    <w:rsid w:val="00BB1EB9"/>
    <w:rsid w:val="00BB25C0"/>
    <w:rsid w:val="00BB28E5"/>
    <w:rsid w:val="00BB2A06"/>
    <w:rsid w:val="00BB2A60"/>
    <w:rsid w:val="00BB2BC6"/>
    <w:rsid w:val="00BB2E97"/>
    <w:rsid w:val="00BB2EBC"/>
    <w:rsid w:val="00BB304C"/>
    <w:rsid w:val="00BB3207"/>
    <w:rsid w:val="00BB3286"/>
    <w:rsid w:val="00BB36D6"/>
    <w:rsid w:val="00BB3946"/>
    <w:rsid w:val="00BB3988"/>
    <w:rsid w:val="00BB39B3"/>
    <w:rsid w:val="00BB3AF7"/>
    <w:rsid w:val="00BB3CC1"/>
    <w:rsid w:val="00BB3F31"/>
    <w:rsid w:val="00BB4008"/>
    <w:rsid w:val="00BB4389"/>
    <w:rsid w:val="00BB43A1"/>
    <w:rsid w:val="00BB4436"/>
    <w:rsid w:val="00BB4A09"/>
    <w:rsid w:val="00BB4BBD"/>
    <w:rsid w:val="00BB4E1A"/>
    <w:rsid w:val="00BB4F35"/>
    <w:rsid w:val="00BB5270"/>
    <w:rsid w:val="00BB5803"/>
    <w:rsid w:val="00BB5C58"/>
    <w:rsid w:val="00BB5E5B"/>
    <w:rsid w:val="00BB5FCA"/>
    <w:rsid w:val="00BB63BA"/>
    <w:rsid w:val="00BB6698"/>
    <w:rsid w:val="00BB67F1"/>
    <w:rsid w:val="00BB696B"/>
    <w:rsid w:val="00BB6DB8"/>
    <w:rsid w:val="00BB6E0E"/>
    <w:rsid w:val="00BB6F7A"/>
    <w:rsid w:val="00BB7151"/>
    <w:rsid w:val="00BB77EF"/>
    <w:rsid w:val="00BB7959"/>
    <w:rsid w:val="00BB7AEF"/>
    <w:rsid w:val="00BB7D3B"/>
    <w:rsid w:val="00BC0261"/>
    <w:rsid w:val="00BC0438"/>
    <w:rsid w:val="00BC056A"/>
    <w:rsid w:val="00BC05AE"/>
    <w:rsid w:val="00BC0736"/>
    <w:rsid w:val="00BC07C3"/>
    <w:rsid w:val="00BC0AE1"/>
    <w:rsid w:val="00BC0E1A"/>
    <w:rsid w:val="00BC1143"/>
    <w:rsid w:val="00BC15F5"/>
    <w:rsid w:val="00BC16D2"/>
    <w:rsid w:val="00BC17E5"/>
    <w:rsid w:val="00BC1872"/>
    <w:rsid w:val="00BC1B36"/>
    <w:rsid w:val="00BC1F16"/>
    <w:rsid w:val="00BC1FB6"/>
    <w:rsid w:val="00BC270A"/>
    <w:rsid w:val="00BC275F"/>
    <w:rsid w:val="00BC279E"/>
    <w:rsid w:val="00BC2A32"/>
    <w:rsid w:val="00BC2A88"/>
    <w:rsid w:val="00BC2AC8"/>
    <w:rsid w:val="00BC2BA5"/>
    <w:rsid w:val="00BC2E01"/>
    <w:rsid w:val="00BC3100"/>
    <w:rsid w:val="00BC314A"/>
    <w:rsid w:val="00BC31D3"/>
    <w:rsid w:val="00BC339F"/>
    <w:rsid w:val="00BC347C"/>
    <w:rsid w:val="00BC36AB"/>
    <w:rsid w:val="00BC3829"/>
    <w:rsid w:val="00BC3E5A"/>
    <w:rsid w:val="00BC3F65"/>
    <w:rsid w:val="00BC406E"/>
    <w:rsid w:val="00BC4265"/>
    <w:rsid w:val="00BC4297"/>
    <w:rsid w:val="00BC4421"/>
    <w:rsid w:val="00BC4461"/>
    <w:rsid w:val="00BC446A"/>
    <w:rsid w:val="00BC4475"/>
    <w:rsid w:val="00BC4481"/>
    <w:rsid w:val="00BC4675"/>
    <w:rsid w:val="00BC47C5"/>
    <w:rsid w:val="00BC4C0F"/>
    <w:rsid w:val="00BC4D30"/>
    <w:rsid w:val="00BC5249"/>
    <w:rsid w:val="00BC52EF"/>
    <w:rsid w:val="00BC5444"/>
    <w:rsid w:val="00BC55E7"/>
    <w:rsid w:val="00BC5AE1"/>
    <w:rsid w:val="00BC5CD7"/>
    <w:rsid w:val="00BC5EF1"/>
    <w:rsid w:val="00BC6169"/>
    <w:rsid w:val="00BC61F3"/>
    <w:rsid w:val="00BC62BD"/>
    <w:rsid w:val="00BC63C0"/>
    <w:rsid w:val="00BC6A0D"/>
    <w:rsid w:val="00BC6BC9"/>
    <w:rsid w:val="00BC6D21"/>
    <w:rsid w:val="00BC6FDE"/>
    <w:rsid w:val="00BC7270"/>
    <w:rsid w:val="00BC77EC"/>
    <w:rsid w:val="00BC792E"/>
    <w:rsid w:val="00BC7C22"/>
    <w:rsid w:val="00BC7DD4"/>
    <w:rsid w:val="00BD020B"/>
    <w:rsid w:val="00BD0320"/>
    <w:rsid w:val="00BD08E5"/>
    <w:rsid w:val="00BD0984"/>
    <w:rsid w:val="00BD0A35"/>
    <w:rsid w:val="00BD0A5A"/>
    <w:rsid w:val="00BD0C29"/>
    <w:rsid w:val="00BD0CD3"/>
    <w:rsid w:val="00BD0F60"/>
    <w:rsid w:val="00BD0FE2"/>
    <w:rsid w:val="00BD1219"/>
    <w:rsid w:val="00BD1231"/>
    <w:rsid w:val="00BD1665"/>
    <w:rsid w:val="00BD1694"/>
    <w:rsid w:val="00BD16C9"/>
    <w:rsid w:val="00BD1731"/>
    <w:rsid w:val="00BD17AD"/>
    <w:rsid w:val="00BD1977"/>
    <w:rsid w:val="00BD1A40"/>
    <w:rsid w:val="00BD1A65"/>
    <w:rsid w:val="00BD1E08"/>
    <w:rsid w:val="00BD1E27"/>
    <w:rsid w:val="00BD23A0"/>
    <w:rsid w:val="00BD24E5"/>
    <w:rsid w:val="00BD2551"/>
    <w:rsid w:val="00BD26A3"/>
    <w:rsid w:val="00BD279D"/>
    <w:rsid w:val="00BD29D8"/>
    <w:rsid w:val="00BD2BCF"/>
    <w:rsid w:val="00BD2C03"/>
    <w:rsid w:val="00BD3088"/>
    <w:rsid w:val="00BD30B9"/>
    <w:rsid w:val="00BD34C6"/>
    <w:rsid w:val="00BD377C"/>
    <w:rsid w:val="00BD3885"/>
    <w:rsid w:val="00BD38AD"/>
    <w:rsid w:val="00BD3C20"/>
    <w:rsid w:val="00BD3DA2"/>
    <w:rsid w:val="00BD3FAF"/>
    <w:rsid w:val="00BD4532"/>
    <w:rsid w:val="00BD46F1"/>
    <w:rsid w:val="00BD48DC"/>
    <w:rsid w:val="00BD4943"/>
    <w:rsid w:val="00BD4CF7"/>
    <w:rsid w:val="00BD4FE0"/>
    <w:rsid w:val="00BD526C"/>
    <w:rsid w:val="00BD5AF9"/>
    <w:rsid w:val="00BD5CB3"/>
    <w:rsid w:val="00BD5D38"/>
    <w:rsid w:val="00BD5D76"/>
    <w:rsid w:val="00BD60D8"/>
    <w:rsid w:val="00BD65AB"/>
    <w:rsid w:val="00BD6904"/>
    <w:rsid w:val="00BD6B83"/>
    <w:rsid w:val="00BD6D28"/>
    <w:rsid w:val="00BD6D76"/>
    <w:rsid w:val="00BD6E47"/>
    <w:rsid w:val="00BD705C"/>
    <w:rsid w:val="00BD7437"/>
    <w:rsid w:val="00BD78D7"/>
    <w:rsid w:val="00BD7BED"/>
    <w:rsid w:val="00BD7F76"/>
    <w:rsid w:val="00BE00D0"/>
    <w:rsid w:val="00BE0174"/>
    <w:rsid w:val="00BE03F1"/>
    <w:rsid w:val="00BE0976"/>
    <w:rsid w:val="00BE0A61"/>
    <w:rsid w:val="00BE0B50"/>
    <w:rsid w:val="00BE0BE3"/>
    <w:rsid w:val="00BE1977"/>
    <w:rsid w:val="00BE1B20"/>
    <w:rsid w:val="00BE1CE0"/>
    <w:rsid w:val="00BE1D3D"/>
    <w:rsid w:val="00BE217B"/>
    <w:rsid w:val="00BE21C0"/>
    <w:rsid w:val="00BE22D3"/>
    <w:rsid w:val="00BE25B3"/>
    <w:rsid w:val="00BE2CDA"/>
    <w:rsid w:val="00BE2DCB"/>
    <w:rsid w:val="00BE2DD0"/>
    <w:rsid w:val="00BE2FE8"/>
    <w:rsid w:val="00BE3317"/>
    <w:rsid w:val="00BE3496"/>
    <w:rsid w:val="00BE34F1"/>
    <w:rsid w:val="00BE38E2"/>
    <w:rsid w:val="00BE3ECA"/>
    <w:rsid w:val="00BE48BF"/>
    <w:rsid w:val="00BE4980"/>
    <w:rsid w:val="00BE4DC2"/>
    <w:rsid w:val="00BE5660"/>
    <w:rsid w:val="00BE56E0"/>
    <w:rsid w:val="00BE5E43"/>
    <w:rsid w:val="00BE5FA6"/>
    <w:rsid w:val="00BE626C"/>
    <w:rsid w:val="00BE6672"/>
    <w:rsid w:val="00BE6A24"/>
    <w:rsid w:val="00BE6A82"/>
    <w:rsid w:val="00BE6BAE"/>
    <w:rsid w:val="00BE6C6B"/>
    <w:rsid w:val="00BE6DEC"/>
    <w:rsid w:val="00BE77FC"/>
    <w:rsid w:val="00BE7A0C"/>
    <w:rsid w:val="00BE7DD5"/>
    <w:rsid w:val="00BE7EAE"/>
    <w:rsid w:val="00BE7EF0"/>
    <w:rsid w:val="00BE7FE4"/>
    <w:rsid w:val="00BF014F"/>
    <w:rsid w:val="00BF04E9"/>
    <w:rsid w:val="00BF08E5"/>
    <w:rsid w:val="00BF0A4D"/>
    <w:rsid w:val="00BF0C98"/>
    <w:rsid w:val="00BF0CD2"/>
    <w:rsid w:val="00BF0CE3"/>
    <w:rsid w:val="00BF0F53"/>
    <w:rsid w:val="00BF145A"/>
    <w:rsid w:val="00BF145D"/>
    <w:rsid w:val="00BF2267"/>
    <w:rsid w:val="00BF23A7"/>
    <w:rsid w:val="00BF24D1"/>
    <w:rsid w:val="00BF25D8"/>
    <w:rsid w:val="00BF270B"/>
    <w:rsid w:val="00BF28E6"/>
    <w:rsid w:val="00BF294D"/>
    <w:rsid w:val="00BF2BFB"/>
    <w:rsid w:val="00BF2E77"/>
    <w:rsid w:val="00BF3220"/>
    <w:rsid w:val="00BF35E5"/>
    <w:rsid w:val="00BF3C95"/>
    <w:rsid w:val="00BF3D42"/>
    <w:rsid w:val="00BF49BD"/>
    <w:rsid w:val="00BF4B00"/>
    <w:rsid w:val="00BF4D54"/>
    <w:rsid w:val="00BF4E1E"/>
    <w:rsid w:val="00BF4E61"/>
    <w:rsid w:val="00BF50C4"/>
    <w:rsid w:val="00BF513A"/>
    <w:rsid w:val="00BF51F3"/>
    <w:rsid w:val="00BF559A"/>
    <w:rsid w:val="00BF6509"/>
    <w:rsid w:val="00BF675E"/>
    <w:rsid w:val="00BF69C4"/>
    <w:rsid w:val="00BF6C2E"/>
    <w:rsid w:val="00BF715F"/>
    <w:rsid w:val="00BF797E"/>
    <w:rsid w:val="00C0005F"/>
    <w:rsid w:val="00C004F6"/>
    <w:rsid w:val="00C006A9"/>
    <w:rsid w:val="00C00906"/>
    <w:rsid w:val="00C0100E"/>
    <w:rsid w:val="00C0104C"/>
    <w:rsid w:val="00C01758"/>
    <w:rsid w:val="00C01C60"/>
    <w:rsid w:val="00C01DC5"/>
    <w:rsid w:val="00C01EC7"/>
    <w:rsid w:val="00C01F3C"/>
    <w:rsid w:val="00C02305"/>
    <w:rsid w:val="00C024B9"/>
    <w:rsid w:val="00C025A5"/>
    <w:rsid w:val="00C0296E"/>
    <w:rsid w:val="00C02A15"/>
    <w:rsid w:val="00C02CD0"/>
    <w:rsid w:val="00C02D9E"/>
    <w:rsid w:val="00C02E16"/>
    <w:rsid w:val="00C030B8"/>
    <w:rsid w:val="00C03790"/>
    <w:rsid w:val="00C0393D"/>
    <w:rsid w:val="00C03A41"/>
    <w:rsid w:val="00C03CFF"/>
    <w:rsid w:val="00C03D9F"/>
    <w:rsid w:val="00C03DC5"/>
    <w:rsid w:val="00C03DDF"/>
    <w:rsid w:val="00C040B7"/>
    <w:rsid w:val="00C04100"/>
    <w:rsid w:val="00C045B3"/>
    <w:rsid w:val="00C046A8"/>
    <w:rsid w:val="00C04A04"/>
    <w:rsid w:val="00C04D0D"/>
    <w:rsid w:val="00C04DBE"/>
    <w:rsid w:val="00C0591F"/>
    <w:rsid w:val="00C05943"/>
    <w:rsid w:val="00C05C03"/>
    <w:rsid w:val="00C06074"/>
    <w:rsid w:val="00C06261"/>
    <w:rsid w:val="00C0659C"/>
    <w:rsid w:val="00C0671A"/>
    <w:rsid w:val="00C06842"/>
    <w:rsid w:val="00C068CA"/>
    <w:rsid w:val="00C06A77"/>
    <w:rsid w:val="00C071C1"/>
    <w:rsid w:val="00C07298"/>
    <w:rsid w:val="00C074B7"/>
    <w:rsid w:val="00C074C5"/>
    <w:rsid w:val="00C07C66"/>
    <w:rsid w:val="00C07CA9"/>
    <w:rsid w:val="00C07F13"/>
    <w:rsid w:val="00C10026"/>
    <w:rsid w:val="00C100EA"/>
    <w:rsid w:val="00C10106"/>
    <w:rsid w:val="00C10140"/>
    <w:rsid w:val="00C105FC"/>
    <w:rsid w:val="00C107FD"/>
    <w:rsid w:val="00C10DBE"/>
    <w:rsid w:val="00C10F27"/>
    <w:rsid w:val="00C11095"/>
    <w:rsid w:val="00C111C5"/>
    <w:rsid w:val="00C117A9"/>
    <w:rsid w:val="00C11894"/>
    <w:rsid w:val="00C124EB"/>
    <w:rsid w:val="00C1268F"/>
    <w:rsid w:val="00C1272D"/>
    <w:rsid w:val="00C12AF4"/>
    <w:rsid w:val="00C12DB8"/>
    <w:rsid w:val="00C12F04"/>
    <w:rsid w:val="00C13106"/>
    <w:rsid w:val="00C13120"/>
    <w:rsid w:val="00C13490"/>
    <w:rsid w:val="00C13592"/>
    <w:rsid w:val="00C13746"/>
    <w:rsid w:val="00C138CA"/>
    <w:rsid w:val="00C13DDF"/>
    <w:rsid w:val="00C14273"/>
    <w:rsid w:val="00C1436B"/>
    <w:rsid w:val="00C143A6"/>
    <w:rsid w:val="00C143EF"/>
    <w:rsid w:val="00C144CE"/>
    <w:rsid w:val="00C14505"/>
    <w:rsid w:val="00C1460E"/>
    <w:rsid w:val="00C14627"/>
    <w:rsid w:val="00C14870"/>
    <w:rsid w:val="00C1496B"/>
    <w:rsid w:val="00C15301"/>
    <w:rsid w:val="00C15C35"/>
    <w:rsid w:val="00C15D1C"/>
    <w:rsid w:val="00C15D98"/>
    <w:rsid w:val="00C161DE"/>
    <w:rsid w:val="00C16676"/>
    <w:rsid w:val="00C169CE"/>
    <w:rsid w:val="00C16AE9"/>
    <w:rsid w:val="00C16E3A"/>
    <w:rsid w:val="00C16FE1"/>
    <w:rsid w:val="00C17312"/>
    <w:rsid w:val="00C175CD"/>
    <w:rsid w:val="00C1787E"/>
    <w:rsid w:val="00C17AD6"/>
    <w:rsid w:val="00C17B63"/>
    <w:rsid w:val="00C17EC7"/>
    <w:rsid w:val="00C20257"/>
    <w:rsid w:val="00C20439"/>
    <w:rsid w:val="00C20464"/>
    <w:rsid w:val="00C20506"/>
    <w:rsid w:val="00C20589"/>
    <w:rsid w:val="00C205C0"/>
    <w:rsid w:val="00C20946"/>
    <w:rsid w:val="00C20A40"/>
    <w:rsid w:val="00C20BB2"/>
    <w:rsid w:val="00C20BEC"/>
    <w:rsid w:val="00C20EF2"/>
    <w:rsid w:val="00C20FC5"/>
    <w:rsid w:val="00C20FF0"/>
    <w:rsid w:val="00C210E7"/>
    <w:rsid w:val="00C2176A"/>
    <w:rsid w:val="00C21C44"/>
    <w:rsid w:val="00C21CCA"/>
    <w:rsid w:val="00C21DDD"/>
    <w:rsid w:val="00C220E0"/>
    <w:rsid w:val="00C2234F"/>
    <w:rsid w:val="00C223A6"/>
    <w:rsid w:val="00C22878"/>
    <w:rsid w:val="00C2312E"/>
    <w:rsid w:val="00C2334D"/>
    <w:rsid w:val="00C23AC4"/>
    <w:rsid w:val="00C23C90"/>
    <w:rsid w:val="00C23DFF"/>
    <w:rsid w:val="00C241EC"/>
    <w:rsid w:val="00C24361"/>
    <w:rsid w:val="00C24A98"/>
    <w:rsid w:val="00C24C69"/>
    <w:rsid w:val="00C24FF6"/>
    <w:rsid w:val="00C254C3"/>
    <w:rsid w:val="00C2561D"/>
    <w:rsid w:val="00C25836"/>
    <w:rsid w:val="00C25D0B"/>
    <w:rsid w:val="00C26023"/>
    <w:rsid w:val="00C264C5"/>
    <w:rsid w:val="00C2652C"/>
    <w:rsid w:val="00C2693E"/>
    <w:rsid w:val="00C2737C"/>
    <w:rsid w:val="00C27524"/>
    <w:rsid w:val="00C275D3"/>
    <w:rsid w:val="00C27640"/>
    <w:rsid w:val="00C27656"/>
    <w:rsid w:val="00C27690"/>
    <w:rsid w:val="00C277F7"/>
    <w:rsid w:val="00C27B5F"/>
    <w:rsid w:val="00C27BA0"/>
    <w:rsid w:val="00C307D0"/>
    <w:rsid w:val="00C30899"/>
    <w:rsid w:val="00C30E65"/>
    <w:rsid w:val="00C30E9E"/>
    <w:rsid w:val="00C310E0"/>
    <w:rsid w:val="00C3113B"/>
    <w:rsid w:val="00C31292"/>
    <w:rsid w:val="00C312FE"/>
    <w:rsid w:val="00C31394"/>
    <w:rsid w:val="00C31778"/>
    <w:rsid w:val="00C31818"/>
    <w:rsid w:val="00C31966"/>
    <w:rsid w:val="00C31996"/>
    <w:rsid w:val="00C31CA0"/>
    <w:rsid w:val="00C323A3"/>
    <w:rsid w:val="00C325B5"/>
    <w:rsid w:val="00C325FA"/>
    <w:rsid w:val="00C327A2"/>
    <w:rsid w:val="00C3311E"/>
    <w:rsid w:val="00C3316C"/>
    <w:rsid w:val="00C333DF"/>
    <w:rsid w:val="00C33610"/>
    <w:rsid w:val="00C33644"/>
    <w:rsid w:val="00C336D6"/>
    <w:rsid w:val="00C33B4A"/>
    <w:rsid w:val="00C34626"/>
    <w:rsid w:val="00C34811"/>
    <w:rsid w:val="00C3489B"/>
    <w:rsid w:val="00C34B1F"/>
    <w:rsid w:val="00C34CD2"/>
    <w:rsid w:val="00C34CEE"/>
    <w:rsid w:val="00C35734"/>
    <w:rsid w:val="00C3573D"/>
    <w:rsid w:val="00C3625D"/>
    <w:rsid w:val="00C36265"/>
    <w:rsid w:val="00C3651F"/>
    <w:rsid w:val="00C365EF"/>
    <w:rsid w:val="00C36786"/>
    <w:rsid w:val="00C3682E"/>
    <w:rsid w:val="00C36CFE"/>
    <w:rsid w:val="00C36D17"/>
    <w:rsid w:val="00C36F21"/>
    <w:rsid w:val="00C3757F"/>
    <w:rsid w:val="00C37640"/>
    <w:rsid w:val="00C37847"/>
    <w:rsid w:val="00C37928"/>
    <w:rsid w:val="00C37CB7"/>
    <w:rsid w:val="00C4004D"/>
    <w:rsid w:val="00C400A9"/>
    <w:rsid w:val="00C4010D"/>
    <w:rsid w:val="00C409C7"/>
    <w:rsid w:val="00C40B01"/>
    <w:rsid w:val="00C40CC4"/>
    <w:rsid w:val="00C40E83"/>
    <w:rsid w:val="00C41754"/>
    <w:rsid w:val="00C41914"/>
    <w:rsid w:val="00C41954"/>
    <w:rsid w:val="00C41980"/>
    <w:rsid w:val="00C41A1F"/>
    <w:rsid w:val="00C424FF"/>
    <w:rsid w:val="00C425C2"/>
    <w:rsid w:val="00C42834"/>
    <w:rsid w:val="00C42847"/>
    <w:rsid w:val="00C42886"/>
    <w:rsid w:val="00C4298F"/>
    <w:rsid w:val="00C43093"/>
    <w:rsid w:val="00C431AD"/>
    <w:rsid w:val="00C43580"/>
    <w:rsid w:val="00C43768"/>
    <w:rsid w:val="00C43916"/>
    <w:rsid w:val="00C43CB9"/>
    <w:rsid w:val="00C43F0C"/>
    <w:rsid w:val="00C440A4"/>
    <w:rsid w:val="00C44773"/>
    <w:rsid w:val="00C4480E"/>
    <w:rsid w:val="00C4483C"/>
    <w:rsid w:val="00C44C0F"/>
    <w:rsid w:val="00C45002"/>
    <w:rsid w:val="00C45021"/>
    <w:rsid w:val="00C452EC"/>
    <w:rsid w:val="00C457CD"/>
    <w:rsid w:val="00C45B61"/>
    <w:rsid w:val="00C45B69"/>
    <w:rsid w:val="00C45C9D"/>
    <w:rsid w:val="00C45F75"/>
    <w:rsid w:val="00C46023"/>
    <w:rsid w:val="00C4626F"/>
    <w:rsid w:val="00C4663E"/>
    <w:rsid w:val="00C46E48"/>
    <w:rsid w:val="00C470FF"/>
    <w:rsid w:val="00C4711C"/>
    <w:rsid w:val="00C4766B"/>
    <w:rsid w:val="00C479F3"/>
    <w:rsid w:val="00C47E0F"/>
    <w:rsid w:val="00C47FDB"/>
    <w:rsid w:val="00C50483"/>
    <w:rsid w:val="00C5081D"/>
    <w:rsid w:val="00C50A18"/>
    <w:rsid w:val="00C50FA7"/>
    <w:rsid w:val="00C51280"/>
    <w:rsid w:val="00C51648"/>
    <w:rsid w:val="00C517D1"/>
    <w:rsid w:val="00C51818"/>
    <w:rsid w:val="00C51867"/>
    <w:rsid w:val="00C5194D"/>
    <w:rsid w:val="00C51A75"/>
    <w:rsid w:val="00C51A81"/>
    <w:rsid w:val="00C5205A"/>
    <w:rsid w:val="00C52343"/>
    <w:rsid w:val="00C52373"/>
    <w:rsid w:val="00C52802"/>
    <w:rsid w:val="00C52D81"/>
    <w:rsid w:val="00C52EAD"/>
    <w:rsid w:val="00C52F22"/>
    <w:rsid w:val="00C531BB"/>
    <w:rsid w:val="00C53349"/>
    <w:rsid w:val="00C53364"/>
    <w:rsid w:val="00C536FA"/>
    <w:rsid w:val="00C5371F"/>
    <w:rsid w:val="00C53920"/>
    <w:rsid w:val="00C53930"/>
    <w:rsid w:val="00C53AFD"/>
    <w:rsid w:val="00C53B30"/>
    <w:rsid w:val="00C53CF9"/>
    <w:rsid w:val="00C53D88"/>
    <w:rsid w:val="00C53FE1"/>
    <w:rsid w:val="00C540F1"/>
    <w:rsid w:val="00C54349"/>
    <w:rsid w:val="00C54488"/>
    <w:rsid w:val="00C54784"/>
    <w:rsid w:val="00C54785"/>
    <w:rsid w:val="00C54F50"/>
    <w:rsid w:val="00C54FCE"/>
    <w:rsid w:val="00C55375"/>
    <w:rsid w:val="00C553AB"/>
    <w:rsid w:val="00C55580"/>
    <w:rsid w:val="00C5578D"/>
    <w:rsid w:val="00C557C4"/>
    <w:rsid w:val="00C55826"/>
    <w:rsid w:val="00C558A3"/>
    <w:rsid w:val="00C55B54"/>
    <w:rsid w:val="00C55CC1"/>
    <w:rsid w:val="00C560D3"/>
    <w:rsid w:val="00C56468"/>
    <w:rsid w:val="00C5681D"/>
    <w:rsid w:val="00C56B3D"/>
    <w:rsid w:val="00C56F58"/>
    <w:rsid w:val="00C570FF"/>
    <w:rsid w:val="00C5752C"/>
    <w:rsid w:val="00C578C3"/>
    <w:rsid w:val="00C578F6"/>
    <w:rsid w:val="00C57AB0"/>
    <w:rsid w:val="00C57B60"/>
    <w:rsid w:val="00C57CB5"/>
    <w:rsid w:val="00C57F41"/>
    <w:rsid w:val="00C57F44"/>
    <w:rsid w:val="00C6063C"/>
    <w:rsid w:val="00C60889"/>
    <w:rsid w:val="00C60C09"/>
    <w:rsid w:val="00C60CBA"/>
    <w:rsid w:val="00C6135B"/>
    <w:rsid w:val="00C6145A"/>
    <w:rsid w:val="00C61558"/>
    <w:rsid w:val="00C61570"/>
    <w:rsid w:val="00C618E2"/>
    <w:rsid w:val="00C624BE"/>
    <w:rsid w:val="00C627DD"/>
    <w:rsid w:val="00C62996"/>
    <w:rsid w:val="00C632D2"/>
    <w:rsid w:val="00C63504"/>
    <w:rsid w:val="00C63CC6"/>
    <w:rsid w:val="00C63DC9"/>
    <w:rsid w:val="00C63DFB"/>
    <w:rsid w:val="00C64073"/>
    <w:rsid w:val="00C64174"/>
    <w:rsid w:val="00C641DC"/>
    <w:rsid w:val="00C645AE"/>
    <w:rsid w:val="00C645F3"/>
    <w:rsid w:val="00C64764"/>
    <w:rsid w:val="00C64844"/>
    <w:rsid w:val="00C648C1"/>
    <w:rsid w:val="00C64A25"/>
    <w:rsid w:val="00C65016"/>
    <w:rsid w:val="00C650C7"/>
    <w:rsid w:val="00C65226"/>
    <w:rsid w:val="00C653F0"/>
    <w:rsid w:val="00C6545F"/>
    <w:rsid w:val="00C65580"/>
    <w:rsid w:val="00C659E7"/>
    <w:rsid w:val="00C65A6A"/>
    <w:rsid w:val="00C65D16"/>
    <w:rsid w:val="00C6631B"/>
    <w:rsid w:val="00C66D93"/>
    <w:rsid w:val="00C670E3"/>
    <w:rsid w:val="00C6738B"/>
    <w:rsid w:val="00C6739D"/>
    <w:rsid w:val="00C6767B"/>
    <w:rsid w:val="00C67728"/>
    <w:rsid w:val="00C67C45"/>
    <w:rsid w:val="00C67D37"/>
    <w:rsid w:val="00C70023"/>
    <w:rsid w:val="00C700C7"/>
    <w:rsid w:val="00C702E1"/>
    <w:rsid w:val="00C704D9"/>
    <w:rsid w:val="00C7054C"/>
    <w:rsid w:val="00C706A7"/>
    <w:rsid w:val="00C707B1"/>
    <w:rsid w:val="00C707E7"/>
    <w:rsid w:val="00C708B8"/>
    <w:rsid w:val="00C708EF"/>
    <w:rsid w:val="00C70A00"/>
    <w:rsid w:val="00C70B1E"/>
    <w:rsid w:val="00C70B26"/>
    <w:rsid w:val="00C70D05"/>
    <w:rsid w:val="00C71094"/>
    <w:rsid w:val="00C711EA"/>
    <w:rsid w:val="00C7154C"/>
    <w:rsid w:val="00C71817"/>
    <w:rsid w:val="00C71B6E"/>
    <w:rsid w:val="00C71E2F"/>
    <w:rsid w:val="00C722AE"/>
    <w:rsid w:val="00C722E4"/>
    <w:rsid w:val="00C7264A"/>
    <w:rsid w:val="00C726C1"/>
    <w:rsid w:val="00C72733"/>
    <w:rsid w:val="00C72862"/>
    <w:rsid w:val="00C72DEA"/>
    <w:rsid w:val="00C72F4C"/>
    <w:rsid w:val="00C741BE"/>
    <w:rsid w:val="00C747CF"/>
    <w:rsid w:val="00C74D4E"/>
    <w:rsid w:val="00C74DF9"/>
    <w:rsid w:val="00C753AE"/>
    <w:rsid w:val="00C7556E"/>
    <w:rsid w:val="00C758A7"/>
    <w:rsid w:val="00C758F3"/>
    <w:rsid w:val="00C75F6B"/>
    <w:rsid w:val="00C76053"/>
    <w:rsid w:val="00C76183"/>
    <w:rsid w:val="00C7626D"/>
    <w:rsid w:val="00C762E9"/>
    <w:rsid w:val="00C76666"/>
    <w:rsid w:val="00C767F7"/>
    <w:rsid w:val="00C7680D"/>
    <w:rsid w:val="00C768C2"/>
    <w:rsid w:val="00C768C4"/>
    <w:rsid w:val="00C7699E"/>
    <w:rsid w:val="00C769AA"/>
    <w:rsid w:val="00C76B2F"/>
    <w:rsid w:val="00C7727C"/>
    <w:rsid w:val="00C773FD"/>
    <w:rsid w:val="00C774C0"/>
    <w:rsid w:val="00C779C9"/>
    <w:rsid w:val="00C77C03"/>
    <w:rsid w:val="00C77C54"/>
    <w:rsid w:val="00C79B05"/>
    <w:rsid w:val="00C800ED"/>
    <w:rsid w:val="00C80296"/>
    <w:rsid w:val="00C80694"/>
    <w:rsid w:val="00C80BE1"/>
    <w:rsid w:val="00C80F25"/>
    <w:rsid w:val="00C8114F"/>
    <w:rsid w:val="00C8117B"/>
    <w:rsid w:val="00C81491"/>
    <w:rsid w:val="00C815B9"/>
    <w:rsid w:val="00C81CA2"/>
    <w:rsid w:val="00C81D56"/>
    <w:rsid w:val="00C81F73"/>
    <w:rsid w:val="00C82100"/>
    <w:rsid w:val="00C82242"/>
    <w:rsid w:val="00C823A1"/>
    <w:rsid w:val="00C82C97"/>
    <w:rsid w:val="00C82F20"/>
    <w:rsid w:val="00C83060"/>
    <w:rsid w:val="00C83308"/>
    <w:rsid w:val="00C83705"/>
    <w:rsid w:val="00C83922"/>
    <w:rsid w:val="00C84055"/>
    <w:rsid w:val="00C84435"/>
    <w:rsid w:val="00C84E17"/>
    <w:rsid w:val="00C84E1A"/>
    <w:rsid w:val="00C84FA3"/>
    <w:rsid w:val="00C85066"/>
    <w:rsid w:val="00C85225"/>
    <w:rsid w:val="00C8540C"/>
    <w:rsid w:val="00C85624"/>
    <w:rsid w:val="00C85738"/>
    <w:rsid w:val="00C85877"/>
    <w:rsid w:val="00C86132"/>
    <w:rsid w:val="00C865DF"/>
    <w:rsid w:val="00C869B2"/>
    <w:rsid w:val="00C86BC0"/>
    <w:rsid w:val="00C86E33"/>
    <w:rsid w:val="00C875A8"/>
    <w:rsid w:val="00C876FA"/>
    <w:rsid w:val="00C8783A"/>
    <w:rsid w:val="00C879BD"/>
    <w:rsid w:val="00C87B18"/>
    <w:rsid w:val="00C87B2D"/>
    <w:rsid w:val="00C9038E"/>
    <w:rsid w:val="00C90533"/>
    <w:rsid w:val="00C90732"/>
    <w:rsid w:val="00C90944"/>
    <w:rsid w:val="00C91107"/>
    <w:rsid w:val="00C91278"/>
    <w:rsid w:val="00C9129F"/>
    <w:rsid w:val="00C914DA"/>
    <w:rsid w:val="00C91961"/>
    <w:rsid w:val="00C91C3B"/>
    <w:rsid w:val="00C91D1A"/>
    <w:rsid w:val="00C922B5"/>
    <w:rsid w:val="00C92704"/>
    <w:rsid w:val="00C92AFA"/>
    <w:rsid w:val="00C92EDE"/>
    <w:rsid w:val="00C9322A"/>
    <w:rsid w:val="00C93725"/>
    <w:rsid w:val="00C93808"/>
    <w:rsid w:val="00C93D5E"/>
    <w:rsid w:val="00C942C9"/>
    <w:rsid w:val="00C943D4"/>
    <w:rsid w:val="00C943E2"/>
    <w:rsid w:val="00C944E6"/>
    <w:rsid w:val="00C94507"/>
    <w:rsid w:val="00C94660"/>
    <w:rsid w:val="00C94D6F"/>
    <w:rsid w:val="00C94F57"/>
    <w:rsid w:val="00C9534B"/>
    <w:rsid w:val="00C9570D"/>
    <w:rsid w:val="00C95C9E"/>
    <w:rsid w:val="00C95E46"/>
    <w:rsid w:val="00C95F17"/>
    <w:rsid w:val="00C9624F"/>
    <w:rsid w:val="00C9660D"/>
    <w:rsid w:val="00C96A23"/>
    <w:rsid w:val="00C96FF2"/>
    <w:rsid w:val="00C97133"/>
    <w:rsid w:val="00C9722B"/>
    <w:rsid w:val="00C973D0"/>
    <w:rsid w:val="00C97613"/>
    <w:rsid w:val="00C97796"/>
    <w:rsid w:val="00C9779D"/>
    <w:rsid w:val="00C97B17"/>
    <w:rsid w:val="00C97E4A"/>
    <w:rsid w:val="00C97EA5"/>
    <w:rsid w:val="00C97EC1"/>
    <w:rsid w:val="00CA02E9"/>
    <w:rsid w:val="00CA0426"/>
    <w:rsid w:val="00CA0984"/>
    <w:rsid w:val="00CA0AE6"/>
    <w:rsid w:val="00CA0B7C"/>
    <w:rsid w:val="00CA0F1F"/>
    <w:rsid w:val="00CA12DA"/>
    <w:rsid w:val="00CA1456"/>
    <w:rsid w:val="00CA18A3"/>
    <w:rsid w:val="00CA1AA4"/>
    <w:rsid w:val="00CA1BF0"/>
    <w:rsid w:val="00CA1DA9"/>
    <w:rsid w:val="00CA2231"/>
    <w:rsid w:val="00CA23FB"/>
    <w:rsid w:val="00CA25C4"/>
    <w:rsid w:val="00CA2FD4"/>
    <w:rsid w:val="00CA30A5"/>
    <w:rsid w:val="00CA3102"/>
    <w:rsid w:val="00CA3379"/>
    <w:rsid w:val="00CA3BFF"/>
    <w:rsid w:val="00CA3EAB"/>
    <w:rsid w:val="00CA3FBB"/>
    <w:rsid w:val="00CA41FD"/>
    <w:rsid w:val="00CA4412"/>
    <w:rsid w:val="00CA49C4"/>
    <w:rsid w:val="00CA4A32"/>
    <w:rsid w:val="00CA51C6"/>
    <w:rsid w:val="00CA5487"/>
    <w:rsid w:val="00CA58F4"/>
    <w:rsid w:val="00CA5DCD"/>
    <w:rsid w:val="00CA5E61"/>
    <w:rsid w:val="00CA5FA4"/>
    <w:rsid w:val="00CA60B2"/>
    <w:rsid w:val="00CA62BC"/>
    <w:rsid w:val="00CA649E"/>
    <w:rsid w:val="00CA661F"/>
    <w:rsid w:val="00CA6A3E"/>
    <w:rsid w:val="00CA6AFF"/>
    <w:rsid w:val="00CA6C3A"/>
    <w:rsid w:val="00CA70FD"/>
    <w:rsid w:val="00CA7658"/>
    <w:rsid w:val="00CA76D9"/>
    <w:rsid w:val="00CA77DD"/>
    <w:rsid w:val="00CA794B"/>
    <w:rsid w:val="00CA7BCF"/>
    <w:rsid w:val="00CB02FF"/>
    <w:rsid w:val="00CB0623"/>
    <w:rsid w:val="00CB0927"/>
    <w:rsid w:val="00CB0C18"/>
    <w:rsid w:val="00CB0CF6"/>
    <w:rsid w:val="00CB0DCC"/>
    <w:rsid w:val="00CB0E54"/>
    <w:rsid w:val="00CB1203"/>
    <w:rsid w:val="00CB1289"/>
    <w:rsid w:val="00CB129B"/>
    <w:rsid w:val="00CB1323"/>
    <w:rsid w:val="00CB132C"/>
    <w:rsid w:val="00CB216F"/>
    <w:rsid w:val="00CB22CE"/>
    <w:rsid w:val="00CB2750"/>
    <w:rsid w:val="00CB287F"/>
    <w:rsid w:val="00CB2CA8"/>
    <w:rsid w:val="00CB2E09"/>
    <w:rsid w:val="00CB3DC1"/>
    <w:rsid w:val="00CB4429"/>
    <w:rsid w:val="00CB468E"/>
    <w:rsid w:val="00CB470F"/>
    <w:rsid w:val="00CB47B8"/>
    <w:rsid w:val="00CB4916"/>
    <w:rsid w:val="00CB4DC4"/>
    <w:rsid w:val="00CB4F0A"/>
    <w:rsid w:val="00CB5178"/>
    <w:rsid w:val="00CB523B"/>
    <w:rsid w:val="00CB52F9"/>
    <w:rsid w:val="00CB563D"/>
    <w:rsid w:val="00CB595F"/>
    <w:rsid w:val="00CB5AE6"/>
    <w:rsid w:val="00CB5EA0"/>
    <w:rsid w:val="00CB5F12"/>
    <w:rsid w:val="00CB5FA4"/>
    <w:rsid w:val="00CB60C8"/>
    <w:rsid w:val="00CB6459"/>
    <w:rsid w:val="00CB69CB"/>
    <w:rsid w:val="00CB6AAE"/>
    <w:rsid w:val="00CB6E45"/>
    <w:rsid w:val="00CB7291"/>
    <w:rsid w:val="00CB7392"/>
    <w:rsid w:val="00CB7977"/>
    <w:rsid w:val="00CB7A44"/>
    <w:rsid w:val="00CC0158"/>
    <w:rsid w:val="00CC03C6"/>
    <w:rsid w:val="00CC04F3"/>
    <w:rsid w:val="00CC052D"/>
    <w:rsid w:val="00CC0E24"/>
    <w:rsid w:val="00CC0FCB"/>
    <w:rsid w:val="00CC12EC"/>
    <w:rsid w:val="00CC141A"/>
    <w:rsid w:val="00CC14EE"/>
    <w:rsid w:val="00CC15DE"/>
    <w:rsid w:val="00CC1AAA"/>
    <w:rsid w:val="00CC1DB5"/>
    <w:rsid w:val="00CC2059"/>
    <w:rsid w:val="00CC212E"/>
    <w:rsid w:val="00CC254C"/>
    <w:rsid w:val="00CC2ACF"/>
    <w:rsid w:val="00CC2CEC"/>
    <w:rsid w:val="00CC3148"/>
    <w:rsid w:val="00CC32E4"/>
    <w:rsid w:val="00CC365A"/>
    <w:rsid w:val="00CC375F"/>
    <w:rsid w:val="00CC37C7"/>
    <w:rsid w:val="00CC37D9"/>
    <w:rsid w:val="00CC3FD5"/>
    <w:rsid w:val="00CC4180"/>
    <w:rsid w:val="00CC4373"/>
    <w:rsid w:val="00CC4747"/>
    <w:rsid w:val="00CC4CE0"/>
    <w:rsid w:val="00CC4D1B"/>
    <w:rsid w:val="00CC4EF5"/>
    <w:rsid w:val="00CC4F0A"/>
    <w:rsid w:val="00CC502B"/>
    <w:rsid w:val="00CC51B5"/>
    <w:rsid w:val="00CC5258"/>
    <w:rsid w:val="00CC5B8B"/>
    <w:rsid w:val="00CC60A3"/>
    <w:rsid w:val="00CC6160"/>
    <w:rsid w:val="00CC61E5"/>
    <w:rsid w:val="00CC6843"/>
    <w:rsid w:val="00CC6882"/>
    <w:rsid w:val="00CC691A"/>
    <w:rsid w:val="00CC6B59"/>
    <w:rsid w:val="00CC6C55"/>
    <w:rsid w:val="00CC6D49"/>
    <w:rsid w:val="00CC7123"/>
    <w:rsid w:val="00CC7126"/>
    <w:rsid w:val="00CC7163"/>
    <w:rsid w:val="00CC76E3"/>
    <w:rsid w:val="00CC797C"/>
    <w:rsid w:val="00CC798C"/>
    <w:rsid w:val="00CC7A0D"/>
    <w:rsid w:val="00CC7AED"/>
    <w:rsid w:val="00CC7B3A"/>
    <w:rsid w:val="00CC7B3E"/>
    <w:rsid w:val="00CD002B"/>
    <w:rsid w:val="00CD00F3"/>
    <w:rsid w:val="00CD03CE"/>
    <w:rsid w:val="00CD04C1"/>
    <w:rsid w:val="00CD096D"/>
    <w:rsid w:val="00CD0CFB"/>
    <w:rsid w:val="00CD0DB7"/>
    <w:rsid w:val="00CD0FDA"/>
    <w:rsid w:val="00CD1030"/>
    <w:rsid w:val="00CD1423"/>
    <w:rsid w:val="00CD1B23"/>
    <w:rsid w:val="00CD1DB9"/>
    <w:rsid w:val="00CD1FDE"/>
    <w:rsid w:val="00CD2027"/>
    <w:rsid w:val="00CD24A0"/>
    <w:rsid w:val="00CD2885"/>
    <w:rsid w:val="00CD29D5"/>
    <w:rsid w:val="00CD2A8C"/>
    <w:rsid w:val="00CD2B11"/>
    <w:rsid w:val="00CD2C6B"/>
    <w:rsid w:val="00CD2F3E"/>
    <w:rsid w:val="00CD3C4B"/>
    <w:rsid w:val="00CD3DC4"/>
    <w:rsid w:val="00CD3F23"/>
    <w:rsid w:val="00CD3FE3"/>
    <w:rsid w:val="00CD3FF5"/>
    <w:rsid w:val="00CD4053"/>
    <w:rsid w:val="00CD408F"/>
    <w:rsid w:val="00CD4102"/>
    <w:rsid w:val="00CD41E3"/>
    <w:rsid w:val="00CD4685"/>
    <w:rsid w:val="00CD46AC"/>
    <w:rsid w:val="00CD4852"/>
    <w:rsid w:val="00CD5033"/>
    <w:rsid w:val="00CD5057"/>
    <w:rsid w:val="00CD51A9"/>
    <w:rsid w:val="00CD52E8"/>
    <w:rsid w:val="00CD583B"/>
    <w:rsid w:val="00CD5996"/>
    <w:rsid w:val="00CD5B5D"/>
    <w:rsid w:val="00CD5BF8"/>
    <w:rsid w:val="00CD5E33"/>
    <w:rsid w:val="00CD5E72"/>
    <w:rsid w:val="00CD60D2"/>
    <w:rsid w:val="00CD627B"/>
    <w:rsid w:val="00CD62E1"/>
    <w:rsid w:val="00CD637C"/>
    <w:rsid w:val="00CD6D31"/>
    <w:rsid w:val="00CD6FAE"/>
    <w:rsid w:val="00CD7267"/>
    <w:rsid w:val="00CD7910"/>
    <w:rsid w:val="00CD7A40"/>
    <w:rsid w:val="00CD7E01"/>
    <w:rsid w:val="00CD7E67"/>
    <w:rsid w:val="00CE0110"/>
    <w:rsid w:val="00CE041C"/>
    <w:rsid w:val="00CE0530"/>
    <w:rsid w:val="00CE0531"/>
    <w:rsid w:val="00CE07D0"/>
    <w:rsid w:val="00CE0A60"/>
    <w:rsid w:val="00CE0CEF"/>
    <w:rsid w:val="00CE0D3D"/>
    <w:rsid w:val="00CE0D49"/>
    <w:rsid w:val="00CE0DAE"/>
    <w:rsid w:val="00CE1013"/>
    <w:rsid w:val="00CE109A"/>
    <w:rsid w:val="00CE11DA"/>
    <w:rsid w:val="00CE148A"/>
    <w:rsid w:val="00CE14A4"/>
    <w:rsid w:val="00CE17A9"/>
    <w:rsid w:val="00CE1B13"/>
    <w:rsid w:val="00CE1C80"/>
    <w:rsid w:val="00CE1EFC"/>
    <w:rsid w:val="00CE2126"/>
    <w:rsid w:val="00CE254D"/>
    <w:rsid w:val="00CE25B7"/>
    <w:rsid w:val="00CE26EE"/>
    <w:rsid w:val="00CE2720"/>
    <w:rsid w:val="00CE295E"/>
    <w:rsid w:val="00CE3131"/>
    <w:rsid w:val="00CE32FD"/>
    <w:rsid w:val="00CE377A"/>
    <w:rsid w:val="00CE37CD"/>
    <w:rsid w:val="00CE3C8F"/>
    <w:rsid w:val="00CE3DF7"/>
    <w:rsid w:val="00CE3E0A"/>
    <w:rsid w:val="00CE3EE2"/>
    <w:rsid w:val="00CE417F"/>
    <w:rsid w:val="00CE419B"/>
    <w:rsid w:val="00CE447C"/>
    <w:rsid w:val="00CE46B7"/>
    <w:rsid w:val="00CE4ADF"/>
    <w:rsid w:val="00CE4F9F"/>
    <w:rsid w:val="00CE5229"/>
    <w:rsid w:val="00CE557E"/>
    <w:rsid w:val="00CE56DA"/>
    <w:rsid w:val="00CE57CB"/>
    <w:rsid w:val="00CE5855"/>
    <w:rsid w:val="00CE59A8"/>
    <w:rsid w:val="00CE5DBB"/>
    <w:rsid w:val="00CE5DCF"/>
    <w:rsid w:val="00CE64A0"/>
    <w:rsid w:val="00CE6F70"/>
    <w:rsid w:val="00CE7138"/>
    <w:rsid w:val="00CE72C9"/>
    <w:rsid w:val="00CE732E"/>
    <w:rsid w:val="00CE74B8"/>
    <w:rsid w:val="00CE77BD"/>
    <w:rsid w:val="00CE7E25"/>
    <w:rsid w:val="00CF0537"/>
    <w:rsid w:val="00CF0576"/>
    <w:rsid w:val="00CF0812"/>
    <w:rsid w:val="00CF0AA4"/>
    <w:rsid w:val="00CF1185"/>
    <w:rsid w:val="00CF1321"/>
    <w:rsid w:val="00CF1328"/>
    <w:rsid w:val="00CF1555"/>
    <w:rsid w:val="00CF1750"/>
    <w:rsid w:val="00CF1775"/>
    <w:rsid w:val="00CF17A8"/>
    <w:rsid w:val="00CF17C9"/>
    <w:rsid w:val="00CF199E"/>
    <w:rsid w:val="00CF1CDE"/>
    <w:rsid w:val="00CF1EEC"/>
    <w:rsid w:val="00CF22E5"/>
    <w:rsid w:val="00CF2373"/>
    <w:rsid w:val="00CF25DB"/>
    <w:rsid w:val="00CF31EE"/>
    <w:rsid w:val="00CF3363"/>
    <w:rsid w:val="00CF33B2"/>
    <w:rsid w:val="00CF349D"/>
    <w:rsid w:val="00CF3523"/>
    <w:rsid w:val="00CF354C"/>
    <w:rsid w:val="00CF3825"/>
    <w:rsid w:val="00CF3C24"/>
    <w:rsid w:val="00CF4513"/>
    <w:rsid w:val="00CF460C"/>
    <w:rsid w:val="00CF4877"/>
    <w:rsid w:val="00CF4B9D"/>
    <w:rsid w:val="00CF4E7B"/>
    <w:rsid w:val="00CF54B9"/>
    <w:rsid w:val="00CF5632"/>
    <w:rsid w:val="00CF564B"/>
    <w:rsid w:val="00CF5AA1"/>
    <w:rsid w:val="00CF5BBA"/>
    <w:rsid w:val="00CF5DD2"/>
    <w:rsid w:val="00CF5FA8"/>
    <w:rsid w:val="00CF68EB"/>
    <w:rsid w:val="00CF6ABC"/>
    <w:rsid w:val="00CF6E18"/>
    <w:rsid w:val="00CF6F88"/>
    <w:rsid w:val="00CF7132"/>
    <w:rsid w:val="00CF7389"/>
    <w:rsid w:val="00CF73D2"/>
    <w:rsid w:val="00CF7EF7"/>
    <w:rsid w:val="00D00035"/>
    <w:rsid w:val="00D003E6"/>
    <w:rsid w:val="00D003F3"/>
    <w:rsid w:val="00D00480"/>
    <w:rsid w:val="00D00704"/>
    <w:rsid w:val="00D00A19"/>
    <w:rsid w:val="00D00AE6"/>
    <w:rsid w:val="00D01075"/>
    <w:rsid w:val="00D0147E"/>
    <w:rsid w:val="00D01E14"/>
    <w:rsid w:val="00D020CC"/>
    <w:rsid w:val="00D022E4"/>
    <w:rsid w:val="00D0276F"/>
    <w:rsid w:val="00D02C02"/>
    <w:rsid w:val="00D02C85"/>
    <w:rsid w:val="00D030B7"/>
    <w:rsid w:val="00D030EE"/>
    <w:rsid w:val="00D032F9"/>
    <w:rsid w:val="00D037C6"/>
    <w:rsid w:val="00D03AC6"/>
    <w:rsid w:val="00D03C0A"/>
    <w:rsid w:val="00D03E24"/>
    <w:rsid w:val="00D03F55"/>
    <w:rsid w:val="00D04497"/>
    <w:rsid w:val="00D04A71"/>
    <w:rsid w:val="00D04AF9"/>
    <w:rsid w:val="00D04B94"/>
    <w:rsid w:val="00D05198"/>
    <w:rsid w:val="00D0544A"/>
    <w:rsid w:val="00D05473"/>
    <w:rsid w:val="00D055CE"/>
    <w:rsid w:val="00D05888"/>
    <w:rsid w:val="00D05957"/>
    <w:rsid w:val="00D06149"/>
    <w:rsid w:val="00D0636E"/>
    <w:rsid w:val="00D065AE"/>
    <w:rsid w:val="00D06667"/>
    <w:rsid w:val="00D06813"/>
    <w:rsid w:val="00D068A4"/>
    <w:rsid w:val="00D06D68"/>
    <w:rsid w:val="00D06DAB"/>
    <w:rsid w:val="00D06E3D"/>
    <w:rsid w:val="00D06E60"/>
    <w:rsid w:val="00D07048"/>
    <w:rsid w:val="00D070B4"/>
    <w:rsid w:val="00D071DB"/>
    <w:rsid w:val="00D07208"/>
    <w:rsid w:val="00D07555"/>
    <w:rsid w:val="00D0771B"/>
    <w:rsid w:val="00D07840"/>
    <w:rsid w:val="00D0784D"/>
    <w:rsid w:val="00D07851"/>
    <w:rsid w:val="00D07E7F"/>
    <w:rsid w:val="00D07FD0"/>
    <w:rsid w:val="00D102EF"/>
    <w:rsid w:val="00D10398"/>
    <w:rsid w:val="00D1050A"/>
    <w:rsid w:val="00D109F0"/>
    <w:rsid w:val="00D10C4E"/>
    <w:rsid w:val="00D10CA6"/>
    <w:rsid w:val="00D10DA0"/>
    <w:rsid w:val="00D11216"/>
    <w:rsid w:val="00D1125F"/>
    <w:rsid w:val="00D112F0"/>
    <w:rsid w:val="00D1152F"/>
    <w:rsid w:val="00D116FC"/>
    <w:rsid w:val="00D117D8"/>
    <w:rsid w:val="00D11A85"/>
    <w:rsid w:val="00D11B7C"/>
    <w:rsid w:val="00D11BD8"/>
    <w:rsid w:val="00D11CA8"/>
    <w:rsid w:val="00D126BD"/>
    <w:rsid w:val="00D12931"/>
    <w:rsid w:val="00D12A80"/>
    <w:rsid w:val="00D12D9A"/>
    <w:rsid w:val="00D12FA4"/>
    <w:rsid w:val="00D13075"/>
    <w:rsid w:val="00D13485"/>
    <w:rsid w:val="00D13722"/>
    <w:rsid w:val="00D13BAD"/>
    <w:rsid w:val="00D141F7"/>
    <w:rsid w:val="00D14239"/>
    <w:rsid w:val="00D1440D"/>
    <w:rsid w:val="00D14471"/>
    <w:rsid w:val="00D146B8"/>
    <w:rsid w:val="00D148AF"/>
    <w:rsid w:val="00D14C86"/>
    <w:rsid w:val="00D14CF2"/>
    <w:rsid w:val="00D14E0B"/>
    <w:rsid w:val="00D14EE5"/>
    <w:rsid w:val="00D152CB"/>
    <w:rsid w:val="00D15674"/>
    <w:rsid w:val="00D158C7"/>
    <w:rsid w:val="00D15D7E"/>
    <w:rsid w:val="00D160D1"/>
    <w:rsid w:val="00D16247"/>
    <w:rsid w:val="00D16630"/>
    <w:rsid w:val="00D16D68"/>
    <w:rsid w:val="00D17099"/>
    <w:rsid w:val="00D17112"/>
    <w:rsid w:val="00D17325"/>
    <w:rsid w:val="00D17545"/>
    <w:rsid w:val="00D17C1A"/>
    <w:rsid w:val="00D20280"/>
    <w:rsid w:val="00D2056F"/>
    <w:rsid w:val="00D2075F"/>
    <w:rsid w:val="00D209AD"/>
    <w:rsid w:val="00D20AFD"/>
    <w:rsid w:val="00D20B70"/>
    <w:rsid w:val="00D21002"/>
    <w:rsid w:val="00D2156F"/>
    <w:rsid w:val="00D21591"/>
    <w:rsid w:val="00D21845"/>
    <w:rsid w:val="00D2194C"/>
    <w:rsid w:val="00D21CC7"/>
    <w:rsid w:val="00D220AB"/>
    <w:rsid w:val="00D2211B"/>
    <w:rsid w:val="00D2225F"/>
    <w:rsid w:val="00D2231E"/>
    <w:rsid w:val="00D22B2B"/>
    <w:rsid w:val="00D23358"/>
    <w:rsid w:val="00D2430B"/>
    <w:rsid w:val="00D24830"/>
    <w:rsid w:val="00D24B66"/>
    <w:rsid w:val="00D24FC7"/>
    <w:rsid w:val="00D25911"/>
    <w:rsid w:val="00D25BA9"/>
    <w:rsid w:val="00D25CDD"/>
    <w:rsid w:val="00D25CE4"/>
    <w:rsid w:val="00D26083"/>
    <w:rsid w:val="00D265E3"/>
    <w:rsid w:val="00D2670B"/>
    <w:rsid w:val="00D268BC"/>
    <w:rsid w:val="00D26A8F"/>
    <w:rsid w:val="00D26AFD"/>
    <w:rsid w:val="00D26B92"/>
    <w:rsid w:val="00D27232"/>
    <w:rsid w:val="00D27299"/>
    <w:rsid w:val="00D27C6E"/>
    <w:rsid w:val="00D27D2F"/>
    <w:rsid w:val="00D30098"/>
    <w:rsid w:val="00D3012D"/>
    <w:rsid w:val="00D309D7"/>
    <w:rsid w:val="00D30D66"/>
    <w:rsid w:val="00D30FBE"/>
    <w:rsid w:val="00D31502"/>
    <w:rsid w:val="00D31750"/>
    <w:rsid w:val="00D31972"/>
    <w:rsid w:val="00D32168"/>
    <w:rsid w:val="00D32207"/>
    <w:rsid w:val="00D3221A"/>
    <w:rsid w:val="00D32299"/>
    <w:rsid w:val="00D32388"/>
    <w:rsid w:val="00D32532"/>
    <w:rsid w:val="00D32617"/>
    <w:rsid w:val="00D327E6"/>
    <w:rsid w:val="00D328FA"/>
    <w:rsid w:val="00D32A56"/>
    <w:rsid w:val="00D32AD8"/>
    <w:rsid w:val="00D3323D"/>
    <w:rsid w:val="00D3323E"/>
    <w:rsid w:val="00D335E9"/>
    <w:rsid w:val="00D3399A"/>
    <w:rsid w:val="00D33AFD"/>
    <w:rsid w:val="00D33BA8"/>
    <w:rsid w:val="00D33CB6"/>
    <w:rsid w:val="00D3467A"/>
    <w:rsid w:val="00D3477A"/>
    <w:rsid w:val="00D34939"/>
    <w:rsid w:val="00D34CE5"/>
    <w:rsid w:val="00D34D86"/>
    <w:rsid w:val="00D35276"/>
    <w:rsid w:val="00D35820"/>
    <w:rsid w:val="00D3588D"/>
    <w:rsid w:val="00D359CC"/>
    <w:rsid w:val="00D35A1B"/>
    <w:rsid w:val="00D35AE4"/>
    <w:rsid w:val="00D35CBD"/>
    <w:rsid w:val="00D35D06"/>
    <w:rsid w:val="00D3668B"/>
    <w:rsid w:val="00D36D81"/>
    <w:rsid w:val="00D370DA"/>
    <w:rsid w:val="00D37178"/>
    <w:rsid w:val="00D371C9"/>
    <w:rsid w:val="00D3759D"/>
    <w:rsid w:val="00D37A3F"/>
    <w:rsid w:val="00D37DEA"/>
    <w:rsid w:val="00D40064"/>
    <w:rsid w:val="00D402D9"/>
    <w:rsid w:val="00D40648"/>
    <w:rsid w:val="00D40C42"/>
    <w:rsid w:val="00D40DB6"/>
    <w:rsid w:val="00D41233"/>
    <w:rsid w:val="00D414BE"/>
    <w:rsid w:val="00D416D4"/>
    <w:rsid w:val="00D41829"/>
    <w:rsid w:val="00D41A8D"/>
    <w:rsid w:val="00D41DC9"/>
    <w:rsid w:val="00D41EEF"/>
    <w:rsid w:val="00D41F5E"/>
    <w:rsid w:val="00D4286A"/>
    <w:rsid w:val="00D4290B"/>
    <w:rsid w:val="00D429F4"/>
    <w:rsid w:val="00D42AB3"/>
    <w:rsid w:val="00D42BA1"/>
    <w:rsid w:val="00D42BD5"/>
    <w:rsid w:val="00D4328D"/>
    <w:rsid w:val="00D43D2A"/>
    <w:rsid w:val="00D43D4C"/>
    <w:rsid w:val="00D43D8A"/>
    <w:rsid w:val="00D43FF6"/>
    <w:rsid w:val="00D4414C"/>
    <w:rsid w:val="00D441CC"/>
    <w:rsid w:val="00D443CF"/>
    <w:rsid w:val="00D44DF7"/>
    <w:rsid w:val="00D44F36"/>
    <w:rsid w:val="00D44FB7"/>
    <w:rsid w:val="00D45245"/>
    <w:rsid w:val="00D454FE"/>
    <w:rsid w:val="00D45597"/>
    <w:rsid w:val="00D45B39"/>
    <w:rsid w:val="00D45E5C"/>
    <w:rsid w:val="00D45FA2"/>
    <w:rsid w:val="00D462BB"/>
    <w:rsid w:val="00D46618"/>
    <w:rsid w:val="00D469F4"/>
    <w:rsid w:val="00D46C85"/>
    <w:rsid w:val="00D4701C"/>
    <w:rsid w:val="00D47070"/>
    <w:rsid w:val="00D47274"/>
    <w:rsid w:val="00D47388"/>
    <w:rsid w:val="00D47679"/>
    <w:rsid w:val="00D47687"/>
    <w:rsid w:val="00D477A2"/>
    <w:rsid w:val="00D47CBA"/>
    <w:rsid w:val="00D47EF5"/>
    <w:rsid w:val="00D47F16"/>
    <w:rsid w:val="00D514E4"/>
    <w:rsid w:val="00D5199A"/>
    <w:rsid w:val="00D51BB6"/>
    <w:rsid w:val="00D51C77"/>
    <w:rsid w:val="00D51D02"/>
    <w:rsid w:val="00D52030"/>
    <w:rsid w:val="00D52051"/>
    <w:rsid w:val="00D5218E"/>
    <w:rsid w:val="00D5218F"/>
    <w:rsid w:val="00D52241"/>
    <w:rsid w:val="00D522F1"/>
    <w:rsid w:val="00D52568"/>
    <w:rsid w:val="00D52956"/>
    <w:rsid w:val="00D52A5B"/>
    <w:rsid w:val="00D52CEE"/>
    <w:rsid w:val="00D53036"/>
    <w:rsid w:val="00D53062"/>
    <w:rsid w:val="00D5322E"/>
    <w:rsid w:val="00D532CC"/>
    <w:rsid w:val="00D53418"/>
    <w:rsid w:val="00D53BE3"/>
    <w:rsid w:val="00D54000"/>
    <w:rsid w:val="00D5432E"/>
    <w:rsid w:val="00D54360"/>
    <w:rsid w:val="00D5447D"/>
    <w:rsid w:val="00D5455C"/>
    <w:rsid w:val="00D54698"/>
    <w:rsid w:val="00D5496C"/>
    <w:rsid w:val="00D54D49"/>
    <w:rsid w:val="00D54E46"/>
    <w:rsid w:val="00D54FDF"/>
    <w:rsid w:val="00D5556B"/>
    <w:rsid w:val="00D555B1"/>
    <w:rsid w:val="00D56032"/>
    <w:rsid w:val="00D56059"/>
    <w:rsid w:val="00D564EB"/>
    <w:rsid w:val="00D56F09"/>
    <w:rsid w:val="00D571CD"/>
    <w:rsid w:val="00D57290"/>
    <w:rsid w:val="00D57301"/>
    <w:rsid w:val="00D5746E"/>
    <w:rsid w:val="00D575F0"/>
    <w:rsid w:val="00D57703"/>
    <w:rsid w:val="00D57820"/>
    <w:rsid w:val="00D579BA"/>
    <w:rsid w:val="00D60266"/>
    <w:rsid w:val="00D60543"/>
    <w:rsid w:val="00D608E0"/>
    <w:rsid w:val="00D60985"/>
    <w:rsid w:val="00D60AAC"/>
    <w:rsid w:val="00D60C5C"/>
    <w:rsid w:val="00D60CF4"/>
    <w:rsid w:val="00D60E16"/>
    <w:rsid w:val="00D615DA"/>
    <w:rsid w:val="00D61787"/>
    <w:rsid w:val="00D617D6"/>
    <w:rsid w:val="00D61A66"/>
    <w:rsid w:val="00D61B59"/>
    <w:rsid w:val="00D61CCF"/>
    <w:rsid w:val="00D61E36"/>
    <w:rsid w:val="00D61E97"/>
    <w:rsid w:val="00D6233D"/>
    <w:rsid w:val="00D623DD"/>
    <w:rsid w:val="00D6240E"/>
    <w:rsid w:val="00D62530"/>
    <w:rsid w:val="00D62636"/>
    <w:rsid w:val="00D628D5"/>
    <w:rsid w:val="00D62D8C"/>
    <w:rsid w:val="00D63372"/>
    <w:rsid w:val="00D6343C"/>
    <w:rsid w:val="00D6352D"/>
    <w:rsid w:val="00D63852"/>
    <w:rsid w:val="00D63928"/>
    <w:rsid w:val="00D63C28"/>
    <w:rsid w:val="00D6408D"/>
    <w:rsid w:val="00D641D6"/>
    <w:rsid w:val="00D64593"/>
    <w:rsid w:val="00D649AD"/>
    <w:rsid w:val="00D64DC3"/>
    <w:rsid w:val="00D64DED"/>
    <w:rsid w:val="00D65456"/>
    <w:rsid w:val="00D65B05"/>
    <w:rsid w:val="00D65B7F"/>
    <w:rsid w:val="00D668C3"/>
    <w:rsid w:val="00D66904"/>
    <w:rsid w:val="00D66F91"/>
    <w:rsid w:val="00D678BE"/>
    <w:rsid w:val="00D67A1B"/>
    <w:rsid w:val="00D67B2D"/>
    <w:rsid w:val="00D67C86"/>
    <w:rsid w:val="00D67E7D"/>
    <w:rsid w:val="00D70156"/>
    <w:rsid w:val="00D702A4"/>
    <w:rsid w:val="00D703AC"/>
    <w:rsid w:val="00D705F3"/>
    <w:rsid w:val="00D705FD"/>
    <w:rsid w:val="00D707E9"/>
    <w:rsid w:val="00D70819"/>
    <w:rsid w:val="00D709F7"/>
    <w:rsid w:val="00D70DBB"/>
    <w:rsid w:val="00D710E9"/>
    <w:rsid w:val="00D712EA"/>
    <w:rsid w:val="00D71325"/>
    <w:rsid w:val="00D71E25"/>
    <w:rsid w:val="00D71E5B"/>
    <w:rsid w:val="00D726B1"/>
    <w:rsid w:val="00D72B22"/>
    <w:rsid w:val="00D72E7B"/>
    <w:rsid w:val="00D73332"/>
    <w:rsid w:val="00D7345A"/>
    <w:rsid w:val="00D73924"/>
    <w:rsid w:val="00D73EDA"/>
    <w:rsid w:val="00D73EFE"/>
    <w:rsid w:val="00D74D06"/>
    <w:rsid w:val="00D74D4F"/>
    <w:rsid w:val="00D74E9B"/>
    <w:rsid w:val="00D754EC"/>
    <w:rsid w:val="00D75526"/>
    <w:rsid w:val="00D756DB"/>
    <w:rsid w:val="00D75832"/>
    <w:rsid w:val="00D7583E"/>
    <w:rsid w:val="00D75D6F"/>
    <w:rsid w:val="00D75F06"/>
    <w:rsid w:val="00D760AF"/>
    <w:rsid w:val="00D76284"/>
    <w:rsid w:val="00D765D6"/>
    <w:rsid w:val="00D76D53"/>
    <w:rsid w:val="00D76E77"/>
    <w:rsid w:val="00D76ED5"/>
    <w:rsid w:val="00D771AD"/>
    <w:rsid w:val="00D77573"/>
    <w:rsid w:val="00D777E0"/>
    <w:rsid w:val="00D77F4B"/>
    <w:rsid w:val="00D80058"/>
    <w:rsid w:val="00D80157"/>
    <w:rsid w:val="00D8019C"/>
    <w:rsid w:val="00D8027D"/>
    <w:rsid w:val="00D80429"/>
    <w:rsid w:val="00D804AA"/>
    <w:rsid w:val="00D806E9"/>
    <w:rsid w:val="00D80E97"/>
    <w:rsid w:val="00D80F14"/>
    <w:rsid w:val="00D813A5"/>
    <w:rsid w:val="00D81478"/>
    <w:rsid w:val="00D81932"/>
    <w:rsid w:val="00D81C2F"/>
    <w:rsid w:val="00D82354"/>
    <w:rsid w:val="00D82416"/>
    <w:rsid w:val="00D82B2D"/>
    <w:rsid w:val="00D82D39"/>
    <w:rsid w:val="00D82F4E"/>
    <w:rsid w:val="00D83062"/>
    <w:rsid w:val="00D8337E"/>
    <w:rsid w:val="00D83681"/>
    <w:rsid w:val="00D83880"/>
    <w:rsid w:val="00D838B6"/>
    <w:rsid w:val="00D8391F"/>
    <w:rsid w:val="00D83ECB"/>
    <w:rsid w:val="00D847E5"/>
    <w:rsid w:val="00D84900"/>
    <w:rsid w:val="00D849A8"/>
    <w:rsid w:val="00D84A86"/>
    <w:rsid w:val="00D84B29"/>
    <w:rsid w:val="00D84C11"/>
    <w:rsid w:val="00D84CA6"/>
    <w:rsid w:val="00D84D3B"/>
    <w:rsid w:val="00D84DFE"/>
    <w:rsid w:val="00D84E12"/>
    <w:rsid w:val="00D84F80"/>
    <w:rsid w:val="00D85150"/>
    <w:rsid w:val="00D851B1"/>
    <w:rsid w:val="00D851ED"/>
    <w:rsid w:val="00D85F40"/>
    <w:rsid w:val="00D862BD"/>
    <w:rsid w:val="00D8672A"/>
    <w:rsid w:val="00D867D5"/>
    <w:rsid w:val="00D869B8"/>
    <w:rsid w:val="00D86A30"/>
    <w:rsid w:val="00D86C93"/>
    <w:rsid w:val="00D86F63"/>
    <w:rsid w:val="00D86FF4"/>
    <w:rsid w:val="00D87069"/>
    <w:rsid w:val="00D872CB"/>
    <w:rsid w:val="00D87382"/>
    <w:rsid w:val="00D87543"/>
    <w:rsid w:val="00D8763E"/>
    <w:rsid w:val="00D8798C"/>
    <w:rsid w:val="00D87B07"/>
    <w:rsid w:val="00D90100"/>
    <w:rsid w:val="00D906BD"/>
    <w:rsid w:val="00D907B1"/>
    <w:rsid w:val="00D90ECB"/>
    <w:rsid w:val="00D91253"/>
    <w:rsid w:val="00D916C8"/>
    <w:rsid w:val="00D91A00"/>
    <w:rsid w:val="00D91BEA"/>
    <w:rsid w:val="00D91D48"/>
    <w:rsid w:val="00D91D71"/>
    <w:rsid w:val="00D91E6F"/>
    <w:rsid w:val="00D922D9"/>
    <w:rsid w:val="00D92644"/>
    <w:rsid w:val="00D93376"/>
    <w:rsid w:val="00D9342E"/>
    <w:rsid w:val="00D934AC"/>
    <w:rsid w:val="00D934B4"/>
    <w:rsid w:val="00D93532"/>
    <w:rsid w:val="00D93567"/>
    <w:rsid w:val="00D93ABB"/>
    <w:rsid w:val="00D93CE4"/>
    <w:rsid w:val="00D94199"/>
    <w:rsid w:val="00D941D7"/>
    <w:rsid w:val="00D945AF"/>
    <w:rsid w:val="00D94678"/>
    <w:rsid w:val="00D948D5"/>
    <w:rsid w:val="00D94EAF"/>
    <w:rsid w:val="00D94EBC"/>
    <w:rsid w:val="00D95059"/>
    <w:rsid w:val="00D95358"/>
    <w:rsid w:val="00D953D9"/>
    <w:rsid w:val="00D95765"/>
    <w:rsid w:val="00D95A8E"/>
    <w:rsid w:val="00D95F46"/>
    <w:rsid w:val="00D96241"/>
    <w:rsid w:val="00D967F0"/>
    <w:rsid w:val="00D96A07"/>
    <w:rsid w:val="00D96A20"/>
    <w:rsid w:val="00D96A32"/>
    <w:rsid w:val="00D96CA3"/>
    <w:rsid w:val="00D96DFE"/>
    <w:rsid w:val="00D9710D"/>
    <w:rsid w:val="00D9713E"/>
    <w:rsid w:val="00D972BC"/>
    <w:rsid w:val="00D973FF"/>
    <w:rsid w:val="00D974F0"/>
    <w:rsid w:val="00D97726"/>
    <w:rsid w:val="00D978AD"/>
    <w:rsid w:val="00D978BC"/>
    <w:rsid w:val="00D979D0"/>
    <w:rsid w:val="00D97B69"/>
    <w:rsid w:val="00D97C0E"/>
    <w:rsid w:val="00D97DE8"/>
    <w:rsid w:val="00DA0080"/>
    <w:rsid w:val="00DA00E9"/>
    <w:rsid w:val="00DA05E1"/>
    <w:rsid w:val="00DA06EA"/>
    <w:rsid w:val="00DA08DF"/>
    <w:rsid w:val="00DA0A71"/>
    <w:rsid w:val="00DA0AF2"/>
    <w:rsid w:val="00DA0C5B"/>
    <w:rsid w:val="00DA0D16"/>
    <w:rsid w:val="00DA0EE8"/>
    <w:rsid w:val="00DA0EFC"/>
    <w:rsid w:val="00DA103F"/>
    <w:rsid w:val="00DA10BB"/>
    <w:rsid w:val="00DA132B"/>
    <w:rsid w:val="00DA136A"/>
    <w:rsid w:val="00DA1512"/>
    <w:rsid w:val="00DA16F9"/>
    <w:rsid w:val="00DA17D2"/>
    <w:rsid w:val="00DA1A53"/>
    <w:rsid w:val="00DA1B7C"/>
    <w:rsid w:val="00DA1CB4"/>
    <w:rsid w:val="00DA20AD"/>
    <w:rsid w:val="00DA2597"/>
    <w:rsid w:val="00DA2599"/>
    <w:rsid w:val="00DA28E8"/>
    <w:rsid w:val="00DA31D0"/>
    <w:rsid w:val="00DA343A"/>
    <w:rsid w:val="00DA3479"/>
    <w:rsid w:val="00DA358F"/>
    <w:rsid w:val="00DA3863"/>
    <w:rsid w:val="00DA3B72"/>
    <w:rsid w:val="00DA3BF5"/>
    <w:rsid w:val="00DA3C1C"/>
    <w:rsid w:val="00DA3CC0"/>
    <w:rsid w:val="00DA3F1E"/>
    <w:rsid w:val="00DA416E"/>
    <w:rsid w:val="00DA41CF"/>
    <w:rsid w:val="00DA4280"/>
    <w:rsid w:val="00DA462E"/>
    <w:rsid w:val="00DA4D73"/>
    <w:rsid w:val="00DA4FFC"/>
    <w:rsid w:val="00DA507A"/>
    <w:rsid w:val="00DA527B"/>
    <w:rsid w:val="00DA52FB"/>
    <w:rsid w:val="00DA5383"/>
    <w:rsid w:val="00DA574F"/>
    <w:rsid w:val="00DA595E"/>
    <w:rsid w:val="00DA5A33"/>
    <w:rsid w:val="00DA5B3E"/>
    <w:rsid w:val="00DA5C1B"/>
    <w:rsid w:val="00DA5C7A"/>
    <w:rsid w:val="00DA5D8A"/>
    <w:rsid w:val="00DA61C2"/>
    <w:rsid w:val="00DA62CD"/>
    <w:rsid w:val="00DA648D"/>
    <w:rsid w:val="00DA6A57"/>
    <w:rsid w:val="00DA6AAD"/>
    <w:rsid w:val="00DA6B23"/>
    <w:rsid w:val="00DA6D6C"/>
    <w:rsid w:val="00DA6E6C"/>
    <w:rsid w:val="00DA73F1"/>
    <w:rsid w:val="00DA7450"/>
    <w:rsid w:val="00DA74D4"/>
    <w:rsid w:val="00DA78ED"/>
    <w:rsid w:val="00DA7D02"/>
    <w:rsid w:val="00DA7D49"/>
    <w:rsid w:val="00DA7DF0"/>
    <w:rsid w:val="00DB0106"/>
    <w:rsid w:val="00DB016E"/>
    <w:rsid w:val="00DB0335"/>
    <w:rsid w:val="00DB0635"/>
    <w:rsid w:val="00DB0B0B"/>
    <w:rsid w:val="00DB0FE0"/>
    <w:rsid w:val="00DB106C"/>
    <w:rsid w:val="00DB1390"/>
    <w:rsid w:val="00DB14F1"/>
    <w:rsid w:val="00DB1564"/>
    <w:rsid w:val="00DB15CA"/>
    <w:rsid w:val="00DB1602"/>
    <w:rsid w:val="00DB16E3"/>
    <w:rsid w:val="00DB198C"/>
    <w:rsid w:val="00DB1E1D"/>
    <w:rsid w:val="00DB2530"/>
    <w:rsid w:val="00DB2F25"/>
    <w:rsid w:val="00DB3294"/>
    <w:rsid w:val="00DB388E"/>
    <w:rsid w:val="00DB3C03"/>
    <w:rsid w:val="00DB3DE9"/>
    <w:rsid w:val="00DB3DFF"/>
    <w:rsid w:val="00DB4148"/>
    <w:rsid w:val="00DB46F6"/>
    <w:rsid w:val="00DB4939"/>
    <w:rsid w:val="00DB4A1B"/>
    <w:rsid w:val="00DB4AB7"/>
    <w:rsid w:val="00DB4E16"/>
    <w:rsid w:val="00DB4EA1"/>
    <w:rsid w:val="00DB548A"/>
    <w:rsid w:val="00DB5A6E"/>
    <w:rsid w:val="00DB5FA3"/>
    <w:rsid w:val="00DB5FB5"/>
    <w:rsid w:val="00DB5FF4"/>
    <w:rsid w:val="00DB63E3"/>
    <w:rsid w:val="00DB69A4"/>
    <w:rsid w:val="00DB6F45"/>
    <w:rsid w:val="00DB6FD8"/>
    <w:rsid w:val="00DB712F"/>
    <w:rsid w:val="00DB742E"/>
    <w:rsid w:val="00DB747A"/>
    <w:rsid w:val="00DB76E4"/>
    <w:rsid w:val="00DB7908"/>
    <w:rsid w:val="00DB7AFB"/>
    <w:rsid w:val="00DB7B3C"/>
    <w:rsid w:val="00DB7BE6"/>
    <w:rsid w:val="00DB7C0B"/>
    <w:rsid w:val="00DB7C65"/>
    <w:rsid w:val="00DC0D43"/>
    <w:rsid w:val="00DC0EBF"/>
    <w:rsid w:val="00DC0F60"/>
    <w:rsid w:val="00DC102D"/>
    <w:rsid w:val="00DC1254"/>
    <w:rsid w:val="00DC139D"/>
    <w:rsid w:val="00DC13BC"/>
    <w:rsid w:val="00DC13DD"/>
    <w:rsid w:val="00DC1573"/>
    <w:rsid w:val="00DC17C4"/>
    <w:rsid w:val="00DC1940"/>
    <w:rsid w:val="00DC1AEF"/>
    <w:rsid w:val="00DC1BEC"/>
    <w:rsid w:val="00DC2174"/>
    <w:rsid w:val="00DC239E"/>
    <w:rsid w:val="00DC28C5"/>
    <w:rsid w:val="00DC29AF"/>
    <w:rsid w:val="00DC29B7"/>
    <w:rsid w:val="00DC2BA9"/>
    <w:rsid w:val="00DC3350"/>
    <w:rsid w:val="00DC344F"/>
    <w:rsid w:val="00DC3554"/>
    <w:rsid w:val="00DC3582"/>
    <w:rsid w:val="00DC37C7"/>
    <w:rsid w:val="00DC39DB"/>
    <w:rsid w:val="00DC3C2A"/>
    <w:rsid w:val="00DC3DA8"/>
    <w:rsid w:val="00DC423B"/>
    <w:rsid w:val="00DC4464"/>
    <w:rsid w:val="00DC4561"/>
    <w:rsid w:val="00DC4624"/>
    <w:rsid w:val="00DC463E"/>
    <w:rsid w:val="00DC491C"/>
    <w:rsid w:val="00DC4A90"/>
    <w:rsid w:val="00DC4E05"/>
    <w:rsid w:val="00DC4F48"/>
    <w:rsid w:val="00DC5860"/>
    <w:rsid w:val="00DC5925"/>
    <w:rsid w:val="00DC5D99"/>
    <w:rsid w:val="00DC5E04"/>
    <w:rsid w:val="00DC5E1C"/>
    <w:rsid w:val="00DC605A"/>
    <w:rsid w:val="00DC6067"/>
    <w:rsid w:val="00DC616A"/>
    <w:rsid w:val="00DC633E"/>
    <w:rsid w:val="00DC6849"/>
    <w:rsid w:val="00DC686C"/>
    <w:rsid w:val="00DC69AD"/>
    <w:rsid w:val="00DC69EC"/>
    <w:rsid w:val="00DC6BC2"/>
    <w:rsid w:val="00DC6DD6"/>
    <w:rsid w:val="00DC701C"/>
    <w:rsid w:val="00DC7147"/>
    <w:rsid w:val="00DC7232"/>
    <w:rsid w:val="00DC7705"/>
    <w:rsid w:val="00DC79D8"/>
    <w:rsid w:val="00DC7A1A"/>
    <w:rsid w:val="00DC7B0B"/>
    <w:rsid w:val="00DD006A"/>
    <w:rsid w:val="00DD014C"/>
    <w:rsid w:val="00DD01E9"/>
    <w:rsid w:val="00DD03CB"/>
    <w:rsid w:val="00DD0BC7"/>
    <w:rsid w:val="00DD0BD0"/>
    <w:rsid w:val="00DD0D82"/>
    <w:rsid w:val="00DD0DE4"/>
    <w:rsid w:val="00DD0F3C"/>
    <w:rsid w:val="00DD101A"/>
    <w:rsid w:val="00DD10E4"/>
    <w:rsid w:val="00DD12A9"/>
    <w:rsid w:val="00DD155F"/>
    <w:rsid w:val="00DD18B0"/>
    <w:rsid w:val="00DD1C2A"/>
    <w:rsid w:val="00DD20D4"/>
    <w:rsid w:val="00DD22CB"/>
    <w:rsid w:val="00DD24B7"/>
    <w:rsid w:val="00DD2536"/>
    <w:rsid w:val="00DD26DC"/>
    <w:rsid w:val="00DD27A1"/>
    <w:rsid w:val="00DD29D7"/>
    <w:rsid w:val="00DD2A2D"/>
    <w:rsid w:val="00DD2C05"/>
    <w:rsid w:val="00DD2C7F"/>
    <w:rsid w:val="00DD2E78"/>
    <w:rsid w:val="00DD2FE1"/>
    <w:rsid w:val="00DD368A"/>
    <w:rsid w:val="00DD3760"/>
    <w:rsid w:val="00DD3923"/>
    <w:rsid w:val="00DD3A81"/>
    <w:rsid w:val="00DD3C22"/>
    <w:rsid w:val="00DD3C29"/>
    <w:rsid w:val="00DD3CBF"/>
    <w:rsid w:val="00DD4125"/>
    <w:rsid w:val="00DD413A"/>
    <w:rsid w:val="00DD43E1"/>
    <w:rsid w:val="00DD442D"/>
    <w:rsid w:val="00DD45E6"/>
    <w:rsid w:val="00DD46E0"/>
    <w:rsid w:val="00DD4946"/>
    <w:rsid w:val="00DD4F5F"/>
    <w:rsid w:val="00DD51E2"/>
    <w:rsid w:val="00DD520D"/>
    <w:rsid w:val="00DD5789"/>
    <w:rsid w:val="00DD5C16"/>
    <w:rsid w:val="00DD5C6C"/>
    <w:rsid w:val="00DD5CC5"/>
    <w:rsid w:val="00DD5E52"/>
    <w:rsid w:val="00DD6029"/>
    <w:rsid w:val="00DD6166"/>
    <w:rsid w:val="00DD62FE"/>
    <w:rsid w:val="00DD65F7"/>
    <w:rsid w:val="00DD6796"/>
    <w:rsid w:val="00DD6CE9"/>
    <w:rsid w:val="00DD7233"/>
    <w:rsid w:val="00DD739B"/>
    <w:rsid w:val="00DD73F2"/>
    <w:rsid w:val="00DD7477"/>
    <w:rsid w:val="00DD75E5"/>
    <w:rsid w:val="00DD78F5"/>
    <w:rsid w:val="00DD7C85"/>
    <w:rsid w:val="00DE03BC"/>
    <w:rsid w:val="00DE06D9"/>
    <w:rsid w:val="00DE0981"/>
    <w:rsid w:val="00DE0A43"/>
    <w:rsid w:val="00DE0E0D"/>
    <w:rsid w:val="00DE1486"/>
    <w:rsid w:val="00DE1553"/>
    <w:rsid w:val="00DE1A4F"/>
    <w:rsid w:val="00DE1C17"/>
    <w:rsid w:val="00DE1D04"/>
    <w:rsid w:val="00DE1F93"/>
    <w:rsid w:val="00DE22F3"/>
    <w:rsid w:val="00DE2486"/>
    <w:rsid w:val="00DE264C"/>
    <w:rsid w:val="00DE2708"/>
    <w:rsid w:val="00DE2D68"/>
    <w:rsid w:val="00DE2D75"/>
    <w:rsid w:val="00DE2E92"/>
    <w:rsid w:val="00DE2F9E"/>
    <w:rsid w:val="00DE3F41"/>
    <w:rsid w:val="00DE3FD6"/>
    <w:rsid w:val="00DE43C7"/>
    <w:rsid w:val="00DE46BB"/>
    <w:rsid w:val="00DE49C1"/>
    <w:rsid w:val="00DE4A42"/>
    <w:rsid w:val="00DE4E6E"/>
    <w:rsid w:val="00DE5689"/>
    <w:rsid w:val="00DE5798"/>
    <w:rsid w:val="00DE5917"/>
    <w:rsid w:val="00DE59E6"/>
    <w:rsid w:val="00DE5F50"/>
    <w:rsid w:val="00DE64EB"/>
    <w:rsid w:val="00DE6540"/>
    <w:rsid w:val="00DE66F5"/>
    <w:rsid w:val="00DE68B5"/>
    <w:rsid w:val="00DE6BAB"/>
    <w:rsid w:val="00DE6D78"/>
    <w:rsid w:val="00DE6E82"/>
    <w:rsid w:val="00DE7448"/>
    <w:rsid w:val="00DE762C"/>
    <w:rsid w:val="00DE762F"/>
    <w:rsid w:val="00DE771E"/>
    <w:rsid w:val="00DE78EF"/>
    <w:rsid w:val="00DE7D10"/>
    <w:rsid w:val="00DF0264"/>
    <w:rsid w:val="00DF027C"/>
    <w:rsid w:val="00DF04E3"/>
    <w:rsid w:val="00DF07BB"/>
    <w:rsid w:val="00DF0890"/>
    <w:rsid w:val="00DF094E"/>
    <w:rsid w:val="00DF0C49"/>
    <w:rsid w:val="00DF0D03"/>
    <w:rsid w:val="00DF121A"/>
    <w:rsid w:val="00DF13ED"/>
    <w:rsid w:val="00DF145B"/>
    <w:rsid w:val="00DF1835"/>
    <w:rsid w:val="00DF1A35"/>
    <w:rsid w:val="00DF1CD2"/>
    <w:rsid w:val="00DF2511"/>
    <w:rsid w:val="00DF2A04"/>
    <w:rsid w:val="00DF2BAE"/>
    <w:rsid w:val="00DF2C3A"/>
    <w:rsid w:val="00DF2D72"/>
    <w:rsid w:val="00DF3968"/>
    <w:rsid w:val="00DF3D76"/>
    <w:rsid w:val="00DF42A7"/>
    <w:rsid w:val="00DF44F0"/>
    <w:rsid w:val="00DF4E0F"/>
    <w:rsid w:val="00DF5131"/>
    <w:rsid w:val="00DF56BD"/>
    <w:rsid w:val="00DF6375"/>
    <w:rsid w:val="00DF653C"/>
    <w:rsid w:val="00DF6714"/>
    <w:rsid w:val="00DF6A94"/>
    <w:rsid w:val="00DF6BB9"/>
    <w:rsid w:val="00DF6BC4"/>
    <w:rsid w:val="00DF6C84"/>
    <w:rsid w:val="00DF70C6"/>
    <w:rsid w:val="00DF7312"/>
    <w:rsid w:val="00DF740D"/>
    <w:rsid w:val="00DF747B"/>
    <w:rsid w:val="00DF7551"/>
    <w:rsid w:val="00DF77D8"/>
    <w:rsid w:val="00DF7E3C"/>
    <w:rsid w:val="00DF860C"/>
    <w:rsid w:val="00E001D2"/>
    <w:rsid w:val="00E001E8"/>
    <w:rsid w:val="00E0025D"/>
    <w:rsid w:val="00E0026C"/>
    <w:rsid w:val="00E0061D"/>
    <w:rsid w:val="00E007DB"/>
    <w:rsid w:val="00E00903"/>
    <w:rsid w:val="00E00C1E"/>
    <w:rsid w:val="00E00DA4"/>
    <w:rsid w:val="00E00F93"/>
    <w:rsid w:val="00E011C1"/>
    <w:rsid w:val="00E012F4"/>
    <w:rsid w:val="00E01338"/>
    <w:rsid w:val="00E01349"/>
    <w:rsid w:val="00E013BC"/>
    <w:rsid w:val="00E013CD"/>
    <w:rsid w:val="00E015AA"/>
    <w:rsid w:val="00E01895"/>
    <w:rsid w:val="00E018F6"/>
    <w:rsid w:val="00E0191C"/>
    <w:rsid w:val="00E019D7"/>
    <w:rsid w:val="00E01AD7"/>
    <w:rsid w:val="00E01B11"/>
    <w:rsid w:val="00E01B1F"/>
    <w:rsid w:val="00E01BFC"/>
    <w:rsid w:val="00E01C7E"/>
    <w:rsid w:val="00E01D3B"/>
    <w:rsid w:val="00E02076"/>
    <w:rsid w:val="00E0231D"/>
    <w:rsid w:val="00E023B9"/>
    <w:rsid w:val="00E02555"/>
    <w:rsid w:val="00E02757"/>
    <w:rsid w:val="00E02EAF"/>
    <w:rsid w:val="00E03083"/>
    <w:rsid w:val="00E033F9"/>
    <w:rsid w:val="00E03982"/>
    <w:rsid w:val="00E03AA4"/>
    <w:rsid w:val="00E04230"/>
    <w:rsid w:val="00E04595"/>
    <w:rsid w:val="00E04953"/>
    <w:rsid w:val="00E04BD7"/>
    <w:rsid w:val="00E04DBB"/>
    <w:rsid w:val="00E05042"/>
    <w:rsid w:val="00E055F8"/>
    <w:rsid w:val="00E05704"/>
    <w:rsid w:val="00E05A2A"/>
    <w:rsid w:val="00E05AA3"/>
    <w:rsid w:val="00E05B93"/>
    <w:rsid w:val="00E05E79"/>
    <w:rsid w:val="00E06056"/>
    <w:rsid w:val="00E065FD"/>
    <w:rsid w:val="00E066EB"/>
    <w:rsid w:val="00E0693F"/>
    <w:rsid w:val="00E06948"/>
    <w:rsid w:val="00E074DF"/>
    <w:rsid w:val="00E0776F"/>
    <w:rsid w:val="00E0793C"/>
    <w:rsid w:val="00E07B00"/>
    <w:rsid w:val="00E07D01"/>
    <w:rsid w:val="00E07D99"/>
    <w:rsid w:val="00E07DA6"/>
    <w:rsid w:val="00E07F20"/>
    <w:rsid w:val="00E1047F"/>
    <w:rsid w:val="00E114CE"/>
    <w:rsid w:val="00E1179F"/>
    <w:rsid w:val="00E119ED"/>
    <w:rsid w:val="00E11FEB"/>
    <w:rsid w:val="00E12266"/>
    <w:rsid w:val="00E1237F"/>
    <w:rsid w:val="00E128A2"/>
    <w:rsid w:val="00E12935"/>
    <w:rsid w:val="00E12CE6"/>
    <w:rsid w:val="00E12E4C"/>
    <w:rsid w:val="00E12F64"/>
    <w:rsid w:val="00E13082"/>
    <w:rsid w:val="00E130DB"/>
    <w:rsid w:val="00E13167"/>
    <w:rsid w:val="00E13412"/>
    <w:rsid w:val="00E1342F"/>
    <w:rsid w:val="00E13657"/>
    <w:rsid w:val="00E13868"/>
    <w:rsid w:val="00E13BED"/>
    <w:rsid w:val="00E14B99"/>
    <w:rsid w:val="00E14D49"/>
    <w:rsid w:val="00E14E4F"/>
    <w:rsid w:val="00E156CA"/>
    <w:rsid w:val="00E1577E"/>
    <w:rsid w:val="00E158AC"/>
    <w:rsid w:val="00E159AE"/>
    <w:rsid w:val="00E15D07"/>
    <w:rsid w:val="00E160DB"/>
    <w:rsid w:val="00E161AF"/>
    <w:rsid w:val="00E16457"/>
    <w:rsid w:val="00E166B0"/>
    <w:rsid w:val="00E1675C"/>
    <w:rsid w:val="00E167B9"/>
    <w:rsid w:val="00E16B89"/>
    <w:rsid w:val="00E16BE2"/>
    <w:rsid w:val="00E16D51"/>
    <w:rsid w:val="00E16DC3"/>
    <w:rsid w:val="00E16FE2"/>
    <w:rsid w:val="00E17009"/>
    <w:rsid w:val="00E171AF"/>
    <w:rsid w:val="00E17785"/>
    <w:rsid w:val="00E1779F"/>
    <w:rsid w:val="00E20424"/>
    <w:rsid w:val="00E20633"/>
    <w:rsid w:val="00E207A3"/>
    <w:rsid w:val="00E20AE5"/>
    <w:rsid w:val="00E210E1"/>
    <w:rsid w:val="00E211C7"/>
    <w:rsid w:val="00E21290"/>
    <w:rsid w:val="00E214BE"/>
    <w:rsid w:val="00E21626"/>
    <w:rsid w:val="00E218A1"/>
    <w:rsid w:val="00E21AF9"/>
    <w:rsid w:val="00E21E93"/>
    <w:rsid w:val="00E2228E"/>
    <w:rsid w:val="00E222A4"/>
    <w:rsid w:val="00E22469"/>
    <w:rsid w:val="00E225CB"/>
    <w:rsid w:val="00E226E5"/>
    <w:rsid w:val="00E22872"/>
    <w:rsid w:val="00E2296E"/>
    <w:rsid w:val="00E22C51"/>
    <w:rsid w:val="00E22E81"/>
    <w:rsid w:val="00E2317F"/>
    <w:rsid w:val="00E23841"/>
    <w:rsid w:val="00E23B60"/>
    <w:rsid w:val="00E23E8F"/>
    <w:rsid w:val="00E241B9"/>
    <w:rsid w:val="00E24AF8"/>
    <w:rsid w:val="00E25718"/>
    <w:rsid w:val="00E25871"/>
    <w:rsid w:val="00E2588C"/>
    <w:rsid w:val="00E259C3"/>
    <w:rsid w:val="00E25D4C"/>
    <w:rsid w:val="00E25E19"/>
    <w:rsid w:val="00E25E41"/>
    <w:rsid w:val="00E25F32"/>
    <w:rsid w:val="00E25F58"/>
    <w:rsid w:val="00E26171"/>
    <w:rsid w:val="00E265AC"/>
    <w:rsid w:val="00E266F1"/>
    <w:rsid w:val="00E2685E"/>
    <w:rsid w:val="00E269E1"/>
    <w:rsid w:val="00E273AD"/>
    <w:rsid w:val="00E27504"/>
    <w:rsid w:val="00E2775B"/>
    <w:rsid w:val="00E27A28"/>
    <w:rsid w:val="00E27A6B"/>
    <w:rsid w:val="00E27B10"/>
    <w:rsid w:val="00E27D36"/>
    <w:rsid w:val="00E3018A"/>
    <w:rsid w:val="00E302AA"/>
    <w:rsid w:val="00E3032C"/>
    <w:rsid w:val="00E30437"/>
    <w:rsid w:val="00E30672"/>
    <w:rsid w:val="00E306EB"/>
    <w:rsid w:val="00E30D7B"/>
    <w:rsid w:val="00E310CA"/>
    <w:rsid w:val="00E313C3"/>
    <w:rsid w:val="00E3151E"/>
    <w:rsid w:val="00E31889"/>
    <w:rsid w:val="00E31A41"/>
    <w:rsid w:val="00E31DF6"/>
    <w:rsid w:val="00E320B3"/>
    <w:rsid w:val="00E3223D"/>
    <w:rsid w:val="00E3224F"/>
    <w:rsid w:val="00E32373"/>
    <w:rsid w:val="00E3237C"/>
    <w:rsid w:val="00E3238C"/>
    <w:rsid w:val="00E32773"/>
    <w:rsid w:val="00E32AC5"/>
    <w:rsid w:val="00E32ACD"/>
    <w:rsid w:val="00E32B17"/>
    <w:rsid w:val="00E32FB0"/>
    <w:rsid w:val="00E33269"/>
    <w:rsid w:val="00E33273"/>
    <w:rsid w:val="00E3398F"/>
    <w:rsid w:val="00E33B04"/>
    <w:rsid w:val="00E34597"/>
    <w:rsid w:val="00E34670"/>
    <w:rsid w:val="00E34922"/>
    <w:rsid w:val="00E34ADC"/>
    <w:rsid w:val="00E34DBB"/>
    <w:rsid w:val="00E354BD"/>
    <w:rsid w:val="00E3575E"/>
    <w:rsid w:val="00E35E1B"/>
    <w:rsid w:val="00E35EF6"/>
    <w:rsid w:val="00E36349"/>
    <w:rsid w:val="00E368FA"/>
    <w:rsid w:val="00E36B09"/>
    <w:rsid w:val="00E36C48"/>
    <w:rsid w:val="00E371DE"/>
    <w:rsid w:val="00E37296"/>
    <w:rsid w:val="00E37E66"/>
    <w:rsid w:val="00E37E68"/>
    <w:rsid w:val="00E40096"/>
    <w:rsid w:val="00E4012A"/>
    <w:rsid w:val="00E40231"/>
    <w:rsid w:val="00E40681"/>
    <w:rsid w:val="00E408BC"/>
    <w:rsid w:val="00E40C27"/>
    <w:rsid w:val="00E40DE7"/>
    <w:rsid w:val="00E40E36"/>
    <w:rsid w:val="00E41420"/>
    <w:rsid w:val="00E41AE0"/>
    <w:rsid w:val="00E41BBD"/>
    <w:rsid w:val="00E41D92"/>
    <w:rsid w:val="00E42129"/>
    <w:rsid w:val="00E4218A"/>
    <w:rsid w:val="00E422AE"/>
    <w:rsid w:val="00E423A9"/>
    <w:rsid w:val="00E4269A"/>
    <w:rsid w:val="00E42865"/>
    <w:rsid w:val="00E42B6E"/>
    <w:rsid w:val="00E42CAB"/>
    <w:rsid w:val="00E42F9D"/>
    <w:rsid w:val="00E4325E"/>
    <w:rsid w:val="00E43329"/>
    <w:rsid w:val="00E43389"/>
    <w:rsid w:val="00E43488"/>
    <w:rsid w:val="00E434FC"/>
    <w:rsid w:val="00E4365F"/>
    <w:rsid w:val="00E43876"/>
    <w:rsid w:val="00E43951"/>
    <w:rsid w:val="00E43AC4"/>
    <w:rsid w:val="00E43AE9"/>
    <w:rsid w:val="00E445CE"/>
    <w:rsid w:val="00E44733"/>
    <w:rsid w:val="00E44A9A"/>
    <w:rsid w:val="00E44AC1"/>
    <w:rsid w:val="00E4569A"/>
    <w:rsid w:val="00E45844"/>
    <w:rsid w:val="00E458B4"/>
    <w:rsid w:val="00E45D0F"/>
    <w:rsid w:val="00E45D5C"/>
    <w:rsid w:val="00E45D75"/>
    <w:rsid w:val="00E45DD2"/>
    <w:rsid w:val="00E45E87"/>
    <w:rsid w:val="00E45F33"/>
    <w:rsid w:val="00E46315"/>
    <w:rsid w:val="00E46782"/>
    <w:rsid w:val="00E470B0"/>
    <w:rsid w:val="00E47167"/>
    <w:rsid w:val="00E47368"/>
    <w:rsid w:val="00E473F2"/>
    <w:rsid w:val="00E47648"/>
    <w:rsid w:val="00E4784B"/>
    <w:rsid w:val="00E478DB"/>
    <w:rsid w:val="00E47F2B"/>
    <w:rsid w:val="00E47F51"/>
    <w:rsid w:val="00E500A6"/>
    <w:rsid w:val="00E5024D"/>
    <w:rsid w:val="00E503C2"/>
    <w:rsid w:val="00E503DA"/>
    <w:rsid w:val="00E50AD3"/>
    <w:rsid w:val="00E50B6D"/>
    <w:rsid w:val="00E5120E"/>
    <w:rsid w:val="00E51301"/>
    <w:rsid w:val="00E513C4"/>
    <w:rsid w:val="00E51505"/>
    <w:rsid w:val="00E515C2"/>
    <w:rsid w:val="00E51E13"/>
    <w:rsid w:val="00E520FB"/>
    <w:rsid w:val="00E522B7"/>
    <w:rsid w:val="00E522DE"/>
    <w:rsid w:val="00E52617"/>
    <w:rsid w:val="00E5263F"/>
    <w:rsid w:val="00E527F5"/>
    <w:rsid w:val="00E528BF"/>
    <w:rsid w:val="00E52B78"/>
    <w:rsid w:val="00E52C54"/>
    <w:rsid w:val="00E52D00"/>
    <w:rsid w:val="00E52F58"/>
    <w:rsid w:val="00E5307C"/>
    <w:rsid w:val="00E531E6"/>
    <w:rsid w:val="00E53264"/>
    <w:rsid w:val="00E53370"/>
    <w:rsid w:val="00E53394"/>
    <w:rsid w:val="00E533BD"/>
    <w:rsid w:val="00E539B6"/>
    <w:rsid w:val="00E53BC6"/>
    <w:rsid w:val="00E53CAD"/>
    <w:rsid w:val="00E54049"/>
    <w:rsid w:val="00E54169"/>
    <w:rsid w:val="00E545EC"/>
    <w:rsid w:val="00E54924"/>
    <w:rsid w:val="00E54AA9"/>
    <w:rsid w:val="00E54B09"/>
    <w:rsid w:val="00E54B70"/>
    <w:rsid w:val="00E55336"/>
    <w:rsid w:val="00E5533F"/>
    <w:rsid w:val="00E5589C"/>
    <w:rsid w:val="00E558C7"/>
    <w:rsid w:val="00E55FB3"/>
    <w:rsid w:val="00E56366"/>
    <w:rsid w:val="00E5636F"/>
    <w:rsid w:val="00E56459"/>
    <w:rsid w:val="00E567C7"/>
    <w:rsid w:val="00E568BA"/>
    <w:rsid w:val="00E57370"/>
    <w:rsid w:val="00E57571"/>
    <w:rsid w:val="00E57664"/>
    <w:rsid w:val="00E57745"/>
    <w:rsid w:val="00E577D5"/>
    <w:rsid w:val="00E5783A"/>
    <w:rsid w:val="00E57D80"/>
    <w:rsid w:val="00E57FA7"/>
    <w:rsid w:val="00E606F2"/>
    <w:rsid w:val="00E607F3"/>
    <w:rsid w:val="00E609EE"/>
    <w:rsid w:val="00E60B55"/>
    <w:rsid w:val="00E60E9E"/>
    <w:rsid w:val="00E6131C"/>
    <w:rsid w:val="00E6160C"/>
    <w:rsid w:val="00E61629"/>
    <w:rsid w:val="00E61997"/>
    <w:rsid w:val="00E619C2"/>
    <w:rsid w:val="00E619C3"/>
    <w:rsid w:val="00E61A1C"/>
    <w:rsid w:val="00E61BF6"/>
    <w:rsid w:val="00E61E17"/>
    <w:rsid w:val="00E61EA6"/>
    <w:rsid w:val="00E6226A"/>
    <w:rsid w:val="00E62332"/>
    <w:rsid w:val="00E62552"/>
    <w:rsid w:val="00E626F9"/>
    <w:rsid w:val="00E62828"/>
    <w:rsid w:val="00E62C91"/>
    <w:rsid w:val="00E62D3A"/>
    <w:rsid w:val="00E62F6F"/>
    <w:rsid w:val="00E6329D"/>
    <w:rsid w:val="00E63497"/>
    <w:rsid w:val="00E63647"/>
    <w:rsid w:val="00E6371D"/>
    <w:rsid w:val="00E63746"/>
    <w:rsid w:val="00E63E24"/>
    <w:rsid w:val="00E642C5"/>
    <w:rsid w:val="00E64678"/>
    <w:rsid w:val="00E649FE"/>
    <w:rsid w:val="00E64A60"/>
    <w:rsid w:val="00E64AB8"/>
    <w:rsid w:val="00E64C36"/>
    <w:rsid w:val="00E64D26"/>
    <w:rsid w:val="00E64D4B"/>
    <w:rsid w:val="00E64DF5"/>
    <w:rsid w:val="00E64E6A"/>
    <w:rsid w:val="00E64E8A"/>
    <w:rsid w:val="00E6500F"/>
    <w:rsid w:val="00E65236"/>
    <w:rsid w:val="00E652FC"/>
    <w:rsid w:val="00E655A6"/>
    <w:rsid w:val="00E65677"/>
    <w:rsid w:val="00E657DC"/>
    <w:rsid w:val="00E65A07"/>
    <w:rsid w:val="00E65BF9"/>
    <w:rsid w:val="00E65C49"/>
    <w:rsid w:val="00E65FA4"/>
    <w:rsid w:val="00E660C5"/>
    <w:rsid w:val="00E661D1"/>
    <w:rsid w:val="00E6697B"/>
    <w:rsid w:val="00E669A3"/>
    <w:rsid w:val="00E66C33"/>
    <w:rsid w:val="00E67052"/>
    <w:rsid w:val="00E6730E"/>
    <w:rsid w:val="00E6737B"/>
    <w:rsid w:val="00E673CD"/>
    <w:rsid w:val="00E6758F"/>
    <w:rsid w:val="00E675FE"/>
    <w:rsid w:val="00E678F6"/>
    <w:rsid w:val="00E67C6F"/>
    <w:rsid w:val="00E67FA7"/>
    <w:rsid w:val="00E70692"/>
    <w:rsid w:val="00E7088E"/>
    <w:rsid w:val="00E7144A"/>
    <w:rsid w:val="00E71463"/>
    <w:rsid w:val="00E7148E"/>
    <w:rsid w:val="00E71569"/>
    <w:rsid w:val="00E71886"/>
    <w:rsid w:val="00E71F51"/>
    <w:rsid w:val="00E71F95"/>
    <w:rsid w:val="00E72026"/>
    <w:rsid w:val="00E72049"/>
    <w:rsid w:val="00E723E2"/>
    <w:rsid w:val="00E725E5"/>
    <w:rsid w:val="00E72F22"/>
    <w:rsid w:val="00E732C2"/>
    <w:rsid w:val="00E733BF"/>
    <w:rsid w:val="00E73529"/>
    <w:rsid w:val="00E73656"/>
    <w:rsid w:val="00E73712"/>
    <w:rsid w:val="00E73A24"/>
    <w:rsid w:val="00E73ACE"/>
    <w:rsid w:val="00E73B89"/>
    <w:rsid w:val="00E73B92"/>
    <w:rsid w:val="00E73D4C"/>
    <w:rsid w:val="00E74575"/>
    <w:rsid w:val="00E7498E"/>
    <w:rsid w:val="00E7509C"/>
    <w:rsid w:val="00E7548D"/>
    <w:rsid w:val="00E75615"/>
    <w:rsid w:val="00E75FEC"/>
    <w:rsid w:val="00E760DA"/>
    <w:rsid w:val="00E76196"/>
    <w:rsid w:val="00E761ED"/>
    <w:rsid w:val="00E7646C"/>
    <w:rsid w:val="00E76804"/>
    <w:rsid w:val="00E7683B"/>
    <w:rsid w:val="00E76E07"/>
    <w:rsid w:val="00E7731A"/>
    <w:rsid w:val="00E77352"/>
    <w:rsid w:val="00E775FF"/>
    <w:rsid w:val="00E77695"/>
    <w:rsid w:val="00E7792C"/>
    <w:rsid w:val="00E77984"/>
    <w:rsid w:val="00E77A12"/>
    <w:rsid w:val="00E77C01"/>
    <w:rsid w:val="00E77CA5"/>
    <w:rsid w:val="00E77CC4"/>
    <w:rsid w:val="00E77E85"/>
    <w:rsid w:val="00E77EC1"/>
    <w:rsid w:val="00E800FA"/>
    <w:rsid w:val="00E801F6"/>
    <w:rsid w:val="00E80311"/>
    <w:rsid w:val="00E80701"/>
    <w:rsid w:val="00E80AB9"/>
    <w:rsid w:val="00E80DC2"/>
    <w:rsid w:val="00E80E1D"/>
    <w:rsid w:val="00E80F1B"/>
    <w:rsid w:val="00E81101"/>
    <w:rsid w:val="00E811FE"/>
    <w:rsid w:val="00E8155F"/>
    <w:rsid w:val="00E81E21"/>
    <w:rsid w:val="00E82150"/>
    <w:rsid w:val="00E8279B"/>
    <w:rsid w:val="00E82A45"/>
    <w:rsid w:val="00E831E4"/>
    <w:rsid w:val="00E831F3"/>
    <w:rsid w:val="00E832B6"/>
    <w:rsid w:val="00E836FE"/>
    <w:rsid w:val="00E83821"/>
    <w:rsid w:val="00E83B6C"/>
    <w:rsid w:val="00E83BC5"/>
    <w:rsid w:val="00E83C0E"/>
    <w:rsid w:val="00E83CFF"/>
    <w:rsid w:val="00E84185"/>
    <w:rsid w:val="00E84388"/>
    <w:rsid w:val="00E8454F"/>
    <w:rsid w:val="00E849F8"/>
    <w:rsid w:val="00E84BE1"/>
    <w:rsid w:val="00E84CB1"/>
    <w:rsid w:val="00E84F70"/>
    <w:rsid w:val="00E84F89"/>
    <w:rsid w:val="00E84F97"/>
    <w:rsid w:val="00E85125"/>
    <w:rsid w:val="00E8531E"/>
    <w:rsid w:val="00E85324"/>
    <w:rsid w:val="00E8539E"/>
    <w:rsid w:val="00E853B9"/>
    <w:rsid w:val="00E85644"/>
    <w:rsid w:val="00E8573D"/>
    <w:rsid w:val="00E857AC"/>
    <w:rsid w:val="00E858B9"/>
    <w:rsid w:val="00E858D0"/>
    <w:rsid w:val="00E85AC7"/>
    <w:rsid w:val="00E85BBD"/>
    <w:rsid w:val="00E85F4B"/>
    <w:rsid w:val="00E86042"/>
    <w:rsid w:val="00E8616E"/>
    <w:rsid w:val="00E861E9"/>
    <w:rsid w:val="00E86216"/>
    <w:rsid w:val="00E86819"/>
    <w:rsid w:val="00E86861"/>
    <w:rsid w:val="00E86925"/>
    <w:rsid w:val="00E86AD3"/>
    <w:rsid w:val="00E86BB3"/>
    <w:rsid w:val="00E86ED3"/>
    <w:rsid w:val="00E871E2"/>
    <w:rsid w:val="00E87391"/>
    <w:rsid w:val="00E873C9"/>
    <w:rsid w:val="00E87CC4"/>
    <w:rsid w:val="00E87CEB"/>
    <w:rsid w:val="00E87DBA"/>
    <w:rsid w:val="00E9065E"/>
    <w:rsid w:val="00E907F0"/>
    <w:rsid w:val="00E90895"/>
    <w:rsid w:val="00E908DA"/>
    <w:rsid w:val="00E909E0"/>
    <w:rsid w:val="00E90AE0"/>
    <w:rsid w:val="00E90B7F"/>
    <w:rsid w:val="00E90CA5"/>
    <w:rsid w:val="00E9117B"/>
    <w:rsid w:val="00E912AE"/>
    <w:rsid w:val="00E9156E"/>
    <w:rsid w:val="00E9158D"/>
    <w:rsid w:val="00E9164F"/>
    <w:rsid w:val="00E91C28"/>
    <w:rsid w:val="00E924AF"/>
    <w:rsid w:val="00E9274D"/>
    <w:rsid w:val="00E92BC9"/>
    <w:rsid w:val="00E92C83"/>
    <w:rsid w:val="00E93068"/>
    <w:rsid w:val="00E93544"/>
    <w:rsid w:val="00E93A7C"/>
    <w:rsid w:val="00E93B4B"/>
    <w:rsid w:val="00E93D08"/>
    <w:rsid w:val="00E93F48"/>
    <w:rsid w:val="00E93F90"/>
    <w:rsid w:val="00E94A47"/>
    <w:rsid w:val="00E94C63"/>
    <w:rsid w:val="00E9535B"/>
    <w:rsid w:val="00E95395"/>
    <w:rsid w:val="00E95A08"/>
    <w:rsid w:val="00E95B8C"/>
    <w:rsid w:val="00E95BA3"/>
    <w:rsid w:val="00E95BF0"/>
    <w:rsid w:val="00E95D33"/>
    <w:rsid w:val="00E95E55"/>
    <w:rsid w:val="00E95F99"/>
    <w:rsid w:val="00E95FA3"/>
    <w:rsid w:val="00E96300"/>
    <w:rsid w:val="00E9635D"/>
    <w:rsid w:val="00E966D6"/>
    <w:rsid w:val="00E96831"/>
    <w:rsid w:val="00E969B8"/>
    <w:rsid w:val="00E96A16"/>
    <w:rsid w:val="00E96C61"/>
    <w:rsid w:val="00E96CAD"/>
    <w:rsid w:val="00E97377"/>
    <w:rsid w:val="00E9737A"/>
    <w:rsid w:val="00E97AA2"/>
    <w:rsid w:val="00E97C11"/>
    <w:rsid w:val="00E97DD2"/>
    <w:rsid w:val="00E97E2C"/>
    <w:rsid w:val="00E97E6C"/>
    <w:rsid w:val="00E97F7E"/>
    <w:rsid w:val="00EA041C"/>
    <w:rsid w:val="00EA06C0"/>
    <w:rsid w:val="00EA08A2"/>
    <w:rsid w:val="00EA0997"/>
    <w:rsid w:val="00EA0BD5"/>
    <w:rsid w:val="00EA0C5E"/>
    <w:rsid w:val="00EA0F1B"/>
    <w:rsid w:val="00EA0F7B"/>
    <w:rsid w:val="00EA1025"/>
    <w:rsid w:val="00EA1264"/>
    <w:rsid w:val="00EA12BD"/>
    <w:rsid w:val="00EA12E3"/>
    <w:rsid w:val="00EA1336"/>
    <w:rsid w:val="00EA16ED"/>
    <w:rsid w:val="00EA1984"/>
    <w:rsid w:val="00EA1DE4"/>
    <w:rsid w:val="00EA2079"/>
    <w:rsid w:val="00EA2250"/>
    <w:rsid w:val="00EA24E7"/>
    <w:rsid w:val="00EA2609"/>
    <w:rsid w:val="00EA270B"/>
    <w:rsid w:val="00EA2798"/>
    <w:rsid w:val="00EA288E"/>
    <w:rsid w:val="00EA2B05"/>
    <w:rsid w:val="00EA2D93"/>
    <w:rsid w:val="00EA2E1E"/>
    <w:rsid w:val="00EA2F33"/>
    <w:rsid w:val="00EA2FE2"/>
    <w:rsid w:val="00EA3048"/>
    <w:rsid w:val="00EA3221"/>
    <w:rsid w:val="00EA3280"/>
    <w:rsid w:val="00EA37AA"/>
    <w:rsid w:val="00EA3AAB"/>
    <w:rsid w:val="00EA3B51"/>
    <w:rsid w:val="00EA3E1D"/>
    <w:rsid w:val="00EA406A"/>
    <w:rsid w:val="00EA4159"/>
    <w:rsid w:val="00EA49D2"/>
    <w:rsid w:val="00EA4DCB"/>
    <w:rsid w:val="00EA5182"/>
    <w:rsid w:val="00EA55B4"/>
    <w:rsid w:val="00EA57F6"/>
    <w:rsid w:val="00EA5B09"/>
    <w:rsid w:val="00EA5CD5"/>
    <w:rsid w:val="00EA5F38"/>
    <w:rsid w:val="00EA6A47"/>
    <w:rsid w:val="00EA6C4C"/>
    <w:rsid w:val="00EA6D0E"/>
    <w:rsid w:val="00EA7376"/>
    <w:rsid w:val="00EA73CB"/>
    <w:rsid w:val="00EA7406"/>
    <w:rsid w:val="00EA752B"/>
    <w:rsid w:val="00EA7B8F"/>
    <w:rsid w:val="00EA7CA2"/>
    <w:rsid w:val="00EA7E74"/>
    <w:rsid w:val="00EB0194"/>
    <w:rsid w:val="00EB03CE"/>
    <w:rsid w:val="00EB0572"/>
    <w:rsid w:val="00EB0679"/>
    <w:rsid w:val="00EB06D3"/>
    <w:rsid w:val="00EB0A02"/>
    <w:rsid w:val="00EB1135"/>
    <w:rsid w:val="00EB1612"/>
    <w:rsid w:val="00EB1D53"/>
    <w:rsid w:val="00EB20FE"/>
    <w:rsid w:val="00EB2147"/>
    <w:rsid w:val="00EB22F8"/>
    <w:rsid w:val="00EB23CD"/>
    <w:rsid w:val="00EB2668"/>
    <w:rsid w:val="00EB2DF6"/>
    <w:rsid w:val="00EB2E4A"/>
    <w:rsid w:val="00EB3732"/>
    <w:rsid w:val="00EB37A5"/>
    <w:rsid w:val="00EB37CF"/>
    <w:rsid w:val="00EB388C"/>
    <w:rsid w:val="00EB3F4F"/>
    <w:rsid w:val="00EB3FDC"/>
    <w:rsid w:val="00EB4252"/>
    <w:rsid w:val="00EB4348"/>
    <w:rsid w:val="00EB434A"/>
    <w:rsid w:val="00EB43D3"/>
    <w:rsid w:val="00EB43EB"/>
    <w:rsid w:val="00EB4563"/>
    <w:rsid w:val="00EB4719"/>
    <w:rsid w:val="00EB49F6"/>
    <w:rsid w:val="00EB4FDA"/>
    <w:rsid w:val="00EB5425"/>
    <w:rsid w:val="00EB58B4"/>
    <w:rsid w:val="00EB5B29"/>
    <w:rsid w:val="00EB5D76"/>
    <w:rsid w:val="00EB5DF1"/>
    <w:rsid w:val="00EB5FA4"/>
    <w:rsid w:val="00EB65BA"/>
    <w:rsid w:val="00EB6634"/>
    <w:rsid w:val="00EB66DA"/>
    <w:rsid w:val="00EB6ADE"/>
    <w:rsid w:val="00EB6B9D"/>
    <w:rsid w:val="00EB6BEE"/>
    <w:rsid w:val="00EB6CB0"/>
    <w:rsid w:val="00EB6CD7"/>
    <w:rsid w:val="00EB6EDD"/>
    <w:rsid w:val="00EB75DD"/>
    <w:rsid w:val="00EB7BC0"/>
    <w:rsid w:val="00EB7CAD"/>
    <w:rsid w:val="00EB7FB9"/>
    <w:rsid w:val="00EC0605"/>
    <w:rsid w:val="00EC0AC8"/>
    <w:rsid w:val="00EC120F"/>
    <w:rsid w:val="00EC1286"/>
    <w:rsid w:val="00EC1330"/>
    <w:rsid w:val="00EC178A"/>
    <w:rsid w:val="00EC2141"/>
    <w:rsid w:val="00EC25A0"/>
    <w:rsid w:val="00EC26A7"/>
    <w:rsid w:val="00EC2ECD"/>
    <w:rsid w:val="00EC2FC0"/>
    <w:rsid w:val="00EC3275"/>
    <w:rsid w:val="00EC333E"/>
    <w:rsid w:val="00EC3504"/>
    <w:rsid w:val="00EC39F9"/>
    <w:rsid w:val="00EC3A1F"/>
    <w:rsid w:val="00EC3DB1"/>
    <w:rsid w:val="00EC401A"/>
    <w:rsid w:val="00EC44AE"/>
    <w:rsid w:val="00EC4627"/>
    <w:rsid w:val="00EC4AFE"/>
    <w:rsid w:val="00EC4FE8"/>
    <w:rsid w:val="00EC4FE9"/>
    <w:rsid w:val="00EC51F8"/>
    <w:rsid w:val="00EC55AF"/>
    <w:rsid w:val="00EC5627"/>
    <w:rsid w:val="00EC563D"/>
    <w:rsid w:val="00EC5704"/>
    <w:rsid w:val="00EC59DF"/>
    <w:rsid w:val="00EC5A37"/>
    <w:rsid w:val="00EC5AB0"/>
    <w:rsid w:val="00EC5CFA"/>
    <w:rsid w:val="00EC5EDC"/>
    <w:rsid w:val="00EC6085"/>
    <w:rsid w:val="00EC62F7"/>
    <w:rsid w:val="00EC6514"/>
    <w:rsid w:val="00EC6625"/>
    <w:rsid w:val="00EC6B1B"/>
    <w:rsid w:val="00EC6CAD"/>
    <w:rsid w:val="00EC6CEB"/>
    <w:rsid w:val="00EC6E5D"/>
    <w:rsid w:val="00EC71E7"/>
    <w:rsid w:val="00EC7F27"/>
    <w:rsid w:val="00EC7FB3"/>
    <w:rsid w:val="00ED007F"/>
    <w:rsid w:val="00ED02D4"/>
    <w:rsid w:val="00ED08D4"/>
    <w:rsid w:val="00ED08F7"/>
    <w:rsid w:val="00ED0B18"/>
    <w:rsid w:val="00ED0D83"/>
    <w:rsid w:val="00ED14BD"/>
    <w:rsid w:val="00ED15ED"/>
    <w:rsid w:val="00ED16F7"/>
    <w:rsid w:val="00ED198D"/>
    <w:rsid w:val="00ED1A0B"/>
    <w:rsid w:val="00ED1ACA"/>
    <w:rsid w:val="00ED1C05"/>
    <w:rsid w:val="00ED204C"/>
    <w:rsid w:val="00ED2221"/>
    <w:rsid w:val="00ED22B4"/>
    <w:rsid w:val="00ED2555"/>
    <w:rsid w:val="00ED3013"/>
    <w:rsid w:val="00ED3226"/>
    <w:rsid w:val="00ED351B"/>
    <w:rsid w:val="00ED35B9"/>
    <w:rsid w:val="00ED36F8"/>
    <w:rsid w:val="00ED3799"/>
    <w:rsid w:val="00ED37DD"/>
    <w:rsid w:val="00ED3920"/>
    <w:rsid w:val="00ED39AF"/>
    <w:rsid w:val="00ED3CB4"/>
    <w:rsid w:val="00ED3CDB"/>
    <w:rsid w:val="00ED4A6F"/>
    <w:rsid w:val="00ED4C19"/>
    <w:rsid w:val="00ED539C"/>
    <w:rsid w:val="00ED5955"/>
    <w:rsid w:val="00ED5A5E"/>
    <w:rsid w:val="00ED5F6A"/>
    <w:rsid w:val="00ED6124"/>
    <w:rsid w:val="00ED6282"/>
    <w:rsid w:val="00ED6614"/>
    <w:rsid w:val="00ED6856"/>
    <w:rsid w:val="00ED6D48"/>
    <w:rsid w:val="00ED728A"/>
    <w:rsid w:val="00ED75C2"/>
    <w:rsid w:val="00ED7B4C"/>
    <w:rsid w:val="00ED7C63"/>
    <w:rsid w:val="00ED7D10"/>
    <w:rsid w:val="00ED7EA6"/>
    <w:rsid w:val="00EE033D"/>
    <w:rsid w:val="00EE04EF"/>
    <w:rsid w:val="00EE0D7A"/>
    <w:rsid w:val="00EE0F83"/>
    <w:rsid w:val="00EE0F98"/>
    <w:rsid w:val="00EE0FC5"/>
    <w:rsid w:val="00EE10A4"/>
    <w:rsid w:val="00EE118D"/>
    <w:rsid w:val="00EE12FC"/>
    <w:rsid w:val="00EE1638"/>
    <w:rsid w:val="00EE16E6"/>
    <w:rsid w:val="00EE183C"/>
    <w:rsid w:val="00EE18BB"/>
    <w:rsid w:val="00EE18F0"/>
    <w:rsid w:val="00EE1B5C"/>
    <w:rsid w:val="00EE1C56"/>
    <w:rsid w:val="00EE1E79"/>
    <w:rsid w:val="00EE26B0"/>
    <w:rsid w:val="00EE2C2E"/>
    <w:rsid w:val="00EE2CEF"/>
    <w:rsid w:val="00EE32AB"/>
    <w:rsid w:val="00EE32C9"/>
    <w:rsid w:val="00EE3385"/>
    <w:rsid w:val="00EE3524"/>
    <w:rsid w:val="00EE362F"/>
    <w:rsid w:val="00EE3641"/>
    <w:rsid w:val="00EE3660"/>
    <w:rsid w:val="00EE3ACC"/>
    <w:rsid w:val="00EE4401"/>
    <w:rsid w:val="00EE4558"/>
    <w:rsid w:val="00EE4CEA"/>
    <w:rsid w:val="00EE4D8F"/>
    <w:rsid w:val="00EE4E1D"/>
    <w:rsid w:val="00EE4E47"/>
    <w:rsid w:val="00EE531C"/>
    <w:rsid w:val="00EE532D"/>
    <w:rsid w:val="00EE5653"/>
    <w:rsid w:val="00EE5795"/>
    <w:rsid w:val="00EE584D"/>
    <w:rsid w:val="00EE59D1"/>
    <w:rsid w:val="00EE5AE8"/>
    <w:rsid w:val="00EE7410"/>
    <w:rsid w:val="00EE74FA"/>
    <w:rsid w:val="00EE752B"/>
    <w:rsid w:val="00EE79C7"/>
    <w:rsid w:val="00EE7AE4"/>
    <w:rsid w:val="00EE7D99"/>
    <w:rsid w:val="00EE7E33"/>
    <w:rsid w:val="00EE7FCC"/>
    <w:rsid w:val="00EF03B5"/>
    <w:rsid w:val="00EF0606"/>
    <w:rsid w:val="00EF0771"/>
    <w:rsid w:val="00EF10DA"/>
    <w:rsid w:val="00EF1142"/>
    <w:rsid w:val="00EF11B1"/>
    <w:rsid w:val="00EF1CF8"/>
    <w:rsid w:val="00EF2015"/>
    <w:rsid w:val="00EF254E"/>
    <w:rsid w:val="00EF282B"/>
    <w:rsid w:val="00EF2AC9"/>
    <w:rsid w:val="00EF2B3D"/>
    <w:rsid w:val="00EF36CA"/>
    <w:rsid w:val="00EF39F3"/>
    <w:rsid w:val="00EF3CF3"/>
    <w:rsid w:val="00EF3E25"/>
    <w:rsid w:val="00EF426D"/>
    <w:rsid w:val="00EF47DD"/>
    <w:rsid w:val="00EF4F27"/>
    <w:rsid w:val="00EF517D"/>
    <w:rsid w:val="00EF52DB"/>
    <w:rsid w:val="00EF5A03"/>
    <w:rsid w:val="00EF5A7D"/>
    <w:rsid w:val="00EF5B97"/>
    <w:rsid w:val="00EF5D88"/>
    <w:rsid w:val="00EF5F92"/>
    <w:rsid w:val="00EF60EB"/>
    <w:rsid w:val="00EF624F"/>
    <w:rsid w:val="00EF6626"/>
    <w:rsid w:val="00EF6ADB"/>
    <w:rsid w:val="00EF6B77"/>
    <w:rsid w:val="00EF6F92"/>
    <w:rsid w:val="00EF6FDE"/>
    <w:rsid w:val="00EF71E1"/>
    <w:rsid w:val="00EF74DD"/>
    <w:rsid w:val="00EF7905"/>
    <w:rsid w:val="00EF7975"/>
    <w:rsid w:val="00EF7BFE"/>
    <w:rsid w:val="00EF7DC2"/>
    <w:rsid w:val="00EF7E12"/>
    <w:rsid w:val="00EF7F48"/>
    <w:rsid w:val="00F000A4"/>
    <w:rsid w:val="00F00181"/>
    <w:rsid w:val="00F00338"/>
    <w:rsid w:val="00F005B8"/>
    <w:rsid w:val="00F00881"/>
    <w:rsid w:val="00F008BD"/>
    <w:rsid w:val="00F00A9F"/>
    <w:rsid w:val="00F00E8A"/>
    <w:rsid w:val="00F0106C"/>
    <w:rsid w:val="00F0155C"/>
    <w:rsid w:val="00F01684"/>
    <w:rsid w:val="00F01978"/>
    <w:rsid w:val="00F01985"/>
    <w:rsid w:val="00F019D0"/>
    <w:rsid w:val="00F019F9"/>
    <w:rsid w:val="00F01A66"/>
    <w:rsid w:val="00F01AFA"/>
    <w:rsid w:val="00F01C97"/>
    <w:rsid w:val="00F01DB1"/>
    <w:rsid w:val="00F02110"/>
    <w:rsid w:val="00F021D3"/>
    <w:rsid w:val="00F02411"/>
    <w:rsid w:val="00F02460"/>
    <w:rsid w:val="00F0256A"/>
    <w:rsid w:val="00F0264D"/>
    <w:rsid w:val="00F02FE5"/>
    <w:rsid w:val="00F03527"/>
    <w:rsid w:val="00F039AD"/>
    <w:rsid w:val="00F03A92"/>
    <w:rsid w:val="00F03CC1"/>
    <w:rsid w:val="00F03E76"/>
    <w:rsid w:val="00F043B0"/>
    <w:rsid w:val="00F045A2"/>
    <w:rsid w:val="00F046B0"/>
    <w:rsid w:val="00F04743"/>
    <w:rsid w:val="00F047CF"/>
    <w:rsid w:val="00F050B0"/>
    <w:rsid w:val="00F05276"/>
    <w:rsid w:val="00F052A9"/>
    <w:rsid w:val="00F053A7"/>
    <w:rsid w:val="00F05412"/>
    <w:rsid w:val="00F05519"/>
    <w:rsid w:val="00F0564D"/>
    <w:rsid w:val="00F05655"/>
    <w:rsid w:val="00F05BCF"/>
    <w:rsid w:val="00F06008"/>
    <w:rsid w:val="00F060AF"/>
    <w:rsid w:val="00F0675D"/>
    <w:rsid w:val="00F06E05"/>
    <w:rsid w:val="00F074EA"/>
    <w:rsid w:val="00F074F3"/>
    <w:rsid w:val="00F076AD"/>
    <w:rsid w:val="00F07721"/>
    <w:rsid w:val="00F077F6"/>
    <w:rsid w:val="00F07857"/>
    <w:rsid w:val="00F07A63"/>
    <w:rsid w:val="00F07D55"/>
    <w:rsid w:val="00F07FB9"/>
    <w:rsid w:val="00F10007"/>
    <w:rsid w:val="00F10055"/>
    <w:rsid w:val="00F10420"/>
    <w:rsid w:val="00F10434"/>
    <w:rsid w:val="00F10A62"/>
    <w:rsid w:val="00F10D69"/>
    <w:rsid w:val="00F1106A"/>
    <w:rsid w:val="00F111B8"/>
    <w:rsid w:val="00F1128B"/>
    <w:rsid w:val="00F11322"/>
    <w:rsid w:val="00F11475"/>
    <w:rsid w:val="00F114D7"/>
    <w:rsid w:val="00F11F0F"/>
    <w:rsid w:val="00F12D5A"/>
    <w:rsid w:val="00F12EFA"/>
    <w:rsid w:val="00F1393C"/>
    <w:rsid w:val="00F13A4B"/>
    <w:rsid w:val="00F13AD0"/>
    <w:rsid w:val="00F13C75"/>
    <w:rsid w:val="00F13E03"/>
    <w:rsid w:val="00F1459B"/>
    <w:rsid w:val="00F1459C"/>
    <w:rsid w:val="00F14A11"/>
    <w:rsid w:val="00F15047"/>
    <w:rsid w:val="00F15067"/>
    <w:rsid w:val="00F15467"/>
    <w:rsid w:val="00F15F70"/>
    <w:rsid w:val="00F165DD"/>
    <w:rsid w:val="00F166D9"/>
    <w:rsid w:val="00F16703"/>
    <w:rsid w:val="00F16816"/>
    <w:rsid w:val="00F169C6"/>
    <w:rsid w:val="00F16BF6"/>
    <w:rsid w:val="00F17056"/>
    <w:rsid w:val="00F17663"/>
    <w:rsid w:val="00F17CAF"/>
    <w:rsid w:val="00F2000B"/>
    <w:rsid w:val="00F200BF"/>
    <w:rsid w:val="00F2034F"/>
    <w:rsid w:val="00F2041A"/>
    <w:rsid w:val="00F206D4"/>
    <w:rsid w:val="00F2073A"/>
    <w:rsid w:val="00F208B1"/>
    <w:rsid w:val="00F20B07"/>
    <w:rsid w:val="00F20F72"/>
    <w:rsid w:val="00F21453"/>
    <w:rsid w:val="00F214FD"/>
    <w:rsid w:val="00F215C0"/>
    <w:rsid w:val="00F2171D"/>
    <w:rsid w:val="00F21880"/>
    <w:rsid w:val="00F21A2A"/>
    <w:rsid w:val="00F21C79"/>
    <w:rsid w:val="00F21E71"/>
    <w:rsid w:val="00F22400"/>
    <w:rsid w:val="00F22FBF"/>
    <w:rsid w:val="00F236B7"/>
    <w:rsid w:val="00F23833"/>
    <w:rsid w:val="00F23899"/>
    <w:rsid w:val="00F2391A"/>
    <w:rsid w:val="00F23FA4"/>
    <w:rsid w:val="00F241F5"/>
    <w:rsid w:val="00F24423"/>
    <w:rsid w:val="00F246AF"/>
    <w:rsid w:val="00F24985"/>
    <w:rsid w:val="00F24E47"/>
    <w:rsid w:val="00F24F65"/>
    <w:rsid w:val="00F251A5"/>
    <w:rsid w:val="00F259F3"/>
    <w:rsid w:val="00F25A89"/>
    <w:rsid w:val="00F25B9B"/>
    <w:rsid w:val="00F2628A"/>
    <w:rsid w:val="00F264C3"/>
    <w:rsid w:val="00F265E8"/>
    <w:rsid w:val="00F26939"/>
    <w:rsid w:val="00F26E03"/>
    <w:rsid w:val="00F26EA1"/>
    <w:rsid w:val="00F26F6D"/>
    <w:rsid w:val="00F27043"/>
    <w:rsid w:val="00F2704D"/>
    <w:rsid w:val="00F2707F"/>
    <w:rsid w:val="00F27238"/>
    <w:rsid w:val="00F2757D"/>
    <w:rsid w:val="00F27800"/>
    <w:rsid w:val="00F27B18"/>
    <w:rsid w:val="00F27DC9"/>
    <w:rsid w:val="00F27F7D"/>
    <w:rsid w:val="00F305ED"/>
    <w:rsid w:val="00F30B3F"/>
    <w:rsid w:val="00F30DAE"/>
    <w:rsid w:val="00F310E9"/>
    <w:rsid w:val="00F3114A"/>
    <w:rsid w:val="00F31785"/>
    <w:rsid w:val="00F31EFF"/>
    <w:rsid w:val="00F31F88"/>
    <w:rsid w:val="00F320B8"/>
    <w:rsid w:val="00F320D7"/>
    <w:rsid w:val="00F32B98"/>
    <w:rsid w:val="00F32BBB"/>
    <w:rsid w:val="00F32E31"/>
    <w:rsid w:val="00F33372"/>
    <w:rsid w:val="00F333C9"/>
    <w:rsid w:val="00F33433"/>
    <w:rsid w:val="00F334B1"/>
    <w:rsid w:val="00F3360F"/>
    <w:rsid w:val="00F33BBA"/>
    <w:rsid w:val="00F33C9E"/>
    <w:rsid w:val="00F33ED7"/>
    <w:rsid w:val="00F33F3A"/>
    <w:rsid w:val="00F34352"/>
    <w:rsid w:val="00F34372"/>
    <w:rsid w:val="00F344A5"/>
    <w:rsid w:val="00F345F9"/>
    <w:rsid w:val="00F3492F"/>
    <w:rsid w:val="00F34A13"/>
    <w:rsid w:val="00F3501B"/>
    <w:rsid w:val="00F35199"/>
    <w:rsid w:val="00F353AF"/>
    <w:rsid w:val="00F3571D"/>
    <w:rsid w:val="00F359D4"/>
    <w:rsid w:val="00F35D3F"/>
    <w:rsid w:val="00F3635D"/>
    <w:rsid w:val="00F36494"/>
    <w:rsid w:val="00F36855"/>
    <w:rsid w:val="00F3685D"/>
    <w:rsid w:val="00F36969"/>
    <w:rsid w:val="00F36B5F"/>
    <w:rsid w:val="00F36C2B"/>
    <w:rsid w:val="00F36F81"/>
    <w:rsid w:val="00F373BD"/>
    <w:rsid w:val="00F3743C"/>
    <w:rsid w:val="00F375B2"/>
    <w:rsid w:val="00F376DC"/>
    <w:rsid w:val="00F3772E"/>
    <w:rsid w:val="00F37B25"/>
    <w:rsid w:val="00F37CE4"/>
    <w:rsid w:val="00F37DB1"/>
    <w:rsid w:val="00F403C6"/>
    <w:rsid w:val="00F40A4F"/>
    <w:rsid w:val="00F40BA0"/>
    <w:rsid w:val="00F40BDB"/>
    <w:rsid w:val="00F412C6"/>
    <w:rsid w:val="00F41546"/>
    <w:rsid w:val="00F41655"/>
    <w:rsid w:val="00F41749"/>
    <w:rsid w:val="00F41909"/>
    <w:rsid w:val="00F41915"/>
    <w:rsid w:val="00F4207B"/>
    <w:rsid w:val="00F42363"/>
    <w:rsid w:val="00F42BBE"/>
    <w:rsid w:val="00F42DAB"/>
    <w:rsid w:val="00F433C7"/>
    <w:rsid w:val="00F43570"/>
    <w:rsid w:val="00F4377E"/>
    <w:rsid w:val="00F438DB"/>
    <w:rsid w:val="00F43926"/>
    <w:rsid w:val="00F43B6B"/>
    <w:rsid w:val="00F43D2C"/>
    <w:rsid w:val="00F440D9"/>
    <w:rsid w:val="00F44396"/>
    <w:rsid w:val="00F44BE2"/>
    <w:rsid w:val="00F44F6C"/>
    <w:rsid w:val="00F45490"/>
    <w:rsid w:val="00F458B8"/>
    <w:rsid w:val="00F45AB7"/>
    <w:rsid w:val="00F45D1E"/>
    <w:rsid w:val="00F45EB9"/>
    <w:rsid w:val="00F46206"/>
    <w:rsid w:val="00F4625E"/>
    <w:rsid w:val="00F46513"/>
    <w:rsid w:val="00F465EF"/>
    <w:rsid w:val="00F46942"/>
    <w:rsid w:val="00F46D20"/>
    <w:rsid w:val="00F500C6"/>
    <w:rsid w:val="00F500E9"/>
    <w:rsid w:val="00F501D0"/>
    <w:rsid w:val="00F5029B"/>
    <w:rsid w:val="00F506DD"/>
    <w:rsid w:val="00F507A7"/>
    <w:rsid w:val="00F50844"/>
    <w:rsid w:val="00F50B04"/>
    <w:rsid w:val="00F51101"/>
    <w:rsid w:val="00F515DD"/>
    <w:rsid w:val="00F517EF"/>
    <w:rsid w:val="00F518F8"/>
    <w:rsid w:val="00F51D11"/>
    <w:rsid w:val="00F51F72"/>
    <w:rsid w:val="00F51FF9"/>
    <w:rsid w:val="00F52140"/>
    <w:rsid w:val="00F52535"/>
    <w:rsid w:val="00F52537"/>
    <w:rsid w:val="00F527C5"/>
    <w:rsid w:val="00F52840"/>
    <w:rsid w:val="00F528DB"/>
    <w:rsid w:val="00F52EC4"/>
    <w:rsid w:val="00F52FB6"/>
    <w:rsid w:val="00F530D3"/>
    <w:rsid w:val="00F53141"/>
    <w:rsid w:val="00F53363"/>
    <w:rsid w:val="00F53483"/>
    <w:rsid w:val="00F53519"/>
    <w:rsid w:val="00F53B05"/>
    <w:rsid w:val="00F5418C"/>
    <w:rsid w:val="00F541C4"/>
    <w:rsid w:val="00F543A8"/>
    <w:rsid w:val="00F54760"/>
    <w:rsid w:val="00F54981"/>
    <w:rsid w:val="00F54D6A"/>
    <w:rsid w:val="00F54FA5"/>
    <w:rsid w:val="00F553C9"/>
    <w:rsid w:val="00F556CC"/>
    <w:rsid w:val="00F55A2A"/>
    <w:rsid w:val="00F5630C"/>
    <w:rsid w:val="00F564FE"/>
    <w:rsid w:val="00F56763"/>
    <w:rsid w:val="00F56C80"/>
    <w:rsid w:val="00F56D46"/>
    <w:rsid w:val="00F56F40"/>
    <w:rsid w:val="00F5716B"/>
    <w:rsid w:val="00F57224"/>
    <w:rsid w:val="00F60033"/>
    <w:rsid w:val="00F600A0"/>
    <w:rsid w:val="00F602E4"/>
    <w:rsid w:val="00F60348"/>
    <w:rsid w:val="00F6053C"/>
    <w:rsid w:val="00F6075D"/>
    <w:rsid w:val="00F60847"/>
    <w:rsid w:val="00F608F3"/>
    <w:rsid w:val="00F6099B"/>
    <w:rsid w:val="00F60ACA"/>
    <w:rsid w:val="00F60E45"/>
    <w:rsid w:val="00F6108F"/>
    <w:rsid w:val="00F6142F"/>
    <w:rsid w:val="00F61823"/>
    <w:rsid w:val="00F61894"/>
    <w:rsid w:val="00F61F3D"/>
    <w:rsid w:val="00F624E1"/>
    <w:rsid w:val="00F62551"/>
    <w:rsid w:val="00F6256E"/>
    <w:rsid w:val="00F625BB"/>
    <w:rsid w:val="00F62635"/>
    <w:rsid w:val="00F6280D"/>
    <w:rsid w:val="00F6285C"/>
    <w:rsid w:val="00F6290C"/>
    <w:rsid w:val="00F62B27"/>
    <w:rsid w:val="00F62F83"/>
    <w:rsid w:val="00F6332B"/>
    <w:rsid w:val="00F63337"/>
    <w:rsid w:val="00F633EE"/>
    <w:rsid w:val="00F63608"/>
    <w:rsid w:val="00F63850"/>
    <w:rsid w:val="00F639BB"/>
    <w:rsid w:val="00F63A62"/>
    <w:rsid w:val="00F63CE3"/>
    <w:rsid w:val="00F63E73"/>
    <w:rsid w:val="00F64690"/>
    <w:rsid w:val="00F647ED"/>
    <w:rsid w:val="00F649D4"/>
    <w:rsid w:val="00F649E8"/>
    <w:rsid w:val="00F64AA3"/>
    <w:rsid w:val="00F64ADE"/>
    <w:rsid w:val="00F64C6E"/>
    <w:rsid w:val="00F64D08"/>
    <w:rsid w:val="00F65195"/>
    <w:rsid w:val="00F65341"/>
    <w:rsid w:val="00F65379"/>
    <w:rsid w:val="00F655FD"/>
    <w:rsid w:val="00F65609"/>
    <w:rsid w:val="00F65648"/>
    <w:rsid w:val="00F656EC"/>
    <w:rsid w:val="00F659B3"/>
    <w:rsid w:val="00F65C41"/>
    <w:rsid w:val="00F65C8F"/>
    <w:rsid w:val="00F65CD3"/>
    <w:rsid w:val="00F660E8"/>
    <w:rsid w:val="00F66893"/>
    <w:rsid w:val="00F6709D"/>
    <w:rsid w:val="00F6746A"/>
    <w:rsid w:val="00F67A6E"/>
    <w:rsid w:val="00F67A8F"/>
    <w:rsid w:val="00F67E98"/>
    <w:rsid w:val="00F67F18"/>
    <w:rsid w:val="00F67FE8"/>
    <w:rsid w:val="00F700B5"/>
    <w:rsid w:val="00F70502"/>
    <w:rsid w:val="00F706FC"/>
    <w:rsid w:val="00F70769"/>
    <w:rsid w:val="00F70784"/>
    <w:rsid w:val="00F70808"/>
    <w:rsid w:val="00F7088C"/>
    <w:rsid w:val="00F70890"/>
    <w:rsid w:val="00F70C6D"/>
    <w:rsid w:val="00F70C7D"/>
    <w:rsid w:val="00F70CFE"/>
    <w:rsid w:val="00F70D0F"/>
    <w:rsid w:val="00F7131A"/>
    <w:rsid w:val="00F715F8"/>
    <w:rsid w:val="00F7172F"/>
    <w:rsid w:val="00F71768"/>
    <w:rsid w:val="00F71C75"/>
    <w:rsid w:val="00F71D28"/>
    <w:rsid w:val="00F71EBD"/>
    <w:rsid w:val="00F722C2"/>
    <w:rsid w:val="00F723C4"/>
    <w:rsid w:val="00F72448"/>
    <w:rsid w:val="00F72A68"/>
    <w:rsid w:val="00F72B12"/>
    <w:rsid w:val="00F72CED"/>
    <w:rsid w:val="00F72DB1"/>
    <w:rsid w:val="00F72E53"/>
    <w:rsid w:val="00F731F7"/>
    <w:rsid w:val="00F73462"/>
    <w:rsid w:val="00F735A3"/>
    <w:rsid w:val="00F7396B"/>
    <w:rsid w:val="00F73AC1"/>
    <w:rsid w:val="00F73DDB"/>
    <w:rsid w:val="00F73F31"/>
    <w:rsid w:val="00F7419D"/>
    <w:rsid w:val="00F742C8"/>
    <w:rsid w:val="00F74305"/>
    <w:rsid w:val="00F746D6"/>
    <w:rsid w:val="00F7470E"/>
    <w:rsid w:val="00F74863"/>
    <w:rsid w:val="00F74E84"/>
    <w:rsid w:val="00F74EA4"/>
    <w:rsid w:val="00F75108"/>
    <w:rsid w:val="00F75290"/>
    <w:rsid w:val="00F753C3"/>
    <w:rsid w:val="00F7542E"/>
    <w:rsid w:val="00F766BB"/>
    <w:rsid w:val="00F7683C"/>
    <w:rsid w:val="00F76862"/>
    <w:rsid w:val="00F76BA3"/>
    <w:rsid w:val="00F76D1F"/>
    <w:rsid w:val="00F76F39"/>
    <w:rsid w:val="00F7709D"/>
    <w:rsid w:val="00F771CC"/>
    <w:rsid w:val="00F77A58"/>
    <w:rsid w:val="00F77AE7"/>
    <w:rsid w:val="00F77C55"/>
    <w:rsid w:val="00F77C65"/>
    <w:rsid w:val="00F800B6"/>
    <w:rsid w:val="00F800DF"/>
    <w:rsid w:val="00F80213"/>
    <w:rsid w:val="00F8028A"/>
    <w:rsid w:val="00F803E1"/>
    <w:rsid w:val="00F80679"/>
    <w:rsid w:val="00F807ED"/>
    <w:rsid w:val="00F808C3"/>
    <w:rsid w:val="00F80CBC"/>
    <w:rsid w:val="00F815D0"/>
    <w:rsid w:val="00F81713"/>
    <w:rsid w:val="00F81962"/>
    <w:rsid w:val="00F81D4C"/>
    <w:rsid w:val="00F822D5"/>
    <w:rsid w:val="00F825CE"/>
    <w:rsid w:val="00F82795"/>
    <w:rsid w:val="00F82E1B"/>
    <w:rsid w:val="00F82F05"/>
    <w:rsid w:val="00F83436"/>
    <w:rsid w:val="00F83439"/>
    <w:rsid w:val="00F83543"/>
    <w:rsid w:val="00F83702"/>
    <w:rsid w:val="00F839DC"/>
    <w:rsid w:val="00F83C9F"/>
    <w:rsid w:val="00F83CB1"/>
    <w:rsid w:val="00F840E1"/>
    <w:rsid w:val="00F8455B"/>
    <w:rsid w:val="00F8468E"/>
    <w:rsid w:val="00F84740"/>
    <w:rsid w:val="00F8480D"/>
    <w:rsid w:val="00F848BD"/>
    <w:rsid w:val="00F84CED"/>
    <w:rsid w:val="00F8549F"/>
    <w:rsid w:val="00F8559B"/>
    <w:rsid w:val="00F8570A"/>
    <w:rsid w:val="00F85CE6"/>
    <w:rsid w:val="00F8604A"/>
    <w:rsid w:val="00F86140"/>
    <w:rsid w:val="00F862C8"/>
    <w:rsid w:val="00F86479"/>
    <w:rsid w:val="00F86549"/>
    <w:rsid w:val="00F86575"/>
    <w:rsid w:val="00F86980"/>
    <w:rsid w:val="00F86C46"/>
    <w:rsid w:val="00F86CB7"/>
    <w:rsid w:val="00F86EDF"/>
    <w:rsid w:val="00F86F6A"/>
    <w:rsid w:val="00F86FE7"/>
    <w:rsid w:val="00F87078"/>
    <w:rsid w:val="00F87199"/>
    <w:rsid w:val="00F8758F"/>
    <w:rsid w:val="00F87B8F"/>
    <w:rsid w:val="00F87D0D"/>
    <w:rsid w:val="00F87EFC"/>
    <w:rsid w:val="00F8EFDF"/>
    <w:rsid w:val="00F9051F"/>
    <w:rsid w:val="00F90565"/>
    <w:rsid w:val="00F90CAB"/>
    <w:rsid w:val="00F90EF3"/>
    <w:rsid w:val="00F9180F"/>
    <w:rsid w:val="00F918C1"/>
    <w:rsid w:val="00F918CB"/>
    <w:rsid w:val="00F91D52"/>
    <w:rsid w:val="00F91D95"/>
    <w:rsid w:val="00F91DA8"/>
    <w:rsid w:val="00F922E7"/>
    <w:rsid w:val="00F92739"/>
    <w:rsid w:val="00F92A78"/>
    <w:rsid w:val="00F92AFA"/>
    <w:rsid w:val="00F92BC0"/>
    <w:rsid w:val="00F93291"/>
    <w:rsid w:val="00F932EB"/>
    <w:rsid w:val="00F93A15"/>
    <w:rsid w:val="00F93AAD"/>
    <w:rsid w:val="00F93D97"/>
    <w:rsid w:val="00F94341"/>
    <w:rsid w:val="00F94480"/>
    <w:rsid w:val="00F9465C"/>
    <w:rsid w:val="00F94800"/>
    <w:rsid w:val="00F9487B"/>
    <w:rsid w:val="00F94ACA"/>
    <w:rsid w:val="00F94C1A"/>
    <w:rsid w:val="00F94C2C"/>
    <w:rsid w:val="00F94D88"/>
    <w:rsid w:val="00F94E23"/>
    <w:rsid w:val="00F9519B"/>
    <w:rsid w:val="00F9523F"/>
    <w:rsid w:val="00F95814"/>
    <w:rsid w:val="00F959E9"/>
    <w:rsid w:val="00F95F79"/>
    <w:rsid w:val="00F960B6"/>
    <w:rsid w:val="00F963A3"/>
    <w:rsid w:val="00F96678"/>
    <w:rsid w:val="00F9699D"/>
    <w:rsid w:val="00F96BE0"/>
    <w:rsid w:val="00F97267"/>
    <w:rsid w:val="00F976AD"/>
    <w:rsid w:val="00F97812"/>
    <w:rsid w:val="00F97995"/>
    <w:rsid w:val="00F979D0"/>
    <w:rsid w:val="00F97CE5"/>
    <w:rsid w:val="00F9D12B"/>
    <w:rsid w:val="00FA077B"/>
    <w:rsid w:val="00FA086B"/>
    <w:rsid w:val="00FA0A9D"/>
    <w:rsid w:val="00FA1181"/>
    <w:rsid w:val="00FA11DB"/>
    <w:rsid w:val="00FA1206"/>
    <w:rsid w:val="00FA1485"/>
    <w:rsid w:val="00FA1650"/>
    <w:rsid w:val="00FA177E"/>
    <w:rsid w:val="00FA1B35"/>
    <w:rsid w:val="00FA1CB6"/>
    <w:rsid w:val="00FA1E8D"/>
    <w:rsid w:val="00FA243F"/>
    <w:rsid w:val="00FA249D"/>
    <w:rsid w:val="00FA2590"/>
    <w:rsid w:val="00FA25B3"/>
    <w:rsid w:val="00FA2637"/>
    <w:rsid w:val="00FA28D8"/>
    <w:rsid w:val="00FA2F73"/>
    <w:rsid w:val="00FA357D"/>
    <w:rsid w:val="00FA3BB1"/>
    <w:rsid w:val="00FA4084"/>
    <w:rsid w:val="00FA44C8"/>
    <w:rsid w:val="00FA47F9"/>
    <w:rsid w:val="00FA480F"/>
    <w:rsid w:val="00FA4B59"/>
    <w:rsid w:val="00FA4D46"/>
    <w:rsid w:val="00FA4E31"/>
    <w:rsid w:val="00FA52A0"/>
    <w:rsid w:val="00FA57AD"/>
    <w:rsid w:val="00FA580D"/>
    <w:rsid w:val="00FA5A74"/>
    <w:rsid w:val="00FA5C92"/>
    <w:rsid w:val="00FA5CB5"/>
    <w:rsid w:val="00FA614B"/>
    <w:rsid w:val="00FA62A8"/>
    <w:rsid w:val="00FA62AD"/>
    <w:rsid w:val="00FA63CB"/>
    <w:rsid w:val="00FA66D0"/>
    <w:rsid w:val="00FA6791"/>
    <w:rsid w:val="00FA67A0"/>
    <w:rsid w:val="00FA69E1"/>
    <w:rsid w:val="00FA6C27"/>
    <w:rsid w:val="00FA6E41"/>
    <w:rsid w:val="00FA6E44"/>
    <w:rsid w:val="00FA79A8"/>
    <w:rsid w:val="00FA7C24"/>
    <w:rsid w:val="00FA7F4F"/>
    <w:rsid w:val="00FB05D5"/>
    <w:rsid w:val="00FB0739"/>
    <w:rsid w:val="00FB0908"/>
    <w:rsid w:val="00FB0CFC"/>
    <w:rsid w:val="00FB0DB9"/>
    <w:rsid w:val="00FB12D7"/>
    <w:rsid w:val="00FB13F1"/>
    <w:rsid w:val="00FB1715"/>
    <w:rsid w:val="00FB187C"/>
    <w:rsid w:val="00FB1CCA"/>
    <w:rsid w:val="00FB1FCC"/>
    <w:rsid w:val="00FB209C"/>
    <w:rsid w:val="00FB2A8D"/>
    <w:rsid w:val="00FB2D58"/>
    <w:rsid w:val="00FB2DEE"/>
    <w:rsid w:val="00FB2ECA"/>
    <w:rsid w:val="00FB32DD"/>
    <w:rsid w:val="00FB33C6"/>
    <w:rsid w:val="00FB377D"/>
    <w:rsid w:val="00FB40BE"/>
    <w:rsid w:val="00FB422C"/>
    <w:rsid w:val="00FB42E2"/>
    <w:rsid w:val="00FB452C"/>
    <w:rsid w:val="00FB47A5"/>
    <w:rsid w:val="00FB4F1C"/>
    <w:rsid w:val="00FB5197"/>
    <w:rsid w:val="00FB51AD"/>
    <w:rsid w:val="00FB543A"/>
    <w:rsid w:val="00FB579F"/>
    <w:rsid w:val="00FB5863"/>
    <w:rsid w:val="00FB5898"/>
    <w:rsid w:val="00FB592D"/>
    <w:rsid w:val="00FB5CF7"/>
    <w:rsid w:val="00FB5D02"/>
    <w:rsid w:val="00FB5FF9"/>
    <w:rsid w:val="00FB6721"/>
    <w:rsid w:val="00FB6722"/>
    <w:rsid w:val="00FB678F"/>
    <w:rsid w:val="00FB68C2"/>
    <w:rsid w:val="00FB6E2D"/>
    <w:rsid w:val="00FB7140"/>
    <w:rsid w:val="00FB72D7"/>
    <w:rsid w:val="00FB7813"/>
    <w:rsid w:val="00FB78A3"/>
    <w:rsid w:val="00FB7B75"/>
    <w:rsid w:val="00FB7DAD"/>
    <w:rsid w:val="00FB7FE7"/>
    <w:rsid w:val="00FC00E5"/>
    <w:rsid w:val="00FC0377"/>
    <w:rsid w:val="00FC07A2"/>
    <w:rsid w:val="00FC0D99"/>
    <w:rsid w:val="00FC0E8A"/>
    <w:rsid w:val="00FC10F6"/>
    <w:rsid w:val="00FC113C"/>
    <w:rsid w:val="00FC130E"/>
    <w:rsid w:val="00FC13D0"/>
    <w:rsid w:val="00FC15F9"/>
    <w:rsid w:val="00FC1896"/>
    <w:rsid w:val="00FC1F4B"/>
    <w:rsid w:val="00FC1F8E"/>
    <w:rsid w:val="00FC2885"/>
    <w:rsid w:val="00FC294E"/>
    <w:rsid w:val="00FC2F29"/>
    <w:rsid w:val="00FC2F93"/>
    <w:rsid w:val="00FC3107"/>
    <w:rsid w:val="00FC3272"/>
    <w:rsid w:val="00FC35D8"/>
    <w:rsid w:val="00FC3840"/>
    <w:rsid w:val="00FC392A"/>
    <w:rsid w:val="00FC3FCA"/>
    <w:rsid w:val="00FC4102"/>
    <w:rsid w:val="00FC42DF"/>
    <w:rsid w:val="00FC435A"/>
    <w:rsid w:val="00FC4676"/>
    <w:rsid w:val="00FC4F0E"/>
    <w:rsid w:val="00FC4F65"/>
    <w:rsid w:val="00FC53F2"/>
    <w:rsid w:val="00FC55DF"/>
    <w:rsid w:val="00FC5848"/>
    <w:rsid w:val="00FC592A"/>
    <w:rsid w:val="00FC5AEF"/>
    <w:rsid w:val="00FC5B22"/>
    <w:rsid w:val="00FC5B26"/>
    <w:rsid w:val="00FC5B74"/>
    <w:rsid w:val="00FC5D33"/>
    <w:rsid w:val="00FC6062"/>
    <w:rsid w:val="00FC6083"/>
    <w:rsid w:val="00FC6326"/>
    <w:rsid w:val="00FC6674"/>
    <w:rsid w:val="00FC6AA1"/>
    <w:rsid w:val="00FC70ED"/>
    <w:rsid w:val="00FC73CA"/>
    <w:rsid w:val="00FC7B83"/>
    <w:rsid w:val="00FC7D33"/>
    <w:rsid w:val="00FC7F85"/>
    <w:rsid w:val="00FD06CC"/>
    <w:rsid w:val="00FD0ACA"/>
    <w:rsid w:val="00FD1051"/>
    <w:rsid w:val="00FD1245"/>
    <w:rsid w:val="00FD128B"/>
    <w:rsid w:val="00FD12DC"/>
    <w:rsid w:val="00FD13EF"/>
    <w:rsid w:val="00FD1463"/>
    <w:rsid w:val="00FD1705"/>
    <w:rsid w:val="00FD171E"/>
    <w:rsid w:val="00FD1889"/>
    <w:rsid w:val="00FD1A06"/>
    <w:rsid w:val="00FD1DED"/>
    <w:rsid w:val="00FD2475"/>
    <w:rsid w:val="00FD2673"/>
    <w:rsid w:val="00FD2ABC"/>
    <w:rsid w:val="00FD2B8F"/>
    <w:rsid w:val="00FD2C9D"/>
    <w:rsid w:val="00FD2D78"/>
    <w:rsid w:val="00FD2EC2"/>
    <w:rsid w:val="00FD3265"/>
    <w:rsid w:val="00FD32C4"/>
    <w:rsid w:val="00FD32D8"/>
    <w:rsid w:val="00FD3413"/>
    <w:rsid w:val="00FD3E9F"/>
    <w:rsid w:val="00FD3F37"/>
    <w:rsid w:val="00FD4137"/>
    <w:rsid w:val="00FD46E1"/>
    <w:rsid w:val="00FD483B"/>
    <w:rsid w:val="00FD494D"/>
    <w:rsid w:val="00FD495A"/>
    <w:rsid w:val="00FD4C65"/>
    <w:rsid w:val="00FD4E33"/>
    <w:rsid w:val="00FD4FDD"/>
    <w:rsid w:val="00FD4FF9"/>
    <w:rsid w:val="00FD5089"/>
    <w:rsid w:val="00FD50E9"/>
    <w:rsid w:val="00FD5678"/>
    <w:rsid w:val="00FD59D0"/>
    <w:rsid w:val="00FD5A82"/>
    <w:rsid w:val="00FD5D78"/>
    <w:rsid w:val="00FD5FDE"/>
    <w:rsid w:val="00FD623A"/>
    <w:rsid w:val="00FD63AE"/>
    <w:rsid w:val="00FD68F1"/>
    <w:rsid w:val="00FD7A61"/>
    <w:rsid w:val="00FD7DF3"/>
    <w:rsid w:val="00FE031D"/>
    <w:rsid w:val="00FE0D22"/>
    <w:rsid w:val="00FE0D3B"/>
    <w:rsid w:val="00FE0DE1"/>
    <w:rsid w:val="00FE0DEC"/>
    <w:rsid w:val="00FE0E15"/>
    <w:rsid w:val="00FE117F"/>
    <w:rsid w:val="00FE1293"/>
    <w:rsid w:val="00FE1C15"/>
    <w:rsid w:val="00FE1F53"/>
    <w:rsid w:val="00FE2409"/>
    <w:rsid w:val="00FE244B"/>
    <w:rsid w:val="00FE249C"/>
    <w:rsid w:val="00FE2537"/>
    <w:rsid w:val="00FE28C3"/>
    <w:rsid w:val="00FE2A15"/>
    <w:rsid w:val="00FE2C48"/>
    <w:rsid w:val="00FE2D13"/>
    <w:rsid w:val="00FE2DD9"/>
    <w:rsid w:val="00FE33AE"/>
    <w:rsid w:val="00FE35EB"/>
    <w:rsid w:val="00FE3761"/>
    <w:rsid w:val="00FE3B6F"/>
    <w:rsid w:val="00FE3CC7"/>
    <w:rsid w:val="00FE4004"/>
    <w:rsid w:val="00FE455B"/>
    <w:rsid w:val="00FE45A1"/>
    <w:rsid w:val="00FE45D0"/>
    <w:rsid w:val="00FE465E"/>
    <w:rsid w:val="00FE492D"/>
    <w:rsid w:val="00FE4A89"/>
    <w:rsid w:val="00FE4B9B"/>
    <w:rsid w:val="00FE4D01"/>
    <w:rsid w:val="00FE50AC"/>
    <w:rsid w:val="00FE5211"/>
    <w:rsid w:val="00FE5502"/>
    <w:rsid w:val="00FE584C"/>
    <w:rsid w:val="00FE6057"/>
    <w:rsid w:val="00FE6575"/>
    <w:rsid w:val="00FE693C"/>
    <w:rsid w:val="00FE6A13"/>
    <w:rsid w:val="00FE6C84"/>
    <w:rsid w:val="00FE71A5"/>
    <w:rsid w:val="00FE731D"/>
    <w:rsid w:val="00FE747E"/>
    <w:rsid w:val="00FE749F"/>
    <w:rsid w:val="00FE7A58"/>
    <w:rsid w:val="00FE7C79"/>
    <w:rsid w:val="00FF02ED"/>
    <w:rsid w:val="00FF02F3"/>
    <w:rsid w:val="00FF03AE"/>
    <w:rsid w:val="00FF0BC3"/>
    <w:rsid w:val="00FF109D"/>
    <w:rsid w:val="00FF1282"/>
    <w:rsid w:val="00FF13EE"/>
    <w:rsid w:val="00FF1613"/>
    <w:rsid w:val="00FF1A78"/>
    <w:rsid w:val="00FF1B58"/>
    <w:rsid w:val="00FF1B90"/>
    <w:rsid w:val="00FF1D60"/>
    <w:rsid w:val="00FF2326"/>
    <w:rsid w:val="00FF27AE"/>
    <w:rsid w:val="00FF294D"/>
    <w:rsid w:val="00FF2E4B"/>
    <w:rsid w:val="00FF2EFE"/>
    <w:rsid w:val="00FF324B"/>
    <w:rsid w:val="00FF32ED"/>
    <w:rsid w:val="00FF356D"/>
    <w:rsid w:val="00FF3611"/>
    <w:rsid w:val="00FF3CFF"/>
    <w:rsid w:val="00FF3DCE"/>
    <w:rsid w:val="00FF45A5"/>
    <w:rsid w:val="00FF465A"/>
    <w:rsid w:val="00FF4C4F"/>
    <w:rsid w:val="00FF4CDE"/>
    <w:rsid w:val="00FF4CF1"/>
    <w:rsid w:val="00FF4DFD"/>
    <w:rsid w:val="00FF5032"/>
    <w:rsid w:val="00FF51B4"/>
    <w:rsid w:val="00FF5754"/>
    <w:rsid w:val="00FF5D99"/>
    <w:rsid w:val="00FF5F05"/>
    <w:rsid w:val="00FF61FD"/>
    <w:rsid w:val="00FF671E"/>
    <w:rsid w:val="00FF68AF"/>
    <w:rsid w:val="00FF6F48"/>
    <w:rsid w:val="00FF7201"/>
    <w:rsid w:val="00FF72CB"/>
    <w:rsid w:val="00FF7514"/>
    <w:rsid w:val="00FF77F3"/>
    <w:rsid w:val="00FF7A44"/>
    <w:rsid w:val="00FF7E93"/>
    <w:rsid w:val="01194BFE"/>
    <w:rsid w:val="0136EE71"/>
    <w:rsid w:val="014BE82D"/>
    <w:rsid w:val="01588C70"/>
    <w:rsid w:val="0166B412"/>
    <w:rsid w:val="01705FD1"/>
    <w:rsid w:val="017E33F3"/>
    <w:rsid w:val="01870B38"/>
    <w:rsid w:val="018B8E91"/>
    <w:rsid w:val="0192F37B"/>
    <w:rsid w:val="01F6546A"/>
    <w:rsid w:val="01F8965D"/>
    <w:rsid w:val="02021C0E"/>
    <w:rsid w:val="020AD91A"/>
    <w:rsid w:val="021355A8"/>
    <w:rsid w:val="02137F9B"/>
    <w:rsid w:val="021F3C17"/>
    <w:rsid w:val="02356246"/>
    <w:rsid w:val="023DC83E"/>
    <w:rsid w:val="025964D9"/>
    <w:rsid w:val="025F850E"/>
    <w:rsid w:val="026CFE17"/>
    <w:rsid w:val="02851483"/>
    <w:rsid w:val="02949EB8"/>
    <w:rsid w:val="02B977EC"/>
    <w:rsid w:val="02BF92A6"/>
    <w:rsid w:val="02C56566"/>
    <w:rsid w:val="02D016E9"/>
    <w:rsid w:val="02E1FB1B"/>
    <w:rsid w:val="02E3C4E2"/>
    <w:rsid w:val="02EDD178"/>
    <w:rsid w:val="02F11361"/>
    <w:rsid w:val="0308BBD3"/>
    <w:rsid w:val="030D0FA0"/>
    <w:rsid w:val="03273353"/>
    <w:rsid w:val="0377F33D"/>
    <w:rsid w:val="038335E8"/>
    <w:rsid w:val="038E2409"/>
    <w:rsid w:val="03910908"/>
    <w:rsid w:val="03CF9803"/>
    <w:rsid w:val="03D4CCCB"/>
    <w:rsid w:val="03E6A3DF"/>
    <w:rsid w:val="03F56B46"/>
    <w:rsid w:val="040ED777"/>
    <w:rsid w:val="042498E6"/>
    <w:rsid w:val="042AA0E1"/>
    <w:rsid w:val="042FB70E"/>
    <w:rsid w:val="04345166"/>
    <w:rsid w:val="044D6055"/>
    <w:rsid w:val="04576466"/>
    <w:rsid w:val="0482273F"/>
    <w:rsid w:val="0494FF10"/>
    <w:rsid w:val="04A023EF"/>
    <w:rsid w:val="04B316E6"/>
    <w:rsid w:val="04B4C7C3"/>
    <w:rsid w:val="04D6CCD0"/>
    <w:rsid w:val="04DB114E"/>
    <w:rsid w:val="04FF8A82"/>
    <w:rsid w:val="05049C61"/>
    <w:rsid w:val="0526F8C4"/>
    <w:rsid w:val="05280C49"/>
    <w:rsid w:val="0544F326"/>
    <w:rsid w:val="054AAE83"/>
    <w:rsid w:val="05535F5C"/>
    <w:rsid w:val="0568B897"/>
    <w:rsid w:val="0580269F"/>
    <w:rsid w:val="059CE84B"/>
    <w:rsid w:val="05E12774"/>
    <w:rsid w:val="05E5F655"/>
    <w:rsid w:val="0626B4E3"/>
    <w:rsid w:val="0635BC9F"/>
    <w:rsid w:val="06595429"/>
    <w:rsid w:val="0671DE9B"/>
    <w:rsid w:val="068C63EA"/>
    <w:rsid w:val="06D92E20"/>
    <w:rsid w:val="06FADB58"/>
    <w:rsid w:val="070A9043"/>
    <w:rsid w:val="0711457F"/>
    <w:rsid w:val="0717254B"/>
    <w:rsid w:val="07360F29"/>
    <w:rsid w:val="074581AB"/>
    <w:rsid w:val="07A49A10"/>
    <w:rsid w:val="07A60F34"/>
    <w:rsid w:val="07DF332C"/>
    <w:rsid w:val="07E508BE"/>
    <w:rsid w:val="07E9A0DE"/>
    <w:rsid w:val="080328B3"/>
    <w:rsid w:val="0806B259"/>
    <w:rsid w:val="0811B3D5"/>
    <w:rsid w:val="08448F92"/>
    <w:rsid w:val="0853D821"/>
    <w:rsid w:val="08864E1F"/>
    <w:rsid w:val="089910B2"/>
    <w:rsid w:val="08A4AABB"/>
    <w:rsid w:val="08B58ECD"/>
    <w:rsid w:val="08F08A3A"/>
    <w:rsid w:val="0906B97E"/>
    <w:rsid w:val="091ED96A"/>
    <w:rsid w:val="0940B022"/>
    <w:rsid w:val="096848DB"/>
    <w:rsid w:val="0970B293"/>
    <w:rsid w:val="0980D63A"/>
    <w:rsid w:val="09AE62F6"/>
    <w:rsid w:val="09DF1EF8"/>
    <w:rsid w:val="09E744D4"/>
    <w:rsid w:val="09F1FCD5"/>
    <w:rsid w:val="09F676DF"/>
    <w:rsid w:val="0A0D2DF3"/>
    <w:rsid w:val="0A48D9B2"/>
    <w:rsid w:val="0A5241C5"/>
    <w:rsid w:val="0A6891C5"/>
    <w:rsid w:val="0A7BB78D"/>
    <w:rsid w:val="0A9071CC"/>
    <w:rsid w:val="0A956239"/>
    <w:rsid w:val="0A9C6CA3"/>
    <w:rsid w:val="0AA3ABF7"/>
    <w:rsid w:val="0AB6F537"/>
    <w:rsid w:val="0ACAE2A9"/>
    <w:rsid w:val="0AE08187"/>
    <w:rsid w:val="0AE222E6"/>
    <w:rsid w:val="0AF5E737"/>
    <w:rsid w:val="0B0687B8"/>
    <w:rsid w:val="0B0E57B9"/>
    <w:rsid w:val="0B0EC68A"/>
    <w:rsid w:val="0B0ED998"/>
    <w:rsid w:val="0B110575"/>
    <w:rsid w:val="0B113426"/>
    <w:rsid w:val="0B3C3C4D"/>
    <w:rsid w:val="0B4F91A0"/>
    <w:rsid w:val="0B5C17F2"/>
    <w:rsid w:val="0B5D4428"/>
    <w:rsid w:val="0BADDC20"/>
    <w:rsid w:val="0BBBCA6B"/>
    <w:rsid w:val="0BFB18C4"/>
    <w:rsid w:val="0C20017D"/>
    <w:rsid w:val="0C303D25"/>
    <w:rsid w:val="0C38A575"/>
    <w:rsid w:val="0C409613"/>
    <w:rsid w:val="0C46F741"/>
    <w:rsid w:val="0C4B4B5A"/>
    <w:rsid w:val="0C4C47EE"/>
    <w:rsid w:val="0CAF9439"/>
    <w:rsid w:val="0CB5583B"/>
    <w:rsid w:val="0CB7E3AB"/>
    <w:rsid w:val="0CDFEFE4"/>
    <w:rsid w:val="0CF345AC"/>
    <w:rsid w:val="0CF3AE00"/>
    <w:rsid w:val="0D04A83D"/>
    <w:rsid w:val="0D085ADF"/>
    <w:rsid w:val="0D0B85ED"/>
    <w:rsid w:val="0D1204FA"/>
    <w:rsid w:val="0D1CD5FA"/>
    <w:rsid w:val="0D20E5D6"/>
    <w:rsid w:val="0D48722B"/>
    <w:rsid w:val="0D4CBC3B"/>
    <w:rsid w:val="0DCCE207"/>
    <w:rsid w:val="0DE2DEFC"/>
    <w:rsid w:val="0DE38021"/>
    <w:rsid w:val="0E0C009E"/>
    <w:rsid w:val="0E161D36"/>
    <w:rsid w:val="0E210F4C"/>
    <w:rsid w:val="0E2D203D"/>
    <w:rsid w:val="0E3891A8"/>
    <w:rsid w:val="0E3B1693"/>
    <w:rsid w:val="0E4BF97C"/>
    <w:rsid w:val="0E69FEF0"/>
    <w:rsid w:val="0E77078F"/>
    <w:rsid w:val="0E7E40DF"/>
    <w:rsid w:val="0E9D8A15"/>
    <w:rsid w:val="0E9FDED8"/>
    <w:rsid w:val="0EBA5212"/>
    <w:rsid w:val="0EBC765D"/>
    <w:rsid w:val="0EE09F16"/>
    <w:rsid w:val="0EF47F89"/>
    <w:rsid w:val="0F0CFB87"/>
    <w:rsid w:val="0F11A280"/>
    <w:rsid w:val="0F1F56E9"/>
    <w:rsid w:val="0F496FCA"/>
    <w:rsid w:val="0FB1857E"/>
    <w:rsid w:val="0FB7A731"/>
    <w:rsid w:val="0FD284F9"/>
    <w:rsid w:val="0FE90354"/>
    <w:rsid w:val="102C42D5"/>
    <w:rsid w:val="103A374E"/>
    <w:rsid w:val="10547935"/>
    <w:rsid w:val="105D5741"/>
    <w:rsid w:val="10AABAA5"/>
    <w:rsid w:val="10B33E47"/>
    <w:rsid w:val="10C2F879"/>
    <w:rsid w:val="10CD9E93"/>
    <w:rsid w:val="10D6DFBA"/>
    <w:rsid w:val="10E025EF"/>
    <w:rsid w:val="10F63B58"/>
    <w:rsid w:val="1107F678"/>
    <w:rsid w:val="110FFD83"/>
    <w:rsid w:val="11382495"/>
    <w:rsid w:val="113856EC"/>
    <w:rsid w:val="1179D121"/>
    <w:rsid w:val="118F9FF7"/>
    <w:rsid w:val="11AF2ADA"/>
    <w:rsid w:val="11B16EDD"/>
    <w:rsid w:val="11D096E2"/>
    <w:rsid w:val="11DEB616"/>
    <w:rsid w:val="1210F37F"/>
    <w:rsid w:val="12136443"/>
    <w:rsid w:val="12139AA7"/>
    <w:rsid w:val="12140137"/>
    <w:rsid w:val="12158871"/>
    <w:rsid w:val="12329276"/>
    <w:rsid w:val="126E3A4E"/>
    <w:rsid w:val="12735B13"/>
    <w:rsid w:val="12841510"/>
    <w:rsid w:val="12844E0E"/>
    <w:rsid w:val="128C3B91"/>
    <w:rsid w:val="129B342F"/>
    <w:rsid w:val="12C05F15"/>
    <w:rsid w:val="12CB9CC9"/>
    <w:rsid w:val="12D2FFC0"/>
    <w:rsid w:val="12D8FFE1"/>
    <w:rsid w:val="12E4C0D4"/>
    <w:rsid w:val="12F654AE"/>
    <w:rsid w:val="1312CBF3"/>
    <w:rsid w:val="13340163"/>
    <w:rsid w:val="1336A50E"/>
    <w:rsid w:val="13489248"/>
    <w:rsid w:val="1376D674"/>
    <w:rsid w:val="137DC575"/>
    <w:rsid w:val="138442D9"/>
    <w:rsid w:val="13AC5EA0"/>
    <w:rsid w:val="13BFEA71"/>
    <w:rsid w:val="13C63536"/>
    <w:rsid w:val="13C854D2"/>
    <w:rsid w:val="13CB7ECA"/>
    <w:rsid w:val="13CCC969"/>
    <w:rsid w:val="142A7243"/>
    <w:rsid w:val="142DCC2B"/>
    <w:rsid w:val="142E21E2"/>
    <w:rsid w:val="1438C2D3"/>
    <w:rsid w:val="143C5D21"/>
    <w:rsid w:val="1462FED6"/>
    <w:rsid w:val="1474A2C0"/>
    <w:rsid w:val="147835B9"/>
    <w:rsid w:val="149D6731"/>
    <w:rsid w:val="14A7FE84"/>
    <w:rsid w:val="14C6B26D"/>
    <w:rsid w:val="14CA6F62"/>
    <w:rsid w:val="14CED9BC"/>
    <w:rsid w:val="14DA4FF5"/>
    <w:rsid w:val="14E8187F"/>
    <w:rsid w:val="14E92590"/>
    <w:rsid w:val="14F7DBE3"/>
    <w:rsid w:val="150EC079"/>
    <w:rsid w:val="15167307"/>
    <w:rsid w:val="153167CB"/>
    <w:rsid w:val="155D9F09"/>
    <w:rsid w:val="155E9FF0"/>
    <w:rsid w:val="1562D949"/>
    <w:rsid w:val="15652FBC"/>
    <w:rsid w:val="15724979"/>
    <w:rsid w:val="15743A11"/>
    <w:rsid w:val="1576B57F"/>
    <w:rsid w:val="157A6C5F"/>
    <w:rsid w:val="157E36F6"/>
    <w:rsid w:val="1592B7D1"/>
    <w:rsid w:val="1595452B"/>
    <w:rsid w:val="159EF7D7"/>
    <w:rsid w:val="15BC4DD8"/>
    <w:rsid w:val="15EA77FA"/>
    <w:rsid w:val="161ABC22"/>
    <w:rsid w:val="164232DD"/>
    <w:rsid w:val="16500D2E"/>
    <w:rsid w:val="165D4998"/>
    <w:rsid w:val="1660F73A"/>
    <w:rsid w:val="1669E949"/>
    <w:rsid w:val="167BE5EC"/>
    <w:rsid w:val="16981C40"/>
    <w:rsid w:val="169B3851"/>
    <w:rsid w:val="16A1CF4B"/>
    <w:rsid w:val="16B20F99"/>
    <w:rsid w:val="16BA400B"/>
    <w:rsid w:val="16BED09A"/>
    <w:rsid w:val="16D6E701"/>
    <w:rsid w:val="16E22538"/>
    <w:rsid w:val="16E22F5B"/>
    <w:rsid w:val="16E2B5E7"/>
    <w:rsid w:val="170FD280"/>
    <w:rsid w:val="17107608"/>
    <w:rsid w:val="1725F480"/>
    <w:rsid w:val="17270BB2"/>
    <w:rsid w:val="17302488"/>
    <w:rsid w:val="17393DE0"/>
    <w:rsid w:val="173DAC41"/>
    <w:rsid w:val="17531B3F"/>
    <w:rsid w:val="175A1F38"/>
    <w:rsid w:val="179B07D0"/>
    <w:rsid w:val="17DDB6AC"/>
    <w:rsid w:val="17EAB3DA"/>
    <w:rsid w:val="180ACDF8"/>
    <w:rsid w:val="180E877C"/>
    <w:rsid w:val="181E9E1D"/>
    <w:rsid w:val="1833B7B0"/>
    <w:rsid w:val="185DBA1B"/>
    <w:rsid w:val="1875122F"/>
    <w:rsid w:val="18A91804"/>
    <w:rsid w:val="18BDCED8"/>
    <w:rsid w:val="18E278EF"/>
    <w:rsid w:val="18F5C753"/>
    <w:rsid w:val="19248C89"/>
    <w:rsid w:val="19274AC1"/>
    <w:rsid w:val="195F1FC3"/>
    <w:rsid w:val="1960D25A"/>
    <w:rsid w:val="1962B312"/>
    <w:rsid w:val="196C60BA"/>
    <w:rsid w:val="197406A0"/>
    <w:rsid w:val="1986EFBD"/>
    <w:rsid w:val="19AB7819"/>
    <w:rsid w:val="19B1BF8F"/>
    <w:rsid w:val="1A11D9E3"/>
    <w:rsid w:val="1A1EE7E1"/>
    <w:rsid w:val="1A2B3F43"/>
    <w:rsid w:val="1A3732F8"/>
    <w:rsid w:val="1A6D9BFA"/>
    <w:rsid w:val="1A9B16D4"/>
    <w:rsid w:val="1AA2658A"/>
    <w:rsid w:val="1AA6D26B"/>
    <w:rsid w:val="1ABF8C4B"/>
    <w:rsid w:val="1AC1CD6B"/>
    <w:rsid w:val="1AD92887"/>
    <w:rsid w:val="1AF108EC"/>
    <w:rsid w:val="1AF6AFCF"/>
    <w:rsid w:val="1B011CA7"/>
    <w:rsid w:val="1B41B4FB"/>
    <w:rsid w:val="1B4F0F2E"/>
    <w:rsid w:val="1B6B3599"/>
    <w:rsid w:val="1B76C427"/>
    <w:rsid w:val="1B946536"/>
    <w:rsid w:val="1BA1BB9E"/>
    <w:rsid w:val="1BAAC99A"/>
    <w:rsid w:val="1BE44819"/>
    <w:rsid w:val="1BFF7F08"/>
    <w:rsid w:val="1C13825E"/>
    <w:rsid w:val="1C166337"/>
    <w:rsid w:val="1C3A1931"/>
    <w:rsid w:val="1C3C5085"/>
    <w:rsid w:val="1C6FB35D"/>
    <w:rsid w:val="1C9C1402"/>
    <w:rsid w:val="1CA1D324"/>
    <w:rsid w:val="1CC38DF4"/>
    <w:rsid w:val="1CC98954"/>
    <w:rsid w:val="1CF350EC"/>
    <w:rsid w:val="1CF35D80"/>
    <w:rsid w:val="1CFD53F6"/>
    <w:rsid w:val="1D02B7E6"/>
    <w:rsid w:val="1D3C027D"/>
    <w:rsid w:val="1D402A78"/>
    <w:rsid w:val="1D5662C8"/>
    <w:rsid w:val="1D62E005"/>
    <w:rsid w:val="1D6D9E67"/>
    <w:rsid w:val="1D6EE2F7"/>
    <w:rsid w:val="1D8A00DB"/>
    <w:rsid w:val="1DAC10F1"/>
    <w:rsid w:val="1DB07746"/>
    <w:rsid w:val="1DD3D134"/>
    <w:rsid w:val="1DED411A"/>
    <w:rsid w:val="1DF466B7"/>
    <w:rsid w:val="1E023851"/>
    <w:rsid w:val="1E17D4A3"/>
    <w:rsid w:val="1E224916"/>
    <w:rsid w:val="1E2A168A"/>
    <w:rsid w:val="1E2B71E6"/>
    <w:rsid w:val="1E3A15D4"/>
    <w:rsid w:val="1E4E9E39"/>
    <w:rsid w:val="1E544ECB"/>
    <w:rsid w:val="1E664204"/>
    <w:rsid w:val="1E707072"/>
    <w:rsid w:val="1E7A3DA4"/>
    <w:rsid w:val="1E7F8D20"/>
    <w:rsid w:val="1E92401A"/>
    <w:rsid w:val="1E9A8322"/>
    <w:rsid w:val="1E9E830D"/>
    <w:rsid w:val="1EA8308B"/>
    <w:rsid w:val="1ED9A02F"/>
    <w:rsid w:val="1EFF8BAD"/>
    <w:rsid w:val="1F10E025"/>
    <w:rsid w:val="1F7C71F5"/>
    <w:rsid w:val="1F8102F5"/>
    <w:rsid w:val="1F8E99B0"/>
    <w:rsid w:val="1FA134EA"/>
    <w:rsid w:val="1FC02F0A"/>
    <w:rsid w:val="201217D9"/>
    <w:rsid w:val="201261E0"/>
    <w:rsid w:val="20465A85"/>
    <w:rsid w:val="205D715B"/>
    <w:rsid w:val="2079C228"/>
    <w:rsid w:val="208510DD"/>
    <w:rsid w:val="20941E0D"/>
    <w:rsid w:val="20953658"/>
    <w:rsid w:val="209A80C7"/>
    <w:rsid w:val="20ACA1D6"/>
    <w:rsid w:val="20CACA4D"/>
    <w:rsid w:val="20DA8D07"/>
    <w:rsid w:val="20DA8E98"/>
    <w:rsid w:val="20E4C27D"/>
    <w:rsid w:val="21237C02"/>
    <w:rsid w:val="212A6A90"/>
    <w:rsid w:val="216B24D0"/>
    <w:rsid w:val="216BE6E6"/>
    <w:rsid w:val="2178EC42"/>
    <w:rsid w:val="2183FBB7"/>
    <w:rsid w:val="2185D0E8"/>
    <w:rsid w:val="2196DC73"/>
    <w:rsid w:val="2198F9A2"/>
    <w:rsid w:val="21A6FB63"/>
    <w:rsid w:val="21A7755E"/>
    <w:rsid w:val="21B40BA2"/>
    <w:rsid w:val="21B58566"/>
    <w:rsid w:val="21C3E8E6"/>
    <w:rsid w:val="21CE210B"/>
    <w:rsid w:val="21D8E0DA"/>
    <w:rsid w:val="2205F304"/>
    <w:rsid w:val="220BF214"/>
    <w:rsid w:val="220C66FC"/>
    <w:rsid w:val="2217AE97"/>
    <w:rsid w:val="2223AF3C"/>
    <w:rsid w:val="22401D6E"/>
    <w:rsid w:val="22518A8A"/>
    <w:rsid w:val="226F2993"/>
    <w:rsid w:val="227B79F9"/>
    <w:rsid w:val="22AC6DBF"/>
    <w:rsid w:val="22FAAD45"/>
    <w:rsid w:val="22FF02E2"/>
    <w:rsid w:val="2303B565"/>
    <w:rsid w:val="23135725"/>
    <w:rsid w:val="2326D86F"/>
    <w:rsid w:val="23311A52"/>
    <w:rsid w:val="236F6E06"/>
    <w:rsid w:val="23703DE0"/>
    <w:rsid w:val="23756B5C"/>
    <w:rsid w:val="23A54FEC"/>
    <w:rsid w:val="23ABE7D0"/>
    <w:rsid w:val="23B00A79"/>
    <w:rsid w:val="23C8A49F"/>
    <w:rsid w:val="23F7890A"/>
    <w:rsid w:val="2404D041"/>
    <w:rsid w:val="241EA22B"/>
    <w:rsid w:val="242D923F"/>
    <w:rsid w:val="242DC930"/>
    <w:rsid w:val="2457FDA3"/>
    <w:rsid w:val="245C45DC"/>
    <w:rsid w:val="246AD1DC"/>
    <w:rsid w:val="24751B4C"/>
    <w:rsid w:val="247E8D86"/>
    <w:rsid w:val="249B0DFA"/>
    <w:rsid w:val="24B32543"/>
    <w:rsid w:val="24B36EA7"/>
    <w:rsid w:val="24C0F24B"/>
    <w:rsid w:val="24D2A1C8"/>
    <w:rsid w:val="24E0D6D3"/>
    <w:rsid w:val="24E3118D"/>
    <w:rsid w:val="253B8C7D"/>
    <w:rsid w:val="25526BDF"/>
    <w:rsid w:val="25807E0A"/>
    <w:rsid w:val="25A3D374"/>
    <w:rsid w:val="25A71932"/>
    <w:rsid w:val="25B2B849"/>
    <w:rsid w:val="25BDCAED"/>
    <w:rsid w:val="2605CC89"/>
    <w:rsid w:val="260BA6B1"/>
    <w:rsid w:val="26192686"/>
    <w:rsid w:val="263DA786"/>
    <w:rsid w:val="263DFA2F"/>
    <w:rsid w:val="2650D16F"/>
    <w:rsid w:val="266777D2"/>
    <w:rsid w:val="266FE368"/>
    <w:rsid w:val="267D6D82"/>
    <w:rsid w:val="269FC59C"/>
    <w:rsid w:val="26EB0899"/>
    <w:rsid w:val="26F9E491"/>
    <w:rsid w:val="271F69AF"/>
    <w:rsid w:val="2720F4E6"/>
    <w:rsid w:val="272C5AF4"/>
    <w:rsid w:val="27674551"/>
    <w:rsid w:val="27731FEF"/>
    <w:rsid w:val="27A22F4A"/>
    <w:rsid w:val="27ACDB54"/>
    <w:rsid w:val="27C1B28E"/>
    <w:rsid w:val="27DCB3F1"/>
    <w:rsid w:val="27DE6EF7"/>
    <w:rsid w:val="28080E70"/>
    <w:rsid w:val="2824CC8E"/>
    <w:rsid w:val="283FF177"/>
    <w:rsid w:val="2841C20C"/>
    <w:rsid w:val="284547C9"/>
    <w:rsid w:val="289B225B"/>
    <w:rsid w:val="289C6DAC"/>
    <w:rsid w:val="28DF3388"/>
    <w:rsid w:val="28E76C0C"/>
    <w:rsid w:val="28E95AAB"/>
    <w:rsid w:val="28FA7EE4"/>
    <w:rsid w:val="28FF8611"/>
    <w:rsid w:val="2902F05B"/>
    <w:rsid w:val="291EAF53"/>
    <w:rsid w:val="293092DB"/>
    <w:rsid w:val="29323163"/>
    <w:rsid w:val="293F82BC"/>
    <w:rsid w:val="294F577A"/>
    <w:rsid w:val="295CF9E8"/>
    <w:rsid w:val="2969E823"/>
    <w:rsid w:val="298811E3"/>
    <w:rsid w:val="298E99A6"/>
    <w:rsid w:val="29A13E36"/>
    <w:rsid w:val="29A737DE"/>
    <w:rsid w:val="29A97CE9"/>
    <w:rsid w:val="29C98323"/>
    <w:rsid w:val="29F50FD3"/>
    <w:rsid w:val="2A1654FC"/>
    <w:rsid w:val="2A3A827E"/>
    <w:rsid w:val="2A3D415B"/>
    <w:rsid w:val="2A4E2B4D"/>
    <w:rsid w:val="2A72C82C"/>
    <w:rsid w:val="2ACAFB8D"/>
    <w:rsid w:val="2AD341EC"/>
    <w:rsid w:val="2B0DFBE8"/>
    <w:rsid w:val="2B1BFDA3"/>
    <w:rsid w:val="2B2BE627"/>
    <w:rsid w:val="2B4867B5"/>
    <w:rsid w:val="2B4D9FE4"/>
    <w:rsid w:val="2B57EFA6"/>
    <w:rsid w:val="2B735872"/>
    <w:rsid w:val="2B74F644"/>
    <w:rsid w:val="2B7D4DCC"/>
    <w:rsid w:val="2BBEDC82"/>
    <w:rsid w:val="2BC7BE0C"/>
    <w:rsid w:val="2BEC1B42"/>
    <w:rsid w:val="2C0CCBBA"/>
    <w:rsid w:val="2C26E846"/>
    <w:rsid w:val="2C38503F"/>
    <w:rsid w:val="2C529A21"/>
    <w:rsid w:val="2C8D1B70"/>
    <w:rsid w:val="2CCE0D02"/>
    <w:rsid w:val="2CF80A52"/>
    <w:rsid w:val="2CF895EC"/>
    <w:rsid w:val="2D075EE7"/>
    <w:rsid w:val="2D117F24"/>
    <w:rsid w:val="2D14360C"/>
    <w:rsid w:val="2D15377C"/>
    <w:rsid w:val="2D1ABD03"/>
    <w:rsid w:val="2D487F12"/>
    <w:rsid w:val="2D589882"/>
    <w:rsid w:val="2D69EA6F"/>
    <w:rsid w:val="2D8D4999"/>
    <w:rsid w:val="2D8E0BA9"/>
    <w:rsid w:val="2D9C5033"/>
    <w:rsid w:val="2DA10E65"/>
    <w:rsid w:val="2DA9E9D9"/>
    <w:rsid w:val="2DB62C8A"/>
    <w:rsid w:val="2DB744AC"/>
    <w:rsid w:val="2DC23B46"/>
    <w:rsid w:val="2DCB2506"/>
    <w:rsid w:val="2DD89673"/>
    <w:rsid w:val="2DDB9ECA"/>
    <w:rsid w:val="2DF608BB"/>
    <w:rsid w:val="2E098861"/>
    <w:rsid w:val="2E0F6545"/>
    <w:rsid w:val="2E1B0307"/>
    <w:rsid w:val="2E40CC82"/>
    <w:rsid w:val="2E46D518"/>
    <w:rsid w:val="2E599290"/>
    <w:rsid w:val="2E742E02"/>
    <w:rsid w:val="2EA089EA"/>
    <w:rsid w:val="2EB9B44D"/>
    <w:rsid w:val="2ED5B409"/>
    <w:rsid w:val="2EE58C94"/>
    <w:rsid w:val="2EF3D967"/>
    <w:rsid w:val="2EFEDB32"/>
    <w:rsid w:val="2F0DA970"/>
    <w:rsid w:val="2F3B333A"/>
    <w:rsid w:val="2F41F3DB"/>
    <w:rsid w:val="2F628752"/>
    <w:rsid w:val="2F7B0904"/>
    <w:rsid w:val="2F84C389"/>
    <w:rsid w:val="2F85424B"/>
    <w:rsid w:val="2FA08322"/>
    <w:rsid w:val="2FC6CAD9"/>
    <w:rsid w:val="2FDE5548"/>
    <w:rsid w:val="2FF29001"/>
    <w:rsid w:val="300308FA"/>
    <w:rsid w:val="302C506F"/>
    <w:rsid w:val="304044CE"/>
    <w:rsid w:val="304C44C3"/>
    <w:rsid w:val="307EA1AC"/>
    <w:rsid w:val="3081A82F"/>
    <w:rsid w:val="3089083B"/>
    <w:rsid w:val="30915006"/>
    <w:rsid w:val="30995FCB"/>
    <w:rsid w:val="30B165BB"/>
    <w:rsid w:val="30B67AEF"/>
    <w:rsid w:val="30BB35DD"/>
    <w:rsid w:val="30C3EAC2"/>
    <w:rsid w:val="30C5E778"/>
    <w:rsid w:val="30CC3C02"/>
    <w:rsid w:val="30CF958D"/>
    <w:rsid w:val="30D61D96"/>
    <w:rsid w:val="30D75171"/>
    <w:rsid w:val="30DB0390"/>
    <w:rsid w:val="3129A8D8"/>
    <w:rsid w:val="314297D1"/>
    <w:rsid w:val="3142D084"/>
    <w:rsid w:val="31642B1E"/>
    <w:rsid w:val="3166DFD4"/>
    <w:rsid w:val="316F6012"/>
    <w:rsid w:val="3174059D"/>
    <w:rsid w:val="318B3F27"/>
    <w:rsid w:val="31AD0D89"/>
    <w:rsid w:val="3221D15A"/>
    <w:rsid w:val="32406D94"/>
    <w:rsid w:val="324A85E7"/>
    <w:rsid w:val="324C576F"/>
    <w:rsid w:val="325B8703"/>
    <w:rsid w:val="32689674"/>
    <w:rsid w:val="328C8E21"/>
    <w:rsid w:val="328F4BFD"/>
    <w:rsid w:val="32A1BA5B"/>
    <w:rsid w:val="32BCB22C"/>
    <w:rsid w:val="32E2D699"/>
    <w:rsid w:val="32EA70C0"/>
    <w:rsid w:val="32ECD46F"/>
    <w:rsid w:val="32F7BD91"/>
    <w:rsid w:val="330DE72B"/>
    <w:rsid w:val="3314B6B7"/>
    <w:rsid w:val="331BF6EC"/>
    <w:rsid w:val="332BF186"/>
    <w:rsid w:val="33411C76"/>
    <w:rsid w:val="335E2550"/>
    <w:rsid w:val="33664309"/>
    <w:rsid w:val="336AD676"/>
    <w:rsid w:val="337D62F6"/>
    <w:rsid w:val="337FC15B"/>
    <w:rsid w:val="33872DD6"/>
    <w:rsid w:val="33A21BFE"/>
    <w:rsid w:val="33BA5C6F"/>
    <w:rsid w:val="33C94C28"/>
    <w:rsid w:val="33C95799"/>
    <w:rsid w:val="33D48639"/>
    <w:rsid w:val="3403884F"/>
    <w:rsid w:val="341FFB1B"/>
    <w:rsid w:val="345D2024"/>
    <w:rsid w:val="346421EB"/>
    <w:rsid w:val="346D1003"/>
    <w:rsid w:val="34885385"/>
    <w:rsid w:val="348CC257"/>
    <w:rsid w:val="349BB29E"/>
    <w:rsid w:val="34A81D06"/>
    <w:rsid w:val="34BEE624"/>
    <w:rsid w:val="34C2DFE9"/>
    <w:rsid w:val="34CC1F5A"/>
    <w:rsid w:val="34D0018B"/>
    <w:rsid w:val="34EBB791"/>
    <w:rsid w:val="34F2AEEF"/>
    <w:rsid w:val="34F58E11"/>
    <w:rsid w:val="3506D588"/>
    <w:rsid w:val="3511A115"/>
    <w:rsid w:val="3531ECF0"/>
    <w:rsid w:val="3559DDFB"/>
    <w:rsid w:val="355FB8EF"/>
    <w:rsid w:val="356AF4AF"/>
    <w:rsid w:val="35766E2C"/>
    <w:rsid w:val="357BA327"/>
    <w:rsid w:val="35893939"/>
    <w:rsid w:val="35CA688C"/>
    <w:rsid w:val="35F280F4"/>
    <w:rsid w:val="35F7844E"/>
    <w:rsid w:val="3627A203"/>
    <w:rsid w:val="3663875C"/>
    <w:rsid w:val="3666561B"/>
    <w:rsid w:val="368D9012"/>
    <w:rsid w:val="36A1B047"/>
    <w:rsid w:val="36AB02EC"/>
    <w:rsid w:val="36BD3A7D"/>
    <w:rsid w:val="36D012D8"/>
    <w:rsid w:val="3704BDCB"/>
    <w:rsid w:val="374E1C74"/>
    <w:rsid w:val="37A68CF5"/>
    <w:rsid w:val="37DE2600"/>
    <w:rsid w:val="37F116ED"/>
    <w:rsid w:val="3802EF2F"/>
    <w:rsid w:val="381CE5CC"/>
    <w:rsid w:val="381F81B1"/>
    <w:rsid w:val="383B9088"/>
    <w:rsid w:val="384040AE"/>
    <w:rsid w:val="38716D4D"/>
    <w:rsid w:val="38902864"/>
    <w:rsid w:val="38A82DE5"/>
    <w:rsid w:val="38B17FB4"/>
    <w:rsid w:val="38C37D6B"/>
    <w:rsid w:val="38CF24F9"/>
    <w:rsid w:val="38D4B2CD"/>
    <w:rsid w:val="38F5E6E8"/>
    <w:rsid w:val="3902241C"/>
    <w:rsid w:val="39053B19"/>
    <w:rsid w:val="39099936"/>
    <w:rsid w:val="3933B058"/>
    <w:rsid w:val="3937ECF6"/>
    <w:rsid w:val="396E4168"/>
    <w:rsid w:val="39752B92"/>
    <w:rsid w:val="398D8265"/>
    <w:rsid w:val="39940AEF"/>
    <w:rsid w:val="399D85FC"/>
    <w:rsid w:val="39AAB8A9"/>
    <w:rsid w:val="39B2148D"/>
    <w:rsid w:val="39C42DCC"/>
    <w:rsid w:val="39DA79DA"/>
    <w:rsid w:val="39DCCF37"/>
    <w:rsid w:val="39F048A8"/>
    <w:rsid w:val="39FE96B6"/>
    <w:rsid w:val="3A4A3FB5"/>
    <w:rsid w:val="3A5E0801"/>
    <w:rsid w:val="3A68577C"/>
    <w:rsid w:val="3A75F89C"/>
    <w:rsid w:val="3A7A8F3C"/>
    <w:rsid w:val="3A82A584"/>
    <w:rsid w:val="3A9151F0"/>
    <w:rsid w:val="3AA505C5"/>
    <w:rsid w:val="3AAEBB81"/>
    <w:rsid w:val="3AB0E8EA"/>
    <w:rsid w:val="3AB58BEC"/>
    <w:rsid w:val="3AC02D6C"/>
    <w:rsid w:val="3AD04D5A"/>
    <w:rsid w:val="3AE885F8"/>
    <w:rsid w:val="3AF20249"/>
    <w:rsid w:val="3B12683B"/>
    <w:rsid w:val="3B25A9AA"/>
    <w:rsid w:val="3B2F781E"/>
    <w:rsid w:val="3B4EE40D"/>
    <w:rsid w:val="3B56CA57"/>
    <w:rsid w:val="3B67872E"/>
    <w:rsid w:val="3B94F981"/>
    <w:rsid w:val="3BD02C8F"/>
    <w:rsid w:val="3BD75BCE"/>
    <w:rsid w:val="3BDFE32F"/>
    <w:rsid w:val="3BEE50DD"/>
    <w:rsid w:val="3BFFE5B8"/>
    <w:rsid w:val="3BFFF09C"/>
    <w:rsid w:val="3C22A166"/>
    <w:rsid w:val="3C2A2D17"/>
    <w:rsid w:val="3C4C062C"/>
    <w:rsid w:val="3C4FE593"/>
    <w:rsid w:val="3C55DCFC"/>
    <w:rsid w:val="3C6595B8"/>
    <w:rsid w:val="3C814022"/>
    <w:rsid w:val="3CAE6DD2"/>
    <w:rsid w:val="3CC48D2E"/>
    <w:rsid w:val="3CD8CE5C"/>
    <w:rsid w:val="3CE9C347"/>
    <w:rsid w:val="3CF29C16"/>
    <w:rsid w:val="3CFCC3CE"/>
    <w:rsid w:val="3D1C3119"/>
    <w:rsid w:val="3D2FE03C"/>
    <w:rsid w:val="3D341BAC"/>
    <w:rsid w:val="3D41E6EB"/>
    <w:rsid w:val="3D486B34"/>
    <w:rsid w:val="3D4E0CD7"/>
    <w:rsid w:val="3D651EBF"/>
    <w:rsid w:val="3D6939E0"/>
    <w:rsid w:val="3D6C5E18"/>
    <w:rsid w:val="3D744675"/>
    <w:rsid w:val="3D77E456"/>
    <w:rsid w:val="3DA87994"/>
    <w:rsid w:val="3DC2D3F2"/>
    <w:rsid w:val="3DC4338F"/>
    <w:rsid w:val="3DC5C1A8"/>
    <w:rsid w:val="3DE474B5"/>
    <w:rsid w:val="3E388EDA"/>
    <w:rsid w:val="3E41948F"/>
    <w:rsid w:val="3E4599BF"/>
    <w:rsid w:val="3E629660"/>
    <w:rsid w:val="3E66B1C2"/>
    <w:rsid w:val="3E7D3AD6"/>
    <w:rsid w:val="3E9AE866"/>
    <w:rsid w:val="3EA790B7"/>
    <w:rsid w:val="3EC43BE0"/>
    <w:rsid w:val="3EDFE88E"/>
    <w:rsid w:val="3EEE190F"/>
    <w:rsid w:val="3EFF75B5"/>
    <w:rsid w:val="3F1BE2B6"/>
    <w:rsid w:val="3F6DE6DC"/>
    <w:rsid w:val="3F8DBAD8"/>
    <w:rsid w:val="3F96B778"/>
    <w:rsid w:val="3F9AC384"/>
    <w:rsid w:val="3F9D144A"/>
    <w:rsid w:val="3FA5F065"/>
    <w:rsid w:val="3FA66BDF"/>
    <w:rsid w:val="3FB6585B"/>
    <w:rsid w:val="3FB9BE3E"/>
    <w:rsid w:val="3FD83778"/>
    <w:rsid w:val="3FE02449"/>
    <w:rsid w:val="40236C9E"/>
    <w:rsid w:val="4043065E"/>
    <w:rsid w:val="407FEF9B"/>
    <w:rsid w:val="4085E56F"/>
    <w:rsid w:val="4094790C"/>
    <w:rsid w:val="40961D62"/>
    <w:rsid w:val="409C699D"/>
    <w:rsid w:val="40A12B9A"/>
    <w:rsid w:val="40E20B8F"/>
    <w:rsid w:val="40E41B66"/>
    <w:rsid w:val="40E44277"/>
    <w:rsid w:val="413FD0D2"/>
    <w:rsid w:val="415967E7"/>
    <w:rsid w:val="4161E192"/>
    <w:rsid w:val="41790943"/>
    <w:rsid w:val="419250E9"/>
    <w:rsid w:val="41BCC3C7"/>
    <w:rsid w:val="41BDBF90"/>
    <w:rsid w:val="420A22C2"/>
    <w:rsid w:val="420EA2CB"/>
    <w:rsid w:val="4228E597"/>
    <w:rsid w:val="4240D78D"/>
    <w:rsid w:val="42538582"/>
    <w:rsid w:val="42743E9D"/>
    <w:rsid w:val="42780D9F"/>
    <w:rsid w:val="42801786"/>
    <w:rsid w:val="428A26D7"/>
    <w:rsid w:val="429EE227"/>
    <w:rsid w:val="42A2BEFF"/>
    <w:rsid w:val="42A43A3B"/>
    <w:rsid w:val="42B58DDD"/>
    <w:rsid w:val="42DCC0D4"/>
    <w:rsid w:val="42FB129B"/>
    <w:rsid w:val="431B0059"/>
    <w:rsid w:val="432856B6"/>
    <w:rsid w:val="432952E5"/>
    <w:rsid w:val="432A6DFB"/>
    <w:rsid w:val="433E4B9F"/>
    <w:rsid w:val="43624E47"/>
    <w:rsid w:val="4379BCA3"/>
    <w:rsid w:val="43947CAF"/>
    <w:rsid w:val="439EA706"/>
    <w:rsid w:val="43B9EC5D"/>
    <w:rsid w:val="43BA8F4B"/>
    <w:rsid w:val="43F11CEA"/>
    <w:rsid w:val="43FB4E7C"/>
    <w:rsid w:val="44147FE3"/>
    <w:rsid w:val="44261D32"/>
    <w:rsid w:val="44460768"/>
    <w:rsid w:val="44500FC5"/>
    <w:rsid w:val="44866D62"/>
    <w:rsid w:val="44A7AD64"/>
    <w:rsid w:val="44AC9BF2"/>
    <w:rsid w:val="44ADB1AC"/>
    <w:rsid w:val="44B4BCCB"/>
    <w:rsid w:val="44E74E32"/>
    <w:rsid w:val="44F7F775"/>
    <w:rsid w:val="45074179"/>
    <w:rsid w:val="450B0814"/>
    <w:rsid w:val="450BE5B4"/>
    <w:rsid w:val="451DEF55"/>
    <w:rsid w:val="453F142C"/>
    <w:rsid w:val="455B4E04"/>
    <w:rsid w:val="4560E1B4"/>
    <w:rsid w:val="4561C5BF"/>
    <w:rsid w:val="4567928F"/>
    <w:rsid w:val="4582813B"/>
    <w:rsid w:val="45A1D584"/>
    <w:rsid w:val="45ACE5EF"/>
    <w:rsid w:val="45D1D575"/>
    <w:rsid w:val="45DDBC52"/>
    <w:rsid w:val="45FA5948"/>
    <w:rsid w:val="46024CC5"/>
    <w:rsid w:val="46235B3D"/>
    <w:rsid w:val="462E6605"/>
    <w:rsid w:val="464691B2"/>
    <w:rsid w:val="465900A5"/>
    <w:rsid w:val="46B178B1"/>
    <w:rsid w:val="46BF3A64"/>
    <w:rsid w:val="46DE542E"/>
    <w:rsid w:val="46DF9835"/>
    <w:rsid w:val="46E0C99C"/>
    <w:rsid w:val="46F0CDD7"/>
    <w:rsid w:val="47080D1C"/>
    <w:rsid w:val="4712E7D3"/>
    <w:rsid w:val="4727534E"/>
    <w:rsid w:val="474341BF"/>
    <w:rsid w:val="4754CB5A"/>
    <w:rsid w:val="47616571"/>
    <w:rsid w:val="47784DB5"/>
    <w:rsid w:val="47846716"/>
    <w:rsid w:val="4784A5AA"/>
    <w:rsid w:val="47916055"/>
    <w:rsid w:val="479F033A"/>
    <w:rsid w:val="47B1A478"/>
    <w:rsid w:val="47B37481"/>
    <w:rsid w:val="47C6FB60"/>
    <w:rsid w:val="47DD8E2A"/>
    <w:rsid w:val="480DF398"/>
    <w:rsid w:val="4812D0C6"/>
    <w:rsid w:val="4818111E"/>
    <w:rsid w:val="4819C80D"/>
    <w:rsid w:val="4825D557"/>
    <w:rsid w:val="486F461B"/>
    <w:rsid w:val="486F6A81"/>
    <w:rsid w:val="48737DD7"/>
    <w:rsid w:val="49060957"/>
    <w:rsid w:val="4916E207"/>
    <w:rsid w:val="4926C1EB"/>
    <w:rsid w:val="492A0A06"/>
    <w:rsid w:val="49366F2D"/>
    <w:rsid w:val="494899D6"/>
    <w:rsid w:val="4953841D"/>
    <w:rsid w:val="49739168"/>
    <w:rsid w:val="49A0FA78"/>
    <w:rsid w:val="49C125E2"/>
    <w:rsid w:val="49E1C9B7"/>
    <w:rsid w:val="49E6A900"/>
    <w:rsid w:val="49E8108B"/>
    <w:rsid w:val="49FDAC68"/>
    <w:rsid w:val="4A1D51F3"/>
    <w:rsid w:val="4A33239B"/>
    <w:rsid w:val="4A3A36FC"/>
    <w:rsid w:val="4A4203C6"/>
    <w:rsid w:val="4A4212FC"/>
    <w:rsid w:val="4A46F89B"/>
    <w:rsid w:val="4A55E3EF"/>
    <w:rsid w:val="4A6F4D16"/>
    <w:rsid w:val="4A762E74"/>
    <w:rsid w:val="4A89CD91"/>
    <w:rsid w:val="4A9A6E45"/>
    <w:rsid w:val="4AB02492"/>
    <w:rsid w:val="4AE46816"/>
    <w:rsid w:val="4B071F4B"/>
    <w:rsid w:val="4B15C766"/>
    <w:rsid w:val="4B1BC2B4"/>
    <w:rsid w:val="4B4629AF"/>
    <w:rsid w:val="4B58AFB0"/>
    <w:rsid w:val="4B640AAE"/>
    <w:rsid w:val="4B666F57"/>
    <w:rsid w:val="4B68B3AC"/>
    <w:rsid w:val="4B7B07E9"/>
    <w:rsid w:val="4B9B12F5"/>
    <w:rsid w:val="4BA1C5F2"/>
    <w:rsid w:val="4BB9CE3F"/>
    <w:rsid w:val="4BCCA9BF"/>
    <w:rsid w:val="4BD88E5C"/>
    <w:rsid w:val="4BE576EF"/>
    <w:rsid w:val="4C04E763"/>
    <w:rsid w:val="4C23C704"/>
    <w:rsid w:val="4C526385"/>
    <w:rsid w:val="4C5DB7BF"/>
    <w:rsid w:val="4C82BE57"/>
    <w:rsid w:val="4CAC2D8E"/>
    <w:rsid w:val="4CB3ED3E"/>
    <w:rsid w:val="4CEFE00C"/>
    <w:rsid w:val="4CEFF229"/>
    <w:rsid w:val="4D00AE34"/>
    <w:rsid w:val="4D544985"/>
    <w:rsid w:val="4D5F8DDA"/>
    <w:rsid w:val="4D6C8AA9"/>
    <w:rsid w:val="4D742EB6"/>
    <w:rsid w:val="4DB7DED0"/>
    <w:rsid w:val="4DC319CB"/>
    <w:rsid w:val="4DE78C42"/>
    <w:rsid w:val="4DFC753B"/>
    <w:rsid w:val="4E695795"/>
    <w:rsid w:val="4E85DBC0"/>
    <w:rsid w:val="4E950D89"/>
    <w:rsid w:val="4EA13715"/>
    <w:rsid w:val="4ED11971"/>
    <w:rsid w:val="4EDED558"/>
    <w:rsid w:val="4EE8D8F2"/>
    <w:rsid w:val="4EEFD02B"/>
    <w:rsid w:val="4F176A6E"/>
    <w:rsid w:val="4F210879"/>
    <w:rsid w:val="4F2EA83D"/>
    <w:rsid w:val="4F4935D4"/>
    <w:rsid w:val="4F9C696C"/>
    <w:rsid w:val="4FA297E9"/>
    <w:rsid w:val="4FADB063"/>
    <w:rsid w:val="4FB0CBD3"/>
    <w:rsid w:val="4FBAF045"/>
    <w:rsid w:val="4FC4349B"/>
    <w:rsid w:val="4FE30697"/>
    <w:rsid w:val="4FF68E2E"/>
    <w:rsid w:val="4FFEA7ED"/>
    <w:rsid w:val="500AD99A"/>
    <w:rsid w:val="501BF289"/>
    <w:rsid w:val="50444CBB"/>
    <w:rsid w:val="504AF421"/>
    <w:rsid w:val="5062C5A0"/>
    <w:rsid w:val="506BF24E"/>
    <w:rsid w:val="50750868"/>
    <w:rsid w:val="508B774E"/>
    <w:rsid w:val="50934487"/>
    <w:rsid w:val="509C1891"/>
    <w:rsid w:val="50BFA6BB"/>
    <w:rsid w:val="50E6BEB6"/>
    <w:rsid w:val="50ECA4F0"/>
    <w:rsid w:val="5122145F"/>
    <w:rsid w:val="5123263B"/>
    <w:rsid w:val="512D4F2C"/>
    <w:rsid w:val="515D4EED"/>
    <w:rsid w:val="5173D839"/>
    <w:rsid w:val="5186D88E"/>
    <w:rsid w:val="5194EFB7"/>
    <w:rsid w:val="5197EE95"/>
    <w:rsid w:val="519D0703"/>
    <w:rsid w:val="519DCEC8"/>
    <w:rsid w:val="51A2D1D3"/>
    <w:rsid w:val="51B5E8E3"/>
    <w:rsid w:val="51B81710"/>
    <w:rsid w:val="51F1BF04"/>
    <w:rsid w:val="5211910D"/>
    <w:rsid w:val="5224CF99"/>
    <w:rsid w:val="525CBA6D"/>
    <w:rsid w:val="528FF03D"/>
    <w:rsid w:val="52958344"/>
    <w:rsid w:val="52A1D82B"/>
    <w:rsid w:val="52F718C2"/>
    <w:rsid w:val="53086204"/>
    <w:rsid w:val="531D89E8"/>
    <w:rsid w:val="534E85BA"/>
    <w:rsid w:val="537306F0"/>
    <w:rsid w:val="5389CD69"/>
    <w:rsid w:val="53A0290B"/>
    <w:rsid w:val="53A1BD83"/>
    <w:rsid w:val="53ABFB64"/>
    <w:rsid w:val="53AF7348"/>
    <w:rsid w:val="53CCD5E2"/>
    <w:rsid w:val="53E7B90E"/>
    <w:rsid w:val="53F960B2"/>
    <w:rsid w:val="53FEF54B"/>
    <w:rsid w:val="53FEFD7E"/>
    <w:rsid w:val="541925B0"/>
    <w:rsid w:val="5423EDD2"/>
    <w:rsid w:val="543C2C13"/>
    <w:rsid w:val="544BE2BF"/>
    <w:rsid w:val="54584F02"/>
    <w:rsid w:val="545FE4B8"/>
    <w:rsid w:val="54760454"/>
    <w:rsid w:val="54B4DFEE"/>
    <w:rsid w:val="54BF99B2"/>
    <w:rsid w:val="54BFF4BF"/>
    <w:rsid w:val="54DF42CF"/>
    <w:rsid w:val="551171DF"/>
    <w:rsid w:val="55553655"/>
    <w:rsid w:val="557F6032"/>
    <w:rsid w:val="55D63A1A"/>
    <w:rsid w:val="5600EB9B"/>
    <w:rsid w:val="561AB694"/>
    <w:rsid w:val="562948E3"/>
    <w:rsid w:val="563C8B11"/>
    <w:rsid w:val="564034DF"/>
    <w:rsid w:val="5653AB41"/>
    <w:rsid w:val="566CF0AE"/>
    <w:rsid w:val="56F21093"/>
    <w:rsid w:val="56F43D5C"/>
    <w:rsid w:val="56FCC593"/>
    <w:rsid w:val="570C975D"/>
    <w:rsid w:val="570D9D77"/>
    <w:rsid w:val="57182AD9"/>
    <w:rsid w:val="57288F00"/>
    <w:rsid w:val="573123CE"/>
    <w:rsid w:val="574606B9"/>
    <w:rsid w:val="576C3BD5"/>
    <w:rsid w:val="577E6AD7"/>
    <w:rsid w:val="578CB4EA"/>
    <w:rsid w:val="57A2A725"/>
    <w:rsid w:val="57B47373"/>
    <w:rsid w:val="57C7D2DE"/>
    <w:rsid w:val="57DFEADE"/>
    <w:rsid w:val="5803355F"/>
    <w:rsid w:val="580FB21F"/>
    <w:rsid w:val="581F3925"/>
    <w:rsid w:val="585164EF"/>
    <w:rsid w:val="585CB239"/>
    <w:rsid w:val="5899BEC6"/>
    <w:rsid w:val="58A1C447"/>
    <w:rsid w:val="58A4E8C5"/>
    <w:rsid w:val="58B68D87"/>
    <w:rsid w:val="58B92AB4"/>
    <w:rsid w:val="58CA47B8"/>
    <w:rsid w:val="58D7AE26"/>
    <w:rsid w:val="58E0171A"/>
    <w:rsid w:val="58F45DE3"/>
    <w:rsid w:val="58F6A133"/>
    <w:rsid w:val="58FC737D"/>
    <w:rsid w:val="591224CD"/>
    <w:rsid w:val="5918B3A5"/>
    <w:rsid w:val="593BBD59"/>
    <w:rsid w:val="59574ECA"/>
    <w:rsid w:val="595837F1"/>
    <w:rsid w:val="595B332F"/>
    <w:rsid w:val="599300CA"/>
    <w:rsid w:val="59C97148"/>
    <w:rsid w:val="59DE60FF"/>
    <w:rsid w:val="59EAA5CD"/>
    <w:rsid w:val="59ECADCE"/>
    <w:rsid w:val="59F8A434"/>
    <w:rsid w:val="5A152D1C"/>
    <w:rsid w:val="5A210AC6"/>
    <w:rsid w:val="5A73E772"/>
    <w:rsid w:val="5A87DF12"/>
    <w:rsid w:val="5A90043D"/>
    <w:rsid w:val="5AA66728"/>
    <w:rsid w:val="5AB31E67"/>
    <w:rsid w:val="5AB5F542"/>
    <w:rsid w:val="5ACA1DCA"/>
    <w:rsid w:val="5AD76D87"/>
    <w:rsid w:val="5B018E27"/>
    <w:rsid w:val="5B13EC37"/>
    <w:rsid w:val="5B34A9CE"/>
    <w:rsid w:val="5B47A22F"/>
    <w:rsid w:val="5B6C6EEE"/>
    <w:rsid w:val="5B6E79AB"/>
    <w:rsid w:val="5B90D926"/>
    <w:rsid w:val="5BA08D28"/>
    <w:rsid w:val="5BA24F80"/>
    <w:rsid w:val="5BB430E6"/>
    <w:rsid w:val="5BBB4EDA"/>
    <w:rsid w:val="5BBF8EBD"/>
    <w:rsid w:val="5BFD7791"/>
    <w:rsid w:val="5C0BE0DC"/>
    <w:rsid w:val="5C13A6AC"/>
    <w:rsid w:val="5C1695DB"/>
    <w:rsid w:val="5C2925A9"/>
    <w:rsid w:val="5C295B9E"/>
    <w:rsid w:val="5C2C0900"/>
    <w:rsid w:val="5C352EBA"/>
    <w:rsid w:val="5C3E7117"/>
    <w:rsid w:val="5C433B0A"/>
    <w:rsid w:val="5C62687D"/>
    <w:rsid w:val="5C68E7FF"/>
    <w:rsid w:val="5C7EE0E4"/>
    <w:rsid w:val="5C88639F"/>
    <w:rsid w:val="5CB6543B"/>
    <w:rsid w:val="5CD5BA43"/>
    <w:rsid w:val="5CDCE519"/>
    <w:rsid w:val="5CFB3E0F"/>
    <w:rsid w:val="5D057690"/>
    <w:rsid w:val="5D1831DA"/>
    <w:rsid w:val="5D2F7CEB"/>
    <w:rsid w:val="5D3D3E61"/>
    <w:rsid w:val="5D68DCBE"/>
    <w:rsid w:val="5D732F60"/>
    <w:rsid w:val="5D830A12"/>
    <w:rsid w:val="5D94A11E"/>
    <w:rsid w:val="5DD14B75"/>
    <w:rsid w:val="5DE262FC"/>
    <w:rsid w:val="5DE6AC12"/>
    <w:rsid w:val="5E0617F8"/>
    <w:rsid w:val="5E1A9768"/>
    <w:rsid w:val="5E1D7310"/>
    <w:rsid w:val="5E2A66FC"/>
    <w:rsid w:val="5E4848AD"/>
    <w:rsid w:val="5E9AE981"/>
    <w:rsid w:val="5EAE795A"/>
    <w:rsid w:val="5ECF615B"/>
    <w:rsid w:val="5EF048D4"/>
    <w:rsid w:val="5F162EE0"/>
    <w:rsid w:val="5F3530D8"/>
    <w:rsid w:val="5F7C7F64"/>
    <w:rsid w:val="5F7F38A9"/>
    <w:rsid w:val="5F9318F0"/>
    <w:rsid w:val="5FDD98FF"/>
    <w:rsid w:val="60009B8A"/>
    <w:rsid w:val="600BC282"/>
    <w:rsid w:val="602F4E66"/>
    <w:rsid w:val="603D970F"/>
    <w:rsid w:val="60442F1B"/>
    <w:rsid w:val="60467EF7"/>
    <w:rsid w:val="6077FAD0"/>
    <w:rsid w:val="60845952"/>
    <w:rsid w:val="60BB3676"/>
    <w:rsid w:val="60FFBA78"/>
    <w:rsid w:val="6104C957"/>
    <w:rsid w:val="610A7A2E"/>
    <w:rsid w:val="610BA0EE"/>
    <w:rsid w:val="6115464F"/>
    <w:rsid w:val="6131F2EC"/>
    <w:rsid w:val="6132E052"/>
    <w:rsid w:val="61639EA8"/>
    <w:rsid w:val="616680AE"/>
    <w:rsid w:val="6166BF09"/>
    <w:rsid w:val="617F1F5D"/>
    <w:rsid w:val="61869774"/>
    <w:rsid w:val="618D479F"/>
    <w:rsid w:val="61A7802F"/>
    <w:rsid w:val="61A92564"/>
    <w:rsid w:val="61E6C8E6"/>
    <w:rsid w:val="62046BF4"/>
    <w:rsid w:val="6207B76C"/>
    <w:rsid w:val="62086DB5"/>
    <w:rsid w:val="62165510"/>
    <w:rsid w:val="621F8DAB"/>
    <w:rsid w:val="623CF4A1"/>
    <w:rsid w:val="62429179"/>
    <w:rsid w:val="624B479D"/>
    <w:rsid w:val="624DC8C0"/>
    <w:rsid w:val="6258B28D"/>
    <w:rsid w:val="62648D46"/>
    <w:rsid w:val="627A5101"/>
    <w:rsid w:val="628AD419"/>
    <w:rsid w:val="628F6C62"/>
    <w:rsid w:val="62970A44"/>
    <w:rsid w:val="6297129F"/>
    <w:rsid w:val="629E56A7"/>
    <w:rsid w:val="62A346D9"/>
    <w:rsid w:val="62C7236C"/>
    <w:rsid w:val="62F2B150"/>
    <w:rsid w:val="6318E6D1"/>
    <w:rsid w:val="6322BE95"/>
    <w:rsid w:val="6335616A"/>
    <w:rsid w:val="63382267"/>
    <w:rsid w:val="6359CBFB"/>
    <w:rsid w:val="6368F036"/>
    <w:rsid w:val="638E4972"/>
    <w:rsid w:val="63AC41B9"/>
    <w:rsid w:val="63AF4DAE"/>
    <w:rsid w:val="63B477F6"/>
    <w:rsid w:val="63BDB9D0"/>
    <w:rsid w:val="63C0459D"/>
    <w:rsid w:val="63CDC3DF"/>
    <w:rsid w:val="63D6CE06"/>
    <w:rsid w:val="63F70116"/>
    <w:rsid w:val="641FA016"/>
    <w:rsid w:val="6425EAE5"/>
    <w:rsid w:val="642E3E77"/>
    <w:rsid w:val="643A57DD"/>
    <w:rsid w:val="643EE2F9"/>
    <w:rsid w:val="646C2177"/>
    <w:rsid w:val="649CD97F"/>
    <w:rsid w:val="64BDA71F"/>
    <w:rsid w:val="64C0F791"/>
    <w:rsid w:val="64EA1BE1"/>
    <w:rsid w:val="64EB0F97"/>
    <w:rsid w:val="6526CF3A"/>
    <w:rsid w:val="653E5C0C"/>
    <w:rsid w:val="6577B7A6"/>
    <w:rsid w:val="65810F5C"/>
    <w:rsid w:val="658691BD"/>
    <w:rsid w:val="65AB97B6"/>
    <w:rsid w:val="65EE3B7A"/>
    <w:rsid w:val="65F6941A"/>
    <w:rsid w:val="66076FDB"/>
    <w:rsid w:val="660F44AF"/>
    <w:rsid w:val="6610C72D"/>
    <w:rsid w:val="662E730B"/>
    <w:rsid w:val="6633D6BF"/>
    <w:rsid w:val="6636DDEF"/>
    <w:rsid w:val="66654F2F"/>
    <w:rsid w:val="669CF943"/>
    <w:rsid w:val="66A95EA4"/>
    <w:rsid w:val="66B4CCCB"/>
    <w:rsid w:val="66D1DCE4"/>
    <w:rsid w:val="66E2356C"/>
    <w:rsid w:val="67349612"/>
    <w:rsid w:val="6739E392"/>
    <w:rsid w:val="677A2AC0"/>
    <w:rsid w:val="678748B9"/>
    <w:rsid w:val="67CD60F0"/>
    <w:rsid w:val="67DEF4BB"/>
    <w:rsid w:val="67E29BBE"/>
    <w:rsid w:val="67F7D1CB"/>
    <w:rsid w:val="68462367"/>
    <w:rsid w:val="68566604"/>
    <w:rsid w:val="6857AA06"/>
    <w:rsid w:val="685F489F"/>
    <w:rsid w:val="68983387"/>
    <w:rsid w:val="68A8D064"/>
    <w:rsid w:val="68DFD33E"/>
    <w:rsid w:val="68E883ED"/>
    <w:rsid w:val="690B3B20"/>
    <w:rsid w:val="693C225A"/>
    <w:rsid w:val="6949CA58"/>
    <w:rsid w:val="695901A7"/>
    <w:rsid w:val="699F995D"/>
    <w:rsid w:val="69A16D75"/>
    <w:rsid w:val="69AD569B"/>
    <w:rsid w:val="69B65321"/>
    <w:rsid w:val="69CEDBAD"/>
    <w:rsid w:val="69E4EA67"/>
    <w:rsid w:val="6A23D515"/>
    <w:rsid w:val="6A2DE5A3"/>
    <w:rsid w:val="6A3DBBD1"/>
    <w:rsid w:val="6A56F179"/>
    <w:rsid w:val="6A86A89B"/>
    <w:rsid w:val="6AE57F0F"/>
    <w:rsid w:val="6AEA03A1"/>
    <w:rsid w:val="6AF57B9D"/>
    <w:rsid w:val="6AFDB730"/>
    <w:rsid w:val="6B4A40A2"/>
    <w:rsid w:val="6B58C274"/>
    <w:rsid w:val="6B5CC008"/>
    <w:rsid w:val="6B6746D1"/>
    <w:rsid w:val="6B91F2F7"/>
    <w:rsid w:val="6BABB310"/>
    <w:rsid w:val="6BF2D0C3"/>
    <w:rsid w:val="6BFADE61"/>
    <w:rsid w:val="6C14C45C"/>
    <w:rsid w:val="6C4FAB13"/>
    <w:rsid w:val="6C6BD1D8"/>
    <w:rsid w:val="6C71A939"/>
    <w:rsid w:val="6C74CCC7"/>
    <w:rsid w:val="6C948FCF"/>
    <w:rsid w:val="6C96D7FB"/>
    <w:rsid w:val="6C9AA5A9"/>
    <w:rsid w:val="6CAF467C"/>
    <w:rsid w:val="6CBB8F86"/>
    <w:rsid w:val="6CD272D4"/>
    <w:rsid w:val="6CD3A3E3"/>
    <w:rsid w:val="6CFC8E92"/>
    <w:rsid w:val="6CFD9569"/>
    <w:rsid w:val="6D04E58C"/>
    <w:rsid w:val="6D069D4B"/>
    <w:rsid w:val="6D078CBD"/>
    <w:rsid w:val="6D18F46A"/>
    <w:rsid w:val="6D400BC0"/>
    <w:rsid w:val="6D512B94"/>
    <w:rsid w:val="6D775AB4"/>
    <w:rsid w:val="6D7D2DDF"/>
    <w:rsid w:val="6D94E96F"/>
    <w:rsid w:val="6D998A0E"/>
    <w:rsid w:val="6DC73B94"/>
    <w:rsid w:val="6DC807DB"/>
    <w:rsid w:val="6DD5AA31"/>
    <w:rsid w:val="6DE09E0B"/>
    <w:rsid w:val="6DFA4250"/>
    <w:rsid w:val="6E0DAFAE"/>
    <w:rsid w:val="6E168A01"/>
    <w:rsid w:val="6E30BCE5"/>
    <w:rsid w:val="6E3619A7"/>
    <w:rsid w:val="6E4ACA1B"/>
    <w:rsid w:val="6E5026DF"/>
    <w:rsid w:val="6E702F3F"/>
    <w:rsid w:val="6E7721DE"/>
    <w:rsid w:val="6E937BD0"/>
    <w:rsid w:val="6E93A159"/>
    <w:rsid w:val="6E9C0905"/>
    <w:rsid w:val="6EA5051D"/>
    <w:rsid w:val="6EABC8D4"/>
    <w:rsid w:val="6EAFF4F1"/>
    <w:rsid w:val="6EDACEC1"/>
    <w:rsid w:val="6EEE4189"/>
    <w:rsid w:val="6F028ED6"/>
    <w:rsid w:val="6F1D66FA"/>
    <w:rsid w:val="6F42661C"/>
    <w:rsid w:val="6F60C22B"/>
    <w:rsid w:val="6F6B5A7A"/>
    <w:rsid w:val="6F9C9E6F"/>
    <w:rsid w:val="6F9CAC83"/>
    <w:rsid w:val="6FA29421"/>
    <w:rsid w:val="6FA8D5FA"/>
    <w:rsid w:val="6FBBB4E9"/>
    <w:rsid w:val="6FC085BC"/>
    <w:rsid w:val="6FC9759D"/>
    <w:rsid w:val="6FCBA741"/>
    <w:rsid w:val="6FD3853A"/>
    <w:rsid w:val="6FF41D0F"/>
    <w:rsid w:val="6FFB7C59"/>
    <w:rsid w:val="70274F04"/>
    <w:rsid w:val="7041BD50"/>
    <w:rsid w:val="704B8455"/>
    <w:rsid w:val="705B270A"/>
    <w:rsid w:val="706B2408"/>
    <w:rsid w:val="706C3379"/>
    <w:rsid w:val="70776B76"/>
    <w:rsid w:val="7084E795"/>
    <w:rsid w:val="70931E81"/>
    <w:rsid w:val="70D00D3E"/>
    <w:rsid w:val="70D74C2C"/>
    <w:rsid w:val="70DC07E0"/>
    <w:rsid w:val="712FA976"/>
    <w:rsid w:val="71316E2F"/>
    <w:rsid w:val="714B39AC"/>
    <w:rsid w:val="71693F6A"/>
    <w:rsid w:val="7186C16B"/>
    <w:rsid w:val="71A2B2C3"/>
    <w:rsid w:val="71B2D41A"/>
    <w:rsid w:val="71B62303"/>
    <w:rsid w:val="71B9C9E4"/>
    <w:rsid w:val="71D9DBF5"/>
    <w:rsid w:val="71F6D4A8"/>
    <w:rsid w:val="71F802B3"/>
    <w:rsid w:val="7207D471"/>
    <w:rsid w:val="721A79C0"/>
    <w:rsid w:val="7259024E"/>
    <w:rsid w:val="72832E54"/>
    <w:rsid w:val="729B083F"/>
    <w:rsid w:val="72A67F03"/>
    <w:rsid w:val="72A7DAAD"/>
    <w:rsid w:val="72ABCFE4"/>
    <w:rsid w:val="72AE8383"/>
    <w:rsid w:val="72D93F0C"/>
    <w:rsid w:val="72E6B4C3"/>
    <w:rsid w:val="73008ACD"/>
    <w:rsid w:val="730E88B9"/>
    <w:rsid w:val="7315F2B5"/>
    <w:rsid w:val="73618EE5"/>
    <w:rsid w:val="738C254B"/>
    <w:rsid w:val="73907700"/>
    <w:rsid w:val="739F2D3B"/>
    <w:rsid w:val="73A0F101"/>
    <w:rsid w:val="73A5A809"/>
    <w:rsid w:val="73B75FE9"/>
    <w:rsid w:val="73BC80EF"/>
    <w:rsid w:val="73E47AAD"/>
    <w:rsid w:val="73F558FF"/>
    <w:rsid w:val="73F89D82"/>
    <w:rsid w:val="7402F03F"/>
    <w:rsid w:val="7419EA9E"/>
    <w:rsid w:val="742ADFFD"/>
    <w:rsid w:val="742B5BAC"/>
    <w:rsid w:val="743FD1D8"/>
    <w:rsid w:val="748DDBBE"/>
    <w:rsid w:val="74AEF15A"/>
    <w:rsid w:val="74CC5A57"/>
    <w:rsid w:val="74CED25B"/>
    <w:rsid w:val="75280FA7"/>
    <w:rsid w:val="752AF893"/>
    <w:rsid w:val="752CF282"/>
    <w:rsid w:val="75372701"/>
    <w:rsid w:val="75528D81"/>
    <w:rsid w:val="756D0CF7"/>
    <w:rsid w:val="7574D14A"/>
    <w:rsid w:val="75878056"/>
    <w:rsid w:val="75AB7C9D"/>
    <w:rsid w:val="75B970E3"/>
    <w:rsid w:val="75BE2D42"/>
    <w:rsid w:val="75C3CDFC"/>
    <w:rsid w:val="75C3E2C6"/>
    <w:rsid w:val="75D63BA9"/>
    <w:rsid w:val="75DF4015"/>
    <w:rsid w:val="75FE7E8A"/>
    <w:rsid w:val="7605EE77"/>
    <w:rsid w:val="760C45DB"/>
    <w:rsid w:val="761BE934"/>
    <w:rsid w:val="7626692B"/>
    <w:rsid w:val="763574E9"/>
    <w:rsid w:val="7655D174"/>
    <w:rsid w:val="765DD4BD"/>
    <w:rsid w:val="765DDE1C"/>
    <w:rsid w:val="765FE3BF"/>
    <w:rsid w:val="7671E298"/>
    <w:rsid w:val="767A632B"/>
    <w:rsid w:val="76CB3652"/>
    <w:rsid w:val="770963F0"/>
    <w:rsid w:val="772576C5"/>
    <w:rsid w:val="77388644"/>
    <w:rsid w:val="775A508C"/>
    <w:rsid w:val="776AFC56"/>
    <w:rsid w:val="7782B789"/>
    <w:rsid w:val="7785B8A6"/>
    <w:rsid w:val="7798101B"/>
    <w:rsid w:val="77B058A2"/>
    <w:rsid w:val="77C63A52"/>
    <w:rsid w:val="77D9AE31"/>
    <w:rsid w:val="77FF8E5F"/>
    <w:rsid w:val="7812A2C4"/>
    <w:rsid w:val="78489554"/>
    <w:rsid w:val="785C74E2"/>
    <w:rsid w:val="7878C169"/>
    <w:rsid w:val="7883D20F"/>
    <w:rsid w:val="788B310B"/>
    <w:rsid w:val="78AC16BC"/>
    <w:rsid w:val="78AC7B4B"/>
    <w:rsid w:val="78B18ABD"/>
    <w:rsid w:val="78C026DB"/>
    <w:rsid w:val="78CE1C52"/>
    <w:rsid w:val="78E29609"/>
    <w:rsid w:val="78EA0931"/>
    <w:rsid w:val="79203AC9"/>
    <w:rsid w:val="7936EDA6"/>
    <w:rsid w:val="79719633"/>
    <w:rsid w:val="798DF2F6"/>
    <w:rsid w:val="7992A8DE"/>
    <w:rsid w:val="799A7AEF"/>
    <w:rsid w:val="79AFD2EC"/>
    <w:rsid w:val="79BF25FA"/>
    <w:rsid w:val="79C10F1E"/>
    <w:rsid w:val="7A3C131C"/>
    <w:rsid w:val="7A5AE443"/>
    <w:rsid w:val="7A8D8589"/>
    <w:rsid w:val="7A96B742"/>
    <w:rsid w:val="7A9DD029"/>
    <w:rsid w:val="7AAC6164"/>
    <w:rsid w:val="7AAF831C"/>
    <w:rsid w:val="7AB690C7"/>
    <w:rsid w:val="7ACF2202"/>
    <w:rsid w:val="7B14BB0C"/>
    <w:rsid w:val="7B240441"/>
    <w:rsid w:val="7B302E32"/>
    <w:rsid w:val="7B39DBA6"/>
    <w:rsid w:val="7B501401"/>
    <w:rsid w:val="7B61319D"/>
    <w:rsid w:val="7B6D5C90"/>
    <w:rsid w:val="7B7DCFF0"/>
    <w:rsid w:val="7BBF3EA3"/>
    <w:rsid w:val="7BBFD421"/>
    <w:rsid w:val="7BC64EC4"/>
    <w:rsid w:val="7C07C81C"/>
    <w:rsid w:val="7C105D42"/>
    <w:rsid w:val="7C16443D"/>
    <w:rsid w:val="7C20D57E"/>
    <w:rsid w:val="7C219321"/>
    <w:rsid w:val="7C32CC10"/>
    <w:rsid w:val="7C39B780"/>
    <w:rsid w:val="7C81F3C0"/>
    <w:rsid w:val="7C96CABA"/>
    <w:rsid w:val="7CACB18C"/>
    <w:rsid w:val="7CCEC267"/>
    <w:rsid w:val="7CF7680A"/>
    <w:rsid w:val="7CF7E5AC"/>
    <w:rsid w:val="7D2F2B0C"/>
    <w:rsid w:val="7D460E41"/>
    <w:rsid w:val="7D6EFCFC"/>
    <w:rsid w:val="7D7E2931"/>
    <w:rsid w:val="7D8B9114"/>
    <w:rsid w:val="7DA209E3"/>
    <w:rsid w:val="7DA35AD0"/>
    <w:rsid w:val="7DABF7E2"/>
    <w:rsid w:val="7DB0734C"/>
    <w:rsid w:val="7DCE83A2"/>
    <w:rsid w:val="7DD3B663"/>
    <w:rsid w:val="7DE844A7"/>
    <w:rsid w:val="7E02C4E7"/>
    <w:rsid w:val="7E02CBCA"/>
    <w:rsid w:val="7E040343"/>
    <w:rsid w:val="7E05802D"/>
    <w:rsid w:val="7E11F017"/>
    <w:rsid w:val="7E2B00BE"/>
    <w:rsid w:val="7E41BCFD"/>
    <w:rsid w:val="7E6F6922"/>
    <w:rsid w:val="7E766C4F"/>
    <w:rsid w:val="7E811DAF"/>
    <w:rsid w:val="7E94157E"/>
    <w:rsid w:val="7E9940F0"/>
    <w:rsid w:val="7E9CF7D7"/>
    <w:rsid w:val="7EB284A1"/>
    <w:rsid w:val="7EC3F8B5"/>
    <w:rsid w:val="7ED0AE9A"/>
    <w:rsid w:val="7ED2D51E"/>
    <w:rsid w:val="7EE9250A"/>
    <w:rsid w:val="7EEFE4A1"/>
    <w:rsid w:val="7EF1D4C8"/>
    <w:rsid w:val="7EF94FCD"/>
    <w:rsid w:val="7EFB7BEB"/>
    <w:rsid w:val="7F1EE60D"/>
    <w:rsid w:val="7F4D85D7"/>
    <w:rsid w:val="7F4DF50D"/>
    <w:rsid w:val="7F6063CE"/>
    <w:rsid w:val="7F610C26"/>
    <w:rsid w:val="7F62359D"/>
    <w:rsid w:val="7F7656C4"/>
    <w:rsid w:val="7F76A206"/>
    <w:rsid w:val="7F8490FD"/>
    <w:rsid w:val="7F849200"/>
    <w:rsid w:val="7FD66134"/>
    <w:rsid w:val="7FDFBFCA"/>
    <w:rsid w:val="7FE03C33"/>
    <w:rsid w:val="7FE8346E"/>
    <w:rsid w:val="7FEB608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semiHidden/>
    <w:unhideWhenUsed/>
    <w:qFormat/>
    <w:rsid w:val="008F6BC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TabFig capti"/>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5"/>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styleId="NormalWeb">
    <w:name w:val="Normal (Web)"/>
    <w:basedOn w:val="Normal"/>
    <w:uiPriority w:val="99"/>
    <w:semiHidden/>
    <w:unhideWhenUsed/>
    <w:rsid w:val="00A9758D"/>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scxw32275400">
    <w:name w:val="scxw32275400"/>
    <w:basedOn w:val="DefaultParagraphFont"/>
    <w:rsid w:val="00B064C6"/>
  </w:style>
  <w:style w:type="character" w:customStyle="1" w:styleId="wacimagecontainer">
    <w:name w:val="wacimagecontainer"/>
    <w:basedOn w:val="DefaultParagraphFont"/>
    <w:rsid w:val="00B064C6"/>
  </w:style>
  <w:style w:type="character" w:customStyle="1" w:styleId="normaltextrun">
    <w:name w:val="normaltextrun"/>
    <w:basedOn w:val="DefaultParagraphFont"/>
    <w:rsid w:val="00B064C6"/>
  </w:style>
  <w:style w:type="character" w:customStyle="1" w:styleId="eop">
    <w:name w:val="eop"/>
    <w:basedOn w:val="DefaultParagraphFont"/>
    <w:rsid w:val="00B064C6"/>
  </w:style>
  <w:style w:type="paragraph" w:styleId="FootnoteText">
    <w:name w:val="footnote text"/>
    <w:basedOn w:val="Normal"/>
    <w:link w:val="FootnoteTextChar"/>
    <w:uiPriority w:val="99"/>
    <w:semiHidden/>
    <w:unhideWhenUsed/>
    <w:rsid w:val="00D221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211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2211B"/>
    <w:rPr>
      <w:vertAlign w:val="superscript"/>
    </w:rPr>
  </w:style>
  <w:style w:type="paragraph" w:customStyle="1" w:styleId="pf0">
    <w:name w:val="pf0"/>
    <w:basedOn w:val="Normal"/>
    <w:rsid w:val="00AC544D"/>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AC544D"/>
    <w:rPr>
      <w:rFonts w:ascii="Segoe UI" w:hAnsi="Segoe UI" w:cs="Segoe UI" w:hint="default"/>
      <w:sz w:val="18"/>
      <w:szCs w:val="18"/>
    </w:rPr>
  </w:style>
  <w:style w:type="paragraph" w:customStyle="1" w:styleId="Instructions">
    <w:name w:val="Instructions"/>
    <w:basedOn w:val="Normal"/>
    <w:link w:val="InstructionsChar"/>
    <w:qFormat/>
    <w:rsid w:val="00D24B66"/>
    <w:pPr>
      <w:spacing w:before="120" w:after="120" w:line="240" w:lineRule="auto"/>
    </w:pPr>
    <w:rPr>
      <w:rFonts w:ascii="Segoe UI" w:eastAsiaTheme="majorEastAsia" w:hAnsi="Segoe UI" w:cs="Segoe UI"/>
      <w:b/>
      <w:bCs/>
      <w:i/>
      <w:iCs/>
      <w:color w:val="538135" w:themeColor="accent6" w:themeShade="BF"/>
      <w:sz w:val="24"/>
      <w:szCs w:val="24"/>
    </w:rPr>
  </w:style>
  <w:style w:type="character" w:customStyle="1" w:styleId="InstructionsChar">
    <w:name w:val="Instructions Char"/>
    <w:basedOn w:val="Heading2Char"/>
    <w:link w:val="Instructions"/>
    <w:rsid w:val="00D24B66"/>
    <w:rPr>
      <w:rFonts w:ascii="Segoe UI" w:eastAsiaTheme="majorEastAsia" w:hAnsi="Segoe UI" w:cs="Segoe UI"/>
      <w:b/>
      <w:bCs/>
      <w:i/>
      <w:iCs/>
      <w:color w:val="538135" w:themeColor="accent6" w:themeShade="BF"/>
      <w:sz w:val="24"/>
      <w:szCs w:val="24"/>
    </w:rPr>
  </w:style>
  <w:style w:type="character" w:customStyle="1" w:styleId="Heading4Char">
    <w:name w:val="Heading 4 Char"/>
    <w:basedOn w:val="DefaultParagraphFont"/>
    <w:link w:val="Heading4"/>
    <w:uiPriority w:val="9"/>
    <w:semiHidden/>
    <w:rsid w:val="008F6BCD"/>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rsid w:val="00367396"/>
    <w:pPr>
      <w:spacing w:after="12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367396"/>
    <w:rPr>
      <w:rFonts w:ascii="Calibri" w:eastAsiaTheme="minorHAnsi" w:hAnsi="Calibri" w:cs="Calibri"/>
      <w:noProof/>
      <w:lang w:val="en-US"/>
    </w:rPr>
  </w:style>
  <w:style w:type="paragraph" w:styleId="EndnoteText">
    <w:name w:val="endnote text"/>
    <w:basedOn w:val="Normal"/>
    <w:link w:val="EndnoteTextChar"/>
    <w:uiPriority w:val="99"/>
    <w:semiHidden/>
    <w:unhideWhenUsed/>
    <w:rsid w:val="00C01F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1F3C"/>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C01F3C"/>
    <w:rPr>
      <w:vertAlign w:val="superscript"/>
    </w:rPr>
  </w:style>
  <w:style w:type="paragraph" w:customStyle="1" w:styleId="EndNoteBibliographyTitle">
    <w:name w:val="EndNote Bibliography Title"/>
    <w:basedOn w:val="Normal"/>
    <w:link w:val="EndNoteBibliographyTitleChar"/>
    <w:rsid w:val="00356D8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56D8A"/>
    <w:rPr>
      <w:rFonts w:ascii="Calibri" w:eastAsia="Calibri" w:hAnsi="Calibri" w:cs="Calibri"/>
      <w:noProof/>
      <w:lang w:val="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TabFig capti Char"/>
    <w:link w:val="Caption"/>
    <w:uiPriority w:val="35"/>
    <w:locked/>
    <w:rsid w:val="00310D7F"/>
    <w:rPr>
      <w:rFonts w:ascii="Arial Narrow" w:eastAsia="Times New Roman" w:hAnsi="Arial Narrow" w:cs="Tahoma"/>
      <w:b/>
      <w:sz w:val="20"/>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91976676">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94209429">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80904237">
      <w:bodyDiv w:val="1"/>
      <w:marLeft w:val="0"/>
      <w:marRight w:val="0"/>
      <w:marTop w:val="0"/>
      <w:marBottom w:val="0"/>
      <w:divBdr>
        <w:top w:val="none" w:sz="0" w:space="0" w:color="auto"/>
        <w:left w:val="none" w:sz="0" w:space="0" w:color="auto"/>
        <w:bottom w:val="none" w:sz="0" w:space="0" w:color="auto"/>
        <w:right w:val="none" w:sz="0" w:space="0" w:color="auto"/>
      </w:divBdr>
    </w:div>
    <w:div w:id="125609253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82553302">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68426459">
      <w:bodyDiv w:val="1"/>
      <w:marLeft w:val="0"/>
      <w:marRight w:val="0"/>
      <w:marTop w:val="0"/>
      <w:marBottom w:val="0"/>
      <w:divBdr>
        <w:top w:val="none" w:sz="0" w:space="0" w:color="auto"/>
        <w:left w:val="none" w:sz="0" w:space="0" w:color="auto"/>
        <w:bottom w:val="none" w:sz="0" w:space="0" w:color="auto"/>
        <w:right w:val="none" w:sz="0" w:space="0" w:color="auto"/>
      </w:divBdr>
    </w:div>
    <w:div w:id="1771195699">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diagramColors" Target="diagrams/colors1.xml"/><Relationship Id="rId26"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diagramLayout" Target="diagrams/layout2.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diagramQuickStyle" Target="diagrams/quickStyle1.xml"/><Relationship Id="rId25" Type="http://schemas.openxmlformats.org/officeDocument/2006/relationships/image" Target="media/image3.png"/><Relationship Id="rId2" Type="http://schemas.openxmlformats.org/officeDocument/2006/relationships/styles" Target="styles.xml"/><Relationship Id="rId16" Type="http://schemas.openxmlformats.org/officeDocument/2006/relationships/diagramLayout" Target="diagrams/layout1.xml"/><Relationship Id="rId20" Type="http://schemas.openxmlformats.org/officeDocument/2006/relationships/diagramData" Target="diagrams/data2.xml"/><Relationship Id="rId29" Type="http://schemas.openxmlformats.org/officeDocument/2006/relationships/hyperlink" Target="https://www.nccn.org/professionals/physician_gls/pdf/nscl.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microsoft.com/office/2007/relationships/diagramDrawing" Target="diagrams/drawing2.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diagramColors" Target="diagrams/colors2.xml"/><Relationship Id="rId28" Type="http://schemas.openxmlformats.org/officeDocument/2006/relationships/hyperlink" Target="https://www.cancer.org.au/cancer-information/types-of-cancer/lung-cancer" TargetMode="External"/><Relationship Id="rId10" Type="http://schemas.openxmlformats.org/officeDocument/2006/relationships/footer" Target="footer2.xml"/><Relationship Id="rId19" Type="http://schemas.microsoft.com/office/2007/relationships/diagramDrawing" Target="diagrams/drawing1.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diagramQuickStyle" Target="diagrams/quickStyle2.xml"/><Relationship Id="rId27" Type="http://schemas.openxmlformats.org/officeDocument/2006/relationships/hyperlink" Target="https://www.aihw.gov.au/reports/cancer/cancer-data-in-australia/contents/about" TargetMode="External"/><Relationship Id="rId30" Type="http://schemas.openxmlformats.org/officeDocument/2006/relationships/hyperlink" Target="https://www.pbs.gov.au/industry/listing/elements/pbac-meetings/psd/2019-07/files/osimertinib-psd-july-2019.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mbsonline.gov.au/internet/mbsonline/publishing.nsf/Content/0FAE1338D92EA3A3CA258A6F0001701A/$File/FS%20-%20Small%20gene%20panel%20test%20for%20non-small%20cell%20lung%20carcinoma.doc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9DCDC5-86CF-410A-8FEE-B32103ECF387}"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95B90110-C9CB-4D8B-AACB-9A3464F5BBF1}">
      <dgm:prSet phldrT="[Text]" custT="1"/>
      <dgm:spPr/>
      <dgm:t>
        <a:bodyPr/>
        <a:lstStyle/>
        <a:p>
          <a:r>
            <a:rPr lang="en-AU" sz="800">
              <a:latin typeface="Segoe UI" panose="020B0502040204020203" pitchFamily="34" charset="0"/>
              <a:cs typeface="Segoe UI" panose="020B0502040204020203" pitchFamily="34" charset="0"/>
            </a:rPr>
            <a:t>Progressed on/after oismertinib</a:t>
          </a:r>
        </a:p>
      </dgm:t>
    </dgm:pt>
    <dgm:pt modelId="{5AA687E0-71E1-4E14-A3D4-B46291B08366}" type="parTrans" cxnId="{FD81AE70-7934-4D98-BD6B-C41598124D42}">
      <dgm:prSet/>
      <dgm:spPr/>
      <dgm:t>
        <a:bodyPr/>
        <a:lstStyle/>
        <a:p>
          <a:endParaRPr lang="en-AU"/>
        </a:p>
      </dgm:t>
    </dgm:pt>
    <dgm:pt modelId="{A1285E86-3CF8-4C22-B2D6-43B65A4F7BB4}" type="sibTrans" cxnId="{FD81AE70-7934-4D98-BD6B-C41598124D42}">
      <dgm:prSet/>
      <dgm:spPr/>
      <dgm:t>
        <a:bodyPr/>
        <a:lstStyle/>
        <a:p>
          <a:endParaRPr lang="en-AU"/>
        </a:p>
      </dgm:t>
    </dgm:pt>
    <dgm:pt modelId="{77DF59F9-CE80-4BFB-9EFC-C45159A7996A}" type="asst">
      <dgm:prSet phldrT="[Text]" custT="1"/>
      <dgm:spPr/>
      <dgm:t>
        <a:bodyPr/>
        <a:lstStyle/>
        <a:p>
          <a:r>
            <a:rPr lang="en-AU" sz="800">
              <a:latin typeface="Segoe UI" panose="020B0502040204020203" pitchFamily="34" charset="0"/>
              <a:cs typeface="Segoe UI" panose="020B0502040204020203" pitchFamily="34" charset="0"/>
            </a:rPr>
            <a:t>Platinum-based doublet chemotherapy</a:t>
          </a:r>
        </a:p>
      </dgm:t>
    </dgm:pt>
    <dgm:pt modelId="{FF3A7064-1678-47C2-AAA5-D87C43ABB96C}" type="parTrans" cxnId="{9EA20D8B-A423-4F0C-AF88-06A7CF16DD55}">
      <dgm:prSet/>
      <dgm:spPr/>
      <dgm:t>
        <a:bodyPr/>
        <a:lstStyle/>
        <a:p>
          <a:endParaRPr lang="en-AU"/>
        </a:p>
      </dgm:t>
    </dgm:pt>
    <dgm:pt modelId="{53E3586F-A68F-433A-A5C9-B319DAB2567D}" type="sibTrans" cxnId="{9EA20D8B-A423-4F0C-AF88-06A7CF16DD55}">
      <dgm:prSet/>
      <dgm:spPr/>
      <dgm:t>
        <a:bodyPr/>
        <a:lstStyle/>
        <a:p>
          <a:endParaRPr lang="en-AU"/>
        </a:p>
      </dgm:t>
    </dgm:pt>
    <dgm:pt modelId="{3F44CEF0-0934-49EA-AF21-8A757A863A2E}" type="pres">
      <dgm:prSet presAssocID="{CD9DCDC5-86CF-410A-8FEE-B32103ECF387}" presName="hierChild1" presStyleCnt="0">
        <dgm:presLayoutVars>
          <dgm:orgChart val="1"/>
          <dgm:chPref val="1"/>
          <dgm:dir/>
          <dgm:animOne val="branch"/>
          <dgm:animLvl val="lvl"/>
          <dgm:resizeHandles/>
        </dgm:presLayoutVars>
      </dgm:prSet>
      <dgm:spPr/>
    </dgm:pt>
    <dgm:pt modelId="{274E5828-C24A-4725-BE3F-E6DC9515F4A9}" type="pres">
      <dgm:prSet presAssocID="{95B90110-C9CB-4D8B-AACB-9A3464F5BBF1}" presName="hierRoot1" presStyleCnt="0">
        <dgm:presLayoutVars>
          <dgm:hierBranch val="init"/>
        </dgm:presLayoutVars>
      </dgm:prSet>
      <dgm:spPr/>
    </dgm:pt>
    <dgm:pt modelId="{F651219A-7C10-4E4B-8CAB-3CFFB888D5C6}" type="pres">
      <dgm:prSet presAssocID="{95B90110-C9CB-4D8B-AACB-9A3464F5BBF1}" presName="rootComposite1" presStyleCnt="0"/>
      <dgm:spPr/>
    </dgm:pt>
    <dgm:pt modelId="{8300C51A-5946-47B5-B0BB-47892C24224B}" type="pres">
      <dgm:prSet presAssocID="{95B90110-C9CB-4D8B-AACB-9A3464F5BBF1}" presName="rootText1" presStyleLbl="node0" presStyleIdx="0" presStyleCnt="1" custScaleY="36534">
        <dgm:presLayoutVars>
          <dgm:chPref val="3"/>
        </dgm:presLayoutVars>
      </dgm:prSet>
      <dgm:spPr/>
    </dgm:pt>
    <dgm:pt modelId="{455C69D8-27F0-4D01-8709-955EFD86F062}" type="pres">
      <dgm:prSet presAssocID="{95B90110-C9CB-4D8B-AACB-9A3464F5BBF1}" presName="rootConnector1" presStyleLbl="node1" presStyleIdx="0" presStyleCnt="0"/>
      <dgm:spPr/>
    </dgm:pt>
    <dgm:pt modelId="{2F27B05C-265F-46D7-B1BA-9C2864089876}" type="pres">
      <dgm:prSet presAssocID="{95B90110-C9CB-4D8B-AACB-9A3464F5BBF1}" presName="hierChild2" presStyleCnt="0"/>
      <dgm:spPr/>
    </dgm:pt>
    <dgm:pt modelId="{C6893979-6A9D-4A52-9DF3-23665BFCD063}" type="pres">
      <dgm:prSet presAssocID="{95B90110-C9CB-4D8B-AACB-9A3464F5BBF1}" presName="hierChild3" presStyleCnt="0"/>
      <dgm:spPr/>
    </dgm:pt>
    <dgm:pt modelId="{45F4874F-2490-4B23-BDE6-FEC520A36F4F}" type="pres">
      <dgm:prSet presAssocID="{FF3A7064-1678-47C2-AAA5-D87C43ABB96C}" presName="Name111" presStyleLbl="parChTrans1D2" presStyleIdx="0" presStyleCnt="1"/>
      <dgm:spPr/>
    </dgm:pt>
    <dgm:pt modelId="{F410ED6C-D49C-48BC-AFCC-E986DE5C53CB}" type="pres">
      <dgm:prSet presAssocID="{77DF59F9-CE80-4BFB-9EFC-C45159A7996A}" presName="hierRoot3" presStyleCnt="0">
        <dgm:presLayoutVars>
          <dgm:hierBranch val="init"/>
        </dgm:presLayoutVars>
      </dgm:prSet>
      <dgm:spPr/>
    </dgm:pt>
    <dgm:pt modelId="{F5BBB81A-E5D8-4B6F-B00B-DF9B6A026C0F}" type="pres">
      <dgm:prSet presAssocID="{77DF59F9-CE80-4BFB-9EFC-C45159A7996A}" presName="rootComposite3" presStyleCnt="0"/>
      <dgm:spPr/>
    </dgm:pt>
    <dgm:pt modelId="{EF66EE75-FD51-4954-9A13-3541AE53FAB9}" type="pres">
      <dgm:prSet presAssocID="{77DF59F9-CE80-4BFB-9EFC-C45159A7996A}" presName="rootText3" presStyleLbl="asst1" presStyleIdx="0" presStyleCnt="1" custScaleY="46815">
        <dgm:presLayoutVars>
          <dgm:chPref val="3"/>
        </dgm:presLayoutVars>
      </dgm:prSet>
      <dgm:spPr/>
    </dgm:pt>
    <dgm:pt modelId="{8BE8305D-A9DE-4420-A981-F25FA62B9841}" type="pres">
      <dgm:prSet presAssocID="{77DF59F9-CE80-4BFB-9EFC-C45159A7996A}" presName="rootConnector3" presStyleLbl="asst1" presStyleIdx="0" presStyleCnt="1"/>
      <dgm:spPr/>
    </dgm:pt>
    <dgm:pt modelId="{502F65C8-3812-4C6D-B09B-DA3B646313C1}" type="pres">
      <dgm:prSet presAssocID="{77DF59F9-CE80-4BFB-9EFC-C45159A7996A}" presName="hierChild6" presStyleCnt="0"/>
      <dgm:spPr/>
    </dgm:pt>
    <dgm:pt modelId="{0B5AAD67-E6F8-44CA-B51C-9E37109EBE98}" type="pres">
      <dgm:prSet presAssocID="{77DF59F9-CE80-4BFB-9EFC-C45159A7996A}" presName="hierChild7" presStyleCnt="0"/>
      <dgm:spPr/>
    </dgm:pt>
  </dgm:ptLst>
  <dgm:cxnLst>
    <dgm:cxn modelId="{FE00A84A-78E7-4CA8-AF18-7CFDBBCF45C2}" type="presOf" srcId="{77DF59F9-CE80-4BFB-9EFC-C45159A7996A}" destId="{EF66EE75-FD51-4954-9A13-3541AE53FAB9}" srcOrd="0" destOrd="0" presId="urn:microsoft.com/office/officeart/2005/8/layout/orgChart1"/>
    <dgm:cxn modelId="{FD81AE70-7934-4D98-BD6B-C41598124D42}" srcId="{CD9DCDC5-86CF-410A-8FEE-B32103ECF387}" destId="{95B90110-C9CB-4D8B-AACB-9A3464F5BBF1}" srcOrd="0" destOrd="0" parTransId="{5AA687E0-71E1-4E14-A3D4-B46291B08366}" sibTransId="{A1285E86-3CF8-4C22-B2D6-43B65A4F7BB4}"/>
    <dgm:cxn modelId="{9EA20D8B-A423-4F0C-AF88-06A7CF16DD55}" srcId="{95B90110-C9CB-4D8B-AACB-9A3464F5BBF1}" destId="{77DF59F9-CE80-4BFB-9EFC-C45159A7996A}" srcOrd="0" destOrd="0" parTransId="{FF3A7064-1678-47C2-AAA5-D87C43ABB96C}" sibTransId="{53E3586F-A68F-433A-A5C9-B319DAB2567D}"/>
    <dgm:cxn modelId="{AE684AC6-A9EB-45AD-B2B5-122953D29F72}" type="presOf" srcId="{95B90110-C9CB-4D8B-AACB-9A3464F5BBF1}" destId="{8300C51A-5946-47B5-B0BB-47892C24224B}" srcOrd="0" destOrd="0" presId="urn:microsoft.com/office/officeart/2005/8/layout/orgChart1"/>
    <dgm:cxn modelId="{2B0680DD-6C0A-4EEC-8869-F8A502556BE9}" type="presOf" srcId="{77DF59F9-CE80-4BFB-9EFC-C45159A7996A}" destId="{8BE8305D-A9DE-4420-A981-F25FA62B9841}" srcOrd="1" destOrd="0" presId="urn:microsoft.com/office/officeart/2005/8/layout/orgChart1"/>
    <dgm:cxn modelId="{5285CDE3-D07F-427B-9DCD-F0E63DEFDD22}" type="presOf" srcId="{CD9DCDC5-86CF-410A-8FEE-B32103ECF387}" destId="{3F44CEF0-0934-49EA-AF21-8A757A863A2E}" srcOrd="0" destOrd="0" presId="urn:microsoft.com/office/officeart/2005/8/layout/orgChart1"/>
    <dgm:cxn modelId="{7EAAA5F2-5FF3-4019-A83D-628D10DF9B9C}" type="presOf" srcId="{95B90110-C9CB-4D8B-AACB-9A3464F5BBF1}" destId="{455C69D8-27F0-4D01-8709-955EFD86F062}" srcOrd="1" destOrd="0" presId="urn:microsoft.com/office/officeart/2005/8/layout/orgChart1"/>
    <dgm:cxn modelId="{23693CF3-3702-40A1-A3AA-6C46D3B00D9F}" type="presOf" srcId="{FF3A7064-1678-47C2-AAA5-D87C43ABB96C}" destId="{45F4874F-2490-4B23-BDE6-FEC520A36F4F}" srcOrd="0" destOrd="0" presId="urn:microsoft.com/office/officeart/2005/8/layout/orgChart1"/>
    <dgm:cxn modelId="{6D161A6A-9E8A-47D7-B811-86ED78396F86}" type="presParOf" srcId="{3F44CEF0-0934-49EA-AF21-8A757A863A2E}" destId="{274E5828-C24A-4725-BE3F-E6DC9515F4A9}" srcOrd="0" destOrd="0" presId="urn:microsoft.com/office/officeart/2005/8/layout/orgChart1"/>
    <dgm:cxn modelId="{B2B13D7B-6CC7-4AEB-BE6F-EC939E1B89F8}" type="presParOf" srcId="{274E5828-C24A-4725-BE3F-E6DC9515F4A9}" destId="{F651219A-7C10-4E4B-8CAB-3CFFB888D5C6}" srcOrd="0" destOrd="0" presId="urn:microsoft.com/office/officeart/2005/8/layout/orgChart1"/>
    <dgm:cxn modelId="{5DDF2859-8A89-4971-B4AD-51BED12EA967}" type="presParOf" srcId="{F651219A-7C10-4E4B-8CAB-3CFFB888D5C6}" destId="{8300C51A-5946-47B5-B0BB-47892C24224B}" srcOrd="0" destOrd="0" presId="urn:microsoft.com/office/officeart/2005/8/layout/orgChart1"/>
    <dgm:cxn modelId="{1E5BD55A-0EFC-4B3F-BDEE-7BD9216E60CF}" type="presParOf" srcId="{F651219A-7C10-4E4B-8CAB-3CFFB888D5C6}" destId="{455C69D8-27F0-4D01-8709-955EFD86F062}" srcOrd="1" destOrd="0" presId="urn:microsoft.com/office/officeart/2005/8/layout/orgChart1"/>
    <dgm:cxn modelId="{4790291A-FF4F-4150-BE1B-AFB908FBDC56}" type="presParOf" srcId="{274E5828-C24A-4725-BE3F-E6DC9515F4A9}" destId="{2F27B05C-265F-46D7-B1BA-9C2864089876}" srcOrd="1" destOrd="0" presId="urn:microsoft.com/office/officeart/2005/8/layout/orgChart1"/>
    <dgm:cxn modelId="{88EBFCBE-5FD9-484E-B637-0F864D9501BD}" type="presParOf" srcId="{274E5828-C24A-4725-BE3F-E6DC9515F4A9}" destId="{C6893979-6A9D-4A52-9DF3-23665BFCD063}" srcOrd="2" destOrd="0" presId="urn:microsoft.com/office/officeart/2005/8/layout/orgChart1"/>
    <dgm:cxn modelId="{2841678A-B0E0-445C-AB12-95D650865A17}" type="presParOf" srcId="{C6893979-6A9D-4A52-9DF3-23665BFCD063}" destId="{45F4874F-2490-4B23-BDE6-FEC520A36F4F}" srcOrd="0" destOrd="0" presId="urn:microsoft.com/office/officeart/2005/8/layout/orgChart1"/>
    <dgm:cxn modelId="{78C940D6-42AB-43AA-8E21-66DB6DD7AA28}" type="presParOf" srcId="{C6893979-6A9D-4A52-9DF3-23665BFCD063}" destId="{F410ED6C-D49C-48BC-AFCC-E986DE5C53CB}" srcOrd="1" destOrd="0" presId="urn:microsoft.com/office/officeart/2005/8/layout/orgChart1"/>
    <dgm:cxn modelId="{5C8929E2-0653-4AA3-B6DC-9DDAB467AC99}" type="presParOf" srcId="{F410ED6C-D49C-48BC-AFCC-E986DE5C53CB}" destId="{F5BBB81A-E5D8-4B6F-B00B-DF9B6A026C0F}" srcOrd="0" destOrd="0" presId="urn:microsoft.com/office/officeart/2005/8/layout/orgChart1"/>
    <dgm:cxn modelId="{9048C5E3-FD01-4954-AE17-872C8FC9DC52}" type="presParOf" srcId="{F5BBB81A-E5D8-4B6F-B00B-DF9B6A026C0F}" destId="{EF66EE75-FD51-4954-9A13-3541AE53FAB9}" srcOrd="0" destOrd="0" presId="urn:microsoft.com/office/officeart/2005/8/layout/orgChart1"/>
    <dgm:cxn modelId="{A957E887-CB39-422F-A861-383A72BDBFF2}" type="presParOf" srcId="{F5BBB81A-E5D8-4B6F-B00B-DF9B6A026C0F}" destId="{8BE8305D-A9DE-4420-A981-F25FA62B9841}" srcOrd="1" destOrd="0" presId="urn:microsoft.com/office/officeart/2005/8/layout/orgChart1"/>
    <dgm:cxn modelId="{5A5AE903-1E33-4F8F-8BCE-C8052253A21D}" type="presParOf" srcId="{F410ED6C-D49C-48BC-AFCC-E986DE5C53CB}" destId="{502F65C8-3812-4C6D-B09B-DA3B646313C1}" srcOrd="1" destOrd="0" presId="urn:microsoft.com/office/officeart/2005/8/layout/orgChart1"/>
    <dgm:cxn modelId="{3F2B0D80-C464-413B-A853-8A77921370A2}" type="presParOf" srcId="{F410ED6C-D49C-48BC-AFCC-E986DE5C53CB}" destId="{0B5AAD67-E6F8-44CA-B51C-9E37109EBE98}"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56AE6A1-632F-486A-8E68-82B83484DE9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97B6984D-FE52-4BA7-A779-CA0E05FA48BF}">
      <dgm:prSet phldrT="[Text]"/>
      <dgm:spPr/>
      <dgm:t>
        <a:bodyPr/>
        <a:lstStyle/>
        <a:p>
          <a:r>
            <a:rPr lang="en-AU">
              <a:latin typeface="Segoe UI" panose="020B0502040204020203" pitchFamily="34" charset="0"/>
              <a:cs typeface="Segoe UI" panose="020B0502040204020203" pitchFamily="34" charset="0"/>
            </a:rPr>
            <a:t>Progressed on/after osimertinib</a:t>
          </a:r>
        </a:p>
      </dgm:t>
    </dgm:pt>
    <dgm:pt modelId="{815DB824-4D23-4915-8846-7643698121CD}" type="parTrans" cxnId="{CE77B076-F76C-4BA0-8D45-E71F600B88EC}">
      <dgm:prSet/>
      <dgm:spPr/>
      <dgm:t>
        <a:bodyPr/>
        <a:lstStyle/>
        <a:p>
          <a:endParaRPr lang="en-AU">
            <a:latin typeface="Segoe UI" panose="020B0502040204020203" pitchFamily="34" charset="0"/>
            <a:cs typeface="Segoe UI" panose="020B0502040204020203" pitchFamily="34" charset="0"/>
          </a:endParaRPr>
        </a:p>
      </dgm:t>
    </dgm:pt>
    <dgm:pt modelId="{2F655F9D-B393-4501-8C44-4D38B1DB3CE5}" type="sibTrans" cxnId="{CE77B076-F76C-4BA0-8D45-E71F600B88EC}">
      <dgm:prSet/>
      <dgm:spPr/>
      <dgm:t>
        <a:bodyPr/>
        <a:lstStyle/>
        <a:p>
          <a:endParaRPr lang="en-AU">
            <a:latin typeface="Segoe UI" panose="020B0502040204020203" pitchFamily="34" charset="0"/>
            <a:cs typeface="Segoe UI" panose="020B0502040204020203" pitchFamily="34" charset="0"/>
          </a:endParaRPr>
        </a:p>
      </dgm:t>
    </dgm:pt>
    <dgm:pt modelId="{482324AB-7CF7-4CB0-9AE4-FAA793FFE5A3}">
      <dgm:prSet phldrT="[Text]"/>
      <dgm:spPr/>
      <dgm:t>
        <a:bodyPr/>
        <a:lstStyle/>
        <a:p>
          <a:r>
            <a:rPr lang="en-AU">
              <a:latin typeface="Segoe UI" panose="020B0502040204020203" pitchFamily="34" charset="0"/>
              <a:cs typeface="Segoe UI" panose="020B0502040204020203" pitchFamily="34" charset="0"/>
            </a:rPr>
            <a:t>No re-biopsy for MET*</a:t>
          </a:r>
        </a:p>
      </dgm:t>
    </dgm:pt>
    <dgm:pt modelId="{71C35180-50B3-4BDF-AF67-F1F2ED7A955E}" type="parTrans" cxnId="{0AC9AA2C-1D6B-4FD8-94C5-F527B187F2F0}">
      <dgm:prSet/>
      <dgm:spPr/>
      <dgm:t>
        <a:bodyPr/>
        <a:lstStyle/>
        <a:p>
          <a:endParaRPr lang="en-AU">
            <a:latin typeface="Segoe UI" panose="020B0502040204020203" pitchFamily="34" charset="0"/>
            <a:cs typeface="Segoe UI" panose="020B0502040204020203" pitchFamily="34" charset="0"/>
          </a:endParaRPr>
        </a:p>
      </dgm:t>
    </dgm:pt>
    <dgm:pt modelId="{E35FA893-4C90-411E-A71E-0ADF15578365}" type="sibTrans" cxnId="{0AC9AA2C-1D6B-4FD8-94C5-F527B187F2F0}">
      <dgm:prSet/>
      <dgm:spPr/>
      <dgm:t>
        <a:bodyPr/>
        <a:lstStyle/>
        <a:p>
          <a:endParaRPr lang="en-AU">
            <a:latin typeface="Segoe UI" panose="020B0502040204020203" pitchFamily="34" charset="0"/>
            <a:cs typeface="Segoe UI" panose="020B0502040204020203" pitchFamily="34" charset="0"/>
          </a:endParaRPr>
        </a:p>
      </dgm:t>
    </dgm:pt>
    <dgm:pt modelId="{302C73A3-A922-4F37-8B6E-CCD0FF8F0960}">
      <dgm:prSet/>
      <dgm:spPr/>
      <dgm:t>
        <a:bodyPr/>
        <a:lstStyle/>
        <a:p>
          <a:r>
            <a:rPr lang="en-AU">
              <a:latin typeface="Segoe UI" panose="020B0502040204020203" pitchFamily="34" charset="0"/>
              <a:cs typeface="Segoe UI" panose="020B0502040204020203" pitchFamily="34" charset="0"/>
            </a:rPr>
            <a:t>Tissue re-biopsy for MET </a:t>
          </a:r>
        </a:p>
      </dgm:t>
    </dgm:pt>
    <dgm:pt modelId="{B4C367B2-F52A-4D53-BB97-4C3E7042C2B5}" type="parTrans" cxnId="{F5B6D05C-BBB0-4799-8AF8-163D926E554A}">
      <dgm:prSet/>
      <dgm:spPr/>
      <dgm:t>
        <a:bodyPr/>
        <a:lstStyle/>
        <a:p>
          <a:endParaRPr lang="en-AU">
            <a:latin typeface="Segoe UI" panose="020B0502040204020203" pitchFamily="34" charset="0"/>
            <a:cs typeface="Segoe UI" panose="020B0502040204020203" pitchFamily="34" charset="0"/>
          </a:endParaRPr>
        </a:p>
      </dgm:t>
    </dgm:pt>
    <dgm:pt modelId="{1926A914-EEE2-473F-899B-F3F2C789AD8D}" type="sibTrans" cxnId="{F5B6D05C-BBB0-4799-8AF8-163D926E554A}">
      <dgm:prSet/>
      <dgm:spPr/>
      <dgm:t>
        <a:bodyPr/>
        <a:lstStyle/>
        <a:p>
          <a:endParaRPr lang="en-AU">
            <a:latin typeface="Segoe UI" panose="020B0502040204020203" pitchFamily="34" charset="0"/>
            <a:cs typeface="Segoe UI" panose="020B0502040204020203" pitchFamily="34" charset="0"/>
          </a:endParaRPr>
        </a:p>
      </dgm:t>
    </dgm:pt>
    <dgm:pt modelId="{C8F5754B-1C2E-4708-9D1D-5C0B9F55B569}">
      <dgm:prSet/>
      <dgm:spPr/>
      <dgm:t>
        <a:bodyPr/>
        <a:lstStyle/>
        <a:p>
          <a:r>
            <a:rPr lang="en-AU">
              <a:latin typeface="Segoe UI" panose="020B0502040204020203" pitchFamily="34" charset="0"/>
              <a:cs typeface="Segoe UI" panose="020B0502040204020203" pitchFamily="34" charset="0"/>
            </a:rPr>
            <a:t>IHC and/or FISH testing</a:t>
          </a:r>
        </a:p>
      </dgm:t>
    </dgm:pt>
    <dgm:pt modelId="{BF2B4D0C-592E-45F2-84A9-68E13B86E9CD}" type="parTrans" cxnId="{1F77D76B-84D9-4448-9AE8-256D5644E662}">
      <dgm:prSet/>
      <dgm:spPr/>
      <dgm:t>
        <a:bodyPr/>
        <a:lstStyle/>
        <a:p>
          <a:endParaRPr lang="en-AU">
            <a:latin typeface="Segoe UI" panose="020B0502040204020203" pitchFamily="34" charset="0"/>
            <a:cs typeface="Segoe UI" panose="020B0502040204020203" pitchFamily="34" charset="0"/>
          </a:endParaRPr>
        </a:p>
      </dgm:t>
    </dgm:pt>
    <dgm:pt modelId="{877DD9EA-232E-4FC9-AAB0-F4CBEA32EC86}" type="sibTrans" cxnId="{1F77D76B-84D9-4448-9AE8-256D5644E662}">
      <dgm:prSet/>
      <dgm:spPr/>
      <dgm:t>
        <a:bodyPr/>
        <a:lstStyle/>
        <a:p>
          <a:endParaRPr lang="en-AU">
            <a:latin typeface="Segoe UI" panose="020B0502040204020203" pitchFamily="34" charset="0"/>
            <a:cs typeface="Segoe UI" panose="020B0502040204020203" pitchFamily="34" charset="0"/>
          </a:endParaRPr>
        </a:p>
      </dgm:t>
    </dgm:pt>
    <dgm:pt modelId="{ED2F2FB9-78D1-41B9-B8A8-6AB22E6D1990}">
      <dgm:prSet/>
      <dgm:spPr/>
      <dgm:t>
        <a:bodyPr/>
        <a:lstStyle/>
        <a:p>
          <a:r>
            <a:rPr lang="en-AU">
              <a:latin typeface="Segoe UI" panose="020B0502040204020203" pitchFamily="34" charset="0"/>
              <a:cs typeface="Segoe UI" panose="020B0502040204020203" pitchFamily="34" charset="0"/>
            </a:rPr>
            <a:t>MET</a:t>
          </a:r>
          <a:r>
            <a:rPr lang="en-AU" baseline="0">
              <a:latin typeface="Segoe UI" panose="020B0502040204020203" pitchFamily="34" charset="0"/>
              <a:cs typeface="Segoe UI" panose="020B0502040204020203" pitchFamily="34" charset="0"/>
            </a:rPr>
            <a:t> positive</a:t>
          </a:r>
          <a:endParaRPr lang="en-AU">
            <a:latin typeface="Segoe UI" panose="020B0502040204020203" pitchFamily="34" charset="0"/>
            <a:cs typeface="Segoe UI" panose="020B0502040204020203" pitchFamily="34" charset="0"/>
          </a:endParaRPr>
        </a:p>
      </dgm:t>
    </dgm:pt>
    <dgm:pt modelId="{871D0635-D115-48B1-813F-94C2BFFDCE8F}" type="parTrans" cxnId="{FE0BF34B-3B10-437C-A0C5-5F409D6F1F5D}">
      <dgm:prSet/>
      <dgm:spPr/>
      <dgm:t>
        <a:bodyPr/>
        <a:lstStyle/>
        <a:p>
          <a:endParaRPr lang="en-AU">
            <a:latin typeface="Segoe UI" panose="020B0502040204020203" pitchFamily="34" charset="0"/>
            <a:cs typeface="Segoe UI" panose="020B0502040204020203" pitchFamily="34" charset="0"/>
          </a:endParaRPr>
        </a:p>
      </dgm:t>
    </dgm:pt>
    <dgm:pt modelId="{49F03537-2767-4500-8B02-75F0502E76AB}" type="sibTrans" cxnId="{FE0BF34B-3B10-437C-A0C5-5F409D6F1F5D}">
      <dgm:prSet/>
      <dgm:spPr/>
      <dgm:t>
        <a:bodyPr/>
        <a:lstStyle/>
        <a:p>
          <a:endParaRPr lang="en-AU">
            <a:latin typeface="Segoe UI" panose="020B0502040204020203" pitchFamily="34" charset="0"/>
            <a:cs typeface="Segoe UI" panose="020B0502040204020203" pitchFamily="34" charset="0"/>
          </a:endParaRPr>
        </a:p>
      </dgm:t>
    </dgm:pt>
    <dgm:pt modelId="{7627C38E-1821-4BCE-8397-031A2CF65899}">
      <dgm:prSet/>
      <dgm:spPr/>
      <dgm:t>
        <a:bodyPr/>
        <a:lstStyle/>
        <a:p>
          <a:r>
            <a:rPr lang="en-AU">
              <a:latin typeface="Segoe UI" panose="020B0502040204020203" pitchFamily="34" charset="0"/>
              <a:cs typeface="Segoe UI" panose="020B0502040204020203" pitchFamily="34" charset="0"/>
            </a:rPr>
            <a:t>MET</a:t>
          </a:r>
          <a:r>
            <a:rPr lang="en-AU" baseline="0">
              <a:latin typeface="Segoe UI" panose="020B0502040204020203" pitchFamily="34" charset="0"/>
              <a:cs typeface="Segoe UI" panose="020B0502040204020203" pitchFamily="34" charset="0"/>
            </a:rPr>
            <a:t> negative</a:t>
          </a:r>
          <a:endParaRPr lang="en-AU">
            <a:latin typeface="Segoe UI" panose="020B0502040204020203" pitchFamily="34" charset="0"/>
            <a:cs typeface="Segoe UI" panose="020B0502040204020203" pitchFamily="34" charset="0"/>
          </a:endParaRPr>
        </a:p>
      </dgm:t>
    </dgm:pt>
    <dgm:pt modelId="{CEDB6985-8A30-41ED-86AB-0D093B5B2A4F}" type="parTrans" cxnId="{8D72B254-1332-48D3-8EA3-CBB494376ECC}">
      <dgm:prSet/>
      <dgm:spPr/>
      <dgm:t>
        <a:bodyPr/>
        <a:lstStyle/>
        <a:p>
          <a:endParaRPr lang="en-AU">
            <a:latin typeface="Segoe UI" panose="020B0502040204020203" pitchFamily="34" charset="0"/>
            <a:cs typeface="Segoe UI" panose="020B0502040204020203" pitchFamily="34" charset="0"/>
          </a:endParaRPr>
        </a:p>
      </dgm:t>
    </dgm:pt>
    <dgm:pt modelId="{9798F9A9-5A4C-46E9-A364-E5F7F59A1EFD}" type="sibTrans" cxnId="{8D72B254-1332-48D3-8EA3-CBB494376ECC}">
      <dgm:prSet/>
      <dgm:spPr/>
      <dgm:t>
        <a:bodyPr/>
        <a:lstStyle/>
        <a:p>
          <a:endParaRPr lang="en-AU">
            <a:latin typeface="Segoe UI" panose="020B0502040204020203" pitchFamily="34" charset="0"/>
            <a:cs typeface="Segoe UI" panose="020B0502040204020203" pitchFamily="34" charset="0"/>
          </a:endParaRPr>
        </a:p>
      </dgm:t>
    </dgm:pt>
    <dgm:pt modelId="{62D7ACB8-3457-4C9E-BD99-DE1B1B594E56}">
      <dgm:prSet/>
      <dgm:spPr/>
      <dgm:t>
        <a:bodyPr/>
        <a:lstStyle/>
        <a:p>
          <a:r>
            <a:rPr lang="en-AU">
              <a:latin typeface="Segoe UI" panose="020B0502040204020203" pitchFamily="34" charset="0"/>
              <a:cs typeface="Segoe UI" panose="020B0502040204020203" pitchFamily="34" charset="0"/>
            </a:rPr>
            <a:t>Platinum-based</a:t>
          </a:r>
          <a:r>
            <a:rPr lang="en-AU" baseline="0">
              <a:latin typeface="Segoe UI" panose="020B0502040204020203" pitchFamily="34" charset="0"/>
              <a:cs typeface="Segoe UI" panose="020B0502040204020203" pitchFamily="34" charset="0"/>
            </a:rPr>
            <a:t> chemotherapy</a:t>
          </a:r>
          <a:endParaRPr lang="en-AU">
            <a:latin typeface="Segoe UI" panose="020B0502040204020203" pitchFamily="34" charset="0"/>
            <a:cs typeface="Segoe UI" panose="020B0502040204020203" pitchFamily="34" charset="0"/>
          </a:endParaRPr>
        </a:p>
      </dgm:t>
    </dgm:pt>
    <dgm:pt modelId="{CDC433FF-729C-4FD6-BE16-95A8C3D7AF18}" type="parTrans" cxnId="{6F11B322-635F-4124-AF4E-177A392FD7C2}">
      <dgm:prSet/>
      <dgm:spPr/>
      <dgm:t>
        <a:bodyPr/>
        <a:lstStyle/>
        <a:p>
          <a:endParaRPr lang="en-AU">
            <a:latin typeface="Segoe UI" panose="020B0502040204020203" pitchFamily="34" charset="0"/>
            <a:cs typeface="Segoe UI" panose="020B0502040204020203" pitchFamily="34" charset="0"/>
          </a:endParaRPr>
        </a:p>
      </dgm:t>
    </dgm:pt>
    <dgm:pt modelId="{648314AA-8E55-4D9A-98C4-CED9EC3AF382}" type="sibTrans" cxnId="{6F11B322-635F-4124-AF4E-177A392FD7C2}">
      <dgm:prSet/>
      <dgm:spPr/>
      <dgm:t>
        <a:bodyPr/>
        <a:lstStyle/>
        <a:p>
          <a:endParaRPr lang="en-AU">
            <a:latin typeface="Segoe UI" panose="020B0502040204020203" pitchFamily="34" charset="0"/>
            <a:cs typeface="Segoe UI" panose="020B0502040204020203" pitchFamily="34" charset="0"/>
          </a:endParaRPr>
        </a:p>
      </dgm:t>
    </dgm:pt>
    <dgm:pt modelId="{96A9F16D-D74B-4CEE-82F7-DA2F63338239}">
      <dgm:prSet/>
      <dgm:spPr/>
      <dgm:t>
        <a:bodyPr/>
        <a:lstStyle/>
        <a:p>
          <a:r>
            <a:rPr lang="en-AU">
              <a:latin typeface="Segoe UI" panose="020B0502040204020203" pitchFamily="34" charset="0"/>
              <a:cs typeface="Segoe UI" panose="020B0502040204020203" pitchFamily="34" charset="0"/>
            </a:rPr>
            <a:t>Platinum-based chemotherapy</a:t>
          </a:r>
        </a:p>
      </dgm:t>
    </dgm:pt>
    <dgm:pt modelId="{EA014AC4-BD51-4935-B06E-6B9C230C175F}" type="parTrans" cxnId="{7526B9A0-A219-4EF7-B7D2-2216286850E7}">
      <dgm:prSet/>
      <dgm:spPr/>
      <dgm:t>
        <a:bodyPr/>
        <a:lstStyle/>
        <a:p>
          <a:endParaRPr lang="en-AU">
            <a:latin typeface="Segoe UI" panose="020B0502040204020203" pitchFamily="34" charset="0"/>
            <a:cs typeface="Segoe UI" panose="020B0502040204020203" pitchFamily="34" charset="0"/>
          </a:endParaRPr>
        </a:p>
      </dgm:t>
    </dgm:pt>
    <dgm:pt modelId="{31A038AB-7A78-4206-9C25-13931B554E96}" type="sibTrans" cxnId="{7526B9A0-A219-4EF7-B7D2-2216286850E7}">
      <dgm:prSet/>
      <dgm:spPr/>
      <dgm:t>
        <a:bodyPr/>
        <a:lstStyle/>
        <a:p>
          <a:endParaRPr lang="en-AU">
            <a:latin typeface="Segoe UI" panose="020B0502040204020203" pitchFamily="34" charset="0"/>
            <a:cs typeface="Segoe UI" panose="020B0502040204020203" pitchFamily="34" charset="0"/>
          </a:endParaRPr>
        </a:p>
      </dgm:t>
    </dgm:pt>
    <dgm:pt modelId="{C207563C-D55E-4D67-AE2F-84773D22671E}">
      <dgm:prSet/>
      <dgm:spPr/>
      <dgm:t>
        <a:bodyPr/>
        <a:lstStyle/>
        <a:p>
          <a:r>
            <a:rPr lang="en-AU">
              <a:latin typeface="Segoe UI" panose="020B0502040204020203" pitchFamily="34" charset="0"/>
              <a:cs typeface="Segoe UI" panose="020B0502040204020203" pitchFamily="34" charset="0"/>
            </a:rPr>
            <a:t>savolitinib+osimertinib</a:t>
          </a:r>
        </a:p>
      </dgm:t>
    </dgm:pt>
    <dgm:pt modelId="{424B8E2B-5CAF-4AEB-8BE8-33D22EE4FD91}" type="sibTrans" cxnId="{F6F71306-08C9-41DA-BAE3-B5F14F3FCDDD}">
      <dgm:prSet/>
      <dgm:spPr/>
      <dgm:t>
        <a:bodyPr/>
        <a:lstStyle/>
        <a:p>
          <a:endParaRPr lang="en-AU">
            <a:latin typeface="Segoe UI" panose="020B0502040204020203" pitchFamily="34" charset="0"/>
            <a:cs typeface="Segoe UI" panose="020B0502040204020203" pitchFamily="34" charset="0"/>
          </a:endParaRPr>
        </a:p>
      </dgm:t>
    </dgm:pt>
    <dgm:pt modelId="{CCAC51FC-1B67-4C4F-82FC-2ED953CEF073}" type="parTrans" cxnId="{F6F71306-08C9-41DA-BAE3-B5F14F3FCDDD}">
      <dgm:prSet/>
      <dgm:spPr/>
      <dgm:t>
        <a:bodyPr/>
        <a:lstStyle/>
        <a:p>
          <a:endParaRPr lang="en-AU">
            <a:latin typeface="Segoe UI" panose="020B0502040204020203" pitchFamily="34" charset="0"/>
            <a:cs typeface="Segoe UI" panose="020B0502040204020203" pitchFamily="34" charset="0"/>
          </a:endParaRPr>
        </a:p>
      </dgm:t>
    </dgm:pt>
    <dgm:pt modelId="{74FE42AD-EA4B-4E87-841F-F1CFB37551C3}" type="pres">
      <dgm:prSet presAssocID="{356AE6A1-632F-486A-8E68-82B83484DE9D}" presName="hierChild1" presStyleCnt="0">
        <dgm:presLayoutVars>
          <dgm:orgChart val="1"/>
          <dgm:chPref val="1"/>
          <dgm:dir/>
          <dgm:animOne val="branch"/>
          <dgm:animLvl val="lvl"/>
          <dgm:resizeHandles/>
        </dgm:presLayoutVars>
      </dgm:prSet>
      <dgm:spPr/>
    </dgm:pt>
    <dgm:pt modelId="{9CC5DADA-6C27-421A-BA38-7052CD7EE4E7}" type="pres">
      <dgm:prSet presAssocID="{97B6984D-FE52-4BA7-A779-CA0E05FA48BF}" presName="hierRoot1" presStyleCnt="0">
        <dgm:presLayoutVars>
          <dgm:hierBranch val="init"/>
        </dgm:presLayoutVars>
      </dgm:prSet>
      <dgm:spPr/>
    </dgm:pt>
    <dgm:pt modelId="{F3C137D0-B1F6-408C-89DE-233D1C345625}" type="pres">
      <dgm:prSet presAssocID="{97B6984D-FE52-4BA7-A779-CA0E05FA48BF}" presName="rootComposite1" presStyleCnt="0"/>
      <dgm:spPr/>
    </dgm:pt>
    <dgm:pt modelId="{23FB2A95-F857-4CEB-B5E2-485928FD4700}" type="pres">
      <dgm:prSet presAssocID="{97B6984D-FE52-4BA7-A779-CA0E05FA48BF}" presName="rootText1" presStyleLbl="node0" presStyleIdx="0" presStyleCnt="1">
        <dgm:presLayoutVars>
          <dgm:chPref val="3"/>
        </dgm:presLayoutVars>
      </dgm:prSet>
      <dgm:spPr/>
    </dgm:pt>
    <dgm:pt modelId="{B1F74838-B224-41B8-820C-CA083E65201E}" type="pres">
      <dgm:prSet presAssocID="{97B6984D-FE52-4BA7-A779-CA0E05FA48BF}" presName="rootConnector1" presStyleLbl="node1" presStyleIdx="0" presStyleCnt="0"/>
      <dgm:spPr/>
    </dgm:pt>
    <dgm:pt modelId="{A5CD4540-A718-4342-8BC2-38A7F7F04BB8}" type="pres">
      <dgm:prSet presAssocID="{97B6984D-FE52-4BA7-A779-CA0E05FA48BF}" presName="hierChild2" presStyleCnt="0"/>
      <dgm:spPr/>
    </dgm:pt>
    <dgm:pt modelId="{FF91BF94-817E-4305-8CA3-A2B763EA1502}" type="pres">
      <dgm:prSet presAssocID="{B4C367B2-F52A-4D53-BB97-4C3E7042C2B5}" presName="Name37" presStyleLbl="parChTrans1D2" presStyleIdx="0" presStyleCnt="2"/>
      <dgm:spPr/>
    </dgm:pt>
    <dgm:pt modelId="{C8CC3D0F-2AEC-4065-B384-8A099B7DB28D}" type="pres">
      <dgm:prSet presAssocID="{302C73A3-A922-4F37-8B6E-CCD0FF8F0960}" presName="hierRoot2" presStyleCnt="0">
        <dgm:presLayoutVars>
          <dgm:hierBranch val="init"/>
        </dgm:presLayoutVars>
      </dgm:prSet>
      <dgm:spPr/>
    </dgm:pt>
    <dgm:pt modelId="{FD073E6D-81A8-436E-AA03-636D433F82B0}" type="pres">
      <dgm:prSet presAssocID="{302C73A3-A922-4F37-8B6E-CCD0FF8F0960}" presName="rootComposite" presStyleCnt="0"/>
      <dgm:spPr/>
    </dgm:pt>
    <dgm:pt modelId="{352F49E4-B697-45CB-A463-C48A46E60171}" type="pres">
      <dgm:prSet presAssocID="{302C73A3-A922-4F37-8B6E-CCD0FF8F0960}" presName="rootText" presStyleLbl="node2" presStyleIdx="0" presStyleCnt="2">
        <dgm:presLayoutVars>
          <dgm:chPref val="3"/>
        </dgm:presLayoutVars>
      </dgm:prSet>
      <dgm:spPr/>
    </dgm:pt>
    <dgm:pt modelId="{5871ED67-461C-4C4B-9E01-85AE50ADF992}" type="pres">
      <dgm:prSet presAssocID="{302C73A3-A922-4F37-8B6E-CCD0FF8F0960}" presName="rootConnector" presStyleLbl="node2" presStyleIdx="0" presStyleCnt="2"/>
      <dgm:spPr/>
    </dgm:pt>
    <dgm:pt modelId="{96BF0CB8-F7E9-4BF0-B475-9630F84C36E5}" type="pres">
      <dgm:prSet presAssocID="{302C73A3-A922-4F37-8B6E-CCD0FF8F0960}" presName="hierChild4" presStyleCnt="0"/>
      <dgm:spPr/>
    </dgm:pt>
    <dgm:pt modelId="{7AED050E-5819-43CE-99FA-53690FDA1DEB}" type="pres">
      <dgm:prSet presAssocID="{BF2B4D0C-592E-45F2-84A9-68E13B86E9CD}" presName="Name37" presStyleLbl="parChTrans1D3" presStyleIdx="0" presStyleCnt="2"/>
      <dgm:spPr/>
    </dgm:pt>
    <dgm:pt modelId="{3EF41E4A-D2DC-4320-B1AD-94D54CD1429F}" type="pres">
      <dgm:prSet presAssocID="{C8F5754B-1C2E-4708-9D1D-5C0B9F55B569}" presName="hierRoot2" presStyleCnt="0">
        <dgm:presLayoutVars>
          <dgm:hierBranch val="init"/>
        </dgm:presLayoutVars>
      </dgm:prSet>
      <dgm:spPr/>
    </dgm:pt>
    <dgm:pt modelId="{B1F0A2A7-2626-4E7F-9668-2BF8421DDA4B}" type="pres">
      <dgm:prSet presAssocID="{C8F5754B-1C2E-4708-9D1D-5C0B9F55B569}" presName="rootComposite" presStyleCnt="0"/>
      <dgm:spPr/>
    </dgm:pt>
    <dgm:pt modelId="{D7BE29D6-14E3-4551-A1F1-D73726D7DAAF}" type="pres">
      <dgm:prSet presAssocID="{C8F5754B-1C2E-4708-9D1D-5C0B9F55B569}" presName="rootText" presStyleLbl="node3" presStyleIdx="0" presStyleCnt="2">
        <dgm:presLayoutVars>
          <dgm:chPref val="3"/>
        </dgm:presLayoutVars>
      </dgm:prSet>
      <dgm:spPr/>
    </dgm:pt>
    <dgm:pt modelId="{165A4F26-F41A-4144-9B48-FCEAC12B85CF}" type="pres">
      <dgm:prSet presAssocID="{C8F5754B-1C2E-4708-9D1D-5C0B9F55B569}" presName="rootConnector" presStyleLbl="node3" presStyleIdx="0" presStyleCnt="2"/>
      <dgm:spPr/>
    </dgm:pt>
    <dgm:pt modelId="{11B34A0E-A8EC-4C00-95F4-8F903A8BD0A6}" type="pres">
      <dgm:prSet presAssocID="{C8F5754B-1C2E-4708-9D1D-5C0B9F55B569}" presName="hierChild4" presStyleCnt="0"/>
      <dgm:spPr/>
    </dgm:pt>
    <dgm:pt modelId="{1F0B5733-E42D-4D10-BFDE-75E99DAC02EE}" type="pres">
      <dgm:prSet presAssocID="{871D0635-D115-48B1-813F-94C2BFFDCE8F}" presName="Name37" presStyleLbl="parChTrans1D4" presStyleIdx="0" presStyleCnt="4"/>
      <dgm:spPr/>
    </dgm:pt>
    <dgm:pt modelId="{B2F29E17-C379-4DCB-AEC8-2E88E6D4125E}" type="pres">
      <dgm:prSet presAssocID="{ED2F2FB9-78D1-41B9-B8A8-6AB22E6D1990}" presName="hierRoot2" presStyleCnt="0">
        <dgm:presLayoutVars>
          <dgm:hierBranch val="init"/>
        </dgm:presLayoutVars>
      </dgm:prSet>
      <dgm:spPr/>
    </dgm:pt>
    <dgm:pt modelId="{780FA6C3-A1F7-4676-965C-CE82EA6BC070}" type="pres">
      <dgm:prSet presAssocID="{ED2F2FB9-78D1-41B9-B8A8-6AB22E6D1990}" presName="rootComposite" presStyleCnt="0"/>
      <dgm:spPr/>
    </dgm:pt>
    <dgm:pt modelId="{6E0D9CB0-97AD-4291-B07C-6A7A86D87AE1}" type="pres">
      <dgm:prSet presAssocID="{ED2F2FB9-78D1-41B9-B8A8-6AB22E6D1990}" presName="rootText" presStyleLbl="node4" presStyleIdx="0" presStyleCnt="4">
        <dgm:presLayoutVars>
          <dgm:chPref val="3"/>
        </dgm:presLayoutVars>
      </dgm:prSet>
      <dgm:spPr/>
    </dgm:pt>
    <dgm:pt modelId="{3BEE8200-C29B-46AE-98E6-47B50F8FB795}" type="pres">
      <dgm:prSet presAssocID="{ED2F2FB9-78D1-41B9-B8A8-6AB22E6D1990}" presName="rootConnector" presStyleLbl="node4" presStyleIdx="0" presStyleCnt="4"/>
      <dgm:spPr/>
    </dgm:pt>
    <dgm:pt modelId="{23BA3BD6-DB6C-4FC2-8839-95448890DC76}" type="pres">
      <dgm:prSet presAssocID="{ED2F2FB9-78D1-41B9-B8A8-6AB22E6D1990}" presName="hierChild4" presStyleCnt="0"/>
      <dgm:spPr/>
    </dgm:pt>
    <dgm:pt modelId="{95F16FF5-C2AF-40E4-A656-79321FCA96CC}" type="pres">
      <dgm:prSet presAssocID="{CCAC51FC-1B67-4C4F-82FC-2ED953CEF073}" presName="Name37" presStyleLbl="parChTrans1D4" presStyleIdx="1" presStyleCnt="4"/>
      <dgm:spPr/>
    </dgm:pt>
    <dgm:pt modelId="{A225C42A-9E85-4E66-9FDF-CDFE5DE7F868}" type="pres">
      <dgm:prSet presAssocID="{C207563C-D55E-4D67-AE2F-84773D22671E}" presName="hierRoot2" presStyleCnt="0">
        <dgm:presLayoutVars>
          <dgm:hierBranch val="init"/>
        </dgm:presLayoutVars>
      </dgm:prSet>
      <dgm:spPr/>
    </dgm:pt>
    <dgm:pt modelId="{581CDA04-5837-4E3F-8F65-D70A51D41BA1}" type="pres">
      <dgm:prSet presAssocID="{C207563C-D55E-4D67-AE2F-84773D22671E}" presName="rootComposite" presStyleCnt="0"/>
      <dgm:spPr/>
    </dgm:pt>
    <dgm:pt modelId="{3F2C5714-6C29-4E67-B8FE-040FB592FA20}" type="pres">
      <dgm:prSet presAssocID="{C207563C-D55E-4D67-AE2F-84773D22671E}" presName="rootText" presStyleLbl="node4" presStyleIdx="1" presStyleCnt="4" custScaleX="134529">
        <dgm:presLayoutVars>
          <dgm:chPref val="3"/>
        </dgm:presLayoutVars>
      </dgm:prSet>
      <dgm:spPr/>
    </dgm:pt>
    <dgm:pt modelId="{D4AC6FFF-EA4B-4848-8466-4E367F03C480}" type="pres">
      <dgm:prSet presAssocID="{C207563C-D55E-4D67-AE2F-84773D22671E}" presName="rootConnector" presStyleLbl="node4" presStyleIdx="1" presStyleCnt="4"/>
      <dgm:spPr/>
    </dgm:pt>
    <dgm:pt modelId="{82BB6AC5-49DF-4CE1-BD91-AC81B7F428CC}" type="pres">
      <dgm:prSet presAssocID="{C207563C-D55E-4D67-AE2F-84773D22671E}" presName="hierChild4" presStyleCnt="0"/>
      <dgm:spPr/>
    </dgm:pt>
    <dgm:pt modelId="{4B803B56-3CBC-4DEC-9FB9-6BE983EFD304}" type="pres">
      <dgm:prSet presAssocID="{C207563C-D55E-4D67-AE2F-84773D22671E}" presName="hierChild5" presStyleCnt="0"/>
      <dgm:spPr/>
    </dgm:pt>
    <dgm:pt modelId="{1B4DC96F-C9D6-4EC5-9683-3F75295F0357}" type="pres">
      <dgm:prSet presAssocID="{ED2F2FB9-78D1-41B9-B8A8-6AB22E6D1990}" presName="hierChild5" presStyleCnt="0"/>
      <dgm:spPr/>
    </dgm:pt>
    <dgm:pt modelId="{4280CC47-3180-4EEE-B674-B6DE0B9352FF}" type="pres">
      <dgm:prSet presAssocID="{CEDB6985-8A30-41ED-86AB-0D093B5B2A4F}" presName="Name37" presStyleLbl="parChTrans1D4" presStyleIdx="2" presStyleCnt="4"/>
      <dgm:spPr/>
    </dgm:pt>
    <dgm:pt modelId="{749F5FE7-451D-4674-822F-238D1B5BA1DC}" type="pres">
      <dgm:prSet presAssocID="{7627C38E-1821-4BCE-8397-031A2CF65899}" presName="hierRoot2" presStyleCnt="0">
        <dgm:presLayoutVars>
          <dgm:hierBranch val="init"/>
        </dgm:presLayoutVars>
      </dgm:prSet>
      <dgm:spPr/>
    </dgm:pt>
    <dgm:pt modelId="{71BB8C70-8CF9-4CB2-BE31-90E9A3D882F0}" type="pres">
      <dgm:prSet presAssocID="{7627C38E-1821-4BCE-8397-031A2CF65899}" presName="rootComposite" presStyleCnt="0"/>
      <dgm:spPr/>
    </dgm:pt>
    <dgm:pt modelId="{A72CEBBF-5567-4082-A772-C07CE2DA0EB9}" type="pres">
      <dgm:prSet presAssocID="{7627C38E-1821-4BCE-8397-031A2CF65899}" presName="rootText" presStyleLbl="node4" presStyleIdx="2" presStyleCnt="4">
        <dgm:presLayoutVars>
          <dgm:chPref val="3"/>
        </dgm:presLayoutVars>
      </dgm:prSet>
      <dgm:spPr/>
    </dgm:pt>
    <dgm:pt modelId="{010865D9-9669-4315-ADDA-993C5A059EE7}" type="pres">
      <dgm:prSet presAssocID="{7627C38E-1821-4BCE-8397-031A2CF65899}" presName="rootConnector" presStyleLbl="node4" presStyleIdx="2" presStyleCnt="4"/>
      <dgm:spPr/>
    </dgm:pt>
    <dgm:pt modelId="{4B1EF0F5-6044-4C07-A53D-DF42911F1ABC}" type="pres">
      <dgm:prSet presAssocID="{7627C38E-1821-4BCE-8397-031A2CF65899}" presName="hierChild4" presStyleCnt="0"/>
      <dgm:spPr/>
    </dgm:pt>
    <dgm:pt modelId="{07D4C442-34FE-4328-A348-E96903847CF8}" type="pres">
      <dgm:prSet presAssocID="{CDC433FF-729C-4FD6-BE16-95A8C3D7AF18}" presName="Name37" presStyleLbl="parChTrans1D4" presStyleIdx="3" presStyleCnt="4"/>
      <dgm:spPr/>
    </dgm:pt>
    <dgm:pt modelId="{1DE7C7CC-1F16-458F-A872-E993BA45A722}" type="pres">
      <dgm:prSet presAssocID="{62D7ACB8-3457-4C9E-BD99-DE1B1B594E56}" presName="hierRoot2" presStyleCnt="0">
        <dgm:presLayoutVars>
          <dgm:hierBranch val="init"/>
        </dgm:presLayoutVars>
      </dgm:prSet>
      <dgm:spPr/>
    </dgm:pt>
    <dgm:pt modelId="{B9626F7A-5DA4-44B5-BF13-DCFA52B4C485}" type="pres">
      <dgm:prSet presAssocID="{62D7ACB8-3457-4C9E-BD99-DE1B1B594E56}" presName="rootComposite" presStyleCnt="0"/>
      <dgm:spPr/>
    </dgm:pt>
    <dgm:pt modelId="{3BB79452-B3AD-4D29-88F6-2C6C99D6E126}" type="pres">
      <dgm:prSet presAssocID="{62D7ACB8-3457-4C9E-BD99-DE1B1B594E56}" presName="rootText" presStyleLbl="node4" presStyleIdx="3" presStyleCnt="4">
        <dgm:presLayoutVars>
          <dgm:chPref val="3"/>
        </dgm:presLayoutVars>
      </dgm:prSet>
      <dgm:spPr/>
    </dgm:pt>
    <dgm:pt modelId="{421A6BEB-95B7-4C2B-920B-197CEFF1DDA1}" type="pres">
      <dgm:prSet presAssocID="{62D7ACB8-3457-4C9E-BD99-DE1B1B594E56}" presName="rootConnector" presStyleLbl="node4" presStyleIdx="3" presStyleCnt="4"/>
      <dgm:spPr/>
    </dgm:pt>
    <dgm:pt modelId="{D82EBF39-8E8C-4793-9A13-0ED5128968E3}" type="pres">
      <dgm:prSet presAssocID="{62D7ACB8-3457-4C9E-BD99-DE1B1B594E56}" presName="hierChild4" presStyleCnt="0"/>
      <dgm:spPr/>
    </dgm:pt>
    <dgm:pt modelId="{CD5CE5B2-A4EF-4593-916E-4ECCAA95B4C0}" type="pres">
      <dgm:prSet presAssocID="{62D7ACB8-3457-4C9E-BD99-DE1B1B594E56}" presName="hierChild5" presStyleCnt="0"/>
      <dgm:spPr/>
    </dgm:pt>
    <dgm:pt modelId="{1D6FB730-EF71-46A7-A27C-2C5867A539BF}" type="pres">
      <dgm:prSet presAssocID="{7627C38E-1821-4BCE-8397-031A2CF65899}" presName="hierChild5" presStyleCnt="0"/>
      <dgm:spPr/>
    </dgm:pt>
    <dgm:pt modelId="{2D6D2C0A-E07D-40EA-BAF0-D78C99382F5F}" type="pres">
      <dgm:prSet presAssocID="{C8F5754B-1C2E-4708-9D1D-5C0B9F55B569}" presName="hierChild5" presStyleCnt="0"/>
      <dgm:spPr/>
    </dgm:pt>
    <dgm:pt modelId="{01D85C4C-9D9A-4B38-85B5-15F8C2A3415D}" type="pres">
      <dgm:prSet presAssocID="{302C73A3-A922-4F37-8B6E-CCD0FF8F0960}" presName="hierChild5" presStyleCnt="0"/>
      <dgm:spPr/>
    </dgm:pt>
    <dgm:pt modelId="{F82BFC74-591E-438B-B767-21AE731EDD05}" type="pres">
      <dgm:prSet presAssocID="{71C35180-50B3-4BDF-AF67-F1F2ED7A955E}" presName="Name37" presStyleLbl="parChTrans1D2" presStyleIdx="1" presStyleCnt="2"/>
      <dgm:spPr/>
    </dgm:pt>
    <dgm:pt modelId="{62FAB251-291F-4031-A87E-C7FC9064E457}" type="pres">
      <dgm:prSet presAssocID="{482324AB-7CF7-4CB0-9AE4-FAA793FFE5A3}" presName="hierRoot2" presStyleCnt="0">
        <dgm:presLayoutVars>
          <dgm:hierBranch val="init"/>
        </dgm:presLayoutVars>
      </dgm:prSet>
      <dgm:spPr/>
    </dgm:pt>
    <dgm:pt modelId="{19CEA168-9F49-4560-BB7C-EC5D424367E9}" type="pres">
      <dgm:prSet presAssocID="{482324AB-7CF7-4CB0-9AE4-FAA793FFE5A3}" presName="rootComposite" presStyleCnt="0"/>
      <dgm:spPr/>
    </dgm:pt>
    <dgm:pt modelId="{8259B12B-3B98-4FAB-BA2C-6A00AD007EC0}" type="pres">
      <dgm:prSet presAssocID="{482324AB-7CF7-4CB0-9AE4-FAA793FFE5A3}" presName="rootText" presStyleLbl="node2" presStyleIdx="1" presStyleCnt="2">
        <dgm:presLayoutVars>
          <dgm:chPref val="3"/>
        </dgm:presLayoutVars>
      </dgm:prSet>
      <dgm:spPr/>
    </dgm:pt>
    <dgm:pt modelId="{99B94096-6D13-4247-AA28-53ADA5BD1832}" type="pres">
      <dgm:prSet presAssocID="{482324AB-7CF7-4CB0-9AE4-FAA793FFE5A3}" presName="rootConnector" presStyleLbl="node2" presStyleIdx="1" presStyleCnt="2"/>
      <dgm:spPr/>
    </dgm:pt>
    <dgm:pt modelId="{627D69E6-11B7-4158-A4C7-881BF7268BF9}" type="pres">
      <dgm:prSet presAssocID="{482324AB-7CF7-4CB0-9AE4-FAA793FFE5A3}" presName="hierChild4" presStyleCnt="0"/>
      <dgm:spPr/>
    </dgm:pt>
    <dgm:pt modelId="{7E8F7BBE-A2FD-47C5-821B-84BCCA20F02C}" type="pres">
      <dgm:prSet presAssocID="{EA014AC4-BD51-4935-B06E-6B9C230C175F}" presName="Name37" presStyleLbl="parChTrans1D3" presStyleIdx="1" presStyleCnt="2"/>
      <dgm:spPr/>
    </dgm:pt>
    <dgm:pt modelId="{5A9CA6CB-31D2-40F6-89B5-7CD34F8526B2}" type="pres">
      <dgm:prSet presAssocID="{96A9F16D-D74B-4CEE-82F7-DA2F63338239}" presName="hierRoot2" presStyleCnt="0">
        <dgm:presLayoutVars>
          <dgm:hierBranch val="init"/>
        </dgm:presLayoutVars>
      </dgm:prSet>
      <dgm:spPr/>
    </dgm:pt>
    <dgm:pt modelId="{5521F75E-789D-4706-AD09-A02753992CAE}" type="pres">
      <dgm:prSet presAssocID="{96A9F16D-D74B-4CEE-82F7-DA2F63338239}" presName="rootComposite" presStyleCnt="0"/>
      <dgm:spPr/>
    </dgm:pt>
    <dgm:pt modelId="{0CC1B743-4353-466D-9670-771AC63D8FA2}" type="pres">
      <dgm:prSet presAssocID="{96A9F16D-D74B-4CEE-82F7-DA2F63338239}" presName="rootText" presStyleLbl="node3" presStyleIdx="1" presStyleCnt="2">
        <dgm:presLayoutVars>
          <dgm:chPref val="3"/>
        </dgm:presLayoutVars>
      </dgm:prSet>
      <dgm:spPr/>
    </dgm:pt>
    <dgm:pt modelId="{9BFEB289-9B97-4349-B037-57CF87AD2884}" type="pres">
      <dgm:prSet presAssocID="{96A9F16D-D74B-4CEE-82F7-DA2F63338239}" presName="rootConnector" presStyleLbl="node3" presStyleIdx="1" presStyleCnt="2"/>
      <dgm:spPr/>
    </dgm:pt>
    <dgm:pt modelId="{71B9F5C5-D6AF-4A1E-A55F-D9AE4E927911}" type="pres">
      <dgm:prSet presAssocID="{96A9F16D-D74B-4CEE-82F7-DA2F63338239}" presName="hierChild4" presStyleCnt="0"/>
      <dgm:spPr/>
    </dgm:pt>
    <dgm:pt modelId="{CDBB0478-FDE7-4F9B-92FF-1DFB8E3815BA}" type="pres">
      <dgm:prSet presAssocID="{96A9F16D-D74B-4CEE-82F7-DA2F63338239}" presName="hierChild5" presStyleCnt="0"/>
      <dgm:spPr/>
    </dgm:pt>
    <dgm:pt modelId="{63BAEFD5-BB59-4491-97C3-940D39DC659B}" type="pres">
      <dgm:prSet presAssocID="{482324AB-7CF7-4CB0-9AE4-FAA793FFE5A3}" presName="hierChild5" presStyleCnt="0"/>
      <dgm:spPr/>
    </dgm:pt>
    <dgm:pt modelId="{8F23EC21-2A31-46DF-AC2A-D3227DE325B3}" type="pres">
      <dgm:prSet presAssocID="{97B6984D-FE52-4BA7-A779-CA0E05FA48BF}" presName="hierChild3" presStyleCnt="0"/>
      <dgm:spPr/>
    </dgm:pt>
  </dgm:ptLst>
  <dgm:cxnLst>
    <dgm:cxn modelId="{E4731002-2D92-4C70-B1E0-38DABDB47EEF}" type="presOf" srcId="{B4C367B2-F52A-4D53-BB97-4C3E7042C2B5}" destId="{FF91BF94-817E-4305-8CA3-A2B763EA1502}" srcOrd="0" destOrd="0" presId="urn:microsoft.com/office/officeart/2005/8/layout/orgChart1"/>
    <dgm:cxn modelId="{F6F71306-08C9-41DA-BAE3-B5F14F3FCDDD}" srcId="{ED2F2FB9-78D1-41B9-B8A8-6AB22E6D1990}" destId="{C207563C-D55E-4D67-AE2F-84773D22671E}" srcOrd="0" destOrd="0" parTransId="{CCAC51FC-1B67-4C4F-82FC-2ED953CEF073}" sibTransId="{424B8E2B-5CAF-4AEB-8BE8-33D22EE4FD91}"/>
    <dgm:cxn modelId="{E8DE2208-F332-4D41-89C4-3DAA2BC699D8}" type="presOf" srcId="{EA014AC4-BD51-4935-B06E-6B9C230C175F}" destId="{7E8F7BBE-A2FD-47C5-821B-84BCCA20F02C}" srcOrd="0" destOrd="0" presId="urn:microsoft.com/office/officeart/2005/8/layout/orgChart1"/>
    <dgm:cxn modelId="{01CEE50E-1F30-483B-A298-F14BD49097ED}" type="presOf" srcId="{7627C38E-1821-4BCE-8397-031A2CF65899}" destId="{A72CEBBF-5567-4082-A772-C07CE2DA0EB9}" srcOrd="0" destOrd="0" presId="urn:microsoft.com/office/officeart/2005/8/layout/orgChart1"/>
    <dgm:cxn modelId="{2AC5A719-3A92-4F9C-BB4F-0754F4F4E0A9}" type="presOf" srcId="{96A9F16D-D74B-4CEE-82F7-DA2F63338239}" destId="{0CC1B743-4353-466D-9670-771AC63D8FA2}" srcOrd="0" destOrd="0" presId="urn:microsoft.com/office/officeart/2005/8/layout/orgChart1"/>
    <dgm:cxn modelId="{1E8FE11D-F5E1-4CD3-9488-2BFD3D35D7D7}" type="presOf" srcId="{C207563C-D55E-4D67-AE2F-84773D22671E}" destId="{D4AC6FFF-EA4B-4848-8466-4E367F03C480}" srcOrd="1" destOrd="0" presId="urn:microsoft.com/office/officeart/2005/8/layout/orgChart1"/>
    <dgm:cxn modelId="{559DB020-D979-4A80-8F14-D3F55224D5F1}" type="presOf" srcId="{71C35180-50B3-4BDF-AF67-F1F2ED7A955E}" destId="{F82BFC74-591E-438B-B767-21AE731EDD05}" srcOrd="0" destOrd="0" presId="urn:microsoft.com/office/officeart/2005/8/layout/orgChart1"/>
    <dgm:cxn modelId="{6F11B322-635F-4124-AF4E-177A392FD7C2}" srcId="{7627C38E-1821-4BCE-8397-031A2CF65899}" destId="{62D7ACB8-3457-4C9E-BD99-DE1B1B594E56}" srcOrd="0" destOrd="0" parTransId="{CDC433FF-729C-4FD6-BE16-95A8C3D7AF18}" sibTransId="{648314AA-8E55-4D9A-98C4-CED9EC3AF382}"/>
    <dgm:cxn modelId="{0AC9AA2C-1D6B-4FD8-94C5-F527B187F2F0}" srcId="{97B6984D-FE52-4BA7-A779-CA0E05FA48BF}" destId="{482324AB-7CF7-4CB0-9AE4-FAA793FFE5A3}" srcOrd="1" destOrd="0" parTransId="{71C35180-50B3-4BDF-AF67-F1F2ED7A955E}" sibTransId="{E35FA893-4C90-411E-A71E-0ADF15578365}"/>
    <dgm:cxn modelId="{D54AA42D-CF2C-4123-BFCA-8BDEE4456B6D}" type="presOf" srcId="{96A9F16D-D74B-4CEE-82F7-DA2F63338239}" destId="{9BFEB289-9B97-4349-B037-57CF87AD2884}" srcOrd="1" destOrd="0" presId="urn:microsoft.com/office/officeart/2005/8/layout/orgChart1"/>
    <dgm:cxn modelId="{F5B6D05C-BBB0-4799-8AF8-163D926E554A}" srcId="{97B6984D-FE52-4BA7-A779-CA0E05FA48BF}" destId="{302C73A3-A922-4F37-8B6E-CCD0FF8F0960}" srcOrd="0" destOrd="0" parTransId="{B4C367B2-F52A-4D53-BB97-4C3E7042C2B5}" sibTransId="{1926A914-EEE2-473F-899B-F3F2C789AD8D}"/>
    <dgm:cxn modelId="{A5B4FB44-C5D8-497D-BE4B-8D72E2642A31}" type="presOf" srcId="{302C73A3-A922-4F37-8B6E-CCD0FF8F0960}" destId="{352F49E4-B697-45CB-A463-C48A46E60171}" srcOrd="0" destOrd="0" presId="urn:microsoft.com/office/officeart/2005/8/layout/orgChart1"/>
    <dgm:cxn modelId="{E1A5AE48-5A2C-4DC5-B6C2-908106FD8694}" type="presOf" srcId="{7627C38E-1821-4BCE-8397-031A2CF65899}" destId="{010865D9-9669-4315-ADDA-993C5A059EE7}" srcOrd="1" destOrd="0" presId="urn:microsoft.com/office/officeart/2005/8/layout/orgChart1"/>
    <dgm:cxn modelId="{1A8D5749-CFBF-4454-A4D3-FBA31DA54435}" type="presOf" srcId="{356AE6A1-632F-486A-8E68-82B83484DE9D}" destId="{74FE42AD-EA4B-4E87-841F-F1CFB37551C3}" srcOrd="0" destOrd="0" presId="urn:microsoft.com/office/officeart/2005/8/layout/orgChart1"/>
    <dgm:cxn modelId="{1F77D76B-84D9-4448-9AE8-256D5644E662}" srcId="{302C73A3-A922-4F37-8B6E-CCD0FF8F0960}" destId="{C8F5754B-1C2E-4708-9D1D-5C0B9F55B569}" srcOrd="0" destOrd="0" parTransId="{BF2B4D0C-592E-45F2-84A9-68E13B86E9CD}" sibTransId="{877DD9EA-232E-4FC9-AAB0-F4CBEA32EC86}"/>
    <dgm:cxn modelId="{FE0BF34B-3B10-437C-A0C5-5F409D6F1F5D}" srcId="{C8F5754B-1C2E-4708-9D1D-5C0B9F55B569}" destId="{ED2F2FB9-78D1-41B9-B8A8-6AB22E6D1990}" srcOrd="0" destOrd="0" parTransId="{871D0635-D115-48B1-813F-94C2BFFDCE8F}" sibTransId="{49F03537-2767-4500-8B02-75F0502E76AB}"/>
    <dgm:cxn modelId="{CB4B696E-0EBF-494D-891D-58ECC0D15AB3}" type="presOf" srcId="{62D7ACB8-3457-4C9E-BD99-DE1B1B594E56}" destId="{3BB79452-B3AD-4D29-88F6-2C6C99D6E126}" srcOrd="0" destOrd="0" presId="urn:microsoft.com/office/officeart/2005/8/layout/orgChart1"/>
    <dgm:cxn modelId="{3A5ECB53-46FC-48FA-AA70-1BAF6E159DC3}" type="presOf" srcId="{482324AB-7CF7-4CB0-9AE4-FAA793FFE5A3}" destId="{99B94096-6D13-4247-AA28-53ADA5BD1832}" srcOrd="1" destOrd="0" presId="urn:microsoft.com/office/officeart/2005/8/layout/orgChart1"/>
    <dgm:cxn modelId="{8D72B254-1332-48D3-8EA3-CBB494376ECC}" srcId="{C8F5754B-1C2E-4708-9D1D-5C0B9F55B569}" destId="{7627C38E-1821-4BCE-8397-031A2CF65899}" srcOrd="1" destOrd="0" parTransId="{CEDB6985-8A30-41ED-86AB-0D093B5B2A4F}" sibTransId="{9798F9A9-5A4C-46E9-A364-E5F7F59A1EFD}"/>
    <dgm:cxn modelId="{CE77B076-F76C-4BA0-8D45-E71F600B88EC}" srcId="{356AE6A1-632F-486A-8E68-82B83484DE9D}" destId="{97B6984D-FE52-4BA7-A779-CA0E05FA48BF}" srcOrd="0" destOrd="0" parTransId="{815DB824-4D23-4915-8846-7643698121CD}" sibTransId="{2F655F9D-B393-4501-8C44-4D38B1DB3CE5}"/>
    <dgm:cxn modelId="{AA8B3979-0C29-426D-9ED3-C2B715A295F9}" type="presOf" srcId="{97B6984D-FE52-4BA7-A779-CA0E05FA48BF}" destId="{23FB2A95-F857-4CEB-B5E2-485928FD4700}" srcOrd="0" destOrd="0" presId="urn:microsoft.com/office/officeart/2005/8/layout/orgChart1"/>
    <dgm:cxn modelId="{72FB338F-A665-40A3-8CB9-656489B3128C}" type="presOf" srcId="{ED2F2FB9-78D1-41B9-B8A8-6AB22E6D1990}" destId="{6E0D9CB0-97AD-4291-B07C-6A7A86D87AE1}" srcOrd="0" destOrd="0" presId="urn:microsoft.com/office/officeart/2005/8/layout/orgChart1"/>
    <dgm:cxn modelId="{B75EEE9A-86D8-4CE6-BDD0-03C7547C38AE}" type="presOf" srcId="{ED2F2FB9-78D1-41B9-B8A8-6AB22E6D1990}" destId="{3BEE8200-C29B-46AE-98E6-47B50F8FB795}" srcOrd="1" destOrd="0" presId="urn:microsoft.com/office/officeart/2005/8/layout/orgChart1"/>
    <dgm:cxn modelId="{C9CD7B9D-4279-4EBA-B089-AF274BB89599}" type="presOf" srcId="{CEDB6985-8A30-41ED-86AB-0D093B5B2A4F}" destId="{4280CC47-3180-4EEE-B674-B6DE0B9352FF}" srcOrd="0" destOrd="0" presId="urn:microsoft.com/office/officeart/2005/8/layout/orgChart1"/>
    <dgm:cxn modelId="{7526B9A0-A219-4EF7-B7D2-2216286850E7}" srcId="{482324AB-7CF7-4CB0-9AE4-FAA793FFE5A3}" destId="{96A9F16D-D74B-4CEE-82F7-DA2F63338239}" srcOrd="0" destOrd="0" parTransId="{EA014AC4-BD51-4935-B06E-6B9C230C175F}" sibTransId="{31A038AB-7A78-4206-9C25-13931B554E96}"/>
    <dgm:cxn modelId="{D73BBFA3-B1DE-4060-800A-47FBA6053FDE}" type="presOf" srcId="{62D7ACB8-3457-4C9E-BD99-DE1B1B594E56}" destId="{421A6BEB-95B7-4C2B-920B-197CEFF1DDA1}" srcOrd="1" destOrd="0" presId="urn:microsoft.com/office/officeart/2005/8/layout/orgChart1"/>
    <dgm:cxn modelId="{3738F1A7-E2FE-481C-AE9B-A17298A2002F}" type="presOf" srcId="{97B6984D-FE52-4BA7-A779-CA0E05FA48BF}" destId="{B1F74838-B224-41B8-820C-CA083E65201E}" srcOrd="1" destOrd="0" presId="urn:microsoft.com/office/officeart/2005/8/layout/orgChart1"/>
    <dgm:cxn modelId="{ADFBF2A8-444D-4CF7-B1A1-6D920D73DEA9}" type="presOf" srcId="{CDC433FF-729C-4FD6-BE16-95A8C3D7AF18}" destId="{07D4C442-34FE-4328-A348-E96903847CF8}" srcOrd="0" destOrd="0" presId="urn:microsoft.com/office/officeart/2005/8/layout/orgChart1"/>
    <dgm:cxn modelId="{33594FA9-914E-45D1-A1DA-6FA51858BFF7}" type="presOf" srcId="{BF2B4D0C-592E-45F2-84A9-68E13B86E9CD}" destId="{7AED050E-5819-43CE-99FA-53690FDA1DEB}" srcOrd="0" destOrd="0" presId="urn:microsoft.com/office/officeart/2005/8/layout/orgChart1"/>
    <dgm:cxn modelId="{4A0122B1-B705-4EF4-89C5-55545B9C6229}" type="presOf" srcId="{C207563C-D55E-4D67-AE2F-84773D22671E}" destId="{3F2C5714-6C29-4E67-B8FE-040FB592FA20}" srcOrd="0" destOrd="0" presId="urn:microsoft.com/office/officeart/2005/8/layout/orgChart1"/>
    <dgm:cxn modelId="{DFFE9BB4-7CC7-422F-95D6-4A0C4E48BDEF}" type="presOf" srcId="{C8F5754B-1C2E-4708-9D1D-5C0B9F55B569}" destId="{D7BE29D6-14E3-4551-A1F1-D73726D7DAAF}" srcOrd="0" destOrd="0" presId="urn:microsoft.com/office/officeart/2005/8/layout/orgChart1"/>
    <dgm:cxn modelId="{04C9C9B8-7693-4075-B85C-81E5509EEAD1}" type="presOf" srcId="{302C73A3-A922-4F37-8B6E-CCD0FF8F0960}" destId="{5871ED67-461C-4C4B-9E01-85AE50ADF992}" srcOrd="1" destOrd="0" presId="urn:microsoft.com/office/officeart/2005/8/layout/orgChart1"/>
    <dgm:cxn modelId="{C428E3BA-FA19-4FC5-B58B-EC51A4C93D9B}" type="presOf" srcId="{482324AB-7CF7-4CB0-9AE4-FAA793FFE5A3}" destId="{8259B12B-3B98-4FAB-BA2C-6A00AD007EC0}" srcOrd="0" destOrd="0" presId="urn:microsoft.com/office/officeart/2005/8/layout/orgChart1"/>
    <dgm:cxn modelId="{6298B0CB-24AC-4CEF-97FC-6D63D499165D}" type="presOf" srcId="{C8F5754B-1C2E-4708-9D1D-5C0B9F55B569}" destId="{165A4F26-F41A-4144-9B48-FCEAC12B85CF}" srcOrd="1" destOrd="0" presId="urn:microsoft.com/office/officeart/2005/8/layout/orgChart1"/>
    <dgm:cxn modelId="{F108B8CF-3FDB-46C8-9787-FD499B863355}" type="presOf" srcId="{CCAC51FC-1B67-4C4F-82FC-2ED953CEF073}" destId="{95F16FF5-C2AF-40E4-A656-79321FCA96CC}" srcOrd="0" destOrd="0" presId="urn:microsoft.com/office/officeart/2005/8/layout/orgChart1"/>
    <dgm:cxn modelId="{BE9666DF-27D5-4EF9-90EF-F0577B29C3F6}" type="presOf" srcId="{871D0635-D115-48B1-813F-94C2BFFDCE8F}" destId="{1F0B5733-E42D-4D10-BFDE-75E99DAC02EE}" srcOrd="0" destOrd="0" presId="urn:microsoft.com/office/officeart/2005/8/layout/orgChart1"/>
    <dgm:cxn modelId="{FB11452B-A33B-4C9A-B91E-0110EF08E0CF}" type="presParOf" srcId="{74FE42AD-EA4B-4E87-841F-F1CFB37551C3}" destId="{9CC5DADA-6C27-421A-BA38-7052CD7EE4E7}" srcOrd="0" destOrd="0" presId="urn:microsoft.com/office/officeart/2005/8/layout/orgChart1"/>
    <dgm:cxn modelId="{FA590DC2-6180-4903-B432-ECC980B9DE25}" type="presParOf" srcId="{9CC5DADA-6C27-421A-BA38-7052CD7EE4E7}" destId="{F3C137D0-B1F6-408C-89DE-233D1C345625}" srcOrd="0" destOrd="0" presId="urn:microsoft.com/office/officeart/2005/8/layout/orgChart1"/>
    <dgm:cxn modelId="{8A9D8FDB-8795-431C-B1C8-E9255AF50AD1}" type="presParOf" srcId="{F3C137D0-B1F6-408C-89DE-233D1C345625}" destId="{23FB2A95-F857-4CEB-B5E2-485928FD4700}" srcOrd="0" destOrd="0" presId="urn:microsoft.com/office/officeart/2005/8/layout/orgChart1"/>
    <dgm:cxn modelId="{ED775E07-B9CF-4363-9BC7-30C441D8BF16}" type="presParOf" srcId="{F3C137D0-B1F6-408C-89DE-233D1C345625}" destId="{B1F74838-B224-41B8-820C-CA083E65201E}" srcOrd="1" destOrd="0" presId="urn:microsoft.com/office/officeart/2005/8/layout/orgChart1"/>
    <dgm:cxn modelId="{D6B4058F-329B-4B0B-9772-E101EBA8A777}" type="presParOf" srcId="{9CC5DADA-6C27-421A-BA38-7052CD7EE4E7}" destId="{A5CD4540-A718-4342-8BC2-38A7F7F04BB8}" srcOrd="1" destOrd="0" presId="urn:microsoft.com/office/officeart/2005/8/layout/orgChart1"/>
    <dgm:cxn modelId="{CCF93AE2-4FEF-460F-9FE2-02A6D79E8689}" type="presParOf" srcId="{A5CD4540-A718-4342-8BC2-38A7F7F04BB8}" destId="{FF91BF94-817E-4305-8CA3-A2B763EA1502}" srcOrd="0" destOrd="0" presId="urn:microsoft.com/office/officeart/2005/8/layout/orgChart1"/>
    <dgm:cxn modelId="{24BCB748-3C0B-493D-8CC8-74A19183DBD1}" type="presParOf" srcId="{A5CD4540-A718-4342-8BC2-38A7F7F04BB8}" destId="{C8CC3D0F-2AEC-4065-B384-8A099B7DB28D}" srcOrd="1" destOrd="0" presId="urn:microsoft.com/office/officeart/2005/8/layout/orgChart1"/>
    <dgm:cxn modelId="{0BF9E908-859A-4335-88F6-5411B8DE0D72}" type="presParOf" srcId="{C8CC3D0F-2AEC-4065-B384-8A099B7DB28D}" destId="{FD073E6D-81A8-436E-AA03-636D433F82B0}" srcOrd="0" destOrd="0" presId="urn:microsoft.com/office/officeart/2005/8/layout/orgChart1"/>
    <dgm:cxn modelId="{0130B741-FCCE-44A3-89F8-94A55D6BF0F0}" type="presParOf" srcId="{FD073E6D-81A8-436E-AA03-636D433F82B0}" destId="{352F49E4-B697-45CB-A463-C48A46E60171}" srcOrd="0" destOrd="0" presId="urn:microsoft.com/office/officeart/2005/8/layout/orgChart1"/>
    <dgm:cxn modelId="{6FABCA3C-C311-41F5-8A9A-80F3C3225ED7}" type="presParOf" srcId="{FD073E6D-81A8-436E-AA03-636D433F82B0}" destId="{5871ED67-461C-4C4B-9E01-85AE50ADF992}" srcOrd="1" destOrd="0" presId="urn:microsoft.com/office/officeart/2005/8/layout/orgChart1"/>
    <dgm:cxn modelId="{02E58249-C3A4-47ED-B548-10B51E969347}" type="presParOf" srcId="{C8CC3D0F-2AEC-4065-B384-8A099B7DB28D}" destId="{96BF0CB8-F7E9-4BF0-B475-9630F84C36E5}" srcOrd="1" destOrd="0" presId="urn:microsoft.com/office/officeart/2005/8/layout/orgChart1"/>
    <dgm:cxn modelId="{4342B626-775D-4453-9DF3-F2425B8D6528}" type="presParOf" srcId="{96BF0CB8-F7E9-4BF0-B475-9630F84C36E5}" destId="{7AED050E-5819-43CE-99FA-53690FDA1DEB}" srcOrd="0" destOrd="0" presId="urn:microsoft.com/office/officeart/2005/8/layout/orgChart1"/>
    <dgm:cxn modelId="{34BB1130-F351-4E15-9F15-F0E70EC9765A}" type="presParOf" srcId="{96BF0CB8-F7E9-4BF0-B475-9630F84C36E5}" destId="{3EF41E4A-D2DC-4320-B1AD-94D54CD1429F}" srcOrd="1" destOrd="0" presId="urn:microsoft.com/office/officeart/2005/8/layout/orgChart1"/>
    <dgm:cxn modelId="{2EC902BB-9CB4-4808-8CE6-3D536E4F5387}" type="presParOf" srcId="{3EF41E4A-D2DC-4320-B1AD-94D54CD1429F}" destId="{B1F0A2A7-2626-4E7F-9668-2BF8421DDA4B}" srcOrd="0" destOrd="0" presId="urn:microsoft.com/office/officeart/2005/8/layout/orgChart1"/>
    <dgm:cxn modelId="{86D60744-43C4-44D5-8B12-6012842A2C1D}" type="presParOf" srcId="{B1F0A2A7-2626-4E7F-9668-2BF8421DDA4B}" destId="{D7BE29D6-14E3-4551-A1F1-D73726D7DAAF}" srcOrd="0" destOrd="0" presId="urn:microsoft.com/office/officeart/2005/8/layout/orgChart1"/>
    <dgm:cxn modelId="{28775E0E-2AD1-46CB-84C6-74F6C28A8D36}" type="presParOf" srcId="{B1F0A2A7-2626-4E7F-9668-2BF8421DDA4B}" destId="{165A4F26-F41A-4144-9B48-FCEAC12B85CF}" srcOrd="1" destOrd="0" presId="urn:microsoft.com/office/officeart/2005/8/layout/orgChart1"/>
    <dgm:cxn modelId="{47CB0E3D-D913-46A0-99C5-575D5403B556}" type="presParOf" srcId="{3EF41E4A-D2DC-4320-B1AD-94D54CD1429F}" destId="{11B34A0E-A8EC-4C00-95F4-8F903A8BD0A6}" srcOrd="1" destOrd="0" presId="urn:microsoft.com/office/officeart/2005/8/layout/orgChart1"/>
    <dgm:cxn modelId="{9F53895A-C6CF-44C2-A756-91679334DB5B}" type="presParOf" srcId="{11B34A0E-A8EC-4C00-95F4-8F903A8BD0A6}" destId="{1F0B5733-E42D-4D10-BFDE-75E99DAC02EE}" srcOrd="0" destOrd="0" presId="urn:microsoft.com/office/officeart/2005/8/layout/orgChart1"/>
    <dgm:cxn modelId="{9B2F34A4-3859-471E-B010-63231616D325}" type="presParOf" srcId="{11B34A0E-A8EC-4C00-95F4-8F903A8BD0A6}" destId="{B2F29E17-C379-4DCB-AEC8-2E88E6D4125E}" srcOrd="1" destOrd="0" presId="urn:microsoft.com/office/officeart/2005/8/layout/orgChart1"/>
    <dgm:cxn modelId="{05336CB4-E4C0-44DA-A44A-C1B108F08B5B}" type="presParOf" srcId="{B2F29E17-C379-4DCB-AEC8-2E88E6D4125E}" destId="{780FA6C3-A1F7-4676-965C-CE82EA6BC070}" srcOrd="0" destOrd="0" presId="urn:microsoft.com/office/officeart/2005/8/layout/orgChart1"/>
    <dgm:cxn modelId="{B288CD9B-FDF0-400B-8D51-3C7FF3930C16}" type="presParOf" srcId="{780FA6C3-A1F7-4676-965C-CE82EA6BC070}" destId="{6E0D9CB0-97AD-4291-B07C-6A7A86D87AE1}" srcOrd="0" destOrd="0" presId="urn:microsoft.com/office/officeart/2005/8/layout/orgChart1"/>
    <dgm:cxn modelId="{64989A6E-70F0-44D4-894E-A0DE528D3853}" type="presParOf" srcId="{780FA6C3-A1F7-4676-965C-CE82EA6BC070}" destId="{3BEE8200-C29B-46AE-98E6-47B50F8FB795}" srcOrd="1" destOrd="0" presId="urn:microsoft.com/office/officeart/2005/8/layout/orgChart1"/>
    <dgm:cxn modelId="{5BD09109-FA26-4273-A014-B1264A18AAFC}" type="presParOf" srcId="{B2F29E17-C379-4DCB-AEC8-2E88E6D4125E}" destId="{23BA3BD6-DB6C-4FC2-8839-95448890DC76}" srcOrd="1" destOrd="0" presId="urn:microsoft.com/office/officeart/2005/8/layout/orgChart1"/>
    <dgm:cxn modelId="{69682DB1-92EE-4566-BA9D-9F38CE75C731}" type="presParOf" srcId="{23BA3BD6-DB6C-4FC2-8839-95448890DC76}" destId="{95F16FF5-C2AF-40E4-A656-79321FCA96CC}" srcOrd="0" destOrd="0" presId="urn:microsoft.com/office/officeart/2005/8/layout/orgChart1"/>
    <dgm:cxn modelId="{E61C2C93-A39A-49C9-B893-51CD25133395}" type="presParOf" srcId="{23BA3BD6-DB6C-4FC2-8839-95448890DC76}" destId="{A225C42A-9E85-4E66-9FDF-CDFE5DE7F868}" srcOrd="1" destOrd="0" presId="urn:microsoft.com/office/officeart/2005/8/layout/orgChart1"/>
    <dgm:cxn modelId="{4E1D75C1-5F35-4AD7-84FB-093A7816D287}" type="presParOf" srcId="{A225C42A-9E85-4E66-9FDF-CDFE5DE7F868}" destId="{581CDA04-5837-4E3F-8F65-D70A51D41BA1}" srcOrd="0" destOrd="0" presId="urn:microsoft.com/office/officeart/2005/8/layout/orgChart1"/>
    <dgm:cxn modelId="{C2387358-B9EB-4ED8-8EEC-DC9A8482EC80}" type="presParOf" srcId="{581CDA04-5837-4E3F-8F65-D70A51D41BA1}" destId="{3F2C5714-6C29-4E67-B8FE-040FB592FA20}" srcOrd="0" destOrd="0" presId="urn:microsoft.com/office/officeart/2005/8/layout/orgChart1"/>
    <dgm:cxn modelId="{52E64F25-1B9F-4A3E-8F2E-1BD0C855587E}" type="presParOf" srcId="{581CDA04-5837-4E3F-8F65-D70A51D41BA1}" destId="{D4AC6FFF-EA4B-4848-8466-4E367F03C480}" srcOrd="1" destOrd="0" presId="urn:microsoft.com/office/officeart/2005/8/layout/orgChart1"/>
    <dgm:cxn modelId="{EBC3A7AC-3BD2-45B1-9BFF-D89894FF51FE}" type="presParOf" srcId="{A225C42A-9E85-4E66-9FDF-CDFE5DE7F868}" destId="{82BB6AC5-49DF-4CE1-BD91-AC81B7F428CC}" srcOrd="1" destOrd="0" presId="urn:microsoft.com/office/officeart/2005/8/layout/orgChart1"/>
    <dgm:cxn modelId="{9647AAB5-4347-4097-97E4-FFB41226F5BD}" type="presParOf" srcId="{A225C42A-9E85-4E66-9FDF-CDFE5DE7F868}" destId="{4B803B56-3CBC-4DEC-9FB9-6BE983EFD304}" srcOrd="2" destOrd="0" presId="urn:microsoft.com/office/officeart/2005/8/layout/orgChart1"/>
    <dgm:cxn modelId="{8EB6AD8F-984E-4D03-BC67-F49F929F23FA}" type="presParOf" srcId="{B2F29E17-C379-4DCB-AEC8-2E88E6D4125E}" destId="{1B4DC96F-C9D6-4EC5-9683-3F75295F0357}" srcOrd="2" destOrd="0" presId="urn:microsoft.com/office/officeart/2005/8/layout/orgChart1"/>
    <dgm:cxn modelId="{E7883626-BAF5-4AB9-B756-0F28A1C7A981}" type="presParOf" srcId="{11B34A0E-A8EC-4C00-95F4-8F903A8BD0A6}" destId="{4280CC47-3180-4EEE-B674-B6DE0B9352FF}" srcOrd="2" destOrd="0" presId="urn:microsoft.com/office/officeart/2005/8/layout/orgChart1"/>
    <dgm:cxn modelId="{7373B61D-5867-420B-8235-5A2511127646}" type="presParOf" srcId="{11B34A0E-A8EC-4C00-95F4-8F903A8BD0A6}" destId="{749F5FE7-451D-4674-822F-238D1B5BA1DC}" srcOrd="3" destOrd="0" presId="urn:microsoft.com/office/officeart/2005/8/layout/orgChart1"/>
    <dgm:cxn modelId="{B3E5F17B-F785-459E-9E3E-33D5F7F83ED7}" type="presParOf" srcId="{749F5FE7-451D-4674-822F-238D1B5BA1DC}" destId="{71BB8C70-8CF9-4CB2-BE31-90E9A3D882F0}" srcOrd="0" destOrd="0" presId="urn:microsoft.com/office/officeart/2005/8/layout/orgChart1"/>
    <dgm:cxn modelId="{BFB12D3D-A420-4595-9896-C04806ED0081}" type="presParOf" srcId="{71BB8C70-8CF9-4CB2-BE31-90E9A3D882F0}" destId="{A72CEBBF-5567-4082-A772-C07CE2DA0EB9}" srcOrd="0" destOrd="0" presId="urn:microsoft.com/office/officeart/2005/8/layout/orgChart1"/>
    <dgm:cxn modelId="{2589CFB9-EE3E-4CC3-BB2C-0053990AB771}" type="presParOf" srcId="{71BB8C70-8CF9-4CB2-BE31-90E9A3D882F0}" destId="{010865D9-9669-4315-ADDA-993C5A059EE7}" srcOrd="1" destOrd="0" presId="urn:microsoft.com/office/officeart/2005/8/layout/orgChart1"/>
    <dgm:cxn modelId="{E6ECA869-1AE6-4452-8D6C-71B5075C17C4}" type="presParOf" srcId="{749F5FE7-451D-4674-822F-238D1B5BA1DC}" destId="{4B1EF0F5-6044-4C07-A53D-DF42911F1ABC}" srcOrd="1" destOrd="0" presId="urn:microsoft.com/office/officeart/2005/8/layout/orgChart1"/>
    <dgm:cxn modelId="{51691BC2-2A83-44DB-B772-5EACC5325121}" type="presParOf" srcId="{4B1EF0F5-6044-4C07-A53D-DF42911F1ABC}" destId="{07D4C442-34FE-4328-A348-E96903847CF8}" srcOrd="0" destOrd="0" presId="urn:microsoft.com/office/officeart/2005/8/layout/orgChart1"/>
    <dgm:cxn modelId="{1FECAA09-8487-4D06-8FE5-35D6077811FB}" type="presParOf" srcId="{4B1EF0F5-6044-4C07-A53D-DF42911F1ABC}" destId="{1DE7C7CC-1F16-458F-A872-E993BA45A722}" srcOrd="1" destOrd="0" presId="urn:microsoft.com/office/officeart/2005/8/layout/orgChart1"/>
    <dgm:cxn modelId="{A75C778B-A90F-4E5A-AF1C-85BB90EA8061}" type="presParOf" srcId="{1DE7C7CC-1F16-458F-A872-E993BA45A722}" destId="{B9626F7A-5DA4-44B5-BF13-DCFA52B4C485}" srcOrd="0" destOrd="0" presId="urn:microsoft.com/office/officeart/2005/8/layout/orgChart1"/>
    <dgm:cxn modelId="{D9CFD455-3531-4D28-B44D-F7E52183180F}" type="presParOf" srcId="{B9626F7A-5DA4-44B5-BF13-DCFA52B4C485}" destId="{3BB79452-B3AD-4D29-88F6-2C6C99D6E126}" srcOrd="0" destOrd="0" presId="urn:microsoft.com/office/officeart/2005/8/layout/orgChart1"/>
    <dgm:cxn modelId="{0AE87330-422E-48B0-9727-D814B6B2C6CC}" type="presParOf" srcId="{B9626F7A-5DA4-44B5-BF13-DCFA52B4C485}" destId="{421A6BEB-95B7-4C2B-920B-197CEFF1DDA1}" srcOrd="1" destOrd="0" presId="urn:microsoft.com/office/officeart/2005/8/layout/orgChart1"/>
    <dgm:cxn modelId="{26C70F08-959E-4BD2-80B2-0CA9A3601F09}" type="presParOf" srcId="{1DE7C7CC-1F16-458F-A872-E993BA45A722}" destId="{D82EBF39-8E8C-4793-9A13-0ED5128968E3}" srcOrd="1" destOrd="0" presId="urn:microsoft.com/office/officeart/2005/8/layout/orgChart1"/>
    <dgm:cxn modelId="{ADBF5AB7-D06E-472A-A9E9-23FC4F546335}" type="presParOf" srcId="{1DE7C7CC-1F16-458F-A872-E993BA45A722}" destId="{CD5CE5B2-A4EF-4593-916E-4ECCAA95B4C0}" srcOrd="2" destOrd="0" presId="urn:microsoft.com/office/officeart/2005/8/layout/orgChart1"/>
    <dgm:cxn modelId="{702C76D5-1867-41F7-82B5-01D8DDA58E6D}" type="presParOf" srcId="{749F5FE7-451D-4674-822F-238D1B5BA1DC}" destId="{1D6FB730-EF71-46A7-A27C-2C5867A539BF}" srcOrd="2" destOrd="0" presId="urn:microsoft.com/office/officeart/2005/8/layout/orgChart1"/>
    <dgm:cxn modelId="{FBA793D4-6D46-4844-A818-FE815F81E999}" type="presParOf" srcId="{3EF41E4A-D2DC-4320-B1AD-94D54CD1429F}" destId="{2D6D2C0A-E07D-40EA-BAF0-D78C99382F5F}" srcOrd="2" destOrd="0" presId="urn:microsoft.com/office/officeart/2005/8/layout/orgChart1"/>
    <dgm:cxn modelId="{50F9E031-A571-468C-BBA4-B0D288D97D80}" type="presParOf" srcId="{C8CC3D0F-2AEC-4065-B384-8A099B7DB28D}" destId="{01D85C4C-9D9A-4B38-85B5-15F8C2A3415D}" srcOrd="2" destOrd="0" presId="urn:microsoft.com/office/officeart/2005/8/layout/orgChart1"/>
    <dgm:cxn modelId="{6A11916C-A118-429A-BA34-393D742683FC}" type="presParOf" srcId="{A5CD4540-A718-4342-8BC2-38A7F7F04BB8}" destId="{F82BFC74-591E-438B-B767-21AE731EDD05}" srcOrd="2" destOrd="0" presId="urn:microsoft.com/office/officeart/2005/8/layout/orgChart1"/>
    <dgm:cxn modelId="{33B7BA71-B44A-4C71-BD83-D34831F18E56}" type="presParOf" srcId="{A5CD4540-A718-4342-8BC2-38A7F7F04BB8}" destId="{62FAB251-291F-4031-A87E-C7FC9064E457}" srcOrd="3" destOrd="0" presId="urn:microsoft.com/office/officeart/2005/8/layout/orgChart1"/>
    <dgm:cxn modelId="{0EFBA2B0-BFA0-482B-A1D6-E1D8BDF7173A}" type="presParOf" srcId="{62FAB251-291F-4031-A87E-C7FC9064E457}" destId="{19CEA168-9F49-4560-BB7C-EC5D424367E9}" srcOrd="0" destOrd="0" presId="urn:microsoft.com/office/officeart/2005/8/layout/orgChart1"/>
    <dgm:cxn modelId="{0D6C6DFE-7275-4CAC-97EC-2D0EEE764D62}" type="presParOf" srcId="{19CEA168-9F49-4560-BB7C-EC5D424367E9}" destId="{8259B12B-3B98-4FAB-BA2C-6A00AD007EC0}" srcOrd="0" destOrd="0" presId="urn:microsoft.com/office/officeart/2005/8/layout/orgChart1"/>
    <dgm:cxn modelId="{9929FE02-1209-4ED6-9FFB-1B726CD0656A}" type="presParOf" srcId="{19CEA168-9F49-4560-BB7C-EC5D424367E9}" destId="{99B94096-6D13-4247-AA28-53ADA5BD1832}" srcOrd="1" destOrd="0" presId="urn:microsoft.com/office/officeart/2005/8/layout/orgChart1"/>
    <dgm:cxn modelId="{5A278A29-21F2-4EC6-BC38-343AC591BFA1}" type="presParOf" srcId="{62FAB251-291F-4031-A87E-C7FC9064E457}" destId="{627D69E6-11B7-4158-A4C7-881BF7268BF9}" srcOrd="1" destOrd="0" presId="urn:microsoft.com/office/officeart/2005/8/layout/orgChart1"/>
    <dgm:cxn modelId="{08816042-842A-404B-BB80-7DDA79CC7F80}" type="presParOf" srcId="{627D69E6-11B7-4158-A4C7-881BF7268BF9}" destId="{7E8F7BBE-A2FD-47C5-821B-84BCCA20F02C}" srcOrd="0" destOrd="0" presId="urn:microsoft.com/office/officeart/2005/8/layout/orgChart1"/>
    <dgm:cxn modelId="{70C9BE17-6EE2-4FC6-906D-33AC558439C7}" type="presParOf" srcId="{627D69E6-11B7-4158-A4C7-881BF7268BF9}" destId="{5A9CA6CB-31D2-40F6-89B5-7CD34F8526B2}" srcOrd="1" destOrd="0" presId="urn:microsoft.com/office/officeart/2005/8/layout/orgChart1"/>
    <dgm:cxn modelId="{EB4CE2D6-AA7B-4E64-ACCF-F6A86F631B93}" type="presParOf" srcId="{5A9CA6CB-31D2-40F6-89B5-7CD34F8526B2}" destId="{5521F75E-789D-4706-AD09-A02753992CAE}" srcOrd="0" destOrd="0" presId="urn:microsoft.com/office/officeart/2005/8/layout/orgChart1"/>
    <dgm:cxn modelId="{EB9E35A6-AE00-41A1-8F12-E075C1720CA0}" type="presParOf" srcId="{5521F75E-789D-4706-AD09-A02753992CAE}" destId="{0CC1B743-4353-466D-9670-771AC63D8FA2}" srcOrd="0" destOrd="0" presId="urn:microsoft.com/office/officeart/2005/8/layout/orgChart1"/>
    <dgm:cxn modelId="{1E8D6704-1B40-4BA5-AC0D-8017399F6EE3}" type="presParOf" srcId="{5521F75E-789D-4706-AD09-A02753992CAE}" destId="{9BFEB289-9B97-4349-B037-57CF87AD2884}" srcOrd="1" destOrd="0" presId="urn:microsoft.com/office/officeart/2005/8/layout/orgChart1"/>
    <dgm:cxn modelId="{CF41713E-0DBE-49AD-8B5D-1C08ACF28C60}" type="presParOf" srcId="{5A9CA6CB-31D2-40F6-89B5-7CD34F8526B2}" destId="{71B9F5C5-D6AF-4A1E-A55F-D9AE4E927911}" srcOrd="1" destOrd="0" presId="urn:microsoft.com/office/officeart/2005/8/layout/orgChart1"/>
    <dgm:cxn modelId="{9A3794FF-A150-4B0D-A86C-39C55CAAEC08}" type="presParOf" srcId="{5A9CA6CB-31D2-40F6-89B5-7CD34F8526B2}" destId="{CDBB0478-FDE7-4F9B-92FF-1DFB8E3815BA}" srcOrd="2" destOrd="0" presId="urn:microsoft.com/office/officeart/2005/8/layout/orgChart1"/>
    <dgm:cxn modelId="{B06737DC-5A07-4A7B-93B6-1E3F6E45294E}" type="presParOf" srcId="{62FAB251-291F-4031-A87E-C7FC9064E457}" destId="{63BAEFD5-BB59-4491-97C3-940D39DC659B}" srcOrd="2" destOrd="0" presId="urn:microsoft.com/office/officeart/2005/8/layout/orgChart1"/>
    <dgm:cxn modelId="{20E088C4-61A8-4168-A096-681073CA0DA6}" type="presParOf" srcId="{9CC5DADA-6C27-421A-BA38-7052CD7EE4E7}" destId="{8F23EC21-2A31-46DF-AC2A-D3227DE325B3}"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4874F-2490-4B23-BDE6-FEC520A36F4F}">
      <dsp:nvSpPr>
        <dsp:cNvPr id="0" name=""/>
        <dsp:cNvSpPr/>
      </dsp:nvSpPr>
      <dsp:spPr>
        <a:xfrm>
          <a:off x="2442981" y="365018"/>
          <a:ext cx="209778" cy="919028"/>
        </a:xfrm>
        <a:custGeom>
          <a:avLst/>
          <a:gdLst/>
          <a:ahLst/>
          <a:cxnLst/>
          <a:rect l="0" t="0" r="0" b="0"/>
          <a:pathLst>
            <a:path>
              <a:moveTo>
                <a:pt x="209778" y="0"/>
              </a:moveTo>
              <a:lnTo>
                <a:pt x="209778" y="919028"/>
              </a:lnTo>
              <a:lnTo>
                <a:pt x="0" y="91902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00C51A-5946-47B5-B0BB-47892C24224B}">
      <dsp:nvSpPr>
        <dsp:cNvPr id="0" name=""/>
        <dsp:cNvSpPr/>
      </dsp:nvSpPr>
      <dsp:spPr>
        <a:xfrm>
          <a:off x="1653815" y="63"/>
          <a:ext cx="1997888" cy="3649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latin typeface="Segoe UI" panose="020B0502040204020203" pitchFamily="34" charset="0"/>
              <a:cs typeface="Segoe UI" panose="020B0502040204020203" pitchFamily="34" charset="0"/>
            </a:rPr>
            <a:t>Progressed on/after oismertinib</a:t>
          </a:r>
        </a:p>
      </dsp:txBody>
      <dsp:txXfrm>
        <a:off x="1653815" y="63"/>
        <a:ext cx="1997888" cy="364954"/>
      </dsp:txXfrm>
    </dsp:sp>
    <dsp:sp modelId="{EF66EE75-FD51-4954-9A13-3541AE53FAB9}">
      <dsp:nvSpPr>
        <dsp:cNvPr id="0" name=""/>
        <dsp:cNvSpPr/>
      </dsp:nvSpPr>
      <dsp:spPr>
        <a:xfrm>
          <a:off x="445092" y="1050219"/>
          <a:ext cx="1997888" cy="4676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latin typeface="Segoe UI" panose="020B0502040204020203" pitchFamily="34" charset="0"/>
              <a:cs typeface="Segoe UI" panose="020B0502040204020203" pitchFamily="34" charset="0"/>
            </a:rPr>
            <a:t>Platinum-based doublet chemotherapy</a:t>
          </a:r>
        </a:p>
      </dsp:txBody>
      <dsp:txXfrm>
        <a:off x="445092" y="1050219"/>
        <a:ext cx="1997888" cy="4676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8F7BBE-A2FD-47C5-821B-84BCCA20F02C}">
      <dsp:nvSpPr>
        <dsp:cNvPr id="0" name=""/>
        <dsp:cNvSpPr/>
      </dsp:nvSpPr>
      <dsp:spPr>
        <a:xfrm>
          <a:off x="2973173" y="879764"/>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2BFC74-591E-438B-B767-21AE731EDD05}">
      <dsp:nvSpPr>
        <dsp:cNvPr id="0" name=""/>
        <dsp:cNvSpPr/>
      </dsp:nvSpPr>
      <dsp:spPr>
        <a:xfrm>
          <a:off x="2824282" y="364093"/>
          <a:ext cx="439410" cy="152522"/>
        </a:xfrm>
        <a:custGeom>
          <a:avLst/>
          <a:gdLst/>
          <a:ahLst/>
          <a:cxnLst/>
          <a:rect l="0" t="0" r="0" b="0"/>
          <a:pathLst>
            <a:path>
              <a:moveTo>
                <a:pt x="0" y="0"/>
              </a:moveTo>
              <a:lnTo>
                <a:pt x="0" y="76261"/>
              </a:lnTo>
              <a:lnTo>
                <a:pt x="439410" y="76261"/>
              </a:lnTo>
              <a:lnTo>
                <a:pt x="439410" y="15252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D4C442-34FE-4328-A348-E96903847CF8}">
      <dsp:nvSpPr>
        <dsp:cNvPr id="0" name=""/>
        <dsp:cNvSpPr/>
      </dsp:nvSpPr>
      <dsp:spPr>
        <a:xfrm>
          <a:off x="2659154" y="1911107"/>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80CC47-3180-4EEE-B674-B6DE0B9352FF}">
      <dsp:nvSpPr>
        <dsp:cNvPr id="0" name=""/>
        <dsp:cNvSpPr/>
      </dsp:nvSpPr>
      <dsp:spPr>
        <a:xfrm>
          <a:off x="2384872" y="1395435"/>
          <a:ext cx="564801" cy="152522"/>
        </a:xfrm>
        <a:custGeom>
          <a:avLst/>
          <a:gdLst/>
          <a:ahLst/>
          <a:cxnLst/>
          <a:rect l="0" t="0" r="0" b="0"/>
          <a:pathLst>
            <a:path>
              <a:moveTo>
                <a:pt x="0" y="0"/>
              </a:moveTo>
              <a:lnTo>
                <a:pt x="0" y="76261"/>
              </a:lnTo>
              <a:lnTo>
                <a:pt x="564801" y="76261"/>
              </a:lnTo>
              <a:lnTo>
                <a:pt x="564801"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F16FF5-C2AF-40E4-A656-79321FCA96CC}">
      <dsp:nvSpPr>
        <dsp:cNvPr id="0" name=""/>
        <dsp:cNvSpPr/>
      </dsp:nvSpPr>
      <dsp:spPr>
        <a:xfrm>
          <a:off x="1529551" y="1911107"/>
          <a:ext cx="108944" cy="334096"/>
        </a:xfrm>
        <a:custGeom>
          <a:avLst/>
          <a:gdLst/>
          <a:ahLst/>
          <a:cxnLst/>
          <a:rect l="0" t="0" r="0" b="0"/>
          <a:pathLst>
            <a:path>
              <a:moveTo>
                <a:pt x="0" y="0"/>
              </a:moveTo>
              <a:lnTo>
                <a:pt x="0" y="334096"/>
              </a:lnTo>
              <a:lnTo>
                <a:pt x="108944" y="33409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0B5733-E42D-4D10-BFDE-75E99DAC02EE}">
      <dsp:nvSpPr>
        <dsp:cNvPr id="0" name=""/>
        <dsp:cNvSpPr/>
      </dsp:nvSpPr>
      <dsp:spPr>
        <a:xfrm>
          <a:off x="1820070" y="1395435"/>
          <a:ext cx="564801" cy="152522"/>
        </a:xfrm>
        <a:custGeom>
          <a:avLst/>
          <a:gdLst/>
          <a:ahLst/>
          <a:cxnLst/>
          <a:rect l="0" t="0" r="0" b="0"/>
          <a:pathLst>
            <a:path>
              <a:moveTo>
                <a:pt x="564801" y="0"/>
              </a:moveTo>
              <a:lnTo>
                <a:pt x="564801" y="76261"/>
              </a:lnTo>
              <a:lnTo>
                <a:pt x="0" y="76261"/>
              </a:lnTo>
              <a:lnTo>
                <a:pt x="0"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ED050E-5819-43CE-99FA-53690FDA1DEB}">
      <dsp:nvSpPr>
        <dsp:cNvPr id="0" name=""/>
        <dsp:cNvSpPr/>
      </dsp:nvSpPr>
      <dsp:spPr>
        <a:xfrm>
          <a:off x="2339152" y="879764"/>
          <a:ext cx="91440" cy="152522"/>
        </a:xfrm>
        <a:custGeom>
          <a:avLst/>
          <a:gdLst/>
          <a:ahLst/>
          <a:cxnLst/>
          <a:rect l="0" t="0" r="0" b="0"/>
          <a:pathLst>
            <a:path>
              <a:moveTo>
                <a:pt x="45720" y="0"/>
              </a:moveTo>
              <a:lnTo>
                <a:pt x="45720" y="1525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91BF94-817E-4305-8CA3-A2B763EA1502}">
      <dsp:nvSpPr>
        <dsp:cNvPr id="0" name=""/>
        <dsp:cNvSpPr/>
      </dsp:nvSpPr>
      <dsp:spPr>
        <a:xfrm>
          <a:off x="2384872" y="364093"/>
          <a:ext cx="439410" cy="152522"/>
        </a:xfrm>
        <a:custGeom>
          <a:avLst/>
          <a:gdLst/>
          <a:ahLst/>
          <a:cxnLst/>
          <a:rect l="0" t="0" r="0" b="0"/>
          <a:pathLst>
            <a:path>
              <a:moveTo>
                <a:pt x="439410" y="0"/>
              </a:moveTo>
              <a:lnTo>
                <a:pt x="439410" y="76261"/>
              </a:lnTo>
              <a:lnTo>
                <a:pt x="0" y="76261"/>
              </a:lnTo>
              <a:lnTo>
                <a:pt x="0" y="15252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FB2A95-F857-4CEB-B5E2-485928FD4700}">
      <dsp:nvSpPr>
        <dsp:cNvPr id="0" name=""/>
        <dsp:cNvSpPr/>
      </dsp:nvSpPr>
      <dsp:spPr>
        <a:xfrm>
          <a:off x="2461133" y="944"/>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rogressed on/after osimertinib</a:t>
          </a:r>
        </a:p>
      </dsp:txBody>
      <dsp:txXfrm>
        <a:off x="2461133" y="944"/>
        <a:ext cx="726297" cy="363148"/>
      </dsp:txXfrm>
    </dsp:sp>
    <dsp:sp modelId="{352F49E4-B697-45CB-A463-C48A46E60171}">
      <dsp:nvSpPr>
        <dsp:cNvPr id="0" name=""/>
        <dsp:cNvSpPr/>
      </dsp:nvSpPr>
      <dsp:spPr>
        <a:xfrm>
          <a:off x="2021723" y="516615"/>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Tissue re-biopsy for MET </a:t>
          </a:r>
        </a:p>
      </dsp:txBody>
      <dsp:txXfrm>
        <a:off x="2021723" y="516615"/>
        <a:ext cx="726297" cy="363148"/>
      </dsp:txXfrm>
    </dsp:sp>
    <dsp:sp modelId="{D7BE29D6-14E3-4551-A1F1-D73726D7DAAF}">
      <dsp:nvSpPr>
        <dsp:cNvPr id="0" name=""/>
        <dsp:cNvSpPr/>
      </dsp:nvSpPr>
      <dsp:spPr>
        <a:xfrm>
          <a:off x="2021723" y="1032287"/>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IHC and/or FISH testing</a:t>
          </a:r>
        </a:p>
      </dsp:txBody>
      <dsp:txXfrm>
        <a:off x="2021723" y="1032287"/>
        <a:ext cx="726297" cy="363148"/>
      </dsp:txXfrm>
    </dsp:sp>
    <dsp:sp modelId="{6E0D9CB0-97AD-4291-B07C-6A7A86D87AE1}">
      <dsp:nvSpPr>
        <dsp:cNvPr id="0" name=""/>
        <dsp:cNvSpPr/>
      </dsp:nvSpPr>
      <dsp:spPr>
        <a:xfrm>
          <a:off x="1456921" y="1547958"/>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MET</a:t>
          </a:r>
          <a:r>
            <a:rPr lang="en-AU" sz="700" kern="1200" baseline="0">
              <a:latin typeface="Segoe UI" panose="020B0502040204020203" pitchFamily="34" charset="0"/>
              <a:cs typeface="Segoe UI" panose="020B0502040204020203" pitchFamily="34" charset="0"/>
            </a:rPr>
            <a:t> positive</a:t>
          </a:r>
          <a:endParaRPr lang="en-AU" sz="700" kern="1200">
            <a:latin typeface="Segoe UI" panose="020B0502040204020203" pitchFamily="34" charset="0"/>
            <a:cs typeface="Segoe UI" panose="020B0502040204020203" pitchFamily="34" charset="0"/>
          </a:endParaRPr>
        </a:p>
      </dsp:txBody>
      <dsp:txXfrm>
        <a:off x="1456921" y="1547958"/>
        <a:ext cx="726297" cy="363148"/>
      </dsp:txXfrm>
    </dsp:sp>
    <dsp:sp modelId="{3F2C5714-6C29-4E67-B8FE-040FB592FA20}">
      <dsp:nvSpPr>
        <dsp:cNvPr id="0" name=""/>
        <dsp:cNvSpPr/>
      </dsp:nvSpPr>
      <dsp:spPr>
        <a:xfrm>
          <a:off x="1638495" y="2063629"/>
          <a:ext cx="977081"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savolitinib+osimertinib</a:t>
          </a:r>
        </a:p>
      </dsp:txBody>
      <dsp:txXfrm>
        <a:off x="1638495" y="2063629"/>
        <a:ext cx="977081" cy="363148"/>
      </dsp:txXfrm>
    </dsp:sp>
    <dsp:sp modelId="{A72CEBBF-5567-4082-A772-C07CE2DA0EB9}">
      <dsp:nvSpPr>
        <dsp:cNvPr id="0" name=""/>
        <dsp:cNvSpPr/>
      </dsp:nvSpPr>
      <dsp:spPr>
        <a:xfrm>
          <a:off x="2586524" y="1547958"/>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MET</a:t>
          </a:r>
          <a:r>
            <a:rPr lang="en-AU" sz="700" kern="1200" baseline="0">
              <a:latin typeface="Segoe UI" panose="020B0502040204020203" pitchFamily="34" charset="0"/>
              <a:cs typeface="Segoe UI" panose="020B0502040204020203" pitchFamily="34" charset="0"/>
            </a:rPr>
            <a:t> negative</a:t>
          </a:r>
          <a:endParaRPr lang="en-AU" sz="700" kern="1200">
            <a:latin typeface="Segoe UI" panose="020B0502040204020203" pitchFamily="34" charset="0"/>
            <a:cs typeface="Segoe UI" panose="020B0502040204020203" pitchFamily="34" charset="0"/>
          </a:endParaRPr>
        </a:p>
      </dsp:txBody>
      <dsp:txXfrm>
        <a:off x="2586524" y="1547958"/>
        <a:ext cx="726297" cy="363148"/>
      </dsp:txXfrm>
    </dsp:sp>
    <dsp:sp modelId="{3BB79452-B3AD-4D29-88F6-2C6C99D6E126}">
      <dsp:nvSpPr>
        <dsp:cNvPr id="0" name=""/>
        <dsp:cNvSpPr/>
      </dsp:nvSpPr>
      <dsp:spPr>
        <a:xfrm>
          <a:off x="2768099" y="2063629"/>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latinum-based</a:t>
          </a:r>
          <a:r>
            <a:rPr lang="en-AU" sz="700" kern="1200" baseline="0">
              <a:latin typeface="Segoe UI" panose="020B0502040204020203" pitchFamily="34" charset="0"/>
              <a:cs typeface="Segoe UI" panose="020B0502040204020203" pitchFamily="34" charset="0"/>
            </a:rPr>
            <a:t> chemotherapy</a:t>
          </a:r>
          <a:endParaRPr lang="en-AU" sz="700" kern="1200">
            <a:latin typeface="Segoe UI" panose="020B0502040204020203" pitchFamily="34" charset="0"/>
            <a:cs typeface="Segoe UI" panose="020B0502040204020203" pitchFamily="34" charset="0"/>
          </a:endParaRPr>
        </a:p>
      </dsp:txBody>
      <dsp:txXfrm>
        <a:off x="2768099" y="2063629"/>
        <a:ext cx="726297" cy="363148"/>
      </dsp:txXfrm>
    </dsp:sp>
    <dsp:sp modelId="{8259B12B-3B98-4FAB-BA2C-6A00AD007EC0}">
      <dsp:nvSpPr>
        <dsp:cNvPr id="0" name=""/>
        <dsp:cNvSpPr/>
      </dsp:nvSpPr>
      <dsp:spPr>
        <a:xfrm>
          <a:off x="2900543" y="516615"/>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No re-biopsy for MET*</a:t>
          </a:r>
        </a:p>
      </dsp:txBody>
      <dsp:txXfrm>
        <a:off x="2900543" y="516615"/>
        <a:ext cx="726297" cy="363148"/>
      </dsp:txXfrm>
    </dsp:sp>
    <dsp:sp modelId="{0CC1B743-4353-466D-9670-771AC63D8FA2}">
      <dsp:nvSpPr>
        <dsp:cNvPr id="0" name=""/>
        <dsp:cNvSpPr/>
      </dsp:nvSpPr>
      <dsp:spPr>
        <a:xfrm>
          <a:off x="3082117" y="1032287"/>
          <a:ext cx="726297" cy="3631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AU" sz="700" kern="1200">
              <a:latin typeface="Segoe UI" panose="020B0502040204020203" pitchFamily="34" charset="0"/>
              <a:cs typeface="Segoe UI" panose="020B0502040204020203" pitchFamily="34" charset="0"/>
            </a:rPr>
            <a:t>Platinum-based chemotherapy</a:t>
          </a:r>
        </a:p>
      </dsp:txBody>
      <dsp:txXfrm>
        <a:off x="3082117" y="1032287"/>
        <a:ext cx="726297" cy="36314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8108</Words>
  <Characters>102321</Characters>
  <Application>Microsoft Office Word</Application>
  <DocSecurity>0</DocSecurity>
  <Lines>179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02T04:32:00Z</dcterms:created>
  <dcterms:modified xsi:type="dcterms:W3CDTF">2026-03-03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123fa32,41b96208,47789e5b</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ac39b37,496a2895,ca280fa</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3-02T04:32:55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8d382ef0-1f71-49a6-b902-0b480bc1664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